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0BE720" w14:textId="77777777" w:rsidR="00E36C43" w:rsidRPr="00CF59F4" w:rsidRDefault="009C61D2" w:rsidP="005B0131">
      <w:pPr>
        <w:wordWrap/>
        <w:spacing w:line="240" w:lineRule="auto"/>
        <w:ind w:firstLine="0"/>
        <w:jc w:val="center"/>
        <w:rPr>
          <w:sz w:val="96"/>
        </w:rPr>
      </w:pPr>
      <w:r w:rsidRPr="00CF59F4">
        <w:rPr>
          <w:rFonts w:hint="eastAsia"/>
          <w:sz w:val="96"/>
        </w:rPr>
        <w:t>國立交通大學</w:t>
      </w:r>
    </w:p>
    <w:p w14:paraId="3EADB8E1" w14:textId="16AE9EB4" w:rsidR="009C61D2" w:rsidRPr="00CF59F4" w:rsidRDefault="009C61D2" w:rsidP="005B0131">
      <w:pPr>
        <w:wordWrap/>
        <w:spacing w:line="240" w:lineRule="auto"/>
        <w:ind w:firstLine="0"/>
        <w:jc w:val="center"/>
        <w:rPr>
          <w:sz w:val="48"/>
        </w:rPr>
      </w:pPr>
      <w:r w:rsidRPr="00CF59F4">
        <w:rPr>
          <w:rFonts w:hint="eastAsia"/>
          <w:sz w:val="48"/>
        </w:rPr>
        <w:t>電控工程研究所</w:t>
      </w:r>
    </w:p>
    <w:p w14:paraId="440B1E55" w14:textId="77777777" w:rsidR="00E36C43" w:rsidRPr="002B0E24" w:rsidRDefault="00E36C43" w:rsidP="005B0131">
      <w:pPr>
        <w:wordWrap/>
        <w:spacing w:line="240" w:lineRule="auto"/>
        <w:ind w:firstLine="0"/>
        <w:jc w:val="center"/>
        <w:rPr>
          <w:sz w:val="96"/>
        </w:rPr>
      </w:pPr>
    </w:p>
    <w:p w14:paraId="594191D3" w14:textId="3D13CF81" w:rsidR="00C55E0A" w:rsidRDefault="00C55E0A" w:rsidP="005B0131">
      <w:pPr>
        <w:wordWrap/>
        <w:spacing w:line="600" w:lineRule="auto"/>
        <w:ind w:firstLine="0"/>
        <w:jc w:val="center"/>
        <w:rPr>
          <w:sz w:val="32"/>
        </w:rPr>
      </w:pPr>
      <w:r w:rsidRPr="00943D96">
        <w:rPr>
          <w:rFonts w:hint="eastAsia"/>
          <w:sz w:val="32"/>
        </w:rPr>
        <w:t>碩士論文</w:t>
      </w:r>
    </w:p>
    <w:p w14:paraId="13576746" w14:textId="77777777" w:rsidR="00943D96" w:rsidRPr="00943D96" w:rsidRDefault="00943D96" w:rsidP="005B0131">
      <w:pPr>
        <w:wordWrap/>
        <w:spacing w:line="600" w:lineRule="auto"/>
        <w:ind w:firstLine="0"/>
        <w:rPr>
          <w:sz w:val="32"/>
        </w:rPr>
      </w:pPr>
    </w:p>
    <w:p w14:paraId="6BC1498E" w14:textId="0F8445C1" w:rsidR="00C55E0A" w:rsidRPr="00943D96" w:rsidRDefault="00C55E0A" w:rsidP="005B0131">
      <w:pPr>
        <w:wordWrap/>
        <w:ind w:firstLine="0"/>
        <w:jc w:val="center"/>
        <w:rPr>
          <w:sz w:val="32"/>
        </w:rPr>
      </w:pPr>
      <w:r w:rsidRPr="00943D96">
        <w:rPr>
          <w:rFonts w:hint="eastAsia"/>
          <w:sz w:val="32"/>
        </w:rPr>
        <w:t>訊號分離演算法應用</w:t>
      </w:r>
      <w:bookmarkStart w:id="0" w:name="OLE_LINK16"/>
      <w:bookmarkStart w:id="1" w:name="OLE_LINK17"/>
      <w:bookmarkStart w:id="2" w:name="OLE_LINK26"/>
      <w:r w:rsidR="007311C3">
        <w:rPr>
          <w:rFonts w:hint="eastAsia"/>
          <w:sz w:val="32"/>
        </w:rPr>
        <w:t>於</w:t>
      </w:r>
      <w:bookmarkEnd w:id="0"/>
      <w:bookmarkEnd w:id="1"/>
      <w:bookmarkEnd w:id="2"/>
      <w:r w:rsidRPr="00943D96">
        <w:rPr>
          <w:rFonts w:hint="eastAsia"/>
          <w:sz w:val="32"/>
        </w:rPr>
        <w:t>表面式</w:t>
      </w:r>
      <w:r w:rsidRPr="00943D96">
        <w:rPr>
          <w:sz w:val="32"/>
        </w:rPr>
        <w:t>EMG</w:t>
      </w:r>
      <w:r w:rsidRPr="00943D96">
        <w:rPr>
          <w:rFonts w:hint="eastAsia"/>
          <w:sz w:val="32"/>
        </w:rPr>
        <w:t>訊號之手腕角度估測</w:t>
      </w:r>
    </w:p>
    <w:p w14:paraId="50B67FCE" w14:textId="29AF3241" w:rsidR="00C55E0A" w:rsidRPr="00943D96" w:rsidRDefault="00C55E0A" w:rsidP="005B0131">
      <w:pPr>
        <w:wordWrap/>
        <w:ind w:firstLine="0"/>
        <w:jc w:val="center"/>
        <w:rPr>
          <w:sz w:val="32"/>
        </w:rPr>
      </w:pPr>
      <w:r w:rsidRPr="00943D96">
        <w:rPr>
          <w:sz w:val="32"/>
        </w:rPr>
        <w:t>sEMG Signal Separation for Wrist Angle Estimation</w:t>
      </w:r>
    </w:p>
    <w:p w14:paraId="350A9292" w14:textId="5A616E1E" w:rsidR="00C55E0A" w:rsidRDefault="00C55E0A" w:rsidP="005B0131">
      <w:pPr>
        <w:wordWrap/>
        <w:ind w:firstLine="0"/>
        <w:jc w:val="center"/>
        <w:rPr>
          <w:sz w:val="28"/>
        </w:rPr>
      </w:pPr>
    </w:p>
    <w:p w14:paraId="66CA4D89" w14:textId="72A66A1F" w:rsidR="00943D96" w:rsidRDefault="00943D96" w:rsidP="005B0131">
      <w:pPr>
        <w:wordWrap/>
        <w:ind w:firstLine="0"/>
        <w:jc w:val="center"/>
        <w:rPr>
          <w:sz w:val="28"/>
        </w:rPr>
      </w:pPr>
    </w:p>
    <w:p w14:paraId="75420C0A" w14:textId="01D4C151" w:rsidR="00943D96" w:rsidRDefault="00943D96" w:rsidP="005B0131">
      <w:pPr>
        <w:wordWrap/>
        <w:ind w:firstLine="0"/>
        <w:jc w:val="center"/>
        <w:rPr>
          <w:sz w:val="28"/>
        </w:rPr>
      </w:pPr>
    </w:p>
    <w:p w14:paraId="5A08E045" w14:textId="2190987A" w:rsidR="00943D96" w:rsidRDefault="00943D96" w:rsidP="005B0131">
      <w:pPr>
        <w:wordWrap/>
        <w:ind w:firstLine="0"/>
        <w:jc w:val="center"/>
        <w:rPr>
          <w:sz w:val="28"/>
        </w:rPr>
      </w:pPr>
    </w:p>
    <w:p w14:paraId="43364FE5" w14:textId="31C0CB57" w:rsidR="00943D96" w:rsidRDefault="00943D96" w:rsidP="005B0131">
      <w:pPr>
        <w:wordWrap/>
        <w:ind w:firstLine="0"/>
        <w:jc w:val="center"/>
        <w:rPr>
          <w:sz w:val="28"/>
        </w:rPr>
      </w:pPr>
    </w:p>
    <w:p w14:paraId="4C458A64" w14:textId="1556D565" w:rsidR="00723475" w:rsidRDefault="00723475" w:rsidP="005B0131">
      <w:pPr>
        <w:wordWrap/>
        <w:ind w:firstLine="0"/>
        <w:jc w:val="center"/>
        <w:rPr>
          <w:sz w:val="28"/>
        </w:rPr>
      </w:pPr>
    </w:p>
    <w:p w14:paraId="3F4539DD" w14:textId="642C06EF" w:rsidR="008D54B8" w:rsidRDefault="008D54B8" w:rsidP="005B0131">
      <w:pPr>
        <w:wordWrap/>
        <w:ind w:firstLine="0"/>
        <w:jc w:val="center"/>
        <w:rPr>
          <w:sz w:val="28"/>
        </w:rPr>
      </w:pPr>
    </w:p>
    <w:p w14:paraId="0812F30B" w14:textId="77777777" w:rsidR="008D54B8" w:rsidRDefault="008D54B8" w:rsidP="005B0131">
      <w:pPr>
        <w:wordWrap/>
        <w:ind w:firstLine="0"/>
        <w:jc w:val="center"/>
        <w:rPr>
          <w:sz w:val="28"/>
        </w:rPr>
      </w:pPr>
    </w:p>
    <w:p w14:paraId="3BC7020A" w14:textId="5741B673" w:rsidR="00C55E0A" w:rsidRPr="00943D96" w:rsidRDefault="00C55E0A" w:rsidP="005B0131">
      <w:pPr>
        <w:wordWrap/>
        <w:ind w:firstLine="0"/>
        <w:jc w:val="center"/>
        <w:rPr>
          <w:sz w:val="32"/>
        </w:rPr>
      </w:pPr>
      <w:r w:rsidRPr="00943D96">
        <w:rPr>
          <w:rFonts w:hint="eastAsia"/>
          <w:sz w:val="32"/>
        </w:rPr>
        <w:t>研究生：王順興</w:t>
      </w:r>
    </w:p>
    <w:p w14:paraId="20DB8F06" w14:textId="15A3DA49" w:rsidR="00DF5283" w:rsidRDefault="00C55E0A" w:rsidP="005B0131">
      <w:pPr>
        <w:wordWrap/>
        <w:ind w:firstLine="0"/>
        <w:jc w:val="center"/>
        <w:rPr>
          <w:sz w:val="32"/>
        </w:rPr>
      </w:pPr>
      <w:r w:rsidRPr="00943D96">
        <w:rPr>
          <w:rFonts w:hint="eastAsia"/>
          <w:sz w:val="32"/>
        </w:rPr>
        <w:t>指導教授：董蘭榮教授</w:t>
      </w:r>
    </w:p>
    <w:p w14:paraId="28590961" w14:textId="39D880BE" w:rsidR="00916C91" w:rsidRDefault="00916C91" w:rsidP="005B0131">
      <w:pPr>
        <w:wordWrap/>
        <w:ind w:firstLine="0"/>
        <w:jc w:val="center"/>
        <w:rPr>
          <w:sz w:val="32"/>
        </w:rPr>
      </w:pPr>
    </w:p>
    <w:p w14:paraId="0F0B0473" w14:textId="77777777" w:rsidR="008D54B8" w:rsidRDefault="008D54B8" w:rsidP="005B0131">
      <w:pPr>
        <w:wordWrap/>
        <w:ind w:firstLine="0"/>
        <w:rPr>
          <w:sz w:val="32"/>
        </w:rPr>
      </w:pPr>
    </w:p>
    <w:p w14:paraId="4DF4A2BB" w14:textId="77777777" w:rsidR="00943D96" w:rsidRPr="00943D96" w:rsidRDefault="00943D96" w:rsidP="005B0131">
      <w:pPr>
        <w:wordWrap/>
        <w:ind w:firstLine="0"/>
        <w:jc w:val="center"/>
        <w:rPr>
          <w:sz w:val="32"/>
        </w:rPr>
      </w:pPr>
    </w:p>
    <w:p w14:paraId="220A9E7E" w14:textId="522F0430" w:rsidR="002E41E9" w:rsidRDefault="00CF59F4" w:rsidP="005B0131">
      <w:pPr>
        <w:tabs>
          <w:tab w:val="center" w:pos="4150"/>
          <w:tab w:val="right" w:pos="8300"/>
        </w:tabs>
        <w:wordWrap/>
        <w:ind w:firstLine="0"/>
        <w:rPr>
          <w:sz w:val="32"/>
        </w:rPr>
      </w:pPr>
      <w:r>
        <w:rPr>
          <w:sz w:val="32"/>
        </w:rPr>
        <w:tab/>
      </w:r>
      <w:r w:rsidR="00DF5283" w:rsidRPr="00943D96">
        <w:rPr>
          <w:rFonts w:hint="eastAsia"/>
          <w:sz w:val="32"/>
        </w:rPr>
        <w:t>中華民國一百零七年十</w:t>
      </w:r>
      <w:r>
        <w:rPr>
          <w:rFonts w:hint="eastAsia"/>
          <w:sz w:val="32"/>
        </w:rPr>
        <w:t>一</w:t>
      </w:r>
      <w:r w:rsidR="00DF5283" w:rsidRPr="00943D96">
        <w:rPr>
          <w:rFonts w:hint="eastAsia"/>
          <w:sz w:val="32"/>
        </w:rPr>
        <w:t>月</w:t>
      </w:r>
      <w:r>
        <w:rPr>
          <w:sz w:val="32"/>
        </w:rPr>
        <w:tab/>
      </w:r>
    </w:p>
    <w:p w14:paraId="2AA3E679" w14:textId="77777777" w:rsidR="00933782" w:rsidRDefault="00933782" w:rsidP="005B0131">
      <w:pPr>
        <w:wordWrap/>
        <w:snapToGrid/>
        <w:spacing w:line="240" w:lineRule="auto"/>
        <w:ind w:firstLine="0"/>
        <w:rPr>
          <w:sz w:val="32"/>
        </w:rPr>
      </w:pPr>
      <w:r>
        <w:rPr>
          <w:sz w:val="32"/>
        </w:rPr>
        <w:br w:type="page"/>
      </w:r>
    </w:p>
    <w:p w14:paraId="6F98FE14" w14:textId="7B9BFF73" w:rsidR="002E41E9" w:rsidRPr="00943D96" w:rsidRDefault="002E41E9" w:rsidP="005B0131">
      <w:pPr>
        <w:wordWrap/>
        <w:ind w:firstLine="0"/>
        <w:jc w:val="center"/>
        <w:rPr>
          <w:sz w:val="32"/>
        </w:rPr>
      </w:pPr>
      <w:r w:rsidRPr="00943D96">
        <w:rPr>
          <w:rFonts w:hint="eastAsia"/>
          <w:sz w:val="32"/>
        </w:rPr>
        <w:lastRenderedPageBreak/>
        <w:t>訊號分離演算法應用</w:t>
      </w:r>
      <w:r w:rsidR="007311C3">
        <w:rPr>
          <w:rFonts w:hint="eastAsia"/>
          <w:sz w:val="32"/>
        </w:rPr>
        <w:t>於</w:t>
      </w:r>
      <w:r w:rsidRPr="00943D96">
        <w:rPr>
          <w:rFonts w:hint="eastAsia"/>
          <w:sz w:val="32"/>
        </w:rPr>
        <w:t>表面式</w:t>
      </w:r>
      <w:r w:rsidRPr="00943D96">
        <w:rPr>
          <w:sz w:val="32"/>
        </w:rPr>
        <w:t>EMG</w:t>
      </w:r>
      <w:r w:rsidRPr="00943D96">
        <w:rPr>
          <w:rFonts w:hint="eastAsia"/>
          <w:sz w:val="32"/>
        </w:rPr>
        <w:t>訊號之手腕角度估測</w:t>
      </w:r>
    </w:p>
    <w:p w14:paraId="5B5831D6" w14:textId="4B26FD19" w:rsidR="002E41E9" w:rsidRPr="00943D96" w:rsidRDefault="002E41E9" w:rsidP="005B0131">
      <w:pPr>
        <w:wordWrap/>
        <w:ind w:firstLine="0"/>
        <w:jc w:val="center"/>
        <w:rPr>
          <w:sz w:val="32"/>
        </w:rPr>
      </w:pPr>
      <w:r w:rsidRPr="00943D96">
        <w:rPr>
          <w:sz w:val="32"/>
        </w:rPr>
        <w:t>sEMG Signal Separation for Wrist Angle Estimation</w:t>
      </w:r>
    </w:p>
    <w:p w14:paraId="617CC039" w14:textId="77777777" w:rsidR="002E41E9" w:rsidRDefault="002E41E9" w:rsidP="005B0131">
      <w:pPr>
        <w:wordWrap/>
        <w:ind w:firstLine="0"/>
        <w:jc w:val="center"/>
        <w:rPr>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5"/>
        <w:gridCol w:w="4155"/>
      </w:tblGrid>
      <w:tr w:rsidR="002E41E9" w14:paraId="65092182" w14:textId="77777777" w:rsidTr="002E41E9">
        <w:tc>
          <w:tcPr>
            <w:tcW w:w="4178" w:type="dxa"/>
          </w:tcPr>
          <w:p w14:paraId="2A5765EC" w14:textId="77777777" w:rsidR="002E41E9" w:rsidRPr="00532A49" w:rsidRDefault="002E41E9" w:rsidP="005B0131">
            <w:pPr>
              <w:wordWrap/>
              <w:ind w:firstLine="0"/>
              <w:jc w:val="center"/>
              <w:rPr>
                <w:sz w:val="28"/>
              </w:rPr>
            </w:pPr>
          </w:p>
          <w:p w14:paraId="75EDE593" w14:textId="77777777" w:rsidR="002E41E9" w:rsidRPr="00943D96" w:rsidRDefault="002E41E9" w:rsidP="005B0131">
            <w:pPr>
              <w:wordWrap/>
              <w:ind w:firstLine="0"/>
              <w:rPr>
                <w:sz w:val="32"/>
              </w:rPr>
            </w:pPr>
            <w:r w:rsidRPr="00943D96">
              <w:rPr>
                <w:rFonts w:hint="eastAsia"/>
                <w:sz w:val="32"/>
              </w:rPr>
              <w:t>研究生：王順興</w:t>
            </w:r>
          </w:p>
          <w:p w14:paraId="428D263F" w14:textId="77777777" w:rsidR="002E41E9" w:rsidRDefault="002E41E9" w:rsidP="005B0131">
            <w:pPr>
              <w:wordWrap/>
              <w:ind w:firstLine="0"/>
              <w:rPr>
                <w:sz w:val="32"/>
              </w:rPr>
            </w:pPr>
            <w:r w:rsidRPr="00943D96">
              <w:rPr>
                <w:rFonts w:hint="eastAsia"/>
                <w:sz w:val="32"/>
              </w:rPr>
              <w:t>指導教授：董蘭榮教授</w:t>
            </w:r>
          </w:p>
          <w:p w14:paraId="32A7AE8D" w14:textId="77777777" w:rsidR="002E41E9" w:rsidRDefault="002E41E9" w:rsidP="005B0131">
            <w:pPr>
              <w:wordWrap/>
              <w:ind w:firstLine="0"/>
              <w:jc w:val="center"/>
              <w:rPr>
                <w:sz w:val="32"/>
              </w:rPr>
            </w:pPr>
          </w:p>
        </w:tc>
        <w:tc>
          <w:tcPr>
            <w:tcW w:w="4178" w:type="dxa"/>
          </w:tcPr>
          <w:p w14:paraId="3C0123D1" w14:textId="77777777" w:rsidR="002E41E9" w:rsidRDefault="002E41E9" w:rsidP="005B0131">
            <w:pPr>
              <w:wordWrap/>
              <w:ind w:firstLine="0"/>
              <w:jc w:val="center"/>
              <w:rPr>
                <w:sz w:val="28"/>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6"/>
            </w:tblGrid>
            <w:tr w:rsidR="002B6822" w14:paraId="3DBFF1F8" w14:textId="77777777" w:rsidTr="002B6822">
              <w:trPr>
                <w:jc w:val="right"/>
              </w:trPr>
              <w:tc>
                <w:tcPr>
                  <w:tcW w:w="0" w:type="auto"/>
                </w:tcPr>
                <w:p w14:paraId="73886D80" w14:textId="4B802B11" w:rsidR="002B6822" w:rsidRPr="00943D96" w:rsidRDefault="002B6822" w:rsidP="005B0131">
                  <w:pPr>
                    <w:wordWrap/>
                    <w:ind w:firstLine="0"/>
                    <w:rPr>
                      <w:sz w:val="32"/>
                    </w:rPr>
                  </w:pPr>
                  <w:r>
                    <w:rPr>
                      <w:rFonts w:hint="eastAsia"/>
                      <w:sz w:val="32"/>
                    </w:rPr>
                    <w:t>S</w:t>
                  </w:r>
                  <w:r>
                    <w:rPr>
                      <w:sz w:val="32"/>
                    </w:rPr>
                    <w:t>tudent: Jacky Wang</w:t>
                  </w:r>
                </w:p>
                <w:p w14:paraId="6D4CFE2D" w14:textId="53DDBE1C" w:rsidR="002B6822" w:rsidRDefault="002B6822" w:rsidP="005B0131">
                  <w:pPr>
                    <w:wordWrap/>
                    <w:ind w:firstLine="0"/>
                    <w:rPr>
                      <w:sz w:val="32"/>
                    </w:rPr>
                  </w:pPr>
                  <w:r>
                    <w:rPr>
                      <w:rFonts w:hint="eastAsia"/>
                      <w:sz w:val="32"/>
                    </w:rPr>
                    <w:t>A</w:t>
                  </w:r>
                  <w:r>
                    <w:rPr>
                      <w:sz w:val="32"/>
                    </w:rPr>
                    <w:t>dvisor</w:t>
                  </w:r>
                  <w:r w:rsidRPr="00943D96">
                    <w:rPr>
                      <w:rFonts w:hint="eastAsia"/>
                      <w:sz w:val="32"/>
                    </w:rPr>
                    <w:t>：</w:t>
                  </w:r>
                  <w:r>
                    <w:rPr>
                      <w:rFonts w:hint="eastAsia"/>
                      <w:sz w:val="32"/>
                    </w:rPr>
                    <w:t>L</w:t>
                  </w:r>
                  <w:r>
                    <w:rPr>
                      <w:sz w:val="32"/>
                    </w:rPr>
                    <w:t>ennon Dung</w:t>
                  </w:r>
                </w:p>
              </w:tc>
            </w:tr>
          </w:tbl>
          <w:p w14:paraId="65E032C8" w14:textId="270B31F6" w:rsidR="002E41E9" w:rsidRDefault="002E41E9" w:rsidP="005B0131">
            <w:pPr>
              <w:wordWrap/>
              <w:ind w:firstLine="0"/>
              <w:rPr>
                <w:sz w:val="32"/>
              </w:rPr>
            </w:pPr>
            <w:r>
              <w:rPr>
                <w:rFonts w:hint="eastAsia"/>
                <w:sz w:val="32"/>
              </w:rPr>
              <w:t xml:space="preserve"> </w:t>
            </w:r>
          </w:p>
        </w:tc>
      </w:tr>
    </w:tbl>
    <w:p w14:paraId="7BBA6BDD" w14:textId="77777777" w:rsidR="00017662" w:rsidRPr="00017662" w:rsidRDefault="00017662" w:rsidP="005B0131">
      <w:pPr>
        <w:wordWrap/>
        <w:spacing w:line="240" w:lineRule="auto"/>
        <w:ind w:firstLine="0"/>
        <w:jc w:val="center"/>
        <w:rPr>
          <w:sz w:val="44"/>
        </w:rPr>
      </w:pPr>
      <w:r w:rsidRPr="00017662">
        <w:rPr>
          <w:rFonts w:hint="eastAsia"/>
          <w:sz w:val="44"/>
        </w:rPr>
        <w:t>國立交通大學</w:t>
      </w:r>
    </w:p>
    <w:p w14:paraId="39C8ED4E" w14:textId="6C449217" w:rsidR="00017662" w:rsidRDefault="00017662" w:rsidP="005B0131">
      <w:pPr>
        <w:wordWrap/>
        <w:spacing w:line="240" w:lineRule="auto"/>
        <w:ind w:firstLine="0"/>
        <w:jc w:val="center"/>
        <w:rPr>
          <w:sz w:val="36"/>
        </w:rPr>
      </w:pPr>
      <w:r w:rsidRPr="00E36C43">
        <w:rPr>
          <w:rFonts w:hint="eastAsia"/>
          <w:sz w:val="36"/>
        </w:rPr>
        <w:t>電控工程研究所</w:t>
      </w:r>
    </w:p>
    <w:p w14:paraId="1DA56482" w14:textId="4BDFD44A" w:rsidR="00017662" w:rsidRDefault="00017662" w:rsidP="005B0131">
      <w:pPr>
        <w:wordWrap/>
        <w:spacing w:line="240" w:lineRule="auto"/>
        <w:ind w:firstLine="0"/>
        <w:jc w:val="center"/>
        <w:rPr>
          <w:sz w:val="36"/>
        </w:rPr>
      </w:pPr>
      <w:r>
        <w:rPr>
          <w:rFonts w:hint="eastAsia"/>
          <w:sz w:val="36"/>
        </w:rPr>
        <w:t>碩士論文</w:t>
      </w:r>
    </w:p>
    <w:p w14:paraId="7C36562F" w14:textId="77777777" w:rsidR="00017662" w:rsidRDefault="00017662" w:rsidP="005B0131">
      <w:pPr>
        <w:pStyle w:val="NormalWeb"/>
        <w:spacing w:before="0" w:beforeAutospacing="0" w:after="0" w:afterAutospacing="0" w:line="480" w:lineRule="auto"/>
        <w:ind w:right="260"/>
        <w:jc w:val="center"/>
        <w:rPr>
          <w:rFonts w:ascii="Times New Roman" w:eastAsia="標楷體" w:hAnsi="Times New Roman" w:cs="Times New Roman"/>
          <w:kern w:val="2"/>
          <w:sz w:val="36"/>
        </w:rPr>
      </w:pPr>
    </w:p>
    <w:p w14:paraId="5035D8DD" w14:textId="01E9AA49" w:rsidR="00017662" w:rsidRDefault="00017662" w:rsidP="005B0131">
      <w:pPr>
        <w:pStyle w:val="NormalWeb"/>
        <w:spacing w:before="0" w:beforeAutospacing="0" w:after="0" w:afterAutospacing="0" w:line="276" w:lineRule="auto"/>
        <w:ind w:right="260"/>
        <w:jc w:val="center"/>
      </w:pPr>
      <w:r>
        <w:rPr>
          <w:rFonts w:ascii="Times New Roman" w:hAnsi="Times New Roman" w:cs="Times New Roman"/>
          <w:b/>
          <w:bCs/>
          <w:color w:val="000000"/>
          <w:sz w:val="26"/>
          <w:szCs w:val="26"/>
        </w:rPr>
        <w:t>A Thesis</w:t>
      </w:r>
    </w:p>
    <w:p w14:paraId="155ACD92" w14:textId="77777777" w:rsidR="00001EA8" w:rsidRPr="00444FBD"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Submitted to </w:t>
      </w:r>
      <w:r w:rsidR="00001EA8">
        <w:rPr>
          <w:rFonts w:ascii="Times New Roman" w:hAnsi="Times New Roman" w:cs="Times New Roman"/>
          <w:b/>
          <w:bCs/>
          <w:color w:val="000000"/>
          <w:sz w:val="26"/>
          <w:szCs w:val="26"/>
        </w:rPr>
        <w:t xml:space="preserve">Institute of </w:t>
      </w:r>
      <w:r w:rsidR="00001EA8" w:rsidRPr="00444FBD">
        <w:rPr>
          <w:rFonts w:ascii="Times New Roman" w:hAnsi="Times New Roman" w:cs="Times New Roman"/>
          <w:b/>
          <w:bCs/>
          <w:color w:val="000000"/>
          <w:sz w:val="26"/>
          <w:szCs w:val="26"/>
        </w:rPr>
        <w:t>Electrical and Control</w:t>
      </w:r>
      <w:r w:rsidR="00001EA8">
        <w:rPr>
          <w:rFonts w:ascii="Times New Roman" w:hAnsi="Times New Roman" w:cs="Times New Roman"/>
          <w:b/>
          <w:bCs/>
          <w:color w:val="000000"/>
          <w:sz w:val="26"/>
          <w:szCs w:val="26"/>
        </w:rPr>
        <w:t xml:space="preserve"> Engineering</w:t>
      </w:r>
    </w:p>
    <w:p w14:paraId="33588A82" w14:textId="64CC86C3" w:rsidR="00017662"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College of Electrical and Computer Engineering</w:t>
      </w:r>
    </w:p>
    <w:p w14:paraId="66C67A96" w14:textId="77777777" w:rsidR="00017662"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National Chiao Tung University</w:t>
      </w:r>
    </w:p>
    <w:p w14:paraId="6759B2C4" w14:textId="77777777" w:rsidR="00017662"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 Partial Fulfillment of the Requirements</w:t>
      </w:r>
    </w:p>
    <w:p w14:paraId="772C0714" w14:textId="77777777" w:rsidR="00017662"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for the Degree of Master</w:t>
      </w:r>
    </w:p>
    <w:p w14:paraId="6F189076" w14:textId="77777777" w:rsidR="00017662"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w:t>
      </w:r>
    </w:p>
    <w:p w14:paraId="3B4FFB18" w14:textId="4FA193A3" w:rsidR="00017662" w:rsidRPr="00444FBD"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Institute of </w:t>
      </w:r>
      <w:r w:rsidR="00444FBD" w:rsidRPr="00444FBD">
        <w:rPr>
          <w:rFonts w:ascii="Times New Roman" w:hAnsi="Times New Roman" w:cs="Times New Roman"/>
          <w:b/>
          <w:bCs/>
          <w:color w:val="000000"/>
          <w:sz w:val="26"/>
          <w:szCs w:val="26"/>
        </w:rPr>
        <w:t>Electrical and Control</w:t>
      </w:r>
      <w:r>
        <w:rPr>
          <w:rFonts w:ascii="Times New Roman" w:hAnsi="Times New Roman" w:cs="Times New Roman"/>
          <w:b/>
          <w:bCs/>
          <w:color w:val="000000"/>
          <w:sz w:val="26"/>
          <w:szCs w:val="26"/>
        </w:rPr>
        <w:t xml:space="preserve"> Engineering</w:t>
      </w:r>
    </w:p>
    <w:p w14:paraId="777C2648" w14:textId="599680F5" w:rsidR="00444FBD" w:rsidRDefault="00444FBD" w:rsidP="005B0131">
      <w:pPr>
        <w:pStyle w:val="NormalWeb"/>
        <w:spacing w:before="0" w:beforeAutospacing="0" w:after="0" w:afterAutospacing="0" w:line="276" w:lineRule="auto"/>
        <w:ind w:left="20" w:right="260" w:hanging="240"/>
        <w:jc w:val="center"/>
      </w:pPr>
      <w:r>
        <w:rPr>
          <w:rFonts w:ascii="Times New Roman" w:hAnsi="Times New Roman" w:cs="Times New Roman" w:hint="eastAsia"/>
          <w:b/>
          <w:bCs/>
          <w:color w:val="000000"/>
          <w:sz w:val="26"/>
          <w:szCs w:val="26"/>
        </w:rPr>
        <w:t>O</w:t>
      </w:r>
      <w:r>
        <w:rPr>
          <w:rFonts w:ascii="Times New Roman" w:hAnsi="Times New Roman" w:cs="Times New Roman"/>
          <w:b/>
          <w:bCs/>
          <w:color w:val="000000"/>
          <w:sz w:val="26"/>
          <w:szCs w:val="26"/>
        </w:rPr>
        <w:t>ctober 2018</w:t>
      </w:r>
    </w:p>
    <w:p w14:paraId="70D59B21" w14:textId="77777777" w:rsidR="00444FBD" w:rsidRDefault="00444FBD"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Hsinchu, Taiwan, Republic of China</w:t>
      </w:r>
    </w:p>
    <w:p w14:paraId="20EFDC69" w14:textId="4B447F9F" w:rsidR="00DF5283" w:rsidRDefault="00DF5283" w:rsidP="005B0131">
      <w:pPr>
        <w:wordWrap/>
        <w:ind w:firstLine="0"/>
        <w:jc w:val="center"/>
        <w:rPr>
          <w:sz w:val="32"/>
        </w:rPr>
      </w:pPr>
    </w:p>
    <w:p w14:paraId="1DE0E62F" w14:textId="04A9C3F0" w:rsidR="00444FBD" w:rsidRDefault="00444FBD" w:rsidP="005B0131">
      <w:pPr>
        <w:wordWrap/>
        <w:ind w:firstLine="0"/>
        <w:jc w:val="center"/>
        <w:rPr>
          <w:sz w:val="32"/>
        </w:rPr>
      </w:pPr>
    </w:p>
    <w:p w14:paraId="7977284C" w14:textId="088D545F" w:rsidR="00444FBD" w:rsidRPr="00444FBD" w:rsidRDefault="00444FBD" w:rsidP="005B0131">
      <w:pPr>
        <w:wordWrap/>
        <w:ind w:firstLine="0"/>
        <w:jc w:val="center"/>
        <w:rPr>
          <w:sz w:val="32"/>
        </w:rPr>
      </w:pPr>
      <w:r w:rsidRPr="00943D96">
        <w:rPr>
          <w:rFonts w:hint="eastAsia"/>
          <w:sz w:val="32"/>
        </w:rPr>
        <w:t>中華民國一百零七年十</w:t>
      </w:r>
      <w:r w:rsidR="001740DF">
        <w:rPr>
          <w:rFonts w:hint="eastAsia"/>
          <w:sz w:val="32"/>
        </w:rPr>
        <w:t>一</w:t>
      </w:r>
      <w:r w:rsidRPr="00943D96">
        <w:rPr>
          <w:rFonts w:hint="eastAsia"/>
          <w:sz w:val="32"/>
        </w:rPr>
        <w:t>月</w:t>
      </w:r>
    </w:p>
    <w:p w14:paraId="17A36CBB" w14:textId="38313DBE" w:rsidR="00AC304C" w:rsidRPr="00E73EEA" w:rsidRDefault="008177CF" w:rsidP="005B0131">
      <w:pPr>
        <w:pStyle w:val="Title"/>
        <w:wordWrap/>
      </w:pPr>
      <w:bookmarkStart w:id="3" w:name="_Toc536370919"/>
      <w:r>
        <w:rPr>
          <w:rFonts w:hint="eastAsia"/>
        </w:rPr>
        <w:lastRenderedPageBreak/>
        <w:t>目錄</w:t>
      </w:r>
      <w:bookmarkEnd w:id="3"/>
    </w:p>
    <w:bookmarkStart w:id="4" w:name="_Toc357024740"/>
    <w:bookmarkStart w:id="5" w:name="_Toc528338388"/>
    <w:p w14:paraId="2A80E1C7" w14:textId="66AF9679" w:rsidR="00F86BBA" w:rsidRDefault="008177CF">
      <w:pPr>
        <w:pStyle w:val="TOC1"/>
        <w:rPr>
          <w:rFonts w:eastAsiaTheme="minorEastAsia" w:cstheme="minorBidi"/>
          <w:b w:val="0"/>
          <w:bCs w:val="0"/>
          <w:caps w:val="0"/>
          <w:noProof/>
          <w:kern w:val="0"/>
          <w:sz w:val="22"/>
          <w:szCs w:val="22"/>
        </w:rPr>
      </w:pPr>
      <w:r>
        <w:fldChar w:fldCharType="begin"/>
      </w:r>
      <w:r>
        <w:instrText xml:space="preserve"> TOC \o "1-3" \h \z \u </w:instrText>
      </w:r>
      <w:r>
        <w:fldChar w:fldCharType="separate"/>
      </w:r>
      <w:hyperlink w:anchor="_Toc536370919" w:history="1">
        <w:r w:rsidR="00F86BBA" w:rsidRPr="00CC5540">
          <w:rPr>
            <w:rStyle w:val="Hyperlink"/>
            <w:rFonts w:hint="eastAsia"/>
            <w:noProof/>
          </w:rPr>
          <w:t>目錄</w:t>
        </w:r>
        <w:r w:rsidR="00F86BBA">
          <w:rPr>
            <w:noProof/>
            <w:webHidden/>
          </w:rPr>
          <w:tab/>
        </w:r>
        <w:r w:rsidR="00F86BBA">
          <w:rPr>
            <w:noProof/>
            <w:webHidden/>
          </w:rPr>
          <w:fldChar w:fldCharType="begin"/>
        </w:r>
        <w:r w:rsidR="00F86BBA">
          <w:rPr>
            <w:noProof/>
            <w:webHidden/>
          </w:rPr>
          <w:instrText xml:space="preserve"> PAGEREF _Toc536370919 \h </w:instrText>
        </w:r>
        <w:r w:rsidR="00F86BBA">
          <w:rPr>
            <w:noProof/>
            <w:webHidden/>
          </w:rPr>
        </w:r>
        <w:r w:rsidR="00F86BBA">
          <w:rPr>
            <w:noProof/>
            <w:webHidden/>
          </w:rPr>
          <w:fldChar w:fldCharType="separate"/>
        </w:r>
        <w:r w:rsidR="00F86BBA">
          <w:rPr>
            <w:noProof/>
            <w:webHidden/>
          </w:rPr>
          <w:t>2</w:t>
        </w:r>
        <w:r w:rsidR="00F86BBA">
          <w:rPr>
            <w:noProof/>
            <w:webHidden/>
          </w:rPr>
          <w:fldChar w:fldCharType="end"/>
        </w:r>
      </w:hyperlink>
    </w:p>
    <w:p w14:paraId="2D6245EB" w14:textId="0784E4AA" w:rsidR="00F86BBA" w:rsidRDefault="00F86BBA">
      <w:pPr>
        <w:pStyle w:val="TOC1"/>
        <w:rPr>
          <w:rFonts w:eastAsiaTheme="minorEastAsia" w:cstheme="minorBidi"/>
          <w:b w:val="0"/>
          <w:bCs w:val="0"/>
          <w:caps w:val="0"/>
          <w:noProof/>
          <w:kern w:val="0"/>
          <w:sz w:val="22"/>
          <w:szCs w:val="22"/>
        </w:rPr>
      </w:pPr>
      <w:hyperlink w:anchor="_Toc536370920" w:history="1">
        <w:r w:rsidRPr="00CC5540">
          <w:rPr>
            <w:rStyle w:val="Hyperlink"/>
            <w:rFonts w:hint="eastAsia"/>
            <w:noProof/>
          </w:rPr>
          <w:t>中文摘要</w:t>
        </w:r>
        <w:r>
          <w:rPr>
            <w:noProof/>
            <w:webHidden/>
          </w:rPr>
          <w:tab/>
        </w:r>
        <w:r>
          <w:rPr>
            <w:noProof/>
            <w:webHidden/>
          </w:rPr>
          <w:fldChar w:fldCharType="begin"/>
        </w:r>
        <w:r>
          <w:rPr>
            <w:noProof/>
            <w:webHidden/>
          </w:rPr>
          <w:instrText xml:space="preserve"> PAGEREF _Toc536370920 \h </w:instrText>
        </w:r>
        <w:r>
          <w:rPr>
            <w:noProof/>
            <w:webHidden/>
          </w:rPr>
        </w:r>
        <w:r>
          <w:rPr>
            <w:noProof/>
            <w:webHidden/>
          </w:rPr>
          <w:fldChar w:fldCharType="separate"/>
        </w:r>
        <w:r>
          <w:rPr>
            <w:noProof/>
            <w:webHidden/>
          </w:rPr>
          <w:t>4</w:t>
        </w:r>
        <w:r>
          <w:rPr>
            <w:noProof/>
            <w:webHidden/>
          </w:rPr>
          <w:fldChar w:fldCharType="end"/>
        </w:r>
      </w:hyperlink>
    </w:p>
    <w:p w14:paraId="2E210BCF" w14:textId="4072E1CF" w:rsidR="00F86BBA" w:rsidRDefault="00F86BBA">
      <w:pPr>
        <w:pStyle w:val="TOC1"/>
        <w:rPr>
          <w:rFonts w:eastAsiaTheme="minorEastAsia" w:cstheme="minorBidi"/>
          <w:b w:val="0"/>
          <w:bCs w:val="0"/>
          <w:caps w:val="0"/>
          <w:noProof/>
          <w:kern w:val="0"/>
          <w:sz w:val="22"/>
          <w:szCs w:val="22"/>
        </w:rPr>
      </w:pPr>
      <w:hyperlink w:anchor="_Toc536370921" w:history="1">
        <w:r w:rsidRPr="00CC5540">
          <w:rPr>
            <w:rStyle w:val="Hyperlink"/>
            <w:noProof/>
          </w:rPr>
          <w:t>ABSTRACT</w:t>
        </w:r>
        <w:r>
          <w:rPr>
            <w:noProof/>
            <w:webHidden/>
          </w:rPr>
          <w:tab/>
        </w:r>
        <w:r>
          <w:rPr>
            <w:noProof/>
            <w:webHidden/>
          </w:rPr>
          <w:fldChar w:fldCharType="begin"/>
        </w:r>
        <w:r>
          <w:rPr>
            <w:noProof/>
            <w:webHidden/>
          </w:rPr>
          <w:instrText xml:space="preserve"> PAGEREF _Toc536370921 \h </w:instrText>
        </w:r>
        <w:r>
          <w:rPr>
            <w:noProof/>
            <w:webHidden/>
          </w:rPr>
        </w:r>
        <w:r>
          <w:rPr>
            <w:noProof/>
            <w:webHidden/>
          </w:rPr>
          <w:fldChar w:fldCharType="separate"/>
        </w:r>
        <w:r>
          <w:rPr>
            <w:noProof/>
            <w:webHidden/>
          </w:rPr>
          <w:t>5</w:t>
        </w:r>
        <w:r>
          <w:rPr>
            <w:noProof/>
            <w:webHidden/>
          </w:rPr>
          <w:fldChar w:fldCharType="end"/>
        </w:r>
      </w:hyperlink>
    </w:p>
    <w:p w14:paraId="44CEC9F5" w14:textId="44C17051" w:rsidR="00F86BBA" w:rsidRDefault="00F86BBA">
      <w:pPr>
        <w:pStyle w:val="TOC1"/>
        <w:rPr>
          <w:rFonts w:eastAsiaTheme="minorEastAsia" w:cstheme="minorBidi"/>
          <w:b w:val="0"/>
          <w:bCs w:val="0"/>
          <w:caps w:val="0"/>
          <w:noProof/>
          <w:kern w:val="0"/>
          <w:sz w:val="22"/>
          <w:szCs w:val="22"/>
        </w:rPr>
      </w:pPr>
      <w:hyperlink w:anchor="_Toc536370922" w:history="1">
        <w:r w:rsidRPr="00CC5540">
          <w:rPr>
            <w:rStyle w:val="Hyperlink"/>
            <w:rFonts w:hint="eastAsia"/>
            <w:noProof/>
          </w:rPr>
          <w:t>圖目錄</w:t>
        </w:r>
        <w:r>
          <w:rPr>
            <w:noProof/>
            <w:webHidden/>
          </w:rPr>
          <w:tab/>
        </w:r>
        <w:r>
          <w:rPr>
            <w:noProof/>
            <w:webHidden/>
          </w:rPr>
          <w:fldChar w:fldCharType="begin"/>
        </w:r>
        <w:r>
          <w:rPr>
            <w:noProof/>
            <w:webHidden/>
          </w:rPr>
          <w:instrText xml:space="preserve"> PAGEREF _Toc536370922 \h </w:instrText>
        </w:r>
        <w:r>
          <w:rPr>
            <w:noProof/>
            <w:webHidden/>
          </w:rPr>
        </w:r>
        <w:r>
          <w:rPr>
            <w:noProof/>
            <w:webHidden/>
          </w:rPr>
          <w:fldChar w:fldCharType="separate"/>
        </w:r>
        <w:r>
          <w:rPr>
            <w:noProof/>
            <w:webHidden/>
          </w:rPr>
          <w:t>6</w:t>
        </w:r>
        <w:r>
          <w:rPr>
            <w:noProof/>
            <w:webHidden/>
          </w:rPr>
          <w:fldChar w:fldCharType="end"/>
        </w:r>
      </w:hyperlink>
    </w:p>
    <w:p w14:paraId="4C2699F7" w14:textId="030509FE" w:rsidR="00F86BBA" w:rsidRDefault="00F86BBA">
      <w:pPr>
        <w:pStyle w:val="TOC1"/>
        <w:rPr>
          <w:rFonts w:eastAsiaTheme="minorEastAsia" w:cstheme="minorBidi"/>
          <w:b w:val="0"/>
          <w:bCs w:val="0"/>
          <w:caps w:val="0"/>
          <w:noProof/>
          <w:kern w:val="0"/>
          <w:sz w:val="22"/>
          <w:szCs w:val="22"/>
        </w:rPr>
      </w:pPr>
      <w:hyperlink w:anchor="_Toc536370923" w:history="1">
        <w:r w:rsidRPr="00CC5540">
          <w:rPr>
            <w:rStyle w:val="Hyperlink"/>
            <w:rFonts w:hint="eastAsia"/>
            <w:noProof/>
          </w:rPr>
          <w:t>表目錄</w:t>
        </w:r>
        <w:r>
          <w:rPr>
            <w:noProof/>
            <w:webHidden/>
          </w:rPr>
          <w:tab/>
        </w:r>
        <w:r>
          <w:rPr>
            <w:noProof/>
            <w:webHidden/>
          </w:rPr>
          <w:fldChar w:fldCharType="begin"/>
        </w:r>
        <w:r>
          <w:rPr>
            <w:noProof/>
            <w:webHidden/>
          </w:rPr>
          <w:instrText xml:space="preserve"> PAGEREF _Toc536370923 \h </w:instrText>
        </w:r>
        <w:r>
          <w:rPr>
            <w:noProof/>
            <w:webHidden/>
          </w:rPr>
        </w:r>
        <w:r>
          <w:rPr>
            <w:noProof/>
            <w:webHidden/>
          </w:rPr>
          <w:fldChar w:fldCharType="separate"/>
        </w:r>
        <w:r>
          <w:rPr>
            <w:noProof/>
            <w:webHidden/>
          </w:rPr>
          <w:t>9</w:t>
        </w:r>
        <w:r>
          <w:rPr>
            <w:noProof/>
            <w:webHidden/>
          </w:rPr>
          <w:fldChar w:fldCharType="end"/>
        </w:r>
      </w:hyperlink>
    </w:p>
    <w:p w14:paraId="7FED6A06" w14:textId="53E05704" w:rsidR="00F86BBA" w:rsidRDefault="00F86BBA">
      <w:pPr>
        <w:pStyle w:val="TOC1"/>
        <w:rPr>
          <w:rFonts w:eastAsiaTheme="minorEastAsia" w:cstheme="minorBidi"/>
          <w:b w:val="0"/>
          <w:bCs w:val="0"/>
          <w:caps w:val="0"/>
          <w:noProof/>
          <w:kern w:val="0"/>
          <w:sz w:val="22"/>
          <w:szCs w:val="22"/>
        </w:rPr>
      </w:pPr>
      <w:hyperlink w:anchor="_Toc536370924" w:history="1">
        <w:r w:rsidRPr="00CC5540">
          <w:rPr>
            <w:rStyle w:val="Hyperlink"/>
            <w:rFonts w:hint="eastAsia"/>
            <w:noProof/>
          </w:rPr>
          <w:t>第一章</w:t>
        </w:r>
        <w:r w:rsidRPr="00CC5540">
          <w:rPr>
            <w:rStyle w:val="Hyperlink"/>
            <w:rFonts w:hint="eastAsia"/>
            <w:noProof/>
          </w:rPr>
          <w:t xml:space="preserve"> </w:t>
        </w:r>
        <w:r w:rsidRPr="00CC5540">
          <w:rPr>
            <w:rStyle w:val="Hyperlink"/>
            <w:rFonts w:hint="eastAsia"/>
            <w:noProof/>
          </w:rPr>
          <w:t>緒論</w:t>
        </w:r>
        <w:r>
          <w:rPr>
            <w:noProof/>
            <w:webHidden/>
          </w:rPr>
          <w:tab/>
        </w:r>
        <w:r>
          <w:rPr>
            <w:noProof/>
            <w:webHidden/>
          </w:rPr>
          <w:fldChar w:fldCharType="begin"/>
        </w:r>
        <w:r>
          <w:rPr>
            <w:noProof/>
            <w:webHidden/>
          </w:rPr>
          <w:instrText xml:space="preserve"> PAGEREF _Toc536370924 \h </w:instrText>
        </w:r>
        <w:r>
          <w:rPr>
            <w:noProof/>
            <w:webHidden/>
          </w:rPr>
        </w:r>
        <w:r>
          <w:rPr>
            <w:noProof/>
            <w:webHidden/>
          </w:rPr>
          <w:fldChar w:fldCharType="separate"/>
        </w:r>
        <w:r>
          <w:rPr>
            <w:noProof/>
            <w:webHidden/>
          </w:rPr>
          <w:t>10</w:t>
        </w:r>
        <w:r>
          <w:rPr>
            <w:noProof/>
            <w:webHidden/>
          </w:rPr>
          <w:fldChar w:fldCharType="end"/>
        </w:r>
      </w:hyperlink>
    </w:p>
    <w:p w14:paraId="52096B74" w14:textId="55E73CD3" w:rsidR="00F86BBA" w:rsidRDefault="00F86BBA">
      <w:pPr>
        <w:pStyle w:val="TOC2"/>
        <w:tabs>
          <w:tab w:val="right" w:leader="dot" w:pos="8290"/>
        </w:tabs>
        <w:rPr>
          <w:rFonts w:eastAsiaTheme="minorEastAsia" w:cstheme="minorBidi"/>
          <w:smallCaps w:val="0"/>
          <w:noProof/>
          <w:kern w:val="0"/>
          <w:sz w:val="22"/>
          <w:szCs w:val="22"/>
        </w:rPr>
      </w:pPr>
      <w:hyperlink w:anchor="_Toc536370925" w:history="1">
        <w:r w:rsidRPr="00CC5540">
          <w:rPr>
            <w:rStyle w:val="Hyperlink"/>
            <w:noProof/>
          </w:rPr>
          <w:t>1.1</w:t>
        </w:r>
        <w:r w:rsidRPr="00CC5540">
          <w:rPr>
            <w:rStyle w:val="Hyperlink"/>
            <w:rFonts w:hint="eastAsia"/>
            <w:noProof/>
          </w:rPr>
          <w:t xml:space="preserve"> </w:t>
        </w:r>
        <w:r w:rsidRPr="00CC5540">
          <w:rPr>
            <w:rStyle w:val="Hyperlink"/>
            <w:rFonts w:hint="eastAsia"/>
            <w:noProof/>
          </w:rPr>
          <w:t>研究動機與目的</w:t>
        </w:r>
        <w:r>
          <w:rPr>
            <w:noProof/>
            <w:webHidden/>
          </w:rPr>
          <w:tab/>
        </w:r>
        <w:r>
          <w:rPr>
            <w:noProof/>
            <w:webHidden/>
          </w:rPr>
          <w:fldChar w:fldCharType="begin"/>
        </w:r>
        <w:r>
          <w:rPr>
            <w:noProof/>
            <w:webHidden/>
          </w:rPr>
          <w:instrText xml:space="preserve"> PAGEREF _Toc536370925 \h </w:instrText>
        </w:r>
        <w:r>
          <w:rPr>
            <w:noProof/>
            <w:webHidden/>
          </w:rPr>
        </w:r>
        <w:r>
          <w:rPr>
            <w:noProof/>
            <w:webHidden/>
          </w:rPr>
          <w:fldChar w:fldCharType="separate"/>
        </w:r>
        <w:r>
          <w:rPr>
            <w:noProof/>
            <w:webHidden/>
          </w:rPr>
          <w:t>10</w:t>
        </w:r>
        <w:r>
          <w:rPr>
            <w:noProof/>
            <w:webHidden/>
          </w:rPr>
          <w:fldChar w:fldCharType="end"/>
        </w:r>
      </w:hyperlink>
    </w:p>
    <w:p w14:paraId="4E6C23F8" w14:textId="05E539ED" w:rsidR="00F86BBA" w:rsidRDefault="00F86BBA">
      <w:pPr>
        <w:pStyle w:val="TOC2"/>
        <w:tabs>
          <w:tab w:val="right" w:leader="dot" w:pos="8290"/>
        </w:tabs>
        <w:rPr>
          <w:rFonts w:eastAsiaTheme="minorEastAsia" w:cstheme="minorBidi"/>
          <w:smallCaps w:val="0"/>
          <w:noProof/>
          <w:kern w:val="0"/>
          <w:sz w:val="22"/>
          <w:szCs w:val="22"/>
        </w:rPr>
      </w:pPr>
      <w:hyperlink w:anchor="_Toc536370926" w:history="1">
        <w:r w:rsidRPr="00CC5540">
          <w:rPr>
            <w:rStyle w:val="Hyperlink"/>
            <w:noProof/>
          </w:rPr>
          <w:t>1.2</w:t>
        </w:r>
        <w:r w:rsidRPr="00CC5540">
          <w:rPr>
            <w:rStyle w:val="Hyperlink"/>
            <w:rFonts w:hint="eastAsia"/>
            <w:noProof/>
          </w:rPr>
          <w:t xml:space="preserve"> </w:t>
        </w:r>
        <w:r w:rsidRPr="00CC5540">
          <w:rPr>
            <w:rStyle w:val="Hyperlink"/>
            <w:rFonts w:hint="eastAsia"/>
            <w:noProof/>
          </w:rPr>
          <w:t>論文簡介</w:t>
        </w:r>
        <w:r>
          <w:rPr>
            <w:noProof/>
            <w:webHidden/>
          </w:rPr>
          <w:tab/>
        </w:r>
        <w:r>
          <w:rPr>
            <w:noProof/>
            <w:webHidden/>
          </w:rPr>
          <w:fldChar w:fldCharType="begin"/>
        </w:r>
        <w:r>
          <w:rPr>
            <w:noProof/>
            <w:webHidden/>
          </w:rPr>
          <w:instrText xml:space="preserve"> PAGEREF _Toc536370926 \h </w:instrText>
        </w:r>
        <w:r>
          <w:rPr>
            <w:noProof/>
            <w:webHidden/>
          </w:rPr>
        </w:r>
        <w:r>
          <w:rPr>
            <w:noProof/>
            <w:webHidden/>
          </w:rPr>
          <w:fldChar w:fldCharType="separate"/>
        </w:r>
        <w:r>
          <w:rPr>
            <w:noProof/>
            <w:webHidden/>
          </w:rPr>
          <w:t>10</w:t>
        </w:r>
        <w:r>
          <w:rPr>
            <w:noProof/>
            <w:webHidden/>
          </w:rPr>
          <w:fldChar w:fldCharType="end"/>
        </w:r>
      </w:hyperlink>
    </w:p>
    <w:p w14:paraId="25ACD157" w14:textId="07E24970" w:rsidR="00F86BBA" w:rsidRDefault="00F86BBA">
      <w:pPr>
        <w:pStyle w:val="TOC2"/>
        <w:tabs>
          <w:tab w:val="right" w:leader="dot" w:pos="8290"/>
        </w:tabs>
        <w:rPr>
          <w:rFonts w:eastAsiaTheme="minorEastAsia" w:cstheme="minorBidi"/>
          <w:smallCaps w:val="0"/>
          <w:noProof/>
          <w:kern w:val="0"/>
          <w:sz w:val="22"/>
          <w:szCs w:val="22"/>
        </w:rPr>
      </w:pPr>
      <w:hyperlink w:anchor="_Toc536370927" w:history="1">
        <w:r w:rsidRPr="00CC5540">
          <w:rPr>
            <w:rStyle w:val="Hyperlink"/>
            <w:noProof/>
          </w:rPr>
          <w:t>1.3</w:t>
        </w:r>
        <w:r w:rsidRPr="00CC5540">
          <w:rPr>
            <w:rStyle w:val="Hyperlink"/>
            <w:rFonts w:hint="eastAsia"/>
            <w:noProof/>
          </w:rPr>
          <w:t xml:space="preserve"> </w:t>
        </w:r>
        <w:r w:rsidRPr="00CC5540">
          <w:rPr>
            <w:rStyle w:val="Hyperlink"/>
            <w:rFonts w:hint="eastAsia"/>
            <w:noProof/>
          </w:rPr>
          <w:t>論文架構</w:t>
        </w:r>
        <w:r>
          <w:rPr>
            <w:noProof/>
            <w:webHidden/>
          </w:rPr>
          <w:tab/>
        </w:r>
        <w:r>
          <w:rPr>
            <w:noProof/>
            <w:webHidden/>
          </w:rPr>
          <w:fldChar w:fldCharType="begin"/>
        </w:r>
        <w:r>
          <w:rPr>
            <w:noProof/>
            <w:webHidden/>
          </w:rPr>
          <w:instrText xml:space="preserve"> PAGEREF _Toc536370927 \h </w:instrText>
        </w:r>
        <w:r>
          <w:rPr>
            <w:noProof/>
            <w:webHidden/>
          </w:rPr>
        </w:r>
        <w:r>
          <w:rPr>
            <w:noProof/>
            <w:webHidden/>
          </w:rPr>
          <w:fldChar w:fldCharType="separate"/>
        </w:r>
        <w:r>
          <w:rPr>
            <w:noProof/>
            <w:webHidden/>
          </w:rPr>
          <w:t>12</w:t>
        </w:r>
        <w:r>
          <w:rPr>
            <w:noProof/>
            <w:webHidden/>
          </w:rPr>
          <w:fldChar w:fldCharType="end"/>
        </w:r>
      </w:hyperlink>
    </w:p>
    <w:p w14:paraId="71E7ADD3" w14:textId="0E98E4B9" w:rsidR="00F86BBA" w:rsidRDefault="00F86BBA">
      <w:pPr>
        <w:pStyle w:val="TOC1"/>
        <w:rPr>
          <w:rFonts w:eastAsiaTheme="minorEastAsia" w:cstheme="minorBidi"/>
          <w:b w:val="0"/>
          <w:bCs w:val="0"/>
          <w:caps w:val="0"/>
          <w:noProof/>
          <w:kern w:val="0"/>
          <w:sz w:val="22"/>
          <w:szCs w:val="22"/>
        </w:rPr>
      </w:pPr>
      <w:hyperlink w:anchor="_Toc536370928" w:history="1">
        <w:r w:rsidRPr="00CC5540">
          <w:rPr>
            <w:rStyle w:val="Hyperlink"/>
            <w:rFonts w:hint="eastAsia"/>
            <w:noProof/>
          </w:rPr>
          <w:t>第二章</w:t>
        </w:r>
        <w:r w:rsidRPr="00CC5540">
          <w:rPr>
            <w:rStyle w:val="Hyperlink"/>
            <w:rFonts w:hint="eastAsia"/>
            <w:noProof/>
          </w:rPr>
          <w:t xml:space="preserve"> </w:t>
        </w:r>
        <w:r w:rsidRPr="00CC5540">
          <w:rPr>
            <w:rStyle w:val="Hyperlink"/>
            <w:rFonts w:hint="eastAsia"/>
            <w:noProof/>
          </w:rPr>
          <w:t>研究背景</w:t>
        </w:r>
        <w:r>
          <w:rPr>
            <w:noProof/>
            <w:webHidden/>
          </w:rPr>
          <w:tab/>
        </w:r>
        <w:r>
          <w:rPr>
            <w:noProof/>
            <w:webHidden/>
          </w:rPr>
          <w:fldChar w:fldCharType="begin"/>
        </w:r>
        <w:r>
          <w:rPr>
            <w:noProof/>
            <w:webHidden/>
          </w:rPr>
          <w:instrText xml:space="preserve"> PAGEREF _Toc536370928 \h </w:instrText>
        </w:r>
        <w:r>
          <w:rPr>
            <w:noProof/>
            <w:webHidden/>
          </w:rPr>
        </w:r>
        <w:r>
          <w:rPr>
            <w:noProof/>
            <w:webHidden/>
          </w:rPr>
          <w:fldChar w:fldCharType="separate"/>
        </w:r>
        <w:r>
          <w:rPr>
            <w:noProof/>
            <w:webHidden/>
          </w:rPr>
          <w:t>13</w:t>
        </w:r>
        <w:r>
          <w:rPr>
            <w:noProof/>
            <w:webHidden/>
          </w:rPr>
          <w:fldChar w:fldCharType="end"/>
        </w:r>
      </w:hyperlink>
    </w:p>
    <w:p w14:paraId="600472D5" w14:textId="6D5F72AC" w:rsidR="00F86BBA" w:rsidRDefault="00F86BBA">
      <w:pPr>
        <w:pStyle w:val="TOC2"/>
        <w:tabs>
          <w:tab w:val="right" w:leader="dot" w:pos="8290"/>
        </w:tabs>
        <w:rPr>
          <w:rFonts w:eastAsiaTheme="minorEastAsia" w:cstheme="minorBidi"/>
          <w:smallCaps w:val="0"/>
          <w:noProof/>
          <w:kern w:val="0"/>
          <w:sz w:val="22"/>
          <w:szCs w:val="22"/>
        </w:rPr>
      </w:pPr>
      <w:hyperlink w:anchor="_Toc536370929" w:history="1">
        <w:r w:rsidRPr="00CC5540">
          <w:rPr>
            <w:rStyle w:val="Hyperlink"/>
            <w:noProof/>
          </w:rPr>
          <w:t>2.1</w:t>
        </w:r>
        <w:r w:rsidRPr="00CC5540">
          <w:rPr>
            <w:rStyle w:val="Hyperlink"/>
            <w:rFonts w:hint="eastAsia"/>
            <w:noProof/>
          </w:rPr>
          <w:t xml:space="preserve"> </w:t>
        </w:r>
        <w:r w:rsidRPr="00CC5540">
          <w:rPr>
            <w:rStyle w:val="Hyperlink"/>
            <w:rFonts w:hint="eastAsia"/>
            <w:noProof/>
          </w:rPr>
          <w:t>肌電訊號</w:t>
        </w:r>
        <w:r>
          <w:rPr>
            <w:noProof/>
            <w:webHidden/>
          </w:rPr>
          <w:tab/>
        </w:r>
        <w:r>
          <w:rPr>
            <w:noProof/>
            <w:webHidden/>
          </w:rPr>
          <w:fldChar w:fldCharType="begin"/>
        </w:r>
        <w:r>
          <w:rPr>
            <w:noProof/>
            <w:webHidden/>
          </w:rPr>
          <w:instrText xml:space="preserve"> PAGEREF _Toc536370929 \h </w:instrText>
        </w:r>
        <w:r>
          <w:rPr>
            <w:noProof/>
            <w:webHidden/>
          </w:rPr>
        </w:r>
        <w:r>
          <w:rPr>
            <w:noProof/>
            <w:webHidden/>
          </w:rPr>
          <w:fldChar w:fldCharType="separate"/>
        </w:r>
        <w:r>
          <w:rPr>
            <w:noProof/>
            <w:webHidden/>
          </w:rPr>
          <w:t>13</w:t>
        </w:r>
        <w:r>
          <w:rPr>
            <w:noProof/>
            <w:webHidden/>
          </w:rPr>
          <w:fldChar w:fldCharType="end"/>
        </w:r>
      </w:hyperlink>
    </w:p>
    <w:p w14:paraId="25B646E6" w14:textId="1C4EBD9F" w:rsidR="00F86BBA" w:rsidRDefault="00F86BBA">
      <w:pPr>
        <w:pStyle w:val="TOC3"/>
        <w:tabs>
          <w:tab w:val="right" w:leader="dot" w:pos="8290"/>
        </w:tabs>
        <w:rPr>
          <w:rFonts w:eastAsiaTheme="minorEastAsia" w:cstheme="minorBidi"/>
          <w:i w:val="0"/>
          <w:iCs w:val="0"/>
          <w:noProof/>
          <w:kern w:val="0"/>
          <w:sz w:val="22"/>
          <w:szCs w:val="22"/>
        </w:rPr>
      </w:pPr>
      <w:hyperlink w:anchor="_Toc536370930" w:history="1">
        <w:r w:rsidRPr="00CC5540">
          <w:rPr>
            <w:rStyle w:val="Hyperlink"/>
            <w:noProof/>
          </w:rPr>
          <w:t>2.1.1</w:t>
        </w:r>
        <w:r w:rsidRPr="00CC5540">
          <w:rPr>
            <w:rStyle w:val="Hyperlink"/>
            <w:rFonts w:hint="eastAsia"/>
            <w:noProof/>
          </w:rPr>
          <w:t xml:space="preserve"> </w:t>
        </w:r>
        <w:r w:rsidRPr="00CC5540">
          <w:rPr>
            <w:rStyle w:val="Hyperlink"/>
            <w:rFonts w:hint="eastAsia"/>
            <w:noProof/>
          </w:rPr>
          <w:t>肌電訊號量測</w:t>
        </w:r>
        <w:r>
          <w:rPr>
            <w:noProof/>
            <w:webHidden/>
          </w:rPr>
          <w:tab/>
        </w:r>
        <w:r>
          <w:rPr>
            <w:noProof/>
            <w:webHidden/>
          </w:rPr>
          <w:fldChar w:fldCharType="begin"/>
        </w:r>
        <w:r>
          <w:rPr>
            <w:noProof/>
            <w:webHidden/>
          </w:rPr>
          <w:instrText xml:space="preserve"> PAGEREF _Toc536370930 \h </w:instrText>
        </w:r>
        <w:r>
          <w:rPr>
            <w:noProof/>
            <w:webHidden/>
          </w:rPr>
        </w:r>
        <w:r>
          <w:rPr>
            <w:noProof/>
            <w:webHidden/>
          </w:rPr>
          <w:fldChar w:fldCharType="separate"/>
        </w:r>
        <w:r>
          <w:rPr>
            <w:noProof/>
            <w:webHidden/>
          </w:rPr>
          <w:t>14</w:t>
        </w:r>
        <w:r>
          <w:rPr>
            <w:noProof/>
            <w:webHidden/>
          </w:rPr>
          <w:fldChar w:fldCharType="end"/>
        </w:r>
      </w:hyperlink>
    </w:p>
    <w:p w14:paraId="5CCAA026" w14:textId="43E58422" w:rsidR="00F86BBA" w:rsidRDefault="00F86BBA">
      <w:pPr>
        <w:pStyle w:val="TOC3"/>
        <w:tabs>
          <w:tab w:val="right" w:leader="dot" w:pos="8290"/>
        </w:tabs>
        <w:rPr>
          <w:rFonts w:eastAsiaTheme="minorEastAsia" w:cstheme="minorBidi"/>
          <w:i w:val="0"/>
          <w:iCs w:val="0"/>
          <w:noProof/>
          <w:kern w:val="0"/>
          <w:sz w:val="22"/>
          <w:szCs w:val="22"/>
        </w:rPr>
      </w:pPr>
      <w:hyperlink w:anchor="_Toc536370931" w:history="1">
        <w:r w:rsidRPr="00CC5540">
          <w:rPr>
            <w:rStyle w:val="Hyperlink"/>
            <w:noProof/>
          </w:rPr>
          <w:t>2.1.2</w:t>
        </w:r>
        <w:r w:rsidRPr="00CC5540">
          <w:rPr>
            <w:rStyle w:val="Hyperlink"/>
            <w:rFonts w:hint="eastAsia"/>
            <w:noProof/>
          </w:rPr>
          <w:t xml:space="preserve"> </w:t>
        </w:r>
        <w:r w:rsidRPr="00CC5540">
          <w:rPr>
            <w:rStyle w:val="Hyperlink"/>
            <w:rFonts w:hint="eastAsia"/>
            <w:noProof/>
          </w:rPr>
          <w:t>表面式肌電訊號量測</w:t>
        </w:r>
        <w:r>
          <w:rPr>
            <w:noProof/>
            <w:webHidden/>
          </w:rPr>
          <w:tab/>
        </w:r>
        <w:r>
          <w:rPr>
            <w:noProof/>
            <w:webHidden/>
          </w:rPr>
          <w:fldChar w:fldCharType="begin"/>
        </w:r>
        <w:r>
          <w:rPr>
            <w:noProof/>
            <w:webHidden/>
          </w:rPr>
          <w:instrText xml:space="preserve"> PAGEREF _Toc536370931 \h </w:instrText>
        </w:r>
        <w:r>
          <w:rPr>
            <w:noProof/>
            <w:webHidden/>
          </w:rPr>
        </w:r>
        <w:r>
          <w:rPr>
            <w:noProof/>
            <w:webHidden/>
          </w:rPr>
          <w:fldChar w:fldCharType="separate"/>
        </w:r>
        <w:r>
          <w:rPr>
            <w:noProof/>
            <w:webHidden/>
          </w:rPr>
          <w:t>15</w:t>
        </w:r>
        <w:r>
          <w:rPr>
            <w:noProof/>
            <w:webHidden/>
          </w:rPr>
          <w:fldChar w:fldCharType="end"/>
        </w:r>
      </w:hyperlink>
    </w:p>
    <w:p w14:paraId="646EAD4A" w14:textId="5986A7F4" w:rsidR="00F86BBA" w:rsidRDefault="00F86BBA">
      <w:pPr>
        <w:pStyle w:val="TOC2"/>
        <w:tabs>
          <w:tab w:val="right" w:leader="dot" w:pos="8290"/>
        </w:tabs>
        <w:rPr>
          <w:rFonts w:eastAsiaTheme="minorEastAsia" w:cstheme="minorBidi"/>
          <w:smallCaps w:val="0"/>
          <w:noProof/>
          <w:kern w:val="0"/>
          <w:sz w:val="22"/>
          <w:szCs w:val="22"/>
        </w:rPr>
      </w:pPr>
      <w:hyperlink w:anchor="_Toc536370932" w:history="1">
        <w:r w:rsidRPr="00CC5540">
          <w:rPr>
            <w:rStyle w:val="Hyperlink"/>
            <w:noProof/>
          </w:rPr>
          <w:t>2.2 sEMG</w:t>
        </w:r>
        <w:r w:rsidRPr="00CC5540">
          <w:rPr>
            <w:rStyle w:val="Hyperlink"/>
            <w:rFonts w:hint="eastAsia"/>
            <w:noProof/>
          </w:rPr>
          <w:t>應用於肢體角度估測</w:t>
        </w:r>
        <w:r>
          <w:rPr>
            <w:noProof/>
            <w:webHidden/>
          </w:rPr>
          <w:tab/>
        </w:r>
        <w:r>
          <w:rPr>
            <w:noProof/>
            <w:webHidden/>
          </w:rPr>
          <w:fldChar w:fldCharType="begin"/>
        </w:r>
        <w:r>
          <w:rPr>
            <w:noProof/>
            <w:webHidden/>
          </w:rPr>
          <w:instrText xml:space="preserve"> PAGEREF _Toc536370932 \h </w:instrText>
        </w:r>
        <w:r>
          <w:rPr>
            <w:noProof/>
            <w:webHidden/>
          </w:rPr>
        </w:r>
        <w:r>
          <w:rPr>
            <w:noProof/>
            <w:webHidden/>
          </w:rPr>
          <w:fldChar w:fldCharType="separate"/>
        </w:r>
        <w:r>
          <w:rPr>
            <w:noProof/>
            <w:webHidden/>
          </w:rPr>
          <w:t>17</w:t>
        </w:r>
        <w:r>
          <w:rPr>
            <w:noProof/>
            <w:webHidden/>
          </w:rPr>
          <w:fldChar w:fldCharType="end"/>
        </w:r>
      </w:hyperlink>
    </w:p>
    <w:p w14:paraId="04FAE7C6" w14:textId="1F629AE4" w:rsidR="00F86BBA" w:rsidRDefault="00F86BBA">
      <w:pPr>
        <w:pStyle w:val="TOC3"/>
        <w:tabs>
          <w:tab w:val="right" w:leader="dot" w:pos="8290"/>
        </w:tabs>
        <w:rPr>
          <w:rFonts w:eastAsiaTheme="minorEastAsia" w:cstheme="minorBidi"/>
          <w:i w:val="0"/>
          <w:iCs w:val="0"/>
          <w:noProof/>
          <w:kern w:val="0"/>
          <w:sz w:val="22"/>
          <w:szCs w:val="22"/>
        </w:rPr>
      </w:pPr>
      <w:hyperlink w:anchor="_Toc536370933" w:history="1">
        <w:r w:rsidRPr="00CC5540">
          <w:rPr>
            <w:rStyle w:val="Hyperlink"/>
            <w:noProof/>
          </w:rPr>
          <w:t>2.2.1</w:t>
        </w:r>
        <w:r w:rsidRPr="00CC5540">
          <w:rPr>
            <w:rStyle w:val="Hyperlink"/>
            <w:rFonts w:hint="eastAsia"/>
            <w:noProof/>
          </w:rPr>
          <w:t xml:space="preserve"> </w:t>
        </w:r>
        <w:r w:rsidRPr="00CC5540">
          <w:rPr>
            <w:rStyle w:val="Hyperlink"/>
            <w:rFonts w:hint="eastAsia"/>
            <w:noProof/>
          </w:rPr>
          <w:t>大肢體角度估測</w:t>
        </w:r>
        <w:r>
          <w:rPr>
            <w:noProof/>
            <w:webHidden/>
          </w:rPr>
          <w:tab/>
        </w:r>
        <w:r>
          <w:rPr>
            <w:noProof/>
            <w:webHidden/>
          </w:rPr>
          <w:fldChar w:fldCharType="begin"/>
        </w:r>
        <w:r>
          <w:rPr>
            <w:noProof/>
            <w:webHidden/>
          </w:rPr>
          <w:instrText xml:space="preserve"> PAGEREF _Toc536370933 \h </w:instrText>
        </w:r>
        <w:r>
          <w:rPr>
            <w:noProof/>
            <w:webHidden/>
          </w:rPr>
        </w:r>
        <w:r>
          <w:rPr>
            <w:noProof/>
            <w:webHidden/>
          </w:rPr>
          <w:fldChar w:fldCharType="separate"/>
        </w:r>
        <w:r>
          <w:rPr>
            <w:noProof/>
            <w:webHidden/>
          </w:rPr>
          <w:t>17</w:t>
        </w:r>
        <w:r>
          <w:rPr>
            <w:noProof/>
            <w:webHidden/>
          </w:rPr>
          <w:fldChar w:fldCharType="end"/>
        </w:r>
      </w:hyperlink>
    </w:p>
    <w:p w14:paraId="289A3C05" w14:textId="49BC6924" w:rsidR="00F86BBA" w:rsidRDefault="00F86BBA">
      <w:pPr>
        <w:pStyle w:val="TOC3"/>
        <w:tabs>
          <w:tab w:val="right" w:leader="dot" w:pos="8290"/>
        </w:tabs>
        <w:rPr>
          <w:rFonts w:eastAsiaTheme="minorEastAsia" w:cstheme="minorBidi"/>
          <w:i w:val="0"/>
          <w:iCs w:val="0"/>
          <w:noProof/>
          <w:kern w:val="0"/>
          <w:sz w:val="22"/>
          <w:szCs w:val="22"/>
        </w:rPr>
      </w:pPr>
      <w:hyperlink w:anchor="_Toc536370934" w:history="1">
        <w:r w:rsidRPr="00CC5540">
          <w:rPr>
            <w:rStyle w:val="Hyperlink"/>
            <w:noProof/>
          </w:rPr>
          <w:t>2.2.2</w:t>
        </w:r>
        <w:r w:rsidRPr="00CC5540">
          <w:rPr>
            <w:rStyle w:val="Hyperlink"/>
            <w:rFonts w:hint="eastAsia"/>
            <w:noProof/>
          </w:rPr>
          <w:t xml:space="preserve"> </w:t>
        </w:r>
        <w:r w:rsidRPr="00CC5540">
          <w:rPr>
            <w:rStyle w:val="Hyperlink"/>
            <w:rFonts w:hint="eastAsia"/>
            <w:noProof/>
          </w:rPr>
          <w:t>手腕角度估測</w:t>
        </w:r>
        <w:r>
          <w:rPr>
            <w:noProof/>
            <w:webHidden/>
          </w:rPr>
          <w:tab/>
        </w:r>
        <w:r>
          <w:rPr>
            <w:noProof/>
            <w:webHidden/>
          </w:rPr>
          <w:fldChar w:fldCharType="begin"/>
        </w:r>
        <w:r>
          <w:rPr>
            <w:noProof/>
            <w:webHidden/>
          </w:rPr>
          <w:instrText xml:space="preserve"> PAGEREF _Toc536370934 \h </w:instrText>
        </w:r>
        <w:r>
          <w:rPr>
            <w:noProof/>
            <w:webHidden/>
          </w:rPr>
        </w:r>
        <w:r>
          <w:rPr>
            <w:noProof/>
            <w:webHidden/>
          </w:rPr>
          <w:fldChar w:fldCharType="separate"/>
        </w:r>
        <w:r>
          <w:rPr>
            <w:noProof/>
            <w:webHidden/>
          </w:rPr>
          <w:t>18</w:t>
        </w:r>
        <w:r>
          <w:rPr>
            <w:noProof/>
            <w:webHidden/>
          </w:rPr>
          <w:fldChar w:fldCharType="end"/>
        </w:r>
      </w:hyperlink>
    </w:p>
    <w:p w14:paraId="3FFD6249" w14:textId="7BB73D32" w:rsidR="00F86BBA" w:rsidRDefault="00F86BBA">
      <w:pPr>
        <w:pStyle w:val="TOC2"/>
        <w:tabs>
          <w:tab w:val="right" w:leader="dot" w:pos="8290"/>
        </w:tabs>
        <w:rPr>
          <w:rFonts w:eastAsiaTheme="minorEastAsia" w:cstheme="minorBidi"/>
          <w:smallCaps w:val="0"/>
          <w:noProof/>
          <w:kern w:val="0"/>
          <w:sz w:val="22"/>
          <w:szCs w:val="22"/>
        </w:rPr>
      </w:pPr>
      <w:hyperlink w:anchor="_Toc536370935" w:history="1">
        <w:r w:rsidRPr="00CC5540">
          <w:rPr>
            <w:rStyle w:val="Hyperlink"/>
            <w:noProof/>
          </w:rPr>
          <w:t>2.3 sEMG</w:t>
        </w:r>
        <w:r w:rsidRPr="00CC5540">
          <w:rPr>
            <w:rStyle w:val="Hyperlink"/>
            <w:rFonts w:hint="eastAsia"/>
            <w:noProof/>
          </w:rPr>
          <w:t>訊號特徵</w:t>
        </w:r>
        <w:r>
          <w:rPr>
            <w:noProof/>
            <w:webHidden/>
          </w:rPr>
          <w:tab/>
        </w:r>
        <w:r>
          <w:rPr>
            <w:noProof/>
            <w:webHidden/>
          </w:rPr>
          <w:fldChar w:fldCharType="begin"/>
        </w:r>
        <w:r>
          <w:rPr>
            <w:noProof/>
            <w:webHidden/>
          </w:rPr>
          <w:instrText xml:space="preserve"> PAGEREF _Toc536370935 \h </w:instrText>
        </w:r>
        <w:r>
          <w:rPr>
            <w:noProof/>
            <w:webHidden/>
          </w:rPr>
        </w:r>
        <w:r>
          <w:rPr>
            <w:noProof/>
            <w:webHidden/>
          </w:rPr>
          <w:fldChar w:fldCharType="separate"/>
        </w:r>
        <w:r>
          <w:rPr>
            <w:noProof/>
            <w:webHidden/>
          </w:rPr>
          <w:t>21</w:t>
        </w:r>
        <w:r>
          <w:rPr>
            <w:noProof/>
            <w:webHidden/>
          </w:rPr>
          <w:fldChar w:fldCharType="end"/>
        </w:r>
      </w:hyperlink>
    </w:p>
    <w:p w14:paraId="76B05585" w14:textId="6800ABB9" w:rsidR="00F86BBA" w:rsidRDefault="00F86BBA">
      <w:pPr>
        <w:pStyle w:val="TOC3"/>
        <w:tabs>
          <w:tab w:val="right" w:leader="dot" w:pos="8290"/>
        </w:tabs>
        <w:rPr>
          <w:rFonts w:eastAsiaTheme="minorEastAsia" w:cstheme="minorBidi"/>
          <w:i w:val="0"/>
          <w:iCs w:val="0"/>
          <w:noProof/>
          <w:kern w:val="0"/>
          <w:sz w:val="22"/>
          <w:szCs w:val="22"/>
        </w:rPr>
      </w:pPr>
      <w:hyperlink w:anchor="_Toc536370936" w:history="1">
        <w:r w:rsidRPr="00CC5540">
          <w:rPr>
            <w:rStyle w:val="Hyperlink"/>
            <w:noProof/>
          </w:rPr>
          <w:t>2.3.1</w:t>
        </w:r>
        <w:r w:rsidRPr="00CC5540">
          <w:rPr>
            <w:rStyle w:val="Hyperlink"/>
            <w:rFonts w:hint="eastAsia"/>
            <w:noProof/>
          </w:rPr>
          <w:t xml:space="preserve"> </w:t>
        </w:r>
        <w:r w:rsidRPr="00CC5540">
          <w:rPr>
            <w:rStyle w:val="Hyperlink"/>
            <w:rFonts w:hint="eastAsia"/>
            <w:noProof/>
          </w:rPr>
          <w:t>平方平均數（</w:t>
        </w:r>
        <w:r w:rsidRPr="00CC5540">
          <w:rPr>
            <w:rStyle w:val="Hyperlink"/>
            <w:noProof/>
          </w:rPr>
          <w:t>Root mean square</w:t>
        </w:r>
        <w:r w:rsidRPr="00CC5540">
          <w:rPr>
            <w:rStyle w:val="Hyperlink"/>
            <w:rFonts w:hint="eastAsia"/>
            <w:noProof/>
          </w:rPr>
          <w:t>，</w:t>
        </w:r>
        <w:r w:rsidRPr="00CC5540">
          <w:rPr>
            <w:rStyle w:val="Hyperlink"/>
            <w:noProof/>
          </w:rPr>
          <w:t>RMS</w:t>
        </w:r>
        <w:r w:rsidRPr="00CC5540">
          <w:rPr>
            <w:rStyle w:val="Hyperlink"/>
            <w:rFonts w:hint="eastAsia"/>
            <w:noProof/>
          </w:rPr>
          <w:t>）</w:t>
        </w:r>
        <w:r>
          <w:rPr>
            <w:noProof/>
            <w:webHidden/>
          </w:rPr>
          <w:tab/>
        </w:r>
        <w:r>
          <w:rPr>
            <w:noProof/>
            <w:webHidden/>
          </w:rPr>
          <w:fldChar w:fldCharType="begin"/>
        </w:r>
        <w:r>
          <w:rPr>
            <w:noProof/>
            <w:webHidden/>
          </w:rPr>
          <w:instrText xml:space="preserve"> PAGEREF _Toc536370936 \h </w:instrText>
        </w:r>
        <w:r>
          <w:rPr>
            <w:noProof/>
            <w:webHidden/>
          </w:rPr>
        </w:r>
        <w:r>
          <w:rPr>
            <w:noProof/>
            <w:webHidden/>
          </w:rPr>
          <w:fldChar w:fldCharType="separate"/>
        </w:r>
        <w:r>
          <w:rPr>
            <w:noProof/>
            <w:webHidden/>
          </w:rPr>
          <w:t>21</w:t>
        </w:r>
        <w:r>
          <w:rPr>
            <w:noProof/>
            <w:webHidden/>
          </w:rPr>
          <w:fldChar w:fldCharType="end"/>
        </w:r>
      </w:hyperlink>
    </w:p>
    <w:p w14:paraId="65CDC8B3" w14:textId="3EF53365" w:rsidR="00F86BBA" w:rsidRDefault="00F86BBA">
      <w:pPr>
        <w:pStyle w:val="TOC3"/>
        <w:tabs>
          <w:tab w:val="right" w:leader="dot" w:pos="8290"/>
        </w:tabs>
        <w:rPr>
          <w:rFonts w:eastAsiaTheme="minorEastAsia" w:cstheme="minorBidi"/>
          <w:i w:val="0"/>
          <w:iCs w:val="0"/>
          <w:noProof/>
          <w:kern w:val="0"/>
          <w:sz w:val="22"/>
          <w:szCs w:val="22"/>
        </w:rPr>
      </w:pPr>
      <w:hyperlink w:anchor="_Toc536370937" w:history="1">
        <w:r w:rsidRPr="00CC5540">
          <w:rPr>
            <w:rStyle w:val="Hyperlink"/>
            <w:noProof/>
          </w:rPr>
          <w:t>2.3.2</w:t>
        </w:r>
        <w:r w:rsidRPr="00CC5540">
          <w:rPr>
            <w:rStyle w:val="Hyperlink"/>
            <w:rFonts w:hint="eastAsia"/>
            <w:noProof/>
          </w:rPr>
          <w:t xml:space="preserve"> </w:t>
        </w:r>
        <w:r w:rsidRPr="00CC5540">
          <w:rPr>
            <w:rStyle w:val="Hyperlink"/>
            <w:rFonts w:hint="eastAsia"/>
            <w:noProof/>
          </w:rPr>
          <w:t>絕對平均數（</w:t>
        </w:r>
        <w:r w:rsidRPr="00CC5540">
          <w:rPr>
            <w:rStyle w:val="Hyperlink"/>
            <w:noProof/>
          </w:rPr>
          <w:t>Mean absolute value</w:t>
        </w:r>
        <w:r w:rsidRPr="00CC5540">
          <w:rPr>
            <w:rStyle w:val="Hyperlink"/>
            <w:rFonts w:hint="eastAsia"/>
            <w:noProof/>
          </w:rPr>
          <w:t>，</w:t>
        </w:r>
        <w:r w:rsidRPr="00CC5540">
          <w:rPr>
            <w:rStyle w:val="Hyperlink"/>
            <w:noProof/>
          </w:rPr>
          <w:t>MAV</w:t>
        </w:r>
        <w:r w:rsidRPr="00CC5540">
          <w:rPr>
            <w:rStyle w:val="Hyperlink"/>
            <w:rFonts w:hint="eastAsia"/>
            <w:noProof/>
          </w:rPr>
          <w:t>）</w:t>
        </w:r>
        <w:r>
          <w:rPr>
            <w:noProof/>
            <w:webHidden/>
          </w:rPr>
          <w:tab/>
        </w:r>
        <w:r>
          <w:rPr>
            <w:noProof/>
            <w:webHidden/>
          </w:rPr>
          <w:fldChar w:fldCharType="begin"/>
        </w:r>
        <w:r>
          <w:rPr>
            <w:noProof/>
            <w:webHidden/>
          </w:rPr>
          <w:instrText xml:space="preserve"> PAGEREF _Toc536370937 \h </w:instrText>
        </w:r>
        <w:r>
          <w:rPr>
            <w:noProof/>
            <w:webHidden/>
          </w:rPr>
        </w:r>
        <w:r>
          <w:rPr>
            <w:noProof/>
            <w:webHidden/>
          </w:rPr>
          <w:fldChar w:fldCharType="separate"/>
        </w:r>
        <w:r>
          <w:rPr>
            <w:noProof/>
            <w:webHidden/>
          </w:rPr>
          <w:t>23</w:t>
        </w:r>
        <w:r>
          <w:rPr>
            <w:noProof/>
            <w:webHidden/>
          </w:rPr>
          <w:fldChar w:fldCharType="end"/>
        </w:r>
      </w:hyperlink>
    </w:p>
    <w:p w14:paraId="22995EC2" w14:textId="1F6C783C" w:rsidR="00F86BBA" w:rsidRDefault="00F86BBA">
      <w:pPr>
        <w:pStyle w:val="TOC3"/>
        <w:tabs>
          <w:tab w:val="right" w:leader="dot" w:pos="8290"/>
        </w:tabs>
        <w:rPr>
          <w:rFonts w:eastAsiaTheme="minorEastAsia" w:cstheme="minorBidi"/>
          <w:i w:val="0"/>
          <w:iCs w:val="0"/>
          <w:noProof/>
          <w:kern w:val="0"/>
          <w:sz w:val="22"/>
          <w:szCs w:val="22"/>
        </w:rPr>
      </w:pPr>
      <w:hyperlink w:anchor="_Toc536370938" w:history="1">
        <w:r w:rsidRPr="00CC5540">
          <w:rPr>
            <w:rStyle w:val="Hyperlink"/>
            <w:noProof/>
          </w:rPr>
          <w:t>2.3.3</w:t>
        </w:r>
        <w:r w:rsidRPr="00CC5540">
          <w:rPr>
            <w:rStyle w:val="Hyperlink"/>
            <w:rFonts w:hint="eastAsia"/>
            <w:noProof/>
          </w:rPr>
          <w:t xml:space="preserve"> </w:t>
        </w:r>
        <w:r w:rsidRPr="00CC5540">
          <w:rPr>
            <w:rStyle w:val="Hyperlink"/>
            <w:rFonts w:hint="eastAsia"/>
            <w:noProof/>
          </w:rPr>
          <w:t>絕對值波形包絡（</w:t>
        </w:r>
        <w:r w:rsidRPr="00CC5540">
          <w:rPr>
            <w:rStyle w:val="Hyperlink"/>
            <w:noProof/>
          </w:rPr>
          <w:t>Wave envelope of absolute value</w:t>
        </w:r>
        <w:r w:rsidRPr="00CC5540">
          <w:rPr>
            <w:rStyle w:val="Hyperlink"/>
            <w:rFonts w:hint="eastAsia"/>
            <w:noProof/>
          </w:rPr>
          <w:t>）</w:t>
        </w:r>
        <w:r>
          <w:rPr>
            <w:noProof/>
            <w:webHidden/>
          </w:rPr>
          <w:tab/>
        </w:r>
        <w:r>
          <w:rPr>
            <w:noProof/>
            <w:webHidden/>
          </w:rPr>
          <w:fldChar w:fldCharType="begin"/>
        </w:r>
        <w:r>
          <w:rPr>
            <w:noProof/>
            <w:webHidden/>
          </w:rPr>
          <w:instrText xml:space="preserve"> PAGEREF _Toc536370938 \h </w:instrText>
        </w:r>
        <w:r>
          <w:rPr>
            <w:noProof/>
            <w:webHidden/>
          </w:rPr>
        </w:r>
        <w:r>
          <w:rPr>
            <w:noProof/>
            <w:webHidden/>
          </w:rPr>
          <w:fldChar w:fldCharType="separate"/>
        </w:r>
        <w:r>
          <w:rPr>
            <w:noProof/>
            <w:webHidden/>
          </w:rPr>
          <w:t>24</w:t>
        </w:r>
        <w:r>
          <w:rPr>
            <w:noProof/>
            <w:webHidden/>
          </w:rPr>
          <w:fldChar w:fldCharType="end"/>
        </w:r>
      </w:hyperlink>
    </w:p>
    <w:p w14:paraId="70D5093F" w14:textId="73F2493C" w:rsidR="00F86BBA" w:rsidRDefault="00F86BBA">
      <w:pPr>
        <w:pStyle w:val="TOC2"/>
        <w:tabs>
          <w:tab w:val="right" w:leader="dot" w:pos="8290"/>
        </w:tabs>
        <w:rPr>
          <w:rFonts w:eastAsiaTheme="minorEastAsia" w:cstheme="minorBidi"/>
          <w:smallCaps w:val="0"/>
          <w:noProof/>
          <w:kern w:val="0"/>
          <w:sz w:val="22"/>
          <w:szCs w:val="22"/>
        </w:rPr>
      </w:pPr>
      <w:hyperlink w:anchor="_Toc536370939" w:history="1">
        <w:r w:rsidRPr="00CC5540">
          <w:rPr>
            <w:rStyle w:val="Hyperlink"/>
            <w:noProof/>
          </w:rPr>
          <w:t>2.4 sEMG</w:t>
        </w:r>
        <w:r w:rsidRPr="00CC5540">
          <w:rPr>
            <w:rStyle w:val="Hyperlink"/>
            <w:rFonts w:hint="eastAsia"/>
            <w:noProof/>
          </w:rPr>
          <w:t>訊號分離</w:t>
        </w:r>
        <w:r>
          <w:rPr>
            <w:noProof/>
            <w:webHidden/>
          </w:rPr>
          <w:tab/>
        </w:r>
        <w:r>
          <w:rPr>
            <w:noProof/>
            <w:webHidden/>
          </w:rPr>
          <w:fldChar w:fldCharType="begin"/>
        </w:r>
        <w:r>
          <w:rPr>
            <w:noProof/>
            <w:webHidden/>
          </w:rPr>
          <w:instrText xml:space="preserve"> PAGEREF _Toc536370939 \h </w:instrText>
        </w:r>
        <w:r>
          <w:rPr>
            <w:noProof/>
            <w:webHidden/>
          </w:rPr>
        </w:r>
        <w:r>
          <w:rPr>
            <w:noProof/>
            <w:webHidden/>
          </w:rPr>
          <w:fldChar w:fldCharType="separate"/>
        </w:r>
        <w:r>
          <w:rPr>
            <w:noProof/>
            <w:webHidden/>
          </w:rPr>
          <w:t>24</w:t>
        </w:r>
        <w:r>
          <w:rPr>
            <w:noProof/>
            <w:webHidden/>
          </w:rPr>
          <w:fldChar w:fldCharType="end"/>
        </w:r>
      </w:hyperlink>
    </w:p>
    <w:p w14:paraId="37D0AEBF" w14:textId="15AAAB14" w:rsidR="00F86BBA" w:rsidRDefault="00F86BBA">
      <w:pPr>
        <w:pStyle w:val="TOC3"/>
        <w:tabs>
          <w:tab w:val="right" w:leader="dot" w:pos="8290"/>
        </w:tabs>
        <w:rPr>
          <w:rFonts w:eastAsiaTheme="minorEastAsia" w:cstheme="minorBidi"/>
          <w:i w:val="0"/>
          <w:iCs w:val="0"/>
          <w:noProof/>
          <w:kern w:val="0"/>
          <w:sz w:val="22"/>
          <w:szCs w:val="22"/>
        </w:rPr>
      </w:pPr>
      <w:hyperlink w:anchor="_Toc536370940" w:history="1">
        <w:r w:rsidRPr="00CC5540">
          <w:rPr>
            <w:rStyle w:val="Hyperlink"/>
            <w:noProof/>
          </w:rPr>
          <w:t>2.4.1 Non-negative ICA</w:t>
        </w:r>
        <w:r w:rsidRPr="00CC5540">
          <w:rPr>
            <w:rStyle w:val="Hyperlink"/>
            <w:rFonts w:hint="eastAsia"/>
            <w:noProof/>
          </w:rPr>
          <w:t>（</w:t>
        </w:r>
        <w:r w:rsidRPr="00CC5540">
          <w:rPr>
            <w:rStyle w:val="Hyperlink"/>
            <w:noProof/>
          </w:rPr>
          <w:t>nICA</w:t>
        </w:r>
        <w:r w:rsidRPr="00CC5540">
          <w:rPr>
            <w:rStyle w:val="Hyperlink"/>
            <w:rFonts w:hint="eastAsia"/>
            <w:noProof/>
          </w:rPr>
          <w:t>）</w:t>
        </w:r>
        <w:r>
          <w:rPr>
            <w:noProof/>
            <w:webHidden/>
          </w:rPr>
          <w:tab/>
        </w:r>
        <w:r>
          <w:rPr>
            <w:noProof/>
            <w:webHidden/>
          </w:rPr>
          <w:fldChar w:fldCharType="begin"/>
        </w:r>
        <w:r>
          <w:rPr>
            <w:noProof/>
            <w:webHidden/>
          </w:rPr>
          <w:instrText xml:space="preserve"> PAGEREF _Toc536370940 \h </w:instrText>
        </w:r>
        <w:r>
          <w:rPr>
            <w:noProof/>
            <w:webHidden/>
          </w:rPr>
        </w:r>
        <w:r>
          <w:rPr>
            <w:noProof/>
            <w:webHidden/>
          </w:rPr>
          <w:fldChar w:fldCharType="separate"/>
        </w:r>
        <w:r>
          <w:rPr>
            <w:noProof/>
            <w:webHidden/>
          </w:rPr>
          <w:t>25</w:t>
        </w:r>
        <w:r>
          <w:rPr>
            <w:noProof/>
            <w:webHidden/>
          </w:rPr>
          <w:fldChar w:fldCharType="end"/>
        </w:r>
      </w:hyperlink>
    </w:p>
    <w:p w14:paraId="5BCCAEC6" w14:textId="5D2090D7" w:rsidR="00F86BBA" w:rsidRDefault="00F86BBA">
      <w:pPr>
        <w:pStyle w:val="TOC3"/>
        <w:tabs>
          <w:tab w:val="right" w:leader="dot" w:pos="8290"/>
        </w:tabs>
        <w:rPr>
          <w:rFonts w:eastAsiaTheme="minorEastAsia" w:cstheme="minorBidi"/>
          <w:i w:val="0"/>
          <w:iCs w:val="0"/>
          <w:noProof/>
          <w:kern w:val="0"/>
          <w:sz w:val="22"/>
          <w:szCs w:val="22"/>
        </w:rPr>
      </w:pPr>
      <w:hyperlink w:anchor="_Toc536370941" w:history="1">
        <w:r w:rsidRPr="00CC5540">
          <w:rPr>
            <w:rStyle w:val="Hyperlink"/>
            <w:noProof/>
          </w:rPr>
          <w:t>2.4.2 Temporal Decorrelation Source Separation</w:t>
        </w:r>
        <w:r w:rsidRPr="00CC5540">
          <w:rPr>
            <w:rStyle w:val="Hyperlink"/>
            <w:rFonts w:hint="eastAsia"/>
            <w:noProof/>
          </w:rPr>
          <w:t>（</w:t>
        </w:r>
        <w:r w:rsidRPr="00CC5540">
          <w:rPr>
            <w:rStyle w:val="Hyperlink"/>
            <w:noProof/>
          </w:rPr>
          <w:t>TDSEP</w:t>
        </w:r>
        <w:r w:rsidRPr="00CC5540">
          <w:rPr>
            <w:rStyle w:val="Hyperlink"/>
            <w:rFonts w:hint="eastAsia"/>
            <w:noProof/>
          </w:rPr>
          <w:t>）</w:t>
        </w:r>
        <w:r>
          <w:rPr>
            <w:noProof/>
            <w:webHidden/>
          </w:rPr>
          <w:tab/>
        </w:r>
        <w:r>
          <w:rPr>
            <w:noProof/>
            <w:webHidden/>
          </w:rPr>
          <w:fldChar w:fldCharType="begin"/>
        </w:r>
        <w:r>
          <w:rPr>
            <w:noProof/>
            <w:webHidden/>
          </w:rPr>
          <w:instrText xml:space="preserve"> PAGEREF _Toc536370941 \h </w:instrText>
        </w:r>
        <w:r>
          <w:rPr>
            <w:noProof/>
            <w:webHidden/>
          </w:rPr>
        </w:r>
        <w:r>
          <w:rPr>
            <w:noProof/>
            <w:webHidden/>
          </w:rPr>
          <w:fldChar w:fldCharType="separate"/>
        </w:r>
        <w:r>
          <w:rPr>
            <w:noProof/>
            <w:webHidden/>
          </w:rPr>
          <w:t>30</w:t>
        </w:r>
        <w:r>
          <w:rPr>
            <w:noProof/>
            <w:webHidden/>
          </w:rPr>
          <w:fldChar w:fldCharType="end"/>
        </w:r>
      </w:hyperlink>
    </w:p>
    <w:p w14:paraId="5659D684" w14:textId="45A95F0F" w:rsidR="00F86BBA" w:rsidRDefault="00F86BBA">
      <w:pPr>
        <w:pStyle w:val="TOC2"/>
        <w:tabs>
          <w:tab w:val="right" w:leader="dot" w:pos="8290"/>
        </w:tabs>
        <w:rPr>
          <w:rFonts w:eastAsiaTheme="minorEastAsia" w:cstheme="minorBidi"/>
          <w:smallCaps w:val="0"/>
          <w:noProof/>
          <w:kern w:val="0"/>
          <w:sz w:val="22"/>
          <w:szCs w:val="22"/>
        </w:rPr>
      </w:pPr>
      <w:hyperlink w:anchor="_Toc536370942" w:history="1">
        <w:r w:rsidRPr="00CC5540">
          <w:rPr>
            <w:rStyle w:val="Hyperlink"/>
            <w:noProof/>
          </w:rPr>
          <w:t>2.5</w:t>
        </w:r>
        <w:r w:rsidRPr="00CC5540">
          <w:rPr>
            <w:rStyle w:val="Hyperlink"/>
            <w:rFonts w:hint="eastAsia"/>
            <w:noProof/>
          </w:rPr>
          <w:t xml:space="preserve"> </w:t>
        </w:r>
        <w:r w:rsidRPr="00CC5540">
          <w:rPr>
            <w:rStyle w:val="Hyperlink"/>
            <w:rFonts w:hint="eastAsia"/>
            <w:noProof/>
          </w:rPr>
          <w:t>類神經網路架構</w:t>
        </w:r>
        <w:r>
          <w:rPr>
            <w:noProof/>
            <w:webHidden/>
          </w:rPr>
          <w:tab/>
        </w:r>
        <w:r>
          <w:rPr>
            <w:noProof/>
            <w:webHidden/>
          </w:rPr>
          <w:fldChar w:fldCharType="begin"/>
        </w:r>
        <w:r>
          <w:rPr>
            <w:noProof/>
            <w:webHidden/>
          </w:rPr>
          <w:instrText xml:space="preserve"> PAGEREF _Toc536370942 \h </w:instrText>
        </w:r>
        <w:r>
          <w:rPr>
            <w:noProof/>
            <w:webHidden/>
          </w:rPr>
        </w:r>
        <w:r>
          <w:rPr>
            <w:noProof/>
            <w:webHidden/>
          </w:rPr>
          <w:fldChar w:fldCharType="separate"/>
        </w:r>
        <w:r>
          <w:rPr>
            <w:noProof/>
            <w:webHidden/>
          </w:rPr>
          <w:t>34</w:t>
        </w:r>
        <w:r>
          <w:rPr>
            <w:noProof/>
            <w:webHidden/>
          </w:rPr>
          <w:fldChar w:fldCharType="end"/>
        </w:r>
      </w:hyperlink>
    </w:p>
    <w:p w14:paraId="4F877811" w14:textId="4A1283F2" w:rsidR="00F86BBA" w:rsidRDefault="00F86BBA">
      <w:pPr>
        <w:pStyle w:val="TOC3"/>
        <w:tabs>
          <w:tab w:val="right" w:leader="dot" w:pos="8290"/>
        </w:tabs>
        <w:rPr>
          <w:rFonts w:eastAsiaTheme="minorEastAsia" w:cstheme="minorBidi"/>
          <w:i w:val="0"/>
          <w:iCs w:val="0"/>
          <w:noProof/>
          <w:kern w:val="0"/>
          <w:sz w:val="22"/>
          <w:szCs w:val="22"/>
        </w:rPr>
      </w:pPr>
      <w:hyperlink w:anchor="_Toc536370943" w:history="1">
        <w:r w:rsidRPr="00CC5540">
          <w:rPr>
            <w:rStyle w:val="Hyperlink"/>
            <w:noProof/>
          </w:rPr>
          <w:t>2.5.1</w:t>
        </w:r>
        <w:r w:rsidRPr="00CC5540">
          <w:rPr>
            <w:rStyle w:val="Hyperlink"/>
            <w:rFonts w:hint="eastAsia"/>
            <w:noProof/>
          </w:rPr>
          <w:t xml:space="preserve"> </w:t>
        </w:r>
        <w:r w:rsidRPr="00CC5540">
          <w:rPr>
            <w:rStyle w:val="Hyperlink"/>
            <w:rFonts w:hint="eastAsia"/>
            <w:noProof/>
          </w:rPr>
          <w:t>多層感知器（</w:t>
        </w:r>
        <w:r w:rsidRPr="00CC5540">
          <w:rPr>
            <w:rStyle w:val="Hyperlink"/>
            <w:noProof/>
          </w:rPr>
          <w:t>Multilayer perceptron</w:t>
        </w:r>
        <w:r w:rsidRPr="00CC5540">
          <w:rPr>
            <w:rStyle w:val="Hyperlink"/>
            <w:rFonts w:hint="eastAsia"/>
            <w:noProof/>
          </w:rPr>
          <w:t>，</w:t>
        </w:r>
        <w:r w:rsidRPr="00CC5540">
          <w:rPr>
            <w:rStyle w:val="Hyperlink"/>
            <w:noProof/>
          </w:rPr>
          <w:t>MLP</w:t>
        </w:r>
        <w:r w:rsidRPr="00CC5540">
          <w:rPr>
            <w:rStyle w:val="Hyperlink"/>
            <w:rFonts w:hint="eastAsia"/>
            <w:noProof/>
          </w:rPr>
          <w:t>）</w:t>
        </w:r>
        <w:r>
          <w:rPr>
            <w:noProof/>
            <w:webHidden/>
          </w:rPr>
          <w:tab/>
        </w:r>
        <w:r>
          <w:rPr>
            <w:noProof/>
            <w:webHidden/>
          </w:rPr>
          <w:fldChar w:fldCharType="begin"/>
        </w:r>
        <w:r>
          <w:rPr>
            <w:noProof/>
            <w:webHidden/>
          </w:rPr>
          <w:instrText xml:space="preserve"> PAGEREF _Toc536370943 \h </w:instrText>
        </w:r>
        <w:r>
          <w:rPr>
            <w:noProof/>
            <w:webHidden/>
          </w:rPr>
        </w:r>
        <w:r>
          <w:rPr>
            <w:noProof/>
            <w:webHidden/>
          </w:rPr>
          <w:fldChar w:fldCharType="separate"/>
        </w:r>
        <w:r>
          <w:rPr>
            <w:noProof/>
            <w:webHidden/>
          </w:rPr>
          <w:t>34</w:t>
        </w:r>
        <w:r>
          <w:rPr>
            <w:noProof/>
            <w:webHidden/>
          </w:rPr>
          <w:fldChar w:fldCharType="end"/>
        </w:r>
      </w:hyperlink>
    </w:p>
    <w:p w14:paraId="1B161685" w14:textId="553ED0EA" w:rsidR="00F86BBA" w:rsidRDefault="00F86BBA">
      <w:pPr>
        <w:pStyle w:val="TOC3"/>
        <w:tabs>
          <w:tab w:val="right" w:leader="dot" w:pos="8290"/>
        </w:tabs>
        <w:rPr>
          <w:rFonts w:eastAsiaTheme="minorEastAsia" w:cstheme="minorBidi"/>
          <w:i w:val="0"/>
          <w:iCs w:val="0"/>
          <w:noProof/>
          <w:kern w:val="0"/>
          <w:sz w:val="22"/>
          <w:szCs w:val="22"/>
        </w:rPr>
      </w:pPr>
      <w:hyperlink w:anchor="_Toc536370944" w:history="1">
        <w:r w:rsidRPr="00CC5540">
          <w:rPr>
            <w:rStyle w:val="Hyperlink"/>
            <w:noProof/>
          </w:rPr>
          <w:t>2.5.2</w:t>
        </w:r>
        <w:r w:rsidRPr="00CC5540">
          <w:rPr>
            <w:rStyle w:val="Hyperlink"/>
            <w:rFonts w:hint="eastAsia"/>
            <w:noProof/>
          </w:rPr>
          <w:t xml:space="preserve"> </w:t>
        </w:r>
        <w:r w:rsidRPr="00CC5540">
          <w:rPr>
            <w:rStyle w:val="Hyperlink"/>
            <w:rFonts w:hint="eastAsia"/>
            <w:noProof/>
          </w:rPr>
          <w:t>長短期記憶類神經網路（</w:t>
        </w:r>
        <w:r w:rsidRPr="00CC5540">
          <w:rPr>
            <w:rStyle w:val="Hyperlink"/>
            <w:noProof/>
          </w:rPr>
          <w:t>Long Short-Term Memory</w:t>
        </w:r>
        <w:r w:rsidRPr="00CC5540">
          <w:rPr>
            <w:rStyle w:val="Hyperlink"/>
            <w:rFonts w:hint="eastAsia"/>
            <w:noProof/>
          </w:rPr>
          <w:t>，</w:t>
        </w:r>
        <w:r w:rsidRPr="00CC5540">
          <w:rPr>
            <w:rStyle w:val="Hyperlink"/>
            <w:noProof/>
          </w:rPr>
          <w:t>LSTM</w:t>
        </w:r>
        <w:r w:rsidRPr="00CC5540">
          <w:rPr>
            <w:rStyle w:val="Hyperlink"/>
            <w:rFonts w:hint="eastAsia"/>
            <w:noProof/>
          </w:rPr>
          <w:t>）</w:t>
        </w:r>
        <w:r>
          <w:rPr>
            <w:noProof/>
            <w:webHidden/>
          </w:rPr>
          <w:tab/>
        </w:r>
        <w:r>
          <w:rPr>
            <w:noProof/>
            <w:webHidden/>
          </w:rPr>
          <w:fldChar w:fldCharType="begin"/>
        </w:r>
        <w:r>
          <w:rPr>
            <w:noProof/>
            <w:webHidden/>
          </w:rPr>
          <w:instrText xml:space="preserve"> PAGEREF _Toc536370944 \h </w:instrText>
        </w:r>
        <w:r>
          <w:rPr>
            <w:noProof/>
            <w:webHidden/>
          </w:rPr>
        </w:r>
        <w:r>
          <w:rPr>
            <w:noProof/>
            <w:webHidden/>
          </w:rPr>
          <w:fldChar w:fldCharType="separate"/>
        </w:r>
        <w:r>
          <w:rPr>
            <w:noProof/>
            <w:webHidden/>
          </w:rPr>
          <w:t>36</w:t>
        </w:r>
        <w:r>
          <w:rPr>
            <w:noProof/>
            <w:webHidden/>
          </w:rPr>
          <w:fldChar w:fldCharType="end"/>
        </w:r>
      </w:hyperlink>
    </w:p>
    <w:p w14:paraId="396AA6D6" w14:textId="1965E3A6" w:rsidR="00F86BBA" w:rsidRDefault="00F86BBA">
      <w:pPr>
        <w:pStyle w:val="TOC1"/>
        <w:rPr>
          <w:rFonts w:eastAsiaTheme="minorEastAsia" w:cstheme="minorBidi"/>
          <w:b w:val="0"/>
          <w:bCs w:val="0"/>
          <w:caps w:val="0"/>
          <w:noProof/>
          <w:kern w:val="0"/>
          <w:sz w:val="22"/>
          <w:szCs w:val="22"/>
        </w:rPr>
      </w:pPr>
      <w:hyperlink w:anchor="_Toc536370945" w:history="1">
        <w:r w:rsidRPr="00CC5540">
          <w:rPr>
            <w:rStyle w:val="Hyperlink"/>
            <w:rFonts w:hint="eastAsia"/>
            <w:noProof/>
          </w:rPr>
          <w:t>第三章</w:t>
        </w:r>
        <w:r w:rsidRPr="00CC5540">
          <w:rPr>
            <w:rStyle w:val="Hyperlink"/>
            <w:rFonts w:hint="eastAsia"/>
            <w:noProof/>
          </w:rPr>
          <w:t xml:space="preserve"> </w:t>
        </w:r>
        <w:r w:rsidRPr="00CC5540">
          <w:rPr>
            <w:rStyle w:val="Hyperlink"/>
            <w:rFonts w:hint="eastAsia"/>
            <w:noProof/>
          </w:rPr>
          <w:t>訊號處理流程參數與分析</w:t>
        </w:r>
        <w:r>
          <w:rPr>
            <w:noProof/>
            <w:webHidden/>
          </w:rPr>
          <w:tab/>
        </w:r>
        <w:r>
          <w:rPr>
            <w:noProof/>
            <w:webHidden/>
          </w:rPr>
          <w:fldChar w:fldCharType="begin"/>
        </w:r>
        <w:r>
          <w:rPr>
            <w:noProof/>
            <w:webHidden/>
          </w:rPr>
          <w:instrText xml:space="preserve"> PAGEREF _Toc536370945 \h </w:instrText>
        </w:r>
        <w:r>
          <w:rPr>
            <w:noProof/>
            <w:webHidden/>
          </w:rPr>
        </w:r>
        <w:r>
          <w:rPr>
            <w:noProof/>
            <w:webHidden/>
          </w:rPr>
          <w:fldChar w:fldCharType="separate"/>
        </w:r>
        <w:r>
          <w:rPr>
            <w:noProof/>
            <w:webHidden/>
          </w:rPr>
          <w:t>37</w:t>
        </w:r>
        <w:r>
          <w:rPr>
            <w:noProof/>
            <w:webHidden/>
          </w:rPr>
          <w:fldChar w:fldCharType="end"/>
        </w:r>
      </w:hyperlink>
    </w:p>
    <w:p w14:paraId="4B8F3443" w14:textId="145E73A1" w:rsidR="00F86BBA" w:rsidRDefault="00F86BBA">
      <w:pPr>
        <w:pStyle w:val="TOC2"/>
        <w:tabs>
          <w:tab w:val="right" w:leader="dot" w:pos="8290"/>
        </w:tabs>
        <w:rPr>
          <w:rFonts w:eastAsiaTheme="minorEastAsia" w:cstheme="minorBidi"/>
          <w:smallCaps w:val="0"/>
          <w:noProof/>
          <w:kern w:val="0"/>
          <w:sz w:val="22"/>
          <w:szCs w:val="22"/>
        </w:rPr>
      </w:pPr>
      <w:hyperlink w:anchor="_Toc536370946" w:history="1">
        <w:r w:rsidRPr="00CC5540">
          <w:rPr>
            <w:rStyle w:val="Hyperlink"/>
            <w:noProof/>
          </w:rPr>
          <w:t>3.1 sEMG</w:t>
        </w:r>
        <w:r w:rsidRPr="00CC5540">
          <w:rPr>
            <w:rStyle w:val="Hyperlink"/>
            <w:rFonts w:hint="eastAsia"/>
            <w:noProof/>
          </w:rPr>
          <w:t>訊號分離演算法分析</w:t>
        </w:r>
        <w:r>
          <w:rPr>
            <w:noProof/>
            <w:webHidden/>
          </w:rPr>
          <w:tab/>
        </w:r>
        <w:r>
          <w:rPr>
            <w:noProof/>
            <w:webHidden/>
          </w:rPr>
          <w:fldChar w:fldCharType="begin"/>
        </w:r>
        <w:r>
          <w:rPr>
            <w:noProof/>
            <w:webHidden/>
          </w:rPr>
          <w:instrText xml:space="preserve"> PAGEREF _Toc536370946 \h </w:instrText>
        </w:r>
        <w:r>
          <w:rPr>
            <w:noProof/>
            <w:webHidden/>
          </w:rPr>
        </w:r>
        <w:r>
          <w:rPr>
            <w:noProof/>
            <w:webHidden/>
          </w:rPr>
          <w:fldChar w:fldCharType="separate"/>
        </w:r>
        <w:r>
          <w:rPr>
            <w:noProof/>
            <w:webHidden/>
          </w:rPr>
          <w:t>37</w:t>
        </w:r>
        <w:r>
          <w:rPr>
            <w:noProof/>
            <w:webHidden/>
          </w:rPr>
          <w:fldChar w:fldCharType="end"/>
        </w:r>
      </w:hyperlink>
    </w:p>
    <w:p w14:paraId="4FD4C3FB" w14:textId="77AB681A" w:rsidR="00F86BBA" w:rsidRDefault="00F86BBA">
      <w:pPr>
        <w:pStyle w:val="TOC3"/>
        <w:tabs>
          <w:tab w:val="right" w:leader="dot" w:pos="8290"/>
        </w:tabs>
        <w:rPr>
          <w:rFonts w:eastAsiaTheme="minorEastAsia" w:cstheme="minorBidi"/>
          <w:i w:val="0"/>
          <w:iCs w:val="0"/>
          <w:noProof/>
          <w:kern w:val="0"/>
          <w:sz w:val="22"/>
          <w:szCs w:val="22"/>
        </w:rPr>
      </w:pPr>
      <w:hyperlink w:anchor="_Toc536370947" w:history="1">
        <w:r w:rsidRPr="00CC5540">
          <w:rPr>
            <w:rStyle w:val="Hyperlink"/>
            <w:noProof/>
          </w:rPr>
          <w:t>3.1.1</w:t>
        </w:r>
        <w:r w:rsidRPr="00CC5540">
          <w:rPr>
            <w:rStyle w:val="Hyperlink"/>
            <w:rFonts w:hint="eastAsia"/>
            <w:noProof/>
          </w:rPr>
          <w:t xml:space="preserve"> </w:t>
        </w:r>
        <w:r w:rsidRPr="00CC5540">
          <w:rPr>
            <w:rStyle w:val="Hyperlink"/>
            <w:rFonts w:hint="eastAsia"/>
            <w:noProof/>
          </w:rPr>
          <w:t>將</w:t>
        </w:r>
        <w:r w:rsidRPr="00CC5540">
          <w:rPr>
            <w:rStyle w:val="Hyperlink"/>
            <w:noProof/>
          </w:rPr>
          <w:t>Fast-ICA</w:t>
        </w:r>
        <w:r w:rsidRPr="00CC5540">
          <w:rPr>
            <w:rStyle w:val="Hyperlink"/>
            <w:rFonts w:hint="eastAsia"/>
            <w:noProof/>
          </w:rPr>
          <w:t>套用於</w:t>
        </w:r>
        <w:r w:rsidRPr="00CC5540">
          <w:rPr>
            <w:rStyle w:val="Hyperlink"/>
            <w:noProof/>
          </w:rPr>
          <w:t>sEMG</w:t>
        </w:r>
        <w:r w:rsidRPr="00CC5540">
          <w:rPr>
            <w:rStyle w:val="Hyperlink"/>
            <w:rFonts w:hint="eastAsia"/>
            <w:noProof/>
          </w:rPr>
          <w:t>訊號</w:t>
        </w:r>
        <w:r>
          <w:rPr>
            <w:noProof/>
            <w:webHidden/>
          </w:rPr>
          <w:tab/>
        </w:r>
        <w:r>
          <w:rPr>
            <w:noProof/>
            <w:webHidden/>
          </w:rPr>
          <w:fldChar w:fldCharType="begin"/>
        </w:r>
        <w:r>
          <w:rPr>
            <w:noProof/>
            <w:webHidden/>
          </w:rPr>
          <w:instrText xml:space="preserve"> PAGEREF _Toc536370947 \h </w:instrText>
        </w:r>
        <w:r>
          <w:rPr>
            <w:noProof/>
            <w:webHidden/>
          </w:rPr>
        </w:r>
        <w:r>
          <w:rPr>
            <w:noProof/>
            <w:webHidden/>
          </w:rPr>
          <w:fldChar w:fldCharType="separate"/>
        </w:r>
        <w:r>
          <w:rPr>
            <w:noProof/>
            <w:webHidden/>
          </w:rPr>
          <w:t>37</w:t>
        </w:r>
        <w:r>
          <w:rPr>
            <w:noProof/>
            <w:webHidden/>
          </w:rPr>
          <w:fldChar w:fldCharType="end"/>
        </w:r>
      </w:hyperlink>
    </w:p>
    <w:p w14:paraId="306F65A0" w14:textId="0B980B93" w:rsidR="00F86BBA" w:rsidRDefault="00F86BBA">
      <w:pPr>
        <w:pStyle w:val="TOC3"/>
        <w:tabs>
          <w:tab w:val="right" w:leader="dot" w:pos="8290"/>
        </w:tabs>
        <w:rPr>
          <w:rFonts w:eastAsiaTheme="minorEastAsia" w:cstheme="minorBidi"/>
          <w:i w:val="0"/>
          <w:iCs w:val="0"/>
          <w:noProof/>
          <w:kern w:val="0"/>
          <w:sz w:val="22"/>
          <w:szCs w:val="22"/>
        </w:rPr>
      </w:pPr>
      <w:hyperlink w:anchor="_Toc536370948" w:history="1">
        <w:r w:rsidRPr="00CC5540">
          <w:rPr>
            <w:rStyle w:val="Hyperlink"/>
            <w:noProof/>
          </w:rPr>
          <w:t>3.1.2</w:t>
        </w:r>
        <w:r w:rsidRPr="00CC5540">
          <w:rPr>
            <w:rStyle w:val="Hyperlink"/>
            <w:rFonts w:hint="eastAsia"/>
            <w:noProof/>
          </w:rPr>
          <w:t xml:space="preserve"> </w:t>
        </w:r>
        <w:r w:rsidRPr="00CC5540">
          <w:rPr>
            <w:rStyle w:val="Hyperlink"/>
            <w:rFonts w:hint="eastAsia"/>
            <w:noProof/>
          </w:rPr>
          <w:t>將</w:t>
        </w:r>
        <w:r w:rsidRPr="00CC5540">
          <w:rPr>
            <w:rStyle w:val="Hyperlink"/>
            <w:noProof/>
          </w:rPr>
          <w:t>nICA</w:t>
        </w:r>
        <w:r w:rsidRPr="00CC5540">
          <w:rPr>
            <w:rStyle w:val="Hyperlink"/>
            <w:rFonts w:hint="eastAsia"/>
            <w:noProof/>
          </w:rPr>
          <w:t>套用於</w:t>
        </w:r>
        <w:r w:rsidRPr="00CC5540">
          <w:rPr>
            <w:rStyle w:val="Hyperlink"/>
            <w:noProof/>
          </w:rPr>
          <w:t>sEMG</w:t>
        </w:r>
        <w:r w:rsidRPr="00CC5540">
          <w:rPr>
            <w:rStyle w:val="Hyperlink"/>
            <w:rFonts w:hint="eastAsia"/>
            <w:noProof/>
          </w:rPr>
          <w:t>訊號</w:t>
        </w:r>
        <w:r>
          <w:rPr>
            <w:noProof/>
            <w:webHidden/>
          </w:rPr>
          <w:tab/>
        </w:r>
        <w:r>
          <w:rPr>
            <w:noProof/>
            <w:webHidden/>
          </w:rPr>
          <w:fldChar w:fldCharType="begin"/>
        </w:r>
        <w:r>
          <w:rPr>
            <w:noProof/>
            <w:webHidden/>
          </w:rPr>
          <w:instrText xml:space="preserve"> PAGEREF _Toc536370948 \h </w:instrText>
        </w:r>
        <w:r>
          <w:rPr>
            <w:noProof/>
            <w:webHidden/>
          </w:rPr>
        </w:r>
        <w:r>
          <w:rPr>
            <w:noProof/>
            <w:webHidden/>
          </w:rPr>
          <w:fldChar w:fldCharType="separate"/>
        </w:r>
        <w:r>
          <w:rPr>
            <w:noProof/>
            <w:webHidden/>
          </w:rPr>
          <w:t>40</w:t>
        </w:r>
        <w:r>
          <w:rPr>
            <w:noProof/>
            <w:webHidden/>
          </w:rPr>
          <w:fldChar w:fldCharType="end"/>
        </w:r>
      </w:hyperlink>
    </w:p>
    <w:p w14:paraId="3C9A851D" w14:textId="2B9A78EC" w:rsidR="00F86BBA" w:rsidRDefault="00F86BBA">
      <w:pPr>
        <w:pStyle w:val="TOC3"/>
        <w:tabs>
          <w:tab w:val="right" w:leader="dot" w:pos="8290"/>
        </w:tabs>
        <w:rPr>
          <w:rFonts w:eastAsiaTheme="minorEastAsia" w:cstheme="minorBidi"/>
          <w:i w:val="0"/>
          <w:iCs w:val="0"/>
          <w:noProof/>
          <w:kern w:val="0"/>
          <w:sz w:val="22"/>
          <w:szCs w:val="22"/>
        </w:rPr>
      </w:pPr>
      <w:hyperlink w:anchor="_Toc536370949" w:history="1">
        <w:r w:rsidRPr="00CC5540">
          <w:rPr>
            <w:rStyle w:val="Hyperlink"/>
            <w:noProof/>
          </w:rPr>
          <w:t>3.1.3</w:t>
        </w:r>
        <w:r w:rsidRPr="00CC5540">
          <w:rPr>
            <w:rStyle w:val="Hyperlink"/>
            <w:rFonts w:hint="eastAsia"/>
            <w:noProof/>
          </w:rPr>
          <w:t xml:space="preserve"> </w:t>
        </w:r>
        <w:r w:rsidRPr="00CC5540">
          <w:rPr>
            <w:rStyle w:val="Hyperlink"/>
            <w:rFonts w:hint="eastAsia"/>
            <w:noProof/>
          </w:rPr>
          <w:t>將</w:t>
        </w:r>
        <w:r w:rsidRPr="00CC5540">
          <w:rPr>
            <w:rStyle w:val="Hyperlink"/>
            <w:noProof/>
          </w:rPr>
          <w:t>TDSEP</w:t>
        </w:r>
        <w:r w:rsidRPr="00CC5540">
          <w:rPr>
            <w:rStyle w:val="Hyperlink"/>
            <w:rFonts w:hint="eastAsia"/>
            <w:noProof/>
          </w:rPr>
          <w:t>套用於</w:t>
        </w:r>
        <w:r w:rsidRPr="00CC5540">
          <w:rPr>
            <w:rStyle w:val="Hyperlink"/>
            <w:noProof/>
          </w:rPr>
          <w:t>sEMG</w:t>
        </w:r>
        <w:r w:rsidRPr="00CC5540">
          <w:rPr>
            <w:rStyle w:val="Hyperlink"/>
            <w:rFonts w:hint="eastAsia"/>
            <w:noProof/>
          </w:rPr>
          <w:t>訊號</w:t>
        </w:r>
        <w:r>
          <w:rPr>
            <w:noProof/>
            <w:webHidden/>
          </w:rPr>
          <w:tab/>
        </w:r>
        <w:r>
          <w:rPr>
            <w:noProof/>
            <w:webHidden/>
          </w:rPr>
          <w:fldChar w:fldCharType="begin"/>
        </w:r>
        <w:r>
          <w:rPr>
            <w:noProof/>
            <w:webHidden/>
          </w:rPr>
          <w:instrText xml:space="preserve"> PAGEREF _Toc536370949 \h </w:instrText>
        </w:r>
        <w:r>
          <w:rPr>
            <w:noProof/>
            <w:webHidden/>
          </w:rPr>
        </w:r>
        <w:r>
          <w:rPr>
            <w:noProof/>
            <w:webHidden/>
          </w:rPr>
          <w:fldChar w:fldCharType="separate"/>
        </w:r>
        <w:r>
          <w:rPr>
            <w:noProof/>
            <w:webHidden/>
          </w:rPr>
          <w:t>41</w:t>
        </w:r>
        <w:r>
          <w:rPr>
            <w:noProof/>
            <w:webHidden/>
          </w:rPr>
          <w:fldChar w:fldCharType="end"/>
        </w:r>
      </w:hyperlink>
    </w:p>
    <w:p w14:paraId="0EF18926" w14:textId="72BF6B6D" w:rsidR="00F86BBA" w:rsidRDefault="00F86BBA">
      <w:pPr>
        <w:pStyle w:val="TOC2"/>
        <w:tabs>
          <w:tab w:val="right" w:leader="dot" w:pos="8290"/>
        </w:tabs>
        <w:rPr>
          <w:rFonts w:eastAsiaTheme="minorEastAsia" w:cstheme="minorBidi"/>
          <w:smallCaps w:val="0"/>
          <w:noProof/>
          <w:kern w:val="0"/>
          <w:sz w:val="22"/>
          <w:szCs w:val="22"/>
        </w:rPr>
      </w:pPr>
      <w:hyperlink w:anchor="_Toc536370950" w:history="1">
        <w:r w:rsidRPr="00CC5540">
          <w:rPr>
            <w:rStyle w:val="Hyperlink"/>
            <w:noProof/>
          </w:rPr>
          <w:t>3.2 sEMG</w:t>
        </w:r>
        <w:r w:rsidRPr="00CC5540">
          <w:rPr>
            <w:rStyle w:val="Hyperlink"/>
            <w:rFonts w:hint="eastAsia"/>
            <w:noProof/>
          </w:rPr>
          <w:t>電極組態</w:t>
        </w:r>
        <w:r>
          <w:rPr>
            <w:noProof/>
            <w:webHidden/>
          </w:rPr>
          <w:tab/>
        </w:r>
        <w:r>
          <w:rPr>
            <w:noProof/>
            <w:webHidden/>
          </w:rPr>
          <w:fldChar w:fldCharType="begin"/>
        </w:r>
        <w:r>
          <w:rPr>
            <w:noProof/>
            <w:webHidden/>
          </w:rPr>
          <w:instrText xml:space="preserve"> PAGEREF _Toc536370950 \h </w:instrText>
        </w:r>
        <w:r>
          <w:rPr>
            <w:noProof/>
            <w:webHidden/>
          </w:rPr>
        </w:r>
        <w:r>
          <w:rPr>
            <w:noProof/>
            <w:webHidden/>
          </w:rPr>
          <w:fldChar w:fldCharType="separate"/>
        </w:r>
        <w:r>
          <w:rPr>
            <w:noProof/>
            <w:webHidden/>
          </w:rPr>
          <w:t>43</w:t>
        </w:r>
        <w:r>
          <w:rPr>
            <w:noProof/>
            <w:webHidden/>
          </w:rPr>
          <w:fldChar w:fldCharType="end"/>
        </w:r>
      </w:hyperlink>
    </w:p>
    <w:p w14:paraId="63272196" w14:textId="0B93B2A3" w:rsidR="00F86BBA" w:rsidRDefault="00F86BBA">
      <w:pPr>
        <w:pStyle w:val="TOC2"/>
        <w:tabs>
          <w:tab w:val="right" w:leader="dot" w:pos="8290"/>
        </w:tabs>
        <w:rPr>
          <w:rFonts w:eastAsiaTheme="minorEastAsia" w:cstheme="minorBidi"/>
          <w:smallCaps w:val="0"/>
          <w:noProof/>
          <w:kern w:val="0"/>
          <w:sz w:val="22"/>
          <w:szCs w:val="22"/>
        </w:rPr>
      </w:pPr>
      <w:hyperlink w:anchor="_Toc536370951" w:history="1">
        <w:r w:rsidRPr="00CC5540">
          <w:rPr>
            <w:rStyle w:val="Hyperlink"/>
            <w:noProof/>
          </w:rPr>
          <w:t>3.3</w:t>
        </w:r>
        <w:r w:rsidRPr="00CC5540">
          <w:rPr>
            <w:rStyle w:val="Hyperlink"/>
            <w:rFonts w:hint="eastAsia"/>
            <w:noProof/>
          </w:rPr>
          <w:t xml:space="preserve"> </w:t>
        </w:r>
        <w:r w:rsidRPr="00CC5540">
          <w:rPr>
            <w:rStyle w:val="Hyperlink"/>
            <w:rFonts w:hint="eastAsia"/>
            <w:noProof/>
          </w:rPr>
          <w:t>訊號處理及估測參數</w:t>
        </w:r>
        <w:r>
          <w:rPr>
            <w:noProof/>
            <w:webHidden/>
          </w:rPr>
          <w:tab/>
        </w:r>
        <w:r>
          <w:rPr>
            <w:noProof/>
            <w:webHidden/>
          </w:rPr>
          <w:fldChar w:fldCharType="begin"/>
        </w:r>
        <w:r>
          <w:rPr>
            <w:noProof/>
            <w:webHidden/>
          </w:rPr>
          <w:instrText xml:space="preserve"> PAGEREF _Toc536370951 \h </w:instrText>
        </w:r>
        <w:r>
          <w:rPr>
            <w:noProof/>
            <w:webHidden/>
          </w:rPr>
        </w:r>
        <w:r>
          <w:rPr>
            <w:noProof/>
            <w:webHidden/>
          </w:rPr>
          <w:fldChar w:fldCharType="separate"/>
        </w:r>
        <w:r>
          <w:rPr>
            <w:noProof/>
            <w:webHidden/>
          </w:rPr>
          <w:t>45</w:t>
        </w:r>
        <w:r>
          <w:rPr>
            <w:noProof/>
            <w:webHidden/>
          </w:rPr>
          <w:fldChar w:fldCharType="end"/>
        </w:r>
      </w:hyperlink>
    </w:p>
    <w:p w14:paraId="6F406CD4" w14:textId="6CDB3668" w:rsidR="00F86BBA" w:rsidRDefault="00F86BBA">
      <w:pPr>
        <w:pStyle w:val="TOC3"/>
        <w:tabs>
          <w:tab w:val="right" w:leader="dot" w:pos="8290"/>
        </w:tabs>
        <w:rPr>
          <w:rFonts w:eastAsiaTheme="minorEastAsia" w:cstheme="minorBidi"/>
          <w:i w:val="0"/>
          <w:iCs w:val="0"/>
          <w:noProof/>
          <w:kern w:val="0"/>
          <w:sz w:val="22"/>
          <w:szCs w:val="22"/>
        </w:rPr>
      </w:pPr>
      <w:hyperlink w:anchor="_Toc536370952" w:history="1">
        <w:r w:rsidRPr="00CC5540">
          <w:rPr>
            <w:rStyle w:val="Hyperlink"/>
            <w:noProof/>
          </w:rPr>
          <w:t>3.3.1</w:t>
        </w:r>
        <w:r w:rsidRPr="00CC5540">
          <w:rPr>
            <w:rStyle w:val="Hyperlink"/>
            <w:rFonts w:hint="eastAsia"/>
            <w:noProof/>
          </w:rPr>
          <w:t xml:space="preserve"> </w:t>
        </w:r>
        <w:r w:rsidRPr="00CC5540">
          <w:rPr>
            <w:rStyle w:val="Hyperlink"/>
            <w:rFonts w:hint="eastAsia"/>
            <w:noProof/>
          </w:rPr>
          <w:t>訊號分離演算法參數</w:t>
        </w:r>
        <w:r>
          <w:rPr>
            <w:noProof/>
            <w:webHidden/>
          </w:rPr>
          <w:tab/>
        </w:r>
        <w:r>
          <w:rPr>
            <w:noProof/>
            <w:webHidden/>
          </w:rPr>
          <w:fldChar w:fldCharType="begin"/>
        </w:r>
        <w:r>
          <w:rPr>
            <w:noProof/>
            <w:webHidden/>
          </w:rPr>
          <w:instrText xml:space="preserve"> PAGEREF _Toc536370952 \h </w:instrText>
        </w:r>
        <w:r>
          <w:rPr>
            <w:noProof/>
            <w:webHidden/>
          </w:rPr>
        </w:r>
        <w:r>
          <w:rPr>
            <w:noProof/>
            <w:webHidden/>
          </w:rPr>
          <w:fldChar w:fldCharType="separate"/>
        </w:r>
        <w:r>
          <w:rPr>
            <w:noProof/>
            <w:webHidden/>
          </w:rPr>
          <w:t>45</w:t>
        </w:r>
        <w:r>
          <w:rPr>
            <w:noProof/>
            <w:webHidden/>
          </w:rPr>
          <w:fldChar w:fldCharType="end"/>
        </w:r>
      </w:hyperlink>
    </w:p>
    <w:p w14:paraId="159BEC17" w14:textId="4880A0D1" w:rsidR="00F86BBA" w:rsidRDefault="00F86BBA">
      <w:pPr>
        <w:pStyle w:val="TOC3"/>
        <w:tabs>
          <w:tab w:val="right" w:leader="dot" w:pos="8290"/>
        </w:tabs>
        <w:rPr>
          <w:rFonts w:eastAsiaTheme="minorEastAsia" w:cstheme="minorBidi"/>
          <w:i w:val="0"/>
          <w:iCs w:val="0"/>
          <w:noProof/>
          <w:kern w:val="0"/>
          <w:sz w:val="22"/>
          <w:szCs w:val="22"/>
        </w:rPr>
      </w:pPr>
      <w:hyperlink w:anchor="_Toc536370953" w:history="1">
        <w:r w:rsidRPr="00CC5540">
          <w:rPr>
            <w:rStyle w:val="Hyperlink"/>
            <w:noProof/>
          </w:rPr>
          <w:t>3.3.2 LSTM</w:t>
        </w:r>
        <w:r w:rsidRPr="00CC5540">
          <w:rPr>
            <w:rStyle w:val="Hyperlink"/>
            <w:rFonts w:hint="eastAsia"/>
            <w:noProof/>
          </w:rPr>
          <w:t>類神經網路網路參數</w:t>
        </w:r>
        <w:r>
          <w:rPr>
            <w:noProof/>
            <w:webHidden/>
          </w:rPr>
          <w:tab/>
        </w:r>
        <w:r>
          <w:rPr>
            <w:noProof/>
            <w:webHidden/>
          </w:rPr>
          <w:fldChar w:fldCharType="begin"/>
        </w:r>
        <w:r>
          <w:rPr>
            <w:noProof/>
            <w:webHidden/>
          </w:rPr>
          <w:instrText xml:space="preserve"> PAGEREF _Toc536370953 \h </w:instrText>
        </w:r>
        <w:r>
          <w:rPr>
            <w:noProof/>
            <w:webHidden/>
          </w:rPr>
        </w:r>
        <w:r>
          <w:rPr>
            <w:noProof/>
            <w:webHidden/>
          </w:rPr>
          <w:fldChar w:fldCharType="separate"/>
        </w:r>
        <w:r>
          <w:rPr>
            <w:noProof/>
            <w:webHidden/>
          </w:rPr>
          <w:t>45</w:t>
        </w:r>
        <w:r>
          <w:rPr>
            <w:noProof/>
            <w:webHidden/>
          </w:rPr>
          <w:fldChar w:fldCharType="end"/>
        </w:r>
      </w:hyperlink>
    </w:p>
    <w:p w14:paraId="19BCF790" w14:textId="4DF17623" w:rsidR="00F86BBA" w:rsidRDefault="00F86BBA">
      <w:pPr>
        <w:pStyle w:val="TOC2"/>
        <w:tabs>
          <w:tab w:val="right" w:leader="dot" w:pos="8290"/>
        </w:tabs>
        <w:rPr>
          <w:rFonts w:eastAsiaTheme="minorEastAsia" w:cstheme="minorBidi"/>
          <w:smallCaps w:val="0"/>
          <w:noProof/>
          <w:kern w:val="0"/>
          <w:sz w:val="22"/>
          <w:szCs w:val="22"/>
        </w:rPr>
      </w:pPr>
      <w:hyperlink w:anchor="_Toc536370954" w:history="1">
        <w:r w:rsidRPr="00CC5540">
          <w:rPr>
            <w:rStyle w:val="Hyperlink"/>
            <w:noProof/>
          </w:rPr>
          <w:t>3.4</w:t>
        </w:r>
        <w:r w:rsidRPr="00CC5540">
          <w:rPr>
            <w:rStyle w:val="Hyperlink"/>
            <w:rFonts w:hint="eastAsia"/>
            <w:noProof/>
          </w:rPr>
          <w:t xml:space="preserve"> </w:t>
        </w:r>
        <w:r w:rsidRPr="00CC5540">
          <w:rPr>
            <w:rStyle w:val="Hyperlink"/>
            <w:rFonts w:hint="eastAsia"/>
            <w:noProof/>
          </w:rPr>
          <w:t>訊號處理流程</w:t>
        </w:r>
        <w:r>
          <w:rPr>
            <w:noProof/>
            <w:webHidden/>
          </w:rPr>
          <w:tab/>
        </w:r>
        <w:r>
          <w:rPr>
            <w:noProof/>
            <w:webHidden/>
          </w:rPr>
          <w:fldChar w:fldCharType="begin"/>
        </w:r>
        <w:r>
          <w:rPr>
            <w:noProof/>
            <w:webHidden/>
          </w:rPr>
          <w:instrText xml:space="preserve"> PAGEREF _Toc536370954 \h </w:instrText>
        </w:r>
        <w:r>
          <w:rPr>
            <w:noProof/>
            <w:webHidden/>
          </w:rPr>
        </w:r>
        <w:r>
          <w:rPr>
            <w:noProof/>
            <w:webHidden/>
          </w:rPr>
          <w:fldChar w:fldCharType="separate"/>
        </w:r>
        <w:r>
          <w:rPr>
            <w:noProof/>
            <w:webHidden/>
          </w:rPr>
          <w:t>46</w:t>
        </w:r>
        <w:r>
          <w:rPr>
            <w:noProof/>
            <w:webHidden/>
          </w:rPr>
          <w:fldChar w:fldCharType="end"/>
        </w:r>
      </w:hyperlink>
    </w:p>
    <w:p w14:paraId="0172148D" w14:textId="247C2EC8" w:rsidR="00F86BBA" w:rsidRDefault="00F86BBA">
      <w:pPr>
        <w:pStyle w:val="TOC3"/>
        <w:tabs>
          <w:tab w:val="right" w:leader="dot" w:pos="8290"/>
        </w:tabs>
        <w:rPr>
          <w:rFonts w:eastAsiaTheme="minorEastAsia" w:cstheme="minorBidi"/>
          <w:i w:val="0"/>
          <w:iCs w:val="0"/>
          <w:noProof/>
          <w:kern w:val="0"/>
          <w:sz w:val="22"/>
          <w:szCs w:val="22"/>
        </w:rPr>
      </w:pPr>
      <w:hyperlink w:anchor="_Toc536370955" w:history="1">
        <w:r w:rsidRPr="00CC5540">
          <w:rPr>
            <w:rStyle w:val="Hyperlink"/>
            <w:noProof/>
          </w:rPr>
          <w:t>3.4.1 Windowed RMS</w:t>
        </w:r>
        <w:r w:rsidRPr="00CC5540">
          <w:rPr>
            <w:rStyle w:val="Hyperlink"/>
            <w:rFonts w:hint="eastAsia"/>
            <w:noProof/>
          </w:rPr>
          <w:t>（</w:t>
        </w:r>
        <w:r w:rsidRPr="00CC5540">
          <w:rPr>
            <w:rStyle w:val="Hyperlink"/>
            <w:noProof/>
          </w:rPr>
          <w:t>RMS-only</w:t>
        </w:r>
        <w:r w:rsidRPr="00CC5540">
          <w:rPr>
            <w:rStyle w:val="Hyperlink"/>
            <w:rFonts w:hint="eastAsia"/>
            <w:noProof/>
          </w:rPr>
          <w:t>）</w:t>
        </w:r>
        <w:r>
          <w:rPr>
            <w:noProof/>
            <w:webHidden/>
          </w:rPr>
          <w:tab/>
        </w:r>
        <w:r>
          <w:rPr>
            <w:noProof/>
            <w:webHidden/>
          </w:rPr>
          <w:fldChar w:fldCharType="begin"/>
        </w:r>
        <w:r>
          <w:rPr>
            <w:noProof/>
            <w:webHidden/>
          </w:rPr>
          <w:instrText xml:space="preserve"> PAGEREF _Toc536370955 \h </w:instrText>
        </w:r>
        <w:r>
          <w:rPr>
            <w:noProof/>
            <w:webHidden/>
          </w:rPr>
        </w:r>
        <w:r>
          <w:rPr>
            <w:noProof/>
            <w:webHidden/>
          </w:rPr>
          <w:fldChar w:fldCharType="separate"/>
        </w:r>
        <w:r>
          <w:rPr>
            <w:noProof/>
            <w:webHidden/>
          </w:rPr>
          <w:t>46</w:t>
        </w:r>
        <w:r>
          <w:rPr>
            <w:noProof/>
            <w:webHidden/>
          </w:rPr>
          <w:fldChar w:fldCharType="end"/>
        </w:r>
      </w:hyperlink>
    </w:p>
    <w:p w14:paraId="108B1268" w14:textId="76AA0BD6" w:rsidR="00F86BBA" w:rsidRDefault="00F86BBA">
      <w:pPr>
        <w:pStyle w:val="TOC3"/>
        <w:tabs>
          <w:tab w:val="right" w:leader="dot" w:pos="8290"/>
        </w:tabs>
        <w:rPr>
          <w:rFonts w:eastAsiaTheme="minorEastAsia" w:cstheme="minorBidi"/>
          <w:i w:val="0"/>
          <w:iCs w:val="0"/>
          <w:noProof/>
          <w:kern w:val="0"/>
          <w:sz w:val="22"/>
          <w:szCs w:val="22"/>
        </w:rPr>
      </w:pPr>
      <w:hyperlink w:anchor="_Toc536370956" w:history="1">
        <w:r w:rsidRPr="00CC5540">
          <w:rPr>
            <w:rStyle w:val="Hyperlink"/>
            <w:noProof/>
          </w:rPr>
          <w:t>3.4.2 Windowed RMS + nICA</w:t>
        </w:r>
        <w:r w:rsidRPr="00CC5540">
          <w:rPr>
            <w:rStyle w:val="Hyperlink"/>
            <w:rFonts w:hint="eastAsia"/>
            <w:noProof/>
          </w:rPr>
          <w:t>（</w:t>
        </w:r>
        <w:r w:rsidRPr="00CC5540">
          <w:rPr>
            <w:rStyle w:val="Hyperlink"/>
            <w:noProof/>
          </w:rPr>
          <w:t>RMS-nICA</w:t>
        </w:r>
        <w:r w:rsidRPr="00CC5540">
          <w:rPr>
            <w:rStyle w:val="Hyperlink"/>
            <w:rFonts w:hint="eastAsia"/>
            <w:noProof/>
          </w:rPr>
          <w:t>）</w:t>
        </w:r>
        <w:r>
          <w:rPr>
            <w:noProof/>
            <w:webHidden/>
          </w:rPr>
          <w:tab/>
        </w:r>
        <w:r>
          <w:rPr>
            <w:noProof/>
            <w:webHidden/>
          </w:rPr>
          <w:fldChar w:fldCharType="begin"/>
        </w:r>
        <w:r>
          <w:rPr>
            <w:noProof/>
            <w:webHidden/>
          </w:rPr>
          <w:instrText xml:space="preserve"> PAGEREF _Toc536370956 \h </w:instrText>
        </w:r>
        <w:r>
          <w:rPr>
            <w:noProof/>
            <w:webHidden/>
          </w:rPr>
        </w:r>
        <w:r>
          <w:rPr>
            <w:noProof/>
            <w:webHidden/>
          </w:rPr>
          <w:fldChar w:fldCharType="separate"/>
        </w:r>
        <w:r>
          <w:rPr>
            <w:noProof/>
            <w:webHidden/>
          </w:rPr>
          <w:t>47</w:t>
        </w:r>
        <w:r>
          <w:rPr>
            <w:noProof/>
            <w:webHidden/>
          </w:rPr>
          <w:fldChar w:fldCharType="end"/>
        </w:r>
      </w:hyperlink>
    </w:p>
    <w:p w14:paraId="424DE790" w14:textId="15254C2F" w:rsidR="00F86BBA" w:rsidRDefault="00F86BBA">
      <w:pPr>
        <w:pStyle w:val="TOC3"/>
        <w:tabs>
          <w:tab w:val="right" w:leader="dot" w:pos="8290"/>
        </w:tabs>
        <w:rPr>
          <w:rFonts w:eastAsiaTheme="minorEastAsia" w:cstheme="minorBidi"/>
          <w:i w:val="0"/>
          <w:iCs w:val="0"/>
          <w:noProof/>
          <w:kern w:val="0"/>
          <w:sz w:val="22"/>
          <w:szCs w:val="22"/>
        </w:rPr>
      </w:pPr>
      <w:hyperlink w:anchor="_Toc536370957" w:history="1">
        <w:r w:rsidRPr="00CC5540">
          <w:rPr>
            <w:rStyle w:val="Hyperlink"/>
            <w:noProof/>
          </w:rPr>
          <w:t>3.4.3 Windowed RMS + TDSEP</w:t>
        </w:r>
        <w:r w:rsidRPr="00CC5540">
          <w:rPr>
            <w:rStyle w:val="Hyperlink"/>
            <w:rFonts w:hint="eastAsia"/>
            <w:noProof/>
          </w:rPr>
          <w:t>（</w:t>
        </w:r>
        <w:r w:rsidRPr="00CC5540">
          <w:rPr>
            <w:rStyle w:val="Hyperlink"/>
            <w:noProof/>
          </w:rPr>
          <w:t>RMS-TDSEP</w:t>
        </w:r>
        <w:r w:rsidRPr="00CC5540">
          <w:rPr>
            <w:rStyle w:val="Hyperlink"/>
            <w:rFonts w:hint="eastAsia"/>
            <w:noProof/>
          </w:rPr>
          <w:t>）</w:t>
        </w:r>
        <w:r>
          <w:rPr>
            <w:noProof/>
            <w:webHidden/>
          </w:rPr>
          <w:tab/>
        </w:r>
        <w:r>
          <w:rPr>
            <w:noProof/>
            <w:webHidden/>
          </w:rPr>
          <w:fldChar w:fldCharType="begin"/>
        </w:r>
        <w:r>
          <w:rPr>
            <w:noProof/>
            <w:webHidden/>
          </w:rPr>
          <w:instrText xml:space="preserve"> PAGEREF _Toc536370957 \h </w:instrText>
        </w:r>
        <w:r>
          <w:rPr>
            <w:noProof/>
            <w:webHidden/>
          </w:rPr>
        </w:r>
        <w:r>
          <w:rPr>
            <w:noProof/>
            <w:webHidden/>
          </w:rPr>
          <w:fldChar w:fldCharType="separate"/>
        </w:r>
        <w:r>
          <w:rPr>
            <w:noProof/>
            <w:webHidden/>
          </w:rPr>
          <w:t>48</w:t>
        </w:r>
        <w:r>
          <w:rPr>
            <w:noProof/>
            <w:webHidden/>
          </w:rPr>
          <w:fldChar w:fldCharType="end"/>
        </w:r>
      </w:hyperlink>
    </w:p>
    <w:p w14:paraId="41B9651A" w14:textId="399885DB" w:rsidR="00F86BBA" w:rsidRDefault="00F86BBA">
      <w:pPr>
        <w:pStyle w:val="TOC1"/>
        <w:rPr>
          <w:rFonts w:eastAsiaTheme="minorEastAsia" w:cstheme="minorBidi"/>
          <w:b w:val="0"/>
          <w:bCs w:val="0"/>
          <w:caps w:val="0"/>
          <w:noProof/>
          <w:kern w:val="0"/>
          <w:sz w:val="22"/>
          <w:szCs w:val="22"/>
        </w:rPr>
      </w:pPr>
      <w:hyperlink w:anchor="_Toc536370958" w:history="1">
        <w:r w:rsidRPr="00CC5540">
          <w:rPr>
            <w:rStyle w:val="Hyperlink"/>
            <w:rFonts w:hint="eastAsia"/>
            <w:noProof/>
          </w:rPr>
          <w:t>第四章</w:t>
        </w:r>
        <w:r w:rsidRPr="00CC5540">
          <w:rPr>
            <w:rStyle w:val="Hyperlink"/>
            <w:rFonts w:hint="eastAsia"/>
            <w:noProof/>
          </w:rPr>
          <w:t xml:space="preserve"> </w:t>
        </w:r>
        <w:r w:rsidRPr="00CC5540">
          <w:rPr>
            <w:rStyle w:val="Hyperlink"/>
            <w:rFonts w:hint="eastAsia"/>
            <w:noProof/>
          </w:rPr>
          <w:t>系統架構與實驗結果</w:t>
        </w:r>
        <w:r>
          <w:rPr>
            <w:noProof/>
            <w:webHidden/>
          </w:rPr>
          <w:tab/>
        </w:r>
        <w:r>
          <w:rPr>
            <w:noProof/>
            <w:webHidden/>
          </w:rPr>
          <w:fldChar w:fldCharType="begin"/>
        </w:r>
        <w:r>
          <w:rPr>
            <w:noProof/>
            <w:webHidden/>
          </w:rPr>
          <w:instrText xml:space="preserve"> PAGEREF _Toc536370958 \h </w:instrText>
        </w:r>
        <w:r>
          <w:rPr>
            <w:noProof/>
            <w:webHidden/>
          </w:rPr>
        </w:r>
        <w:r>
          <w:rPr>
            <w:noProof/>
            <w:webHidden/>
          </w:rPr>
          <w:fldChar w:fldCharType="separate"/>
        </w:r>
        <w:r>
          <w:rPr>
            <w:noProof/>
            <w:webHidden/>
          </w:rPr>
          <w:t>49</w:t>
        </w:r>
        <w:r>
          <w:rPr>
            <w:noProof/>
            <w:webHidden/>
          </w:rPr>
          <w:fldChar w:fldCharType="end"/>
        </w:r>
      </w:hyperlink>
    </w:p>
    <w:p w14:paraId="00687A41" w14:textId="51375904" w:rsidR="00F86BBA" w:rsidRDefault="00F86BBA">
      <w:pPr>
        <w:pStyle w:val="TOC2"/>
        <w:tabs>
          <w:tab w:val="right" w:leader="dot" w:pos="8290"/>
        </w:tabs>
        <w:rPr>
          <w:rFonts w:eastAsiaTheme="minorEastAsia" w:cstheme="minorBidi"/>
          <w:smallCaps w:val="0"/>
          <w:noProof/>
          <w:kern w:val="0"/>
          <w:sz w:val="22"/>
          <w:szCs w:val="22"/>
        </w:rPr>
      </w:pPr>
      <w:hyperlink w:anchor="_Toc536370959" w:history="1">
        <w:r w:rsidRPr="00CC5540">
          <w:rPr>
            <w:rStyle w:val="Hyperlink"/>
            <w:noProof/>
          </w:rPr>
          <w:t>4.1</w:t>
        </w:r>
        <w:r w:rsidRPr="00CC5540">
          <w:rPr>
            <w:rStyle w:val="Hyperlink"/>
            <w:rFonts w:hint="eastAsia"/>
            <w:noProof/>
          </w:rPr>
          <w:t xml:space="preserve"> </w:t>
        </w:r>
        <w:r w:rsidRPr="00CC5540">
          <w:rPr>
            <w:rStyle w:val="Hyperlink"/>
            <w:rFonts w:hint="eastAsia"/>
            <w:noProof/>
          </w:rPr>
          <w:t>實驗軟硬體</w:t>
        </w:r>
        <w:r>
          <w:rPr>
            <w:noProof/>
            <w:webHidden/>
          </w:rPr>
          <w:tab/>
        </w:r>
        <w:r>
          <w:rPr>
            <w:noProof/>
            <w:webHidden/>
          </w:rPr>
          <w:fldChar w:fldCharType="begin"/>
        </w:r>
        <w:r>
          <w:rPr>
            <w:noProof/>
            <w:webHidden/>
          </w:rPr>
          <w:instrText xml:space="preserve"> PAGEREF _Toc536370959 \h </w:instrText>
        </w:r>
        <w:r>
          <w:rPr>
            <w:noProof/>
            <w:webHidden/>
          </w:rPr>
        </w:r>
        <w:r>
          <w:rPr>
            <w:noProof/>
            <w:webHidden/>
          </w:rPr>
          <w:fldChar w:fldCharType="separate"/>
        </w:r>
        <w:r>
          <w:rPr>
            <w:noProof/>
            <w:webHidden/>
          </w:rPr>
          <w:t>49</w:t>
        </w:r>
        <w:r>
          <w:rPr>
            <w:noProof/>
            <w:webHidden/>
          </w:rPr>
          <w:fldChar w:fldCharType="end"/>
        </w:r>
      </w:hyperlink>
    </w:p>
    <w:p w14:paraId="4326C0FE" w14:textId="79AC0F15" w:rsidR="00F86BBA" w:rsidRDefault="00F86BBA">
      <w:pPr>
        <w:pStyle w:val="TOC3"/>
        <w:tabs>
          <w:tab w:val="right" w:leader="dot" w:pos="8290"/>
        </w:tabs>
        <w:rPr>
          <w:rFonts w:eastAsiaTheme="minorEastAsia" w:cstheme="minorBidi"/>
          <w:i w:val="0"/>
          <w:iCs w:val="0"/>
          <w:noProof/>
          <w:kern w:val="0"/>
          <w:sz w:val="22"/>
          <w:szCs w:val="22"/>
        </w:rPr>
      </w:pPr>
      <w:hyperlink w:anchor="_Toc536370960" w:history="1">
        <w:r w:rsidRPr="00CC5540">
          <w:rPr>
            <w:rStyle w:val="Hyperlink"/>
            <w:noProof/>
          </w:rPr>
          <w:t>4.1.1 sEMG</w:t>
        </w:r>
        <w:r w:rsidRPr="00CC5540">
          <w:rPr>
            <w:rStyle w:val="Hyperlink"/>
            <w:rFonts w:hint="eastAsia"/>
            <w:noProof/>
          </w:rPr>
          <w:t>訊號擷取與處理硬體</w:t>
        </w:r>
        <w:r>
          <w:rPr>
            <w:noProof/>
            <w:webHidden/>
          </w:rPr>
          <w:tab/>
        </w:r>
        <w:r>
          <w:rPr>
            <w:noProof/>
            <w:webHidden/>
          </w:rPr>
          <w:fldChar w:fldCharType="begin"/>
        </w:r>
        <w:r>
          <w:rPr>
            <w:noProof/>
            <w:webHidden/>
          </w:rPr>
          <w:instrText xml:space="preserve"> PAGEREF _Toc536370960 \h </w:instrText>
        </w:r>
        <w:r>
          <w:rPr>
            <w:noProof/>
            <w:webHidden/>
          </w:rPr>
        </w:r>
        <w:r>
          <w:rPr>
            <w:noProof/>
            <w:webHidden/>
          </w:rPr>
          <w:fldChar w:fldCharType="separate"/>
        </w:r>
        <w:r>
          <w:rPr>
            <w:noProof/>
            <w:webHidden/>
          </w:rPr>
          <w:t>49</w:t>
        </w:r>
        <w:r>
          <w:rPr>
            <w:noProof/>
            <w:webHidden/>
          </w:rPr>
          <w:fldChar w:fldCharType="end"/>
        </w:r>
      </w:hyperlink>
    </w:p>
    <w:p w14:paraId="40C69EA6" w14:textId="15233B98" w:rsidR="00F86BBA" w:rsidRDefault="00F86BBA">
      <w:pPr>
        <w:pStyle w:val="TOC3"/>
        <w:tabs>
          <w:tab w:val="right" w:leader="dot" w:pos="8290"/>
        </w:tabs>
        <w:rPr>
          <w:rFonts w:eastAsiaTheme="minorEastAsia" w:cstheme="minorBidi"/>
          <w:i w:val="0"/>
          <w:iCs w:val="0"/>
          <w:noProof/>
          <w:kern w:val="0"/>
          <w:sz w:val="22"/>
          <w:szCs w:val="22"/>
        </w:rPr>
      </w:pPr>
      <w:hyperlink w:anchor="_Toc536370961" w:history="1">
        <w:r w:rsidRPr="00CC5540">
          <w:rPr>
            <w:rStyle w:val="Hyperlink"/>
            <w:noProof/>
          </w:rPr>
          <w:t>4.1.2 sEMG</w:t>
        </w:r>
        <w:r w:rsidRPr="00CC5540">
          <w:rPr>
            <w:rStyle w:val="Hyperlink"/>
            <w:rFonts w:hint="eastAsia"/>
            <w:noProof/>
          </w:rPr>
          <w:t>訊號擷取與處理軟體</w:t>
        </w:r>
        <w:r>
          <w:rPr>
            <w:noProof/>
            <w:webHidden/>
          </w:rPr>
          <w:tab/>
        </w:r>
        <w:r>
          <w:rPr>
            <w:noProof/>
            <w:webHidden/>
          </w:rPr>
          <w:fldChar w:fldCharType="begin"/>
        </w:r>
        <w:r>
          <w:rPr>
            <w:noProof/>
            <w:webHidden/>
          </w:rPr>
          <w:instrText xml:space="preserve"> PAGEREF _Toc536370961 \h </w:instrText>
        </w:r>
        <w:r>
          <w:rPr>
            <w:noProof/>
            <w:webHidden/>
          </w:rPr>
        </w:r>
        <w:r>
          <w:rPr>
            <w:noProof/>
            <w:webHidden/>
          </w:rPr>
          <w:fldChar w:fldCharType="separate"/>
        </w:r>
        <w:r>
          <w:rPr>
            <w:noProof/>
            <w:webHidden/>
          </w:rPr>
          <w:t>52</w:t>
        </w:r>
        <w:r>
          <w:rPr>
            <w:noProof/>
            <w:webHidden/>
          </w:rPr>
          <w:fldChar w:fldCharType="end"/>
        </w:r>
      </w:hyperlink>
    </w:p>
    <w:p w14:paraId="1EC12E62" w14:textId="5E7B5F83" w:rsidR="00F86BBA" w:rsidRDefault="00F86BBA">
      <w:pPr>
        <w:pStyle w:val="TOC3"/>
        <w:tabs>
          <w:tab w:val="right" w:leader="dot" w:pos="8290"/>
        </w:tabs>
        <w:rPr>
          <w:rFonts w:eastAsiaTheme="minorEastAsia" w:cstheme="minorBidi"/>
          <w:i w:val="0"/>
          <w:iCs w:val="0"/>
          <w:noProof/>
          <w:kern w:val="0"/>
          <w:sz w:val="22"/>
          <w:szCs w:val="22"/>
        </w:rPr>
      </w:pPr>
      <w:hyperlink w:anchor="_Toc536370962" w:history="1">
        <w:r w:rsidRPr="00CC5540">
          <w:rPr>
            <w:rStyle w:val="Hyperlink"/>
            <w:noProof/>
          </w:rPr>
          <w:t>4.1.3</w:t>
        </w:r>
        <w:r w:rsidRPr="00CC5540">
          <w:rPr>
            <w:rStyle w:val="Hyperlink"/>
            <w:rFonts w:hint="eastAsia"/>
            <w:noProof/>
          </w:rPr>
          <w:t xml:space="preserve"> </w:t>
        </w:r>
        <w:r w:rsidRPr="00CC5540">
          <w:rPr>
            <w:rStyle w:val="Hyperlink"/>
            <w:rFonts w:hint="eastAsia"/>
            <w:noProof/>
          </w:rPr>
          <w:t>訓練與實時估測之軟體流程</w:t>
        </w:r>
        <w:r>
          <w:rPr>
            <w:noProof/>
            <w:webHidden/>
          </w:rPr>
          <w:tab/>
        </w:r>
        <w:r>
          <w:rPr>
            <w:noProof/>
            <w:webHidden/>
          </w:rPr>
          <w:fldChar w:fldCharType="begin"/>
        </w:r>
        <w:r>
          <w:rPr>
            <w:noProof/>
            <w:webHidden/>
          </w:rPr>
          <w:instrText xml:space="preserve"> PAGEREF _Toc536370962 \h </w:instrText>
        </w:r>
        <w:r>
          <w:rPr>
            <w:noProof/>
            <w:webHidden/>
          </w:rPr>
        </w:r>
        <w:r>
          <w:rPr>
            <w:noProof/>
            <w:webHidden/>
          </w:rPr>
          <w:fldChar w:fldCharType="separate"/>
        </w:r>
        <w:r>
          <w:rPr>
            <w:noProof/>
            <w:webHidden/>
          </w:rPr>
          <w:t>52</w:t>
        </w:r>
        <w:r>
          <w:rPr>
            <w:noProof/>
            <w:webHidden/>
          </w:rPr>
          <w:fldChar w:fldCharType="end"/>
        </w:r>
      </w:hyperlink>
    </w:p>
    <w:p w14:paraId="741D248A" w14:textId="6E82A43E" w:rsidR="00F86BBA" w:rsidRDefault="00F86BBA">
      <w:pPr>
        <w:pStyle w:val="TOC2"/>
        <w:tabs>
          <w:tab w:val="right" w:leader="dot" w:pos="8290"/>
        </w:tabs>
        <w:rPr>
          <w:rFonts w:eastAsiaTheme="minorEastAsia" w:cstheme="minorBidi"/>
          <w:smallCaps w:val="0"/>
          <w:noProof/>
          <w:kern w:val="0"/>
          <w:sz w:val="22"/>
          <w:szCs w:val="22"/>
        </w:rPr>
      </w:pPr>
      <w:hyperlink w:anchor="_Toc536370963" w:history="1">
        <w:r w:rsidRPr="00CC5540">
          <w:rPr>
            <w:rStyle w:val="Hyperlink"/>
            <w:noProof/>
          </w:rPr>
          <w:t>4.2</w:t>
        </w:r>
        <w:r w:rsidRPr="00CC5540">
          <w:rPr>
            <w:rStyle w:val="Hyperlink"/>
            <w:rFonts w:hint="eastAsia"/>
            <w:noProof/>
          </w:rPr>
          <w:t xml:space="preserve"> </w:t>
        </w:r>
        <w:r w:rsidRPr="00CC5540">
          <w:rPr>
            <w:rStyle w:val="Hyperlink"/>
            <w:rFonts w:hint="eastAsia"/>
            <w:noProof/>
          </w:rPr>
          <w:t>訊號分離演算法效果評估方法</w:t>
        </w:r>
        <w:r>
          <w:rPr>
            <w:noProof/>
            <w:webHidden/>
          </w:rPr>
          <w:tab/>
        </w:r>
        <w:r>
          <w:rPr>
            <w:noProof/>
            <w:webHidden/>
          </w:rPr>
          <w:fldChar w:fldCharType="begin"/>
        </w:r>
        <w:r>
          <w:rPr>
            <w:noProof/>
            <w:webHidden/>
          </w:rPr>
          <w:instrText xml:space="preserve"> PAGEREF _Toc536370963 \h </w:instrText>
        </w:r>
        <w:r>
          <w:rPr>
            <w:noProof/>
            <w:webHidden/>
          </w:rPr>
        </w:r>
        <w:r>
          <w:rPr>
            <w:noProof/>
            <w:webHidden/>
          </w:rPr>
          <w:fldChar w:fldCharType="separate"/>
        </w:r>
        <w:r>
          <w:rPr>
            <w:noProof/>
            <w:webHidden/>
          </w:rPr>
          <w:t>53</w:t>
        </w:r>
        <w:r>
          <w:rPr>
            <w:noProof/>
            <w:webHidden/>
          </w:rPr>
          <w:fldChar w:fldCharType="end"/>
        </w:r>
      </w:hyperlink>
    </w:p>
    <w:p w14:paraId="1D0FB227" w14:textId="50526BE1" w:rsidR="00F86BBA" w:rsidRDefault="00F86BBA">
      <w:pPr>
        <w:pStyle w:val="TOC3"/>
        <w:tabs>
          <w:tab w:val="right" w:leader="dot" w:pos="8290"/>
        </w:tabs>
        <w:rPr>
          <w:rFonts w:eastAsiaTheme="minorEastAsia" w:cstheme="minorBidi"/>
          <w:i w:val="0"/>
          <w:iCs w:val="0"/>
          <w:noProof/>
          <w:kern w:val="0"/>
          <w:sz w:val="22"/>
          <w:szCs w:val="22"/>
        </w:rPr>
      </w:pPr>
      <w:hyperlink w:anchor="_Toc536370964" w:history="1">
        <w:r w:rsidRPr="00CC5540">
          <w:rPr>
            <w:rStyle w:val="Hyperlink"/>
            <w:noProof/>
          </w:rPr>
          <w:t>4.2.1</w:t>
        </w:r>
        <w:r w:rsidRPr="00CC5540">
          <w:rPr>
            <w:rStyle w:val="Hyperlink"/>
            <w:rFonts w:hint="eastAsia"/>
            <w:noProof/>
          </w:rPr>
          <w:t xml:space="preserve"> </w:t>
        </w:r>
        <w:r w:rsidRPr="00CC5540">
          <w:rPr>
            <w:rStyle w:val="Hyperlink"/>
            <w:rFonts w:hint="eastAsia"/>
            <w:noProof/>
          </w:rPr>
          <w:t>手腕角度真值（</w:t>
        </w:r>
        <w:r w:rsidRPr="00CC5540">
          <w:rPr>
            <w:rStyle w:val="Hyperlink"/>
            <w:noProof/>
          </w:rPr>
          <w:t>Ground truth</w:t>
        </w:r>
        <w:r w:rsidRPr="00CC5540">
          <w:rPr>
            <w:rStyle w:val="Hyperlink"/>
            <w:rFonts w:hint="eastAsia"/>
            <w:noProof/>
          </w:rPr>
          <w:t>）</w:t>
        </w:r>
        <w:r>
          <w:rPr>
            <w:noProof/>
            <w:webHidden/>
          </w:rPr>
          <w:tab/>
        </w:r>
        <w:r>
          <w:rPr>
            <w:noProof/>
            <w:webHidden/>
          </w:rPr>
          <w:fldChar w:fldCharType="begin"/>
        </w:r>
        <w:r>
          <w:rPr>
            <w:noProof/>
            <w:webHidden/>
          </w:rPr>
          <w:instrText xml:space="preserve"> PAGEREF _Toc536370964 \h </w:instrText>
        </w:r>
        <w:r>
          <w:rPr>
            <w:noProof/>
            <w:webHidden/>
          </w:rPr>
        </w:r>
        <w:r>
          <w:rPr>
            <w:noProof/>
            <w:webHidden/>
          </w:rPr>
          <w:fldChar w:fldCharType="separate"/>
        </w:r>
        <w:r>
          <w:rPr>
            <w:noProof/>
            <w:webHidden/>
          </w:rPr>
          <w:t>53</w:t>
        </w:r>
        <w:r>
          <w:rPr>
            <w:noProof/>
            <w:webHidden/>
          </w:rPr>
          <w:fldChar w:fldCharType="end"/>
        </w:r>
      </w:hyperlink>
    </w:p>
    <w:p w14:paraId="7E324AEB" w14:textId="219C62B6" w:rsidR="00F86BBA" w:rsidRDefault="00F86BBA">
      <w:pPr>
        <w:pStyle w:val="TOC3"/>
        <w:tabs>
          <w:tab w:val="right" w:leader="dot" w:pos="8290"/>
        </w:tabs>
        <w:rPr>
          <w:rFonts w:eastAsiaTheme="minorEastAsia" w:cstheme="minorBidi"/>
          <w:i w:val="0"/>
          <w:iCs w:val="0"/>
          <w:noProof/>
          <w:kern w:val="0"/>
          <w:sz w:val="22"/>
          <w:szCs w:val="22"/>
        </w:rPr>
      </w:pPr>
      <w:hyperlink w:anchor="_Toc536370965" w:history="1">
        <w:r w:rsidRPr="00CC5540">
          <w:rPr>
            <w:rStyle w:val="Hyperlink"/>
            <w:noProof/>
          </w:rPr>
          <w:t>4.2.2</w:t>
        </w:r>
        <w:r w:rsidRPr="00CC5540">
          <w:rPr>
            <w:rStyle w:val="Hyperlink"/>
            <w:rFonts w:hint="eastAsia"/>
            <w:noProof/>
          </w:rPr>
          <w:t xml:space="preserve"> </w:t>
        </w:r>
        <w:r w:rsidRPr="00CC5540">
          <w:rPr>
            <w:rStyle w:val="Hyperlink"/>
            <w:rFonts w:hint="eastAsia"/>
            <w:noProof/>
          </w:rPr>
          <w:t>均方根誤差（</w:t>
        </w:r>
        <w:r w:rsidRPr="00CC5540">
          <w:rPr>
            <w:rStyle w:val="Hyperlink"/>
            <w:noProof/>
          </w:rPr>
          <w:t>Root Mean Square Error</w:t>
        </w:r>
        <w:r w:rsidRPr="00CC5540">
          <w:rPr>
            <w:rStyle w:val="Hyperlink"/>
            <w:rFonts w:hint="eastAsia"/>
            <w:noProof/>
          </w:rPr>
          <w:t>，</w:t>
        </w:r>
        <w:r w:rsidRPr="00CC5540">
          <w:rPr>
            <w:rStyle w:val="Hyperlink"/>
            <w:noProof/>
          </w:rPr>
          <w:t>RMSE</w:t>
        </w:r>
        <w:r w:rsidRPr="00CC5540">
          <w:rPr>
            <w:rStyle w:val="Hyperlink"/>
            <w:rFonts w:hint="eastAsia"/>
            <w:noProof/>
          </w:rPr>
          <w:t>）</w:t>
        </w:r>
        <w:r>
          <w:rPr>
            <w:noProof/>
            <w:webHidden/>
          </w:rPr>
          <w:tab/>
        </w:r>
        <w:r>
          <w:rPr>
            <w:noProof/>
            <w:webHidden/>
          </w:rPr>
          <w:fldChar w:fldCharType="begin"/>
        </w:r>
        <w:r>
          <w:rPr>
            <w:noProof/>
            <w:webHidden/>
          </w:rPr>
          <w:instrText xml:space="preserve"> PAGEREF _Toc536370965 \h </w:instrText>
        </w:r>
        <w:r>
          <w:rPr>
            <w:noProof/>
            <w:webHidden/>
          </w:rPr>
        </w:r>
        <w:r>
          <w:rPr>
            <w:noProof/>
            <w:webHidden/>
          </w:rPr>
          <w:fldChar w:fldCharType="separate"/>
        </w:r>
        <w:r>
          <w:rPr>
            <w:noProof/>
            <w:webHidden/>
          </w:rPr>
          <w:t>54</w:t>
        </w:r>
        <w:r>
          <w:rPr>
            <w:noProof/>
            <w:webHidden/>
          </w:rPr>
          <w:fldChar w:fldCharType="end"/>
        </w:r>
      </w:hyperlink>
    </w:p>
    <w:p w14:paraId="6A7127E2" w14:textId="5DB96047" w:rsidR="00F86BBA" w:rsidRDefault="00F86BBA">
      <w:pPr>
        <w:pStyle w:val="TOC3"/>
        <w:tabs>
          <w:tab w:val="right" w:leader="dot" w:pos="8290"/>
        </w:tabs>
        <w:rPr>
          <w:rFonts w:eastAsiaTheme="minorEastAsia" w:cstheme="minorBidi"/>
          <w:i w:val="0"/>
          <w:iCs w:val="0"/>
          <w:noProof/>
          <w:kern w:val="0"/>
          <w:sz w:val="22"/>
          <w:szCs w:val="22"/>
        </w:rPr>
      </w:pPr>
      <w:hyperlink w:anchor="_Toc536370966" w:history="1">
        <w:r w:rsidRPr="00CC5540">
          <w:rPr>
            <w:rStyle w:val="Hyperlink"/>
            <w:noProof/>
          </w:rPr>
          <w:t>4.2.3</w:t>
        </w:r>
        <w:r w:rsidRPr="00CC5540">
          <w:rPr>
            <w:rStyle w:val="Hyperlink"/>
            <w:rFonts w:hint="eastAsia"/>
            <w:noProof/>
          </w:rPr>
          <w:t xml:space="preserve"> </w:t>
        </w:r>
        <w:r w:rsidRPr="00CC5540">
          <w:rPr>
            <w:rStyle w:val="Hyperlink"/>
            <w:rFonts w:hint="eastAsia"/>
            <w:noProof/>
          </w:rPr>
          <w:t>交叉驗證（</w:t>
        </w:r>
        <w:r w:rsidRPr="00CC5540">
          <w:rPr>
            <w:rStyle w:val="Hyperlink"/>
            <w:noProof/>
          </w:rPr>
          <w:t>Cross-validation</w:t>
        </w:r>
        <w:r w:rsidRPr="00CC5540">
          <w:rPr>
            <w:rStyle w:val="Hyperlink"/>
            <w:rFonts w:hint="eastAsia"/>
            <w:noProof/>
          </w:rPr>
          <w:t>）</w:t>
        </w:r>
        <w:r>
          <w:rPr>
            <w:noProof/>
            <w:webHidden/>
          </w:rPr>
          <w:tab/>
        </w:r>
        <w:r>
          <w:rPr>
            <w:noProof/>
            <w:webHidden/>
          </w:rPr>
          <w:fldChar w:fldCharType="begin"/>
        </w:r>
        <w:r>
          <w:rPr>
            <w:noProof/>
            <w:webHidden/>
          </w:rPr>
          <w:instrText xml:space="preserve"> PAGEREF _Toc536370966 \h </w:instrText>
        </w:r>
        <w:r>
          <w:rPr>
            <w:noProof/>
            <w:webHidden/>
          </w:rPr>
        </w:r>
        <w:r>
          <w:rPr>
            <w:noProof/>
            <w:webHidden/>
          </w:rPr>
          <w:fldChar w:fldCharType="separate"/>
        </w:r>
        <w:r>
          <w:rPr>
            <w:noProof/>
            <w:webHidden/>
          </w:rPr>
          <w:t>54</w:t>
        </w:r>
        <w:r>
          <w:rPr>
            <w:noProof/>
            <w:webHidden/>
          </w:rPr>
          <w:fldChar w:fldCharType="end"/>
        </w:r>
      </w:hyperlink>
    </w:p>
    <w:p w14:paraId="1213F587" w14:textId="0370ECF7" w:rsidR="00F86BBA" w:rsidRDefault="00F86BBA">
      <w:pPr>
        <w:pStyle w:val="TOC2"/>
        <w:tabs>
          <w:tab w:val="right" w:leader="dot" w:pos="8290"/>
        </w:tabs>
        <w:rPr>
          <w:rFonts w:eastAsiaTheme="minorEastAsia" w:cstheme="minorBidi"/>
          <w:smallCaps w:val="0"/>
          <w:noProof/>
          <w:kern w:val="0"/>
          <w:sz w:val="22"/>
          <w:szCs w:val="22"/>
        </w:rPr>
      </w:pPr>
      <w:hyperlink w:anchor="_Toc536370967" w:history="1">
        <w:r w:rsidRPr="00CC5540">
          <w:rPr>
            <w:rStyle w:val="Hyperlink"/>
            <w:noProof/>
          </w:rPr>
          <w:t>4.3</w:t>
        </w:r>
        <w:r w:rsidRPr="00CC5540">
          <w:rPr>
            <w:rStyle w:val="Hyperlink"/>
            <w:rFonts w:hint="eastAsia"/>
            <w:noProof/>
          </w:rPr>
          <w:t xml:space="preserve"> </w:t>
        </w:r>
        <w:r w:rsidRPr="00CC5540">
          <w:rPr>
            <w:rStyle w:val="Hyperlink"/>
            <w:rFonts w:hint="eastAsia"/>
            <w:noProof/>
          </w:rPr>
          <w:t>實驗與結果評估流程</w:t>
        </w:r>
        <w:r>
          <w:rPr>
            <w:noProof/>
            <w:webHidden/>
          </w:rPr>
          <w:tab/>
        </w:r>
        <w:r>
          <w:rPr>
            <w:noProof/>
            <w:webHidden/>
          </w:rPr>
          <w:fldChar w:fldCharType="begin"/>
        </w:r>
        <w:r>
          <w:rPr>
            <w:noProof/>
            <w:webHidden/>
          </w:rPr>
          <w:instrText xml:space="preserve"> PAGEREF _Toc536370967 \h </w:instrText>
        </w:r>
        <w:r>
          <w:rPr>
            <w:noProof/>
            <w:webHidden/>
          </w:rPr>
        </w:r>
        <w:r>
          <w:rPr>
            <w:noProof/>
            <w:webHidden/>
          </w:rPr>
          <w:fldChar w:fldCharType="separate"/>
        </w:r>
        <w:r>
          <w:rPr>
            <w:noProof/>
            <w:webHidden/>
          </w:rPr>
          <w:t>54</w:t>
        </w:r>
        <w:r>
          <w:rPr>
            <w:noProof/>
            <w:webHidden/>
          </w:rPr>
          <w:fldChar w:fldCharType="end"/>
        </w:r>
      </w:hyperlink>
    </w:p>
    <w:p w14:paraId="22BEE927" w14:textId="02AC7002" w:rsidR="00F86BBA" w:rsidRDefault="00F86BBA">
      <w:pPr>
        <w:pStyle w:val="TOC2"/>
        <w:tabs>
          <w:tab w:val="right" w:leader="dot" w:pos="8290"/>
        </w:tabs>
        <w:rPr>
          <w:rFonts w:eastAsiaTheme="minorEastAsia" w:cstheme="minorBidi"/>
          <w:smallCaps w:val="0"/>
          <w:noProof/>
          <w:kern w:val="0"/>
          <w:sz w:val="22"/>
          <w:szCs w:val="22"/>
        </w:rPr>
      </w:pPr>
      <w:hyperlink w:anchor="_Toc536370968" w:history="1">
        <w:r w:rsidRPr="00CC5540">
          <w:rPr>
            <w:rStyle w:val="Hyperlink"/>
            <w:noProof/>
          </w:rPr>
          <w:t>4.4</w:t>
        </w:r>
        <w:r w:rsidRPr="00CC5540">
          <w:rPr>
            <w:rStyle w:val="Hyperlink"/>
            <w:rFonts w:hint="eastAsia"/>
            <w:noProof/>
          </w:rPr>
          <w:t xml:space="preserve"> </w:t>
        </w:r>
        <w:r w:rsidRPr="00CC5540">
          <w:rPr>
            <w:rStyle w:val="Hyperlink"/>
            <w:rFonts w:hint="eastAsia"/>
            <w:noProof/>
          </w:rPr>
          <w:t>實驗結果與分析</w:t>
        </w:r>
        <w:r>
          <w:rPr>
            <w:noProof/>
            <w:webHidden/>
          </w:rPr>
          <w:tab/>
        </w:r>
        <w:r>
          <w:rPr>
            <w:noProof/>
            <w:webHidden/>
          </w:rPr>
          <w:fldChar w:fldCharType="begin"/>
        </w:r>
        <w:r>
          <w:rPr>
            <w:noProof/>
            <w:webHidden/>
          </w:rPr>
          <w:instrText xml:space="preserve"> PAGEREF _Toc536370968 \h </w:instrText>
        </w:r>
        <w:r>
          <w:rPr>
            <w:noProof/>
            <w:webHidden/>
          </w:rPr>
        </w:r>
        <w:r>
          <w:rPr>
            <w:noProof/>
            <w:webHidden/>
          </w:rPr>
          <w:fldChar w:fldCharType="separate"/>
        </w:r>
        <w:r>
          <w:rPr>
            <w:noProof/>
            <w:webHidden/>
          </w:rPr>
          <w:t>57</w:t>
        </w:r>
        <w:r>
          <w:rPr>
            <w:noProof/>
            <w:webHidden/>
          </w:rPr>
          <w:fldChar w:fldCharType="end"/>
        </w:r>
      </w:hyperlink>
    </w:p>
    <w:p w14:paraId="11033DFC" w14:textId="55182A1B" w:rsidR="00F86BBA" w:rsidRDefault="00F86BBA">
      <w:pPr>
        <w:pStyle w:val="TOC3"/>
        <w:tabs>
          <w:tab w:val="right" w:leader="dot" w:pos="8290"/>
        </w:tabs>
        <w:rPr>
          <w:rFonts w:eastAsiaTheme="minorEastAsia" w:cstheme="minorBidi"/>
          <w:i w:val="0"/>
          <w:iCs w:val="0"/>
          <w:noProof/>
          <w:kern w:val="0"/>
          <w:sz w:val="22"/>
          <w:szCs w:val="22"/>
        </w:rPr>
      </w:pPr>
      <w:hyperlink w:anchor="_Toc536370969" w:history="1">
        <w:r w:rsidRPr="00CC5540">
          <w:rPr>
            <w:rStyle w:val="Hyperlink"/>
            <w:noProof/>
          </w:rPr>
          <w:t>4.4.1</w:t>
        </w:r>
        <w:r w:rsidRPr="00CC5540">
          <w:rPr>
            <w:rStyle w:val="Hyperlink"/>
            <w:rFonts w:hint="eastAsia"/>
            <w:noProof/>
          </w:rPr>
          <w:t xml:space="preserve"> </w:t>
        </w:r>
        <w:r w:rsidRPr="00CC5540">
          <w:rPr>
            <w:rStyle w:val="Hyperlink"/>
            <w:rFonts w:hint="eastAsia"/>
            <w:noProof/>
          </w:rPr>
          <w:t>四通道</w:t>
        </w:r>
        <w:r w:rsidRPr="00CC5540">
          <w:rPr>
            <w:rStyle w:val="Hyperlink"/>
            <w:noProof/>
          </w:rPr>
          <w:t>sEMG</w:t>
        </w:r>
        <w:r w:rsidRPr="00CC5540">
          <w:rPr>
            <w:rStyle w:val="Hyperlink"/>
            <w:rFonts w:hint="eastAsia"/>
            <w:noProof/>
          </w:rPr>
          <w:t>結果比較</w:t>
        </w:r>
        <w:r>
          <w:rPr>
            <w:noProof/>
            <w:webHidden/>
          </w:rPr>
          <w:tab/>
        </w:r>
        <w:r>
          <w:rPr>
            <w:noProof/>
            <w:webHidden/>
          </w:rPr>
          <w:fldChar w:fldCharType="begin"/>
        </w:r>
        <w:r>
          <w:rPr>
            <w:noProof/>
            <w:webHidden/>
          </w:rPr>
          <w:instrText xml:space="preserve"> PAGEREF _Toc536370969 \h </w:instrText>
        </w:r>
        <w:r>
          <w:rPr>
            <w:noProof/>
            <w:webHidden/>
          </w:rPr>
        </w:r>
        <w:r>
          <w:rPr>
            <w:noProof/>
            <w:webHidden/>
          </w:rPr>
          <w:fldChar w:fldCharType="separate"/>
        </w:r>
        <w:r>
          <w:rPr>
            <w:noProof/>
            <w:webHidden/>
          </w:rPr>
          <w:t>57</w:t>
        </w:r>
        <w:r>
          <w:rPr>
            <w:noProof/>
            <w:webHidden/>
          </w:rPr>
          <w:fldChar w:fldCharType="end"/>
        </w:r>
      </w:hyperlink>
    </w:p>
    <w:p w14:paraId="446DA498" w14:textId="7266B8C3" w:rsidR="00F86BBA" w:rsidRDefault="00F86BBA">
      <w:pPr>
        <w:pStyle w:val="TOC3"/>
        <w:tabs>
          <w:tab w:val="right" w:leader="dot" w:pos="8290"/>
        </w:tabs>
        <w:rPr>
          <w:rFonts w:eastAsiaTheme="minorEastAsia" w:cstheme="minorBidi"/>
          <w:i w:val="0"/>
          <w:iCs w:val="0"/>
          <w:noProof/>
          <w:kern w:val="0"/>
          <w:sz w:val="22"/>
          <w:szCs w:val="22"/>
        </w:rPr>
      </w:pPr>
      <w:hyperlink w:anchor="_Toc536370970" w:history="1">
        <w:r w:rsidRPr="00CC5540">
          <w:rPr>
            <w:rStyle w:val="Hyperlink"/>
            <w:noProof/>
          </w:rPr>
          <w:t>4.4.2</w:t>
        </w:r>
        <w:r w:rsidRPr="00CC5540">
          <w:rPr>
            <w:rStyle w:val="Hyperlink"/>
            <w:rFonts w:hint="eastAsia"/>
            <w:noProof/>
          </w:rPr>
          <w:t xml:space="preserve"> </w:t>
        </w:r>
        <w:r w:rsidRPr="00CC5540">
          <w:rPr>
            <w:rStyle w:val="Hyperlink"/>
            <w:rFonts w:hint="eastAsia"/>
            <w:noProof/>
          </w:rPr>
          <w:t>六通道</w:t>
        </w:r>
        <w:r w:rsidRPr="00CC5540">
          <w:rPr>
            <w:rStyle w:val="Hyperlink"/>
            <w:noProof/>
          </w:rPr>
          <w:t>sEMG</w:t>
        </w:r>
        <w:r w:rsidRPr="00CC5540">
          <w:rPr>
            <w:rStyle w:val="Hyperlink"/>
            <w:rFonts w:hint="eastAsia"/>
            <w:noProof/>
          </w:rPr>
          <w:t>結果比較</w:t>
        </w:r>
        <w:r>
          <w:rPr>
            <w:noProof/>
            <w:webHidden/>
          </w:rPr>
          <w:tab/>
        </w:r>
        <w:r>
          <w:rPr>
            <w:noProof/>
            <w:webHidden/>
          </w:rPr>
          <w:fldChar w:fldCharType="begin"/>
        </w:r>
        <w:r>
          <w:rPr>
            <w:noProof/>
            <w:webHidden/>
          </w:rPr>
          <w:instrText xml:space="preserve"> PAGEREF _Toc536370970 \h </w:instrText>
        </w:r>
        <w:r>
          <w:rPr>
            <w:noProof/>
            <w:webHidden/>
          </w:rPr>
        </w:r>
        <w:r>
          <w:rPr>
            <w:noProof/>
            <w:webHidden/>
          </w:rPr>
          <w:fldChar w:fldCharType="separate"/>
        </w:r>
        <w:r>
          <w:rPr>
            <w:noProof/>
            <w:webHidden/>
          </w:rPr>
          <w:t>59</w:t>
        </w:r>
        <w:r>
          <w:rPr>
            <w:noProof/>
            <w:webHidden/>
          </w:rPr>
          <w:fldChar w:fldCharType="end"/>
        </w:r>
      </w:hyperlink>
    </w:p>
    <w:p w14:paraId="3D502FF7" w14:textId="2DD56AB1" w:rsidR="00F86BBA" w:rsidRDefault="00F86BBA">
      <w:pPr>
        <w:pStyle w:val="TOC3"/>
        <w:tabs>
          <w:tab w:val="right" w:leader="dot" w:pos="8290"/>
        </w:tabs>
        <w:rPr>
          <w:rFonts w:eastAsiaTheme="minorEastAsia" w:cstheme="minorBidi"/>
          <w:i w:val="0"/>
          <w:iCs w:val="0"/>
          <w:noProof/>
          <w:kern w:val="0"/>
          <w:sz w:val="22"/>
          <w:szCs w:val="22"/>
        </w:rPr>
      </w:pPr>
      <w:hyperlink w:anchor="_Toc536370971" w:history="1">
        <w:r w:rsidRPr="00CC5540">
          <w:rPr>
            <w:rStyle w:val="Hyperlink"/>
            <w:noProof/>
          </w:rPr>
          <w:t>4.4.3</w:t>
        </w:r>
        <w:r w:rsidRPr="00CC5540">
          <w:rPr>
            <w:rStyle w:val="Hyperlink"/>
            <w:rFonts w:hint="eastAsia"/>
            <w:noProof/>
          </w:rPr>
          <w:t xml:space="preserve"> </w:t>
        </w:r>
        <w:r w:rsidRPr="00CC5540">
          <w:rPr>
            <w:rStyle w:val="Hyperlink"/>
            <w:rFonts w:hint="eastAsia"/>
            <w:noProof/>
          </w:rPr>
          <w:t>實驗結果分析</w:t>
        </w:r>
        <w:r>
          <w:rPr>
            <w:noProof/>
            <w:webHidden/>
          </w:rPr>
          <w:tab/>
        </w:r>
        <w:r>
          <w:rPr>
            <w:noProof/>
            <w:webHidden/>
          </w:rPr>
          <w:fldChar w:fldCharType="begin"/>
        </w:r>
        <w:r>
          <w:rPr>
            <w:noProof/>
            <w:webHidden/>
          </w:rPr>
          <w:instrText xml:space="preserve"> PAGEREF _Toc536370971 \h </w:instrText>
        </w:r>
        <w:r>
          <w:rPr>
            <w:noProof/>
            <w:webHidden/>
          </w:rPr>
        </w:r>
        <w:r>
          <w:rPr>
            <w:noProof/>
            <w:webHidden/>
          </w:rPr>
          <w:fldChar w:fldCharType="separate"/>
        </w:r>
        <w:r>
          <w:rPr>
            <w:noProof/>
            <w:webHidden/>
          </w:rPr>
          <w:t>63</w:t>
        </w:r>
        <w:r>
          <w:rPr>
            <w:noProof/>
            <w:webHidden/>
          </w:rPr>
          <w:fldChar w:fldCharType="end"/>
        </w:r>
      </w:hyperlink>
    </w:p>
    <w:p w14:paraId="484CDAEA" w14:textId="73162960" w:rsidR="00F86BBA" w:rsidRDefault="00F86BBA">
      <w:pPr>
        <w:pStyle w:val="TOC1"/>
        <w:rPr>
          <w:rFonts w:eastAsiaTheme="minorEastAsia" w:cstheme="minorBidi"/>
          <w:b w:val="0"/>
          <w:bCs w:val="0"/>
          <w:caps w:val="0"/>
          <w:noProof/>
          <w:kern w:val="0"/>
          <w:sz w:val="22"/>
          <w:szCs w:val="22"/>
        </w:rPr>
      </w:pPr>
      <w:hyperlink w:anchor="_Toc536370972" w:history="1">
        <w:r w:rsidRPr="00CC5540">
          <w:rPr>
            <w:rStyle w:val="Hyperlink"/>
            <w:rFonts w:hint="eastAsia"/>
            <w:noProof/>
          </w:rPr>
          <w:t>第五章</w:t>
        </w:r>
        <w:r w:rsidRPr="00CC5540">
          <w:rPr>
            <w:rStyle w:val="Hyperlink"/>
            <w:rFonts w:hint="eastAsia"/>
            <w:noProof/>
          </w:rPr>
          <w:t xml:space="preserve"> </w:t>
        </w:r>
        <w:r w:rsidRPr="00CC5540">
          <w:rPr>
            <w:rStyle w:val="Hyperlink"/>
            <w:rFonts w:hint="eastAsia"/>
            <w:noProof/>
          </w:rPr>
          <w:t>結論與未來展望</w:t>
        </w:r>
        <w:r>
          <w:rPr>
            <w:noProof/>
            <w:webHidden/>
          </w:rPr>
          <w:tab/>
        </w:r>
        <w:r>
          <w:rPr>
            <w:noProof/>
            <w:webHidden/>
          </w:rPr>
          <w:fldChar w:fldCharType="begin"/>
        </w:r>
        <w:r>
          <w:rPr>
            <w:noProof/>
            <w:webHidden/>
          </w:rPr>
          <w:instrText xml:space="preserve"> PAGEREF _Toc536370972 \h </w:instrText>
        </w:r>
        <w:r>
          <w:rPr>
            <w:noProof/>
            <w:webHidden/>
          </w:rPr>
        </w:r>
        <w:r>
          <w:rPr>
            <w:noProof/>
            <w:webHidden/>
          </w:rPr>
          <w:fldChar w:fldCharType="separate"/>
        </w:r>
        <w:r>
          <w:rPr>
            <w:noProof/>
            <w:webHidden/>
          </w:rPr>
          <w:t>64</w:t>
        </w:r>
        <w:r>
          <w:rPr>
            <w:noProof/>
            <w:webHidden/>
          </w:rPr>
          <w:fldChar w:fldCharType="end"/>
        </w:r>
      </w:hyperlink>
    </w:p>
    <w:p w14:paraId="47772816" w14:textId="539C81CE" w:rsidR="00F86BBA" w:rsidRDefault="00F86BBA">
      <w:pPr>
        <w:pStyle w:val="TOC2"/>
        <w:tabs>
          <w:tab w:val="right" w:leader="dot" w:pos="8290"/>
        </w:tabs>
        <w:rPr>
          <w:rFonts w:eastAsiaTheme="minorEastAsia" w:cstheme="minorBidi"/>
          <w:smallCaps w:val="0"/>
          <w:noProof/>
          <w:kern w:val="0"/>
          <w:sz w:val="22"/>
          <w:szCs w:val="22"/>
        </w:rPr>
      </w:pPr>
      <w:hyperlink w:anchor="_Toc536370973" w:history="1">
        <w:r w:rsidRPr="00CC5540">
          <w:rPr>
            <w:rStyle w:val="Hyperlink"/>
            <w:noProof/>
          </w:rPr>
          <w:t>5.1</w:t>
        </w:r>
        <w:r w:rsidRPr="00CC5540">
          <w:rPr>
            <w:rStyle w:val="Hyperlink"/>
            <w:rFonts w:hint="eastAsia"/>
            <w:noProof/>
          </w:rPr>
          <w:t xml:space="preserve"> </w:t>
        </w:r>
        <w:r w:rsidRPr="00CC5540">
          <w:rPr>
            <w:rStyle w:val="Hyperlink"/>
            <w:rFonts w:hint="eastAsia"/>
            <w:noProof/>
          </w:rPr>
          <w:t>結論</w:t>
        </w:r>
        <w:r>
          <w:rPr>
            <w:noProof/>
            <w:webHidden/>
          </w:rPr>
          <w:tab/>
        </w:r>
        <w:r>
          <w:rPr>
            <w:noProof/>
            <w:webHidden/>
          </w:rPr>
          <w:fldChar w:fldCharType="begin"/>
        </w:r>
        <w:r>
          <w:rPr>
            <w:noProof/>
            <w:webHidden/>
          </w:rPr>
          <w:instrText xml:space="preserve"> PAGEREF _Toc536370973 \h </w:instrText>
        </w:r>
        <w:r>
          <w:rPr>
            <w:noProof/>
            <w:webHidden/>
          </w:rPr>
        </w:r>
        <w:r>
          <w:rPr>
            <w:noProof/>
            <w:webHidden/>
          </w:rPr>
          <w:fldChar w:fldCharType="separate"/>
        </w:r>
        <w:r>
          <w:rPr>
            <w:noProof/>
            <w:webHidden/>
          </w:rPr>
          <w:t>64</w:t>
        </w:r>
        <w:r>
          <w:rPr>
            <w:noProof/>
            <w:webHidden/>
          </w:rPr>
          <w:fldChar w:fldCharType="end"/>
        </w:r>
      </w:hyperlink>
    </w:p>
    <w:p w14:paraId="4149AF1B" w14:textId="6A316017" w:rsidR="00F86BBA" w:rsidRDefault="00F86BBA">
      <w:pPr>
        <w:pStyle w:val="TOC2"/>
        <w:tabs>
          <w:tab w:val="right" w:leader="dot" w:pos="8290"/>
        </w:tabs>
        <w:rPr>
          <w:rFonts w:eastAsiaTheme="minorEastAsia" w:cstheme="minorBidi"/>
          <w:smallCaps w:val="0"/>
          <w:noProof/>
          <w:kern w:val="0"/>
          <w:sz w:val="22"/>
          <w:szCs w:val="22"/>
        </w:rPr>
      </w:pPr>
      <w:hyperlink w:anchor="_Toc536370974" w:history="1">
        <w:r w:rsidRPr="00CC5540">
          <w:rPr>
            <w:rStyle w:val="Hyperlink"/>
            <w:noProof/>
          </w:rPr>
          <w:t>5.2</w:t>
        </w:r>
        <w:r w:rsidRPr="00CC5540">
          <w:rPr>
            <w:rStyle w:val="Hyperlink"/>
            <w:rFonts w:hint="eastAsia"/>
            <w:noProof/>
          </w:rPr>
          <w:t xml:space="preserve"> </w:t>
        </w:r>
        <w:r w:rsidRPr="00CC5540">
          <w:rPr>
            <w:rStyle w:val="Hyperlink"/>
            <w:rFonts w:hint="eastAsia"/>
            <w:noProof/>
          </w:rPr>
          <w:t>未來展望</w:t>
        </w:r>
        <w:r>
          <w:rPr>
            <w:noProof/>
            <w:webHidden/>
          </w:rPr>
          <w:tab/>
        </w:r>
        <w:r>
          <w:rPr>
            <w:noProof/>
            <w:webHidden/>
          </w:rPr>
          <w:fldChar w:fldCharType="begin"/>
        </w:r>
        <w:r>
          <w:rPr>
            <w:noProof/>
            <w:webHidden/>
          </w:rPr>
          <w:instrText xml:space="preserve"> PAGEREF _Toc536370974 \h </w:instrText>
        </w:r>
        <w:r>
          <w:rPr>
            <w:noProof/>
            <w:webHidden/>
          </w:rPr>
        </w:r>
        <w:r>
          <w:rPr>
            <w:noProof/>
            <w:webHidden/>
          </w:rPr>
          <w:fldChar w:fldCharType="separate"/>
        </w:r>
        <w:r>
          <w:rPr>
            <w:noProof/>
            <w:webHidden/>
          </w:rPr>
          <w:t>65</w:t>
        </w:r>
        <w:r>
          <w:rPr>
            <w:noProof/>
            <w:webHidden/>
          </w:rPr>
          <w:fldChar w:fldCharType="end"/>
        </w:r>
      </w:hyperlink>
    </w:p>
    <w:p w14:paraId="42CF73DA" w14:textId="55027140" w:rsidR="00F86BBA" w:rsidRDefault="00F86BBA">
      <w:pPr>
        <w:pStyle w:val="TOC1"/>
        <w:rPr>
          <w:rFonts w:eastAsiaTheme="minorEastAsia" w:cstheme="minorBidi"/>
          <w:b w:val="0"/>
          <w:bCs w:val="0"/>
          <w:caps w:val="0"/>
          <w:noProof/>
          <w:kern w:val="0"/>
          <w:sz w:val="22"/>
          <w:szCs w:val="22"/>
        </w:rPr>
      </w:pPr>
      <w:hyperlink w:anchor="_Toc536370975" w:history="1">
        <w:r w:rsidRPr="00CC5540">
          <w:rPr>
            <w:rStyle w:val="Hyperlink"/>
            <w:rFonts w:hint="eastAsia"/>
            <w:noProof/>
          </w:rPr>
          <w:t>參考文獻</w:t>
        </w:r>
        <w:r>
          <w:rPr>
            <w:noProof/>
            <w:webHidden/>
          </w:rPr>
          <w:tab/>
        </w:r>
        <w:r>
          <w:rPr>
            <w:noProof/>
            <w:webHidden/>
          </w:rPr>
          <w:fldChar w:fldCharType="begin"/>
        </w:r>
        <w:r>
          <w:rPr>
            <w:noProof/>
            <w:webHidden/>
          </w:rPr>
          <w:instrText xml:space="preserve"> PAGEREF _Toc536370975 \h </w:instrText>
        </w:r>
        <w:r>
          <w:rPr>
            <w:noProof/>
            <w:webHidden/>
          </w:rPr>
        </w:r>
        <w:r>
          <w:rPr>
            <w:noProof/>
            <w:webHidden/>
          </w:rPr>
          <w:fldChar w:fldCharType="separate"/>
        </w:r>
        <w:r>
          <w:rPr>
            <w:noProof/>
            <w:webHidden/>
          </w:rPr>
          <w:t>66</w:t>
        </w:r>
        <w:r>
          <w:rPr>
            <w:noProof/>
            <w:webHidden/>
          </w:rPr>
          <w:fldChar w:fldCharType="end"/>
        </w:r>
      </w:hyperlink>
    </w:p>
    <w:p w14:paraId="2B9C5241" w14:textId="24352B6F" w:rsidR="00F86BBA" w:rsidRDefault="00F86BBA">
      <w:pPr>
        <w:pStyle w:val="TOC1"/>
        <w:rPr>
          <w:rFonts w:eastAsiaTheme="minorEastAsia" w:cstheme="minorBidi"/>
          <w:b w:val="0"/>
          <w:bCs w:val="0"/>
          <w:caps w:val="0"/>
          <w:noProof/>
          <w:kern w:val="0"/>
          <w:sz w:val="22"/>
          <w:szCs w:val="22"/>
        </w:rPr>
      </w:pPr>
      <w:hyperlink w:anchor="_Toc536370976" w:history="1">
        <w:r w:rsidRPr="00CC5540">
          <w:rPr>
            <w:rStyle w:val="Hyperlink"/>
            <w:rFonts w:hint="eastAsia"/>
            <w:noProof/>
          </w:rPr>
          <w:t>附錄一：四通道</w:t>
        </w:r>
        <w:r w:rsidRPr="00CC5540">
          <w:rPr>
            <w:rStyle w:val="Hyperlink"/>
            <w:noProof/>
          </w:rPr>
          <w:t>sEMG</w:t>
        </w:r>
        <w:r w:rsidRPr="00CC5540">
          <w:rPr>
            <w:rStyle w:val="Hyperlink"/>
            <w:rFonts w:hint="eastAsia"/>
            <w:noProof/>
          </w:rPr>
          <w:t>估測結果</w:t>
        </w:r>
        <w:r>
          <w:rPr>
            <w:noProof/>
            <w:webHidden/>
          </w:rPr>
          <w:tab/>
        </w:r>
        <w:r>
          <w:rPr>
            <w:noProof/>
            <w:webHidden/>
          </w:rPr>
          <w:fldChar w:fldCharType="begin"/>
        </w:r>
        <w:r>
          <w:rPr>
            <w:noProof/>
            <w:webHidden/>
          </w:rPr>
          <w:instrText xml:space="preserve"> PAGEREF _Toc536370976 \h </w:instrText>
        </w:r>
        <w:r>
          <w:rPr>
            <w:noProof/>
            <w:webHidden/>
          </w:rPr>
        </w:r>
        <w:r>
          <w:rPr>
            <w:noProof/>
            <w:webHidden/>
          </w:rPr>
          <w:fldChar w:fldCharType="separate"/>
        </w:r>
        <w:r>
          <w:rPr>
            <w:noProof/>
            <w:webHidden/>
          </w:rPr>
          <w:t>71</w:t>
        </w:r>
        <w:r>
          <w:rPr>
            <w:noProof/>
            <w:webHidden/>
          </w:rPr>
          <w:fldChar w:fldCharType="end"/>
        </w:r>
      </w:hyperlink>
    </w:p>
    <w:p w14:paraId="270C5C36" w14:textId="179AF859" w:rsidR="00F86BBA" w:rsidRDefault="00F86BBA">
      <w:pPr>
        <w:pStyle w:val="TOC1"/>
        <w:rPr>
          <w:rFonts w:eastAsiaTheme="minorEastAsia" w:cstheme="minorBidi"/>
          <w:b w:val="0"/>
          <w:bCs w:val="0"/>
          <w:caps w:val="0"/>
          <w:noProof/>
          <w:kern w:val="0"/>
          <w:sz w:val="22"/>
          <w:szCs w:val="22"/>
        </w:rPr>
      </w:pPr>
      <w:hyperlink w:anchor="_Toc536370977" w:history="1">
        <w:r w:rsidRPr="00CC5540">
          <w:rPr>
            <w:rStyle w:val="Hyperlink"/>
            <w:rFonts w:hint="eastAsia"/>
            <w:noProof/>
          </w:rPr>
          <w:t>附錄二：六通道</w:t>
        </w:r>
        <w:r w:rsidRPr="00CC5540">
          <w:rPr>
            <w:rStyle w:val="Hyperlink"/>
            <w:noProof/>
          </w:rPr>
          <w:t>sEMG</w:t>
        </w:r>
        <w:r w:rsidRPr="00CC5540">
          <w:rPr>
            <w:rStyle w:val="Hyperlink"/>
            <w:rFonts w:hint="eastAsia"/>
            <w:noProof/>
          </w:rPr>
          <w:t>估測結果</w:t>
        </w:r>
        <w:r>
          <w:rPr>
            <w:noProof/>
            <w:webHidden/>
          </w:rPr>
          <w:tab/>
        </w:r>
        <w:r>
          <w:rPr>
            <w:noProof/>
            <w:webHidden/>
          </w:rPr>
          <w:fldChar w:fldCharType="begin"/>
        </w:r>
        <w:r>
          <w:rPr>
            <w:noProof/>
            <w:webHidden/>
          </w:rPr>
          <w:instrText xml:space="preserve"> PAGEREF _Toc536370977 \h </w:instrText>
        </w:r>
        <w:r>
          <w:rPr>
            <w:noProof/>
            <w:webHidden/>
          </w:rPr>
        </w:r>
        <w:r>
          <w:rPr>
            <w:noProof/>
            <w:webHidden/>
          </w:rPr>
          <w:fldChar w:fldCharType="separate"/>
        </w:r>
        <w:r>
          <w:rPr>
            <w:noProof/>
            <w:webHidden/>
          </w:rPr>
          <w:t>72</w:t>
        </w:r>
        <w:r>
          <w:rPr>
            <w:noProof/>
            <w:webHidden/>
          </w:rPr>
          <w:fldChar w:fldCharType="end"/>
        </w:r>
      </w:hyperlink>
    </w:p>
    <w:p w14:paraId="37ED95C2" w14:textId="28B107B1" w:rsidR="00236696" w:rsidRDefault="008177CF" w:rsidP="005B0131">
      <w:pPr>
        <w:pStyle w:val="TOC1"/>
        <w:wordWrap/>
      </w:pPr>
      <w:r>
        <w:fldChar w:fldCharType="end"/>
      </w:r>
      <w:bookmarkStart w:id="6" w:name="_Toc357024738"/>
      <w:bookmarkStart w:id="7" w:name="_Toc528338386"/>
      <w:bookmarkEnd w:id="4"/>
      <w:bookmarkEnd w:id="5"/>
    </w:p>
    <w:p w14:paraId="2A09DA96" w14:textId="77777777" w:rsidR="00236696" w:rsidRDefault="00236696" w:rsidP="005B0131">
      <w:pPr>
        <w:wordWrap/>
        <w:snapToGrid/>
        <w:spacing w:line="240" w:lineRule="auto"/>
        <w:ind w:firstLine="0"/>
        <w:rPr>
          <w:rFonts w:asciiTheme="minorHAnsi" w:hAnsiTheme="minorHAnsi"/>
          <w:b/>
          <w:bCs/>
          <w:caps/>
          <w:sz w:val="20"/>
          <w:szCs w:val="20"/>
        </w:rPr>
      </w:pPr>
      <w:r>
        <w:br w:type="page"/>
      </w:r>
    </w:p>
    <w:p w14:paraId="27FCDC9E" w14:textId="3096F38B" w:rsidR="00CF5E84" w:rsidRDefault="00CF5E84" w:rsidP="005B0131">
      <w:pPr>
        <w:pStyle w:val="Title"/>
        <w:wordWrap/>
      </w:pPr>
      <w:bookmarkStart w:id="8" w:name="_Toc536370920"/>
      <w:r w:rsidRPr="00E73EEA">
        <w:rPr>
          <w:rFonts w:hint="eastAsia"/>
        </w:rPr>
        <w:lastRenderedPageBreak/>
        <w:t>中文摘要</w:t>
      </w:r>
      <w:bookmarkEnd w:id="6"/>
      <w:bookmarkEnd w:id="7"/>
      <w:bookmarkEnd w:id="8"/>
    </w:p>
    <w:p w14:paraId="11F7D781" w14:textId="40A94D0C" w:rsidR="001B05B1" w:rsidRDefault="00EB6345" w:rsidP="005B0131">
      <w:pPr>
        <w:wordWrap/>
        <w:ind w:firstLine="0"/>
        <w:jc w:val="center"/>
        <w:rPr>
          <w:sz w:val="28"/>
        </w:rPr>
      </w:pPr>
      <w:r w:rsidRPr="00CC25B1">
        <w:rPr>
          <w:rFonts w:hint="eastAsia"/>
          <w:sz w:val="28"/>
        </w:rPr>
        <w:t>訊號分離演算法應用</w:t>
      </w:r>
      <w:r w:rsidR="00BA62F8">
        <w:rPr>
          <w:rFonts w:hint="eastAsia"/>
          <w:sz w:val="28"/>
        </w:rPr>
        <w:t>於</w:t>
      </w:r>
      <w:r w:rsidR="00E40E0C" w:rsidRPr="00CC25B1">
        <w:rPr>
          <w:rFonts w:hint="eastAsia"/>
          <w:sz w:val="28"/>
        </w:rPr>
        <w:t>表面式</w:t>
      </w:r>
      <w:r w:rsidR="00E40E0C" w:rsidRPr="00CC25B1">
        <w:rPr>
          <w:sz w:val="28"/>
        </w:rPr>
        <w:t>EMG</w:t>
      </w:r>
      <w:r w:rsidR="00E40E0C" w:rsidRPr="00CC25B1">
        <w:rPr>
          <w:rFonts w:hint="eastAsia"/>
          <w:sz w:val="28"/>
        </w:rPr>
        <w:t>訊號之</w:t>
      </w:r>
      <w:r w:rsidRPr="00CC25B1">
        <w:rPr>
          <w:rFonts w:hint="eastAsia"/>
          <w:sz w:val="28"/>
        </w:rPr>
        <w:t>手腕角度估測</w:t>
      </w:r>
    </w:p>
    <w:p w14:paraId="20BEF585" w14:textId="0F8D855D" w:rsidR="00090CA7" w:rsidRPr="00CC25B1" w:rsidRDefault="000947F4" w:rsidP="005B0131">
      <w:pPr>
        <w:wordWrap/>
        <w:ind w:firstLine="0"/>
        <w:jc w:val="center"/>
        <w:rPr>
          <w:sz w:val="28"/>
        </w:rPr>
      </w:pPr>
      <w:r w:rsidRPr="00090CA7">
        <w:rPr>
          <w:rFonts w:hint="eastAsia"/>
          <w:sz w:val="28"/>
        </w:rPr>
        <w:t>學生：王順興</w:t>
      </w:r>
      <w:r w:rsidR="00B23F6A" w:rsidRPr="00090CA7">
        <w:rPr>
          <w:sz w:val="28"/>
        </w:rPr>
        <w:t xml:space="preserve">  </w:t>
      </w:r>
      <w:r w:rsidR="00B23F6A" w:rsidRPr="00090CA7">
        <w:rPr>
          <w:rFonts w:hint="eastAsia"/>
          <w:sz w:val="28"/>
        </w:rPr>
        <w:t>指導教授：董蘭榮教授</w:t>
      </w:r>
    </w:p>
    <w:p w14:paraId="66D86C5C" w14:textId="58DDB06E" w:rsidR="00EB6345" w:rsidRDefault="00090CA7" w:rsidP="005B0131">
      <w:pPr>
        <w:wordWrap/>
        <w:ind w:firstLine="0"/>
        <w:jc w:val="center"/>
        <w:rPr>
          <w:sz w:val="28"/>
        </w:rPr>
      </w:pPr>
      <w:r w:rsidRPr="00090CA7">
        <w:rPr>
          <w:rFonts w:hint="eastAsia"/>
          <w:sz w:val="28"/>
        </w:rPr>
        <w:t>國立交通大學電控工程研究所碩士班</w:t>
      </w:r>
    </w:p>
    <w:p w14:paraId="4BC63FE1" w14:textId="77777777" w:rsidR="00090CA7" w:rsidRPr="00090CA7" w:rsidRDefault="00090CA7" w:rsidP="005B0131">
      <w:pPr>
        <w:wordWrap/>
        <w:ind w:firstLine="0"/>
        <w:jc w:val="center"/>
        <w:rPr>
          <w:sz w:val="32"/>
        </w:rPr>
      </w:pPr>
    </w:p>
    <w:p w14:paraId="6BA99411" w14:textId="63A24F2D" w:rsidR="00712E8D" w:rsidRPr="00EB6345" w:rsidRDefault="00DB7C84" w:rsidP="005B0131">
      <w:pPr>
        <w:wordWrap/>
        <w:ind w:firstLine="0"/>
        <w:jc w:val="center"/>
        <w:rPr>
          <w:sz w:val="32"/>
        </w:rPr>
      </w:pPr>
      <w:r>
        <w:rPr>
          <w:rFonts w:hint="eastAsia"/>
          <w:sz w:val="32"/>
        </w:rPr>
        <w:t>摘要</w:t>
      </w:r>
    </w:p>
    <w:p w14:paraId="307E0A09" w14:textId="51495502" w:rsidR="000678CD" w:rsidRDefault="002614A6" w:rsidP="005B0131">
      <w:pPr>
        <w:wordWrap/>
      </w:pPr>
      <w:r>
        <w:rPr>
          <w:rFonts w:hint="eastAsia"/>
        </w:rPr>
        <w:t>本篇論文利用表面肌電</w:t>
      </w:r>
      <w:r w:rsidR="009A71A7">
        <w:rPr>
          <w:rFonts w:hint="eastAsia"/>
        </w:rPr>
        <w:t>訊號</w:t>
      </w:r>
      <w:r>
        <w:rPr>
          <w:rFonts w:hint="eastAsia"/>
        </w:rPr>
        <w:t>估測手腕角度。表面肌電訊號反映了肌肉群的用力</w:t>
      </w:r>
      <w:r w:rsidR="009A71A7">
        <w:rPr>
          <w:rFonts w:hint="eastAsia"/>
        </w:rPr>
        <w:t>，但</w:t>
      </w:r>
      <w:r w:rsidR="002A13F4">
        <w:rPr>
          <w:rFonts w:hint="eastAsia"/>
        </w:rPr>
        <w:t>量測時</w:t>
      </w:r>
      <w:r w:rsidR="00483BE2">
        <w:rPr>
          <w:rFonts w:hint="eastAsia"/>
        </w:rPr>
        <w:t>，</w:t>
      </w:r>
      <w:r w:rsidR="002A13F4" w:rsidRPr="00E73EEA">
        <w:rPr>
          <w:rFonts w:hint="eastAsia"/>
        </w:rPr>
        <w:t>視</w:t>
      </w:r>
      <w:r w:rsidR="002A13F4" w:rsidRPr="00E73EEA">
        <w:t>電極位置，</w:t>
      </w:r>
      <w:r w:rsidR="00046F9D">
        <w:rPr>
          <w:rFonts w:hint="eastAsia"/>
        </w:rPr>
        <w:t>單一電極</w:t>
      </w:r>
      <w:r w:rsidR="00462C3D">
        <w:rPr>
          <w:rFonts w:hint="eastAsia"/>
        </w:rPr>
        <w:t>所</w:t>
      </w:r>
      <w:r w:rsidR="002A13F4" w:rsidRPr="00E73EEA">
        <w:rPr>
          <w:rFonts w:hint="eastAsia"/>
        </w:rPr>
        <w:t>量</w:t>
      </w:r>
      <w:r w:rsidR="002A13F4" w:rsidRPr="00E73EEA">
        <w:t>測到的</w:t>
      </w:r>
      <w:r w:rsidR="002F7B91">
        <w:rPr>
          <w:rFonts w:hint="eastAsia"/>
        </w:rPr>
        <w:t>訊號</w:t>
      </w:r>
      <w:r w:rsidR="002A13F4" w:rsidRPr="00E73EEA">
        <w:t>甚至可能源於多個肌肉群</w:t>
      </w:r>
      <w:r w:rsidR="00431053">
        <w:rPr>
          <w:rFonts w:hint="eastAsia"/>
        </w:rPr>
        <w:t>。</w:t>
      </w:r>
      <w:bookmarkStart w:id="9" w:name="OLE_LINK27"/>
      <w:bookmarkStart w:id="10" w:name="OLE_LINK28"/>
      <w:bookmarkStart w:id="11" w:name="OLE_LINK29"/>
      <w:bookmarkStart w:id="12" w:name="OLE_LINK35"/>
      <w:r w:rsidR="00811510">
        <w:rPr>
          <w:rFonts w:hint="eastAsia"/>
        </w:rPr>
        <w:t>表面肌電</w:t>
      </w:r>
      <w:r w:rsidR="00BE486F">
        <w:rPr>
          <w:rFonts w:hint="eastAsia"/>
        </w:rPr>
        <w:t>訊號</w:t>
      </w:r>
      <w:bookmarkEnd w:id="9"/>
      <w:bookmarkEnd w:id="10"/>
      <w:bookmarkEnd w:id="11"/>
      <w:bookmarkEnd w:id="12"/>
      <w:r w:rsidR="00BE486F">
        <w:rPr>
          <w:rFonts w:hint="eastAsia"/>
        </w:rPr>
        <w:t>易受</w:t>
      </w:r>
      <w:r w:rsidR="00BE486F" w:rsidRPr="00E73EEA">
        <w:rPr>
          <w:rFonts w:hint="eastAsia"/>
        </w:rPr>
        <w:t>肌</w:t>
      </w:r>
      <w:r w:rsidR="00BE486F" w:rsidRPr="00E73EEA">
        <w:t>肉群</w:t>
      </w:r>
      <w:r w:rsidR="00BE486F">
        <w:rPr>
          <w:rFonts w:hint="eastAsia"/>
        </w:rPr>
        <w:t>的訊號</w:t>
      </w:r>
      <w:r w:rsidR="00BE486F" w:rsidRPr="00E73EEA">
        <w:rPr>
          <w:rFonts w:hint="eastAsia"/>
        </w:rPr>
        <w:t>交</w:t>
      </w:r>
      <w:r w:rsidR="00BE486F" w:rsidRPr="00E73EEA">
        <w:t>擾</w:t>
      </w:r>
      <w:r w:rsidR="00BE486F">
        <w:rPr>
          <w:rFonts w:hint="eastAsia"/>
        </w:rPr>
        <w:t>，</w:t>
      </w:r>
      <w:r w:rsidR="00235BAA">
        <w:rPr>
          <w:rFonts w:hint="eastAsia"/>
        </w:rPr>
        <w:t>因此許多文獻試著</w:t>
      </w:r>
      <w:r w:rsidR="00060FC7">
        <w:rPr>
          <w:rFonts w:hint="eastAsia"/>
        </w:rPr>
        <w:t>訊號分離演算法</w:t>
      </w:r>
      <w:r w:rsidR="00BE486F">
        <w:rPr>
          <w:rFonts w:hint="eastAsia"/>
        </w:rPr>
        <w:t>。</w:t>
      </w:r>
      <w:r w:rsidR="00235BAA">
        <w:rPr>
          <w:rFonts w:hint="eastAsia"/>
        </w:rPr>
        <w:t>過去的文獻中將</w:t>
      </w:r>
      <w:r w:rsidR="00235BAA">
        <w:t>ICA</w:t>
      </w:r>
      <w:r w:rsidR="00235BAA">
        <w:rPr>
          <w:rFonts w:hint="eastAsia"/>
        </w:rPr>
        <w:t>演算法套用於</w:t>
      </w:r>
      <w:r w:rsidR="00811510">
        <w:rPr>
          <w:rFonts w:hint="eastAsia"/>
        </w:rPr>
        <w:t>表面</w:t>
      </w:r>
      <w:bookmarkStart w:id="13" w:name="OLE_LINK30"/>
      <w:bookmarkStart w:id="14" w:name="OLE_LINK31"/>
      <w:bookmarkStart w:id="15" w:name="OLE_LINK32"/>
      <w:r w:rsidR="00811510">
        <w:rPr>
          <w:rFonts w:hint="eastAsia"/>
        </w:rPr>
        <w:t>肌電</w:t>
      </w:r>
      <w:bookmarkEnd w:id="13"/>
      <w:bookmarkEnd w:id="14"/>
      <w:bookmarkEnd w:id="15"/>
      <w:r w:rsidR="00811510">
        <w:rPr>
          <w:rFonts w:hint="eastAsia"/>
        </w:rPr>
        <w:t>訊號</w:t>
      </w:r>
      <w:r w:rsidR="00BC08E3">
        <w:rPr>
          <w:rFonts w:hint="eastAsia"/>
        </w:rPr>
        <w:t>，但</w:t>
      </w:r>
      <w:bookmarkStart w:id="16" w:name="OLE_LINK36"/>
      <w:bookmarkStart w:id="17" w:name="OLE_LINK37"/>
      <w:bookmarkStart w:id="18" w:name="OLE_LINK38"/>
      <w:r w:rsidR="008C6E1B">
        <w:rPr>
          <w:rFonts w:hint="eastAsia"/>
        </w:rPr>
        <w:t>表面肌電訊號</w:t>
      </w:r>
      <w:bookmarkEnd w:id="16"/>
      <w:bookmarkEnd w:id="17"/>
      <w:bookmarkEnd w:id="18"/>
      <w:r w:rsidR="00BC08E3">
        <w:rPr>
          <w:rFonts w:hint="eastAsia"/>
        </w:rPr>
        <w:t>源屬於高斯</w:t>
      </w:r>
      <w:r w:rsidR="00292C32">
        <w:rPr>
          <w:rFonts w:hint="eastAsia"/>
        </w:rPr>
        <w:t>分佈</w:t>
      </w:r>
      <w:r w:rsidR="00BC08E3">
        <w:rPr>
          <w:rFonts w:hint="eastAsia"/>
        </w:rPr>
        <w:t>，</w:t>
      </w:r>
      <w:r w:rsidR="00F93B0B">
        <w:rPr>
          <w:rFonts w:hint="eastAsia"/>
        </w:rPr>
        <w:t>利用</w:t>
      </w:r>
      <w:r w:rsidR="001918E5">
        <w:rPr>
          <w:rFonts w:hint="eastAsia"/>
        </w:rPr>
        <w:t>ICA</w:t>
      </w:r>
      <w:r w:rsidR="00F93B0B">
        <w:rPr>
          <w:rFonts w:hint="eastAsia"/>
        </w:rPr>
        <w:t>分離</w:t>
      </w:r>
      <w:r w:rsidR="001918E5">
        <w:rPr>
          <w:rFonts w:hint="eastAsia"/>
        </w:rPr>
        <w:t>在</w:t>
      </w:r>
      <w:r w:rsidR="00F93B0B">
        <w:rPr>
          <w:rFonts w:hint="eastAsia"/>
        </w:rPr>
        <w:t>各肌肉群</w:t>
      </w:r>
      <w:r w:rsidR="00A00CB6">
        <w:rPr>
          <w:rFonts w:hint="eastAsia"/>
        </w:rPr>
        <w:t>產生</w:t>
      </w:r>
      <w:r w:rsidR="00F93B0B">
        <w:rPr>
          <w:rFonts w:hint="eastAsia"/>
        </w:rPr>
        <w:t>之</w:t>
      </w:r>
      <w:bookmarkStart w:id="19" w:name="OLE_LINK33"/>
      <w:bookmarkStart w:id="20" w:name="OLE_LINK34"/>
      <w:r w:rsidR="002C6C1A">
        <w:rPr>
          <w:rFonts w:hint="eastAsia"/>
        </w:rPr>
        <w:t>肌電</w:t>
      </w:r>
      <w:r w:rsidR="00F93B0B">
        <w:rPr>
          <w:rFonts w:hint="eastAsia"/>
        </w:rPr>
        <w:t>訊號</w:t>
      </w:r>
      <w:bookmarkEnd w:id="19"/>
      <w:bookmarkEnd w:id="20"/>
      <w:r w:rsidR="001918E5">
        <w:rPr>
          <w:rFonts w:hint="eastAsia"/>
        </w:rPr>
        <w:t>的效果不佳，多用來濾除動作產生的雜訊。本論文提出</w:t>
      </w:r>
      <w:r w:rsidR="001535CD">
        <w:rPr>
          <w:rFonts w:hint="eastAsia"/>
        </w:rPr>
        <w:t>表面肌電訊號</w:t>
      </w:r>
      <w:r w:rsidR="001918E5">
        <w:rPr>
          <w:rFonts w:hint="eastAsia"/>
        </w:rPr>
        <w:t>功率分離方法，先以</w:t>
      </w:r>
      <w:r w:rsidR="001918E5">
        <w:t>RMS</w:t>
      </w:r>
      <w:r w:rsidR="001918E5">
        <w:rPr>
          <w:rFonts w:hint="eastAsia"/>
        </w:rPr>
        <w:t>提取</w:t>
      </w:r>
      <w:bookmarkStart w:id="21" w:name="OLE_LINK39"/>
      <w:bookmarkStart w:id="22" w:name="OLE_LINK40"/>
      <w:bookmarkStart w:id="23" w:name="OLE_LINK41"/>
      <w:r w:rsidR="00090434">
        <w:rPr>
          <w:rFonts w:hint="eastAsia"/>
        </w:rPr>
        <w:t>表面肌電</w:t>
      </w:r>
      <w:bookmarkEnd w:id="21"/>
      <w:bookmarkEnd w:id="22"/>
      <w:bookmarkEnd w:id="23"/>
      <w:r w:rsidR="00090434">
        <w:rPr>
          <w:rFonts w:hint="eastAsia"/>
        </w:rPr>
        <w:t>訊號</w:t>
      </w:r>
      <w:r w:rsidR="001918E5">
        <w:rPr>
          <w:rFonts w:hint="eastAsia"/>
        </w:rPr>
        <w:t>功率後，再以</w:t>
      </w:r>
      <w:r w:rsidR="00E87030">
        <w:rPr>
          <w:rFonts w:hint="eastAsia"/>
        </w:rPr>
        <w:t>兩種訊號分離演算法（</w:t>
      </w:r>
      <w:r w:rsidR="001918E5">
        <w:rPr>
          <w:rFonts w:hint="eastAsia"/>
        </w:rPr>
        <w:t>T</w:t>
      </w:r>
      <w:r w:rsidR="001918E5">
        <w:t>DSEP</w:t>
      </w:r>
      <w:r w:rsidR="001918E5">
        <w:rPr>
          <w:rFonts w:hint="eastAsia"/>
        </w:rPr>
        <w:t>與</w:t>
      </w:r>
      <w:r w:rsidR="001918E5">
        <w:t>nICA</w:t>
      </w:r>
      <w:r w:rsidR="00E87030">
        <w:rPr>
          <w:rFonts w:hint="eastAsia"/>
        </w:rPr>
        <w:t>）</w:t>
      </w:r>
      <w:r w:rsidR="001918E5">
        <w:rPr>
          <w:rFonts w:hint="eastAsia"/>
        </w:rPr>
        <w:t>將</w:t>
      </w:r>
      <w:r w:rsidR="00317BF0">
        <w:rPr>
          <w:rFonts w:hint="eastAsia"/>
        </w:rPr>
        <w:t>表面肌電</w:t>
      </w:r>
      <w:r w:rsidR="001918E5">
        <w:rPr>
          <w:rFonts w:hint="eastAsia"/>
        </w:rPr>
        <w:t>訊號功率分離，克服了過去</w:t>
      </w:r>
      <w:r w:rsidR="001918E5">
        <w:t>I</w:t>
      </w:r>
      <w:r w:rsidR="001918E5">
        <w:rPr>
          <w:rFonts w:hint="eastAsia"/>
        </w:rPr>
        <w:t>C</w:t>
      </w:r>
      <w:r w:rsidR="001918E5">
        <w:t>A</w:t>
      </w:r>
      <w:r w:rsidR="001918E5">
        <w:rPr>
          <w:rFonts w:hint="eastAsia"/>
        </w:rPr>
        <w:t>無法處理具高斯性質的</w:t>
      </w:r>
      <w:r w:rsidR="00071C60">
        <w:rPr>
          <w:rFonts w:hint="eastAsia"/>
        </w:rPr>
        <w:t>表面肌電</w:t>
      </w:r>
      <w:r w:rsidR="001918E5">
        <w:rPr>
          <w:rFonts w:hint="eastAsia"/>
        </w:rPr>
        <w:t>訊號的問題。</w:t>
      </w:r>
      <w:r w:rsidR="00B93495">
        <w:rPr>
          <w:rFonts w:hint="eastAsia"/>
        </w:rPr>
        <w:t>透過</w:t>
      </w:r>
      <w:r w:rsidR="002E5E92">
        <w:rPr>
          <w:rFonts w:hint="eastAsia"/>
        </w:rPr>
        <w:t>自製的</w:t>
      </w:r>
      <w:r w:rsidR="00B93495">
        <w:rPr>
          <w:rFonts w:hint="eastAsia"/>
        </w:rPr>
        <w:t>手腕角度估測</w:t>
      </w:r>
      <w:r w:rsidR="002E5E92">
        <w:rPr>
          <w:rFonts w:hint="eastAsia"/>
        </w:rPr>
        <w:t>系統進行</w:t>
      </w:r>
      <w:r w:rsidR="00D9520E">
        <w:rPr>
          <w:rFonts w:hint="eastAsia"/>
        </w:rPr>
        <w:t>實驗，我們</w:t>
      </w:r>
      <w:r w:rsidR="003E2332">
        <w:rPr>
          <w:rFonts w:hint="eastAsia"/>
        </w:rPr>
        <w:t>評估了</w:t>
      </w:r>
      <w:r w:rsidR="007D730E">
        <w:rPr>
          <w:rFonts w:hint="eastAsia"/>
        </w:rPr>
        <w:t>兩種</w:t>
      </w:r>
      <w:r w:rsidR="00E87030">
        <w:rPr>
          <w:rFonts w:hint="eastAsia"/>
        </w:rPr>
        <w:t>訊號分離演算法處理</w:t>
      </w:r>
      <w:r w:rsidR="002611D2">
        <w:rPr>
          <w:rFonts w:hint="eastAsia"/>
        </w:rPr>
        <w:t>對於手腕角度</w:t>
      </w:r>
      <w:r w:rsidR="00263853">
        <w:rPr>
          <w:rFonts w:hint="eastAsia"/>
        </w:rPr>
        <w:t>估測準確率</w:t>
      </w:r>
      <w:r w:rsidR="002C76B0">
        <w:rPr>
          <w:rFonts w:hint="eastAsia"/>
        </w:rPr>
        <w:t>的提升</w:t>
      </w:r>
      <w:r w:rsidR="00B93495">
        <w:rPr>
          <w:rFonts w:hint="eastAsia"/>
        </w:rPr>
        <w:t>。</w:t>
      </w:r>
      <w:r w:rsidR="002C76B0">
        <w:rPr>
          <w:rFonts w:hint="eastAsia"/>
        </w:rPr>
        <w:t>在四通道</w:t>
      </w:r>
      <w:bookmarkStart w:id="24" w:name="OLE_LINK42"/>
      <w:bookmarkStart w:id="25" w:name="OLE_LINK43"/>
      <w:bookmarkStart w:id="26" w:name="OLE_LINK44"/>
      <w:r w:rsidR="00EF3A23">
        <w:rPr>
          <w:rFonts w:hint="eastAsia"/>
        </w:rPr>
        <w:t>表面式肌電訊號量測</w:t>
      </w:r>
      <w:bookmarkEnd w:id="24"/>
      <w:bookmarkEnd w:id="25"/>
      <w:bookmarkEnd w:id="26"/>
      <w:r w:rsidR="003016DF">
        <w:rPr>
          <w:rFonts w:hint="eastAsia"/>
        </w:rPr>
        <w:t>中，</w:t>
      </w:r>
      <w:r w:rsidR="0009081B">
        <w:rPr>
          <w:rFonts w:hint="eastAsia"/>
        </w:rPr>
        <w:t>訊號分離演算法</w:t>
      </w:r>
      <w:r w:rsidR="00A91464">
        <w:rPr>
          <w:rFonts w:hint="eastAsia"/>
        </w:rPr>
        <w:t>對於估測準確率</w:t>
      </w:r>
      <w:r w:rsidR="00F909D2">
        <w:rPr>
          <w:rFonts w:hint="eastAsia"/>
        </w:rPr>
        <w:t>（以</w:t>
      </w:r>
      <w:r w:rsidR="00F909D2">
        <w:t>RMSE</w:t>
      </w:r>
      <w:r w:rsidR="00F909D2">
        <w:rPr>
          <w:rFonts w:hint="eastAsia"/>
        </w:rPr>
        <w:t>量化）</w:t>
      </w:r>
      <w:r w:rsidR="0009081B">
        <w:rPr>
          <w:rFonts w:hint="eastAsia"/>
        </w:rPr>
        <w:t>有</w:t>
      </w:r>
      <w:r w:rsidR="00C01699">
        <w:t>10~2</w:t>
      </w:r>
      <w:r w:rsidR="0009081B">
        <w:t>0%</w:t>
      </w:r>
      <w:r w:rsidR="0009081B">
        <w:rPr>
          <w:rFonts w:hint="eastAsia"/>
        </w:rPr>
        <w:t>的提升；</w:t>
      </w:r>
      <w:r w:rsidR="00B356EB">
        <w:rPr>
          <w:rFonts w:hint="eastAsia"/>
        </w:rPr>
        <w:t>在六通道</w:t>
      </w:r>
      <w:r w:rsidR="00197EB1">
        <w:rPr>
          <w:rFonts w:hint="eastAsia"/>
        </w:rPr>
        <w:t>表面式肌電訊號量測</w:t>
      </w:r>
      <w:r w:rsidR="00B356EB">
        <w:rPr>
          <w:rFonts w:hint="eastAsia"/>
        </w:rPr>
        <w:t>中，訊號分離演算法對於估測準確率有</w:t>
      </w:r>
      <w:r w:rsidR="00C01699">
        <w:t>9</w:t>
      </w:r>
      <w:r w:rsidR="00B356EB">
        <w:t>~</w:t>
      </w:r>
      <w:r w:rsidR="00C01699">
        <w:t>16</w:t>
      </w:r>
      <w:r w:rsidR="00B356EB">
        <w:t>%</w:t>
      </w:r>
      <w:r w:rsidR="00B356EB">
        <w:rPr>
          <w:rFonts w:hint="eastAsia"/>
        </w:rPr>
        <w:t>的提升</w:t>
      </w:r>
      <w:r w:rsidR="00661A5B">
        <w:rPr>
          <w:rFonts w:hint="eastAsia"/>
        </w:rPr>
        <w:t>。</w:t>
      </w:r>
    </w:p>
    <w:p w14:paraId="28D98202" w14:textId="04775895" w:rsidR="00D9520E" w:rsidRPr="003E2332" w:rsidRDefault="00D9520E" w:rsidP="005B0131">
      <w:pPr>
        <w:wordWrap/>
      </w:pPr>
    </w:p>
    <w:p w14:paraId="2AA85844" w14:textId="4759CDA0" w:rsidR="00CF5E84" w:rsidRDefault="00CF5E84" w:rsidP="005B0131">
      <w:pPr>
        <w:pStyle w:val="Title"/>
        <w:wordWrap/>
      </w:pPr>
      <w:bookmarkStart w:id="27" w:name="_Toc357024739"/>
      <w:bookmarkStart w:id="28" w:name="_Toc528338387"/>
      <w:bookmarkStart w:id="29" w:name="_Toc536370921"/>
      <w:r w:rsidRPr="00E73EEA">
        <w:lastRenderedPageBreak/>
        <w:t>ABSTRACT</w:t>
      </w:r>
      <w:bookmarkEnd w:id="29"/>
    </w:p>
    <w:p w14:paraId="7FB475E2" w14:textId="34EC9392" w:rsidR="003A4940" w:rsidRDefault="003A4940" w:rsidP="005B0131">
      <w:pPr>
        <w:wordWrap/>
        <w:ind w:firstLine="0"/>
      </w:pPr>
    </w:p>
    <w:p w14:paraId="3AB90B8F" w14:textId="6D56D467" w:rsidR="003A4940" w:rsidRDefault="00234485" w:rsidP="005B0131">
      <w:pPr>
        <w:wordWrap/>
        <w:ind w:firstLine="0"/>
        <w:jc w:val="center"/>
        <w:rPr>
          <w:sz w:val="28"/>
        </w:rPr>
      </w:pPr>
      <w:r>
        <w:rPr>
          <w:sz w:val="28"/>
        </w:rPr>
        <w:t xml:space="preserve">sEMG Signal Source Separation for </w:t>
      </w:r>
      <w:r w:rsidR="00185637">
        <w:rPr>
          <w:sz w:val="28"/>
        </w:rPr>
        <w:t>Wrist</w:t>
      </w:r>
      <w:r w:rsidR="009558D7">
        <w:rPr>
          <w:sz w:val="28"/>
        </w:rPr>
        <w:t xml:space="preserve"> Angle Estimation</w:t>
      </w:r>
    </w:p>
    <w:p w14:paraId="67FD3999" w14:textId="43A8785A" w:rsidR="003A4940" w:rsidRDefault="00712E8D" w:rsidP="005B0131">
      <w:pPr>
        <w:wordWrap/>
        <w:ind w:firstLine="0"/>
        <w:jc w:val="center"/>
        <w:rPr>
          <w:sz w:val="28"/>
        </w:rPr>
      </w:pPr>
      <w:r>
        <w:rPr>
          <w:rFonts w:hint="eastAsia"/>
          <w:sz w:val="28"/>
        </w:rPr>
        <w:t>S</w:t>
      </w:r>
      <w:r>
        <w:rPr>
          <w:sz w:val="28"/>
        </w:rPr>
        <w:t>tudent: Jacky Wang   Advisor: Lennon Dung</w:t>
      </w:r>
    </w:p>
    <w:p w14:paraId="311DE492" w14:textId="77777777" w:rsidR="00712E8D" w:rsidRPr="00CC25B1" w:rsidRDefault="00712E8D" w:rsidP="005B0131">
      <w:pPr>
        <w:wordWrap/>
        <w:ind w:firstLine="0"/>
        <w:jc w:val="center"/>
        <w:rPr>
          <w:sz w:val="28"/>
        </w:rPr>
      </w:pPr>
    </w:p>
    <w:p w14:paraId="20A8A5C0" w14:textId="00EB79AA" w:rsidR="00712E8D" w:rsidRDefault="00712E8D" w:rsidP="005B0131">
      <w:pPr>
        <w:wordWrap/>
        <w:jc w:val="center"/>
      </w:pPr>
      <w:r>
        <w:t>Institute of Electrical and Control Engineering</w:t>
      </w:r>
    </w:p>
    <w:p w14:paraId="72E61596" w14:textId="3CF78B6B" w:rsidR="003A4940" w:rsidRDefault="00712E8D" w:rsidP="005B0131">
      <w:pPr>
        <w:wordWrap/>
        <w:jc w:val="center"/>
      </w:pPr>
      <w:r>
        <w:t>National Chiao-Tung University</w:t>
      </w:r>
    </w:p>
    <w:p w14:paraId="7FAC6E98" w14:textId="29BDD589" w:rsidR="007A3905" w:rsidRDefault="007A3905" w:rsidP="005B0131">
      <w:pPr>
        <w:wordWrap/>
      </w:pPr>
    </w:p>
    <w:p w14:paraId="72B5A6CF" w14:textId="085DD555" w:rsidR="007A3905" w:rsidRPr="003A4940" w:rsidRDefault="00D65484" w:rsidP="005B0131">
      <w:pPr>
        <w:wordWrap/>
        <w:ind w:firstLine="475"/>
      </w:pPr>
      <w:r>
        <w:t>In this thesis surface EMG signal</w:t>
      </w:r>
      <w:bookmarkStart w:id="30" w:name="OLE_LINK45"/>
      <w:bookmarkStart w:id="31" w:name="OLE_LINK46"/>
      <w:bookmarkStart w:id="32" w:name="OLE_LINK47"/>
      <w:r>
        <w:t xml:space="preserve"> (sEMG)</w:t>
      </w:r>
      <w:r w:rsidR="0061582E">
        <w:t xml:space="preserve"> is used</w:t>
      </w:r>
      <w:r>
        <w:t xml:space="preserve"> to estimate the wrist angle. s</w:t>
      </w:r>
      <w:r w:rsidR="002F5859">
        <w:t>EMG</w:t>
      </w:r>
      <w:r w:rsidR="00046F9D">
        <w:t xml:space="preserve"> signal</w:t>
      </w:r>
      <w:r w:rsidR="002F5859">
        <w:t xml:space="preserve"> </w:t>
      </w:r>
      <w:bookmarkEnd w:id="30"/>
      <w:bookmarkEnd w:id="31"/>
      <w:bookmarkEnd w:id="32"/>
      <w:r>
        <w:t xml:space="preserve">reflects the </w:t>
      </w:r>
      <w:r w:rsidR="00DC3C4B">
        <w:t xml:space="preserve">effort of the muscle. </w:t>
      </w:r>
      <w:r w:rsidR="00DC3C4B">
        <w:rPr>
          <w:rFonts w:hint="eastAsia"/>
        </w:rPr>
        <w:t>W</w:t>
      </w:r>
      <w:r>
        <w:t>hen measuring sEMG signal</w:t>
      </w:r>
      <w:r w:rsidR="00046F9D">
        <w:t xml:space="preserve">, </w:t>
      </w:r>
      <w:r w:rsidR="007C7159">
        <w:t>a single electrode can receive EMG signal from multiple muscle group, affected by the cross-talk</w:t>
      </w:r>
      <w:r w:rsidR="009B53F0">
        <w:t xml:space="preserve"> from muscles</w:t>
      </w:r>
      <w:r w:rsidR="00A31803" w:rsidRPr="00A31803">
        <w:t xml:space="preserve"> </w:t>
      </w:r>
      <w:r w:rsidR="00A31803">
        <w:t>Previous research applied ICA algorithm to sEMG signal to separate EMG signal from di</w:t>
      </w:r>
      <w:r w:rsidR="00A14312">
        <w:t xml:space="preserve">fferent muscle group. However, </w:t>
      </w:r>
      <w:r w:rsidR="00A31803">
        <w:t>EMG signal source is a highly gaussian signal source, ICA is ineffective.</w:t>
      </w:r>
      <w:r w:rsidR="008B6911">
        <w:rPr>
          <w:rFonts w:hint="eastAsia"/>
        </w:rPr>
        <w:t xml:space="preserve"> </w:t>
      </w:r>
      <w:r w:rsidR="001450CB">
        <w:t>This</w:t>
      </w:r>
      <w:r w:rsidR="009151C4">
        <w:t xml:space="preserve"> </w:t>
      </w:r>
      <w:r w:rsidR="005E1D62">
        <w:t>thesis</w:t>
      </w:r>
      <w:r w:rsidR="009151C4">
        <w:t xml:space="preserve"> </w:t>
      </w:r>
      <w:r w:rsidR="007B3B5F">
        <w:t>devised a sEMG signal</w:t>
      </w:r>
      <w:r w:rsidR="00981360">
        <w:t xml:space="preserve"> power separation method, windowed </w:t>
      </w:r>
      <w:r w:rsidR="007B3B5F">
        <w:t>RMS</w:t>
      </w:r>
      <w:r w:rsidR="00981360">
        <w:rPr>
          <w:rFonts w:hint="eastAsia"/>
        </w:rPr>
        <w:t xml:space="preserve"> is</w:t>
      </w:r>
      <w:r w:rsidR="00981360">
        <w:t xml:space="preserve"> used</w:t>
      </w:r>
      <w:r w:rsidR="007B3B5F">
        <w:t xml:space="preserve"> to extract sEMG signal power, then two signal separation algorithm</w:t>
      </w:r>
      <w:r w:rsidR="00F630A6">
        <w:t xml:space="preserve"> (TDSEP and nICA)</w:t>
      </w:r>
      <w:r w:rsidR="008A3935">
        <w:t xml:space="preserve"> is applied</w:t>
      </w:r>
      <w:r w:rsidR="007B3B5F">
        <w:t xml:space="preserve">, </w:t>
      </w:r>
      <w:r w:rsidR="00E0752E">
        <w:t xml:space="preserve">avoiding the problem of </w:t>
      </w:r>
      <w:r w:rsidR="00F630A6">
        <w:t>high g</w:t>
      </w:r>
      <w:r w:rsidR="00F630A6" w:rsidRPr="00F630A6">
        <w:t>aussianity</w:t>
      </w:r>
      <w:r w:rsidR="00F630A6">
        <w:t xml:space="preserve">. Using </w:t>
      </w:r>
      <w:r w:rsidR="008453B0">
        <w:t>the proposed</w:t>
      </w:r>
      <w:r w:rsidR="00F630A6">
        <w:t xml:space="preserve"> wrist angle estimation system, we evaluate the performance improvement </w:t>
      </w:r>
      <w:r w:rsidR="003D43A1">
        <w:t>of using</w:t>
      </w:r>
      <w:r w:rsidR="00F630A6">
        <w:t xml:space="preserve"> two </w:t>
      </w:r>
      <w:r w:rsidR="008F1A7E">
        <w:t>signal separation algorithm</w:t>
      </w:r>
      <w:r w:rsidR="003D43A1">
        <w:t xml:space="preserve"> in </w:t>
      </w:r>
      <w:r w:rsidR="008041A8">
        <w:t xml:space="preserve">wrist angle estimation. In 4-channel sEMG, </w:t>
      </w:r>
      <w:r w:rsidR="001520BB">
        <w:t xml:space="preserve">both algorithms </w:t>
      </w:r>
      <w:r w:rsidR="000E7C22">
        <w:t>improve</w:t>
      </w:r>
      <w:r w:rsidR="001520BB">
        <w:t xml:space="preserve"> the estimation accuracy (quantified by RMSE) by 10~</w:t>
      </w:r>
      <w:r w:rsidR="00A46038">
        <w:t>2</w:t>
      </w:r>
      <w:r w:rsidR="001520BB">
        <w:t>0%</w:t>
      </w:r>
      <w:r w:rsidR="003820CA">
        <w:t xml:space="preserve">; in 6-channel sEMG, </w:t>
      </w:r>
      <w:r w:rsidR="00250724">
        <w:t xml:space="preserve">the estimation accuracy is improved by </w:t>
      </w:r>
      <w:r w:rsidR="00A46038">
        <w:t>9</w:t>
      </w:r>
      <w:r w:rsidR="00250724">
        <w:t>~</w:t>
      </w:r>
      <w:r w:rsidR="00A46038">
        <w:t>16</w:t>
      </w:r>
      <w:r w:rsidR="00250724">
        <w:t>%</w:t>
      </w:r>
      <w:r w:rsidR="00410403">
        <w:t>.</w:t>
      </w:r>
    </w:p>
    <w:p w14:paraId="5930E7E3" w14:textId="6479C19B" w:rsidR="006B1D6F" w:rsidRDefault="0000243F" w:rsidP="005B0131">
      <w:pPr>
        <w:pStyle w:val="Title"/>
        <w:numPr>
          <w:ilvl w:val="0"/>
          <w:numId w:val="0"/>
        </w:numPr>
        <w:wordWrap/>
        <w:ind w:left="425" w:firstLine="55"/>
      </w:pPr>
      <w:bookmarkStart w:id="33" w:name="_Toc536370922"/>
      <w:bookmarkEnd w:id="27"/>
      <w:bookmarkEnd w:id="28"/>
      <w:r>
        <w:rPr>
          <w:rFonts w:hint="eastAsia"/>
        </w:rPr>
        <w:lastRenderedPageBreak/>
        <w:t>圖目錄</w:t>
      </w:r>
      <w:bookmarkEnd w:id="33"/>
    </w:p>
    <w:p w14:paraId="69F60CF7" w14:textId="6A8944F9" w:rsidR="00F86BBA" w:rsidRDefault="00CE178A">
      <w:pPr>
        <w:pStyle w:val="TableofFigures"/>
        <w:tabs>
          <w:tab w:val="right" w:leader="dot" w:pos="8290"/>
        </w:tabs>
        <w:rPr>
          <w:rFonts w:eastAsiaTheme="minorEastAsia"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36370978" w:history="1">
        <w:r w:rsidR="00F86BBA" w:rsidRPr="0050736F">
          <w:rPr>
            <w:rStyle w:val="Hyperlink"/>
            <w:rFonts w:hint="eastAsia"/>
            <w:noProof/>
          </w:rPr>
          <w:t>圖</w:t>
        </w:r>
        <w:r w:rsidR="00F86BBA" w:rsidRPr="0050736F">
          <w:rPr>
            <w:rStyle w:val="Hyperlink"/>
            <w:noProof/>
          </w:rPr>
          <w:t xml:space="preserve"> 1</w:t>
        </w:r>
        <w:r w:rsidR="00F86BBA" w:rsidRPr="0050736F">
          <w:rPr>
            <w:rStyle w:val="Hyperlink"/>
            <w:rFonts w:hint="eastAsia"/>
            <w:noProof/>
          </w:rPr>
          <w:t>：人體動作控制機制示意圖</w:t>
        </w:r>
        <w:r w:rsidR="00F86BBA">
          <w:rPr>
            <w:noProof/>
            <w:webHidden/>
          </w:rPr>
          <w:tab/>
        </w:r>
        <w:r w:rsidR="00F86BBA">
          <w:rPr>
            <w:noProof/>
            <w:webHidden/>
          </w:rPr>
          <w:fldChar w:fldCharType="begin"/>
        </w:r>
        <w:r w:rsidR="00F86BBA">
          <w:rPr>
            <w:noProof/>
            <w:webHidden/>
          </w:rPr>
          <w:instrText xml:space="preserve"> PAGEREF _Toc536370978 \h </w:instrText>
        </w:r>
        <w:r w:rsidR="00F86BBA">
          <w:rPr>
            <w:noProof/>
            <w:webHidden/>
          </w:rPr>
        </w:r>
        <w:r w:rsidR="00F86BBA">
          <w:rPr>
            <w:noProof/>
            <w:webHidden/>
          </w:rPr>
          <w:fldChar w:fldCharType="separate"/>
        </w:r>
        <w:r w:rsidR="00F86BBA">
          <w:rPr>
            <w:noProof/>
            <w:webHidden/>
          </w:rPr>
          <w:t>13</w:t>
        </w:r>
        <w:r w:rsidR="00F86BBA">
          <w:rPr>
            <w:noProof/>
            <w:webHidden/>
          </w:rPr>
          <w:fldChar w:fldCharType="end"/>
        </w:r>
      </w:hyperlink>
    </w:p>
    <w:p w14:paraId="1F5C51A0" w14:textId="2A5C3AB1" w:rsidR="00F86BBA" w:rsidRDefault="00F86BBA">
      <w:pPr>
        <w:pStyle w:val="TableofFigures"/>
        <w:tabs>
          <w:tab w:val="right" w:leader="dot" w:pos="8290"/>
        </w:tabs>
        <w:rPr>
          <w:rFonts w:eastAsiaTheme="minorEastAsia" w:cstheme="minorBidi"/>
          <w:smallCaps w:val="0"/>
          <w:noProof/>
          <w:kern w:val="0"/>
          <w:sz w:val="22"/>
          <w:szCs w:val="22"/>
        </w:rPr>
      </w:pPr>
      <w:hyperlink w:anchor="_Toc536370979" w:history="1">
        <w:r w:rsidRPr="0050736F">
          <w:rPr>
            <w:rStyle w:val="Hyperlink"/>
            <w:rFonts w:hint="eastAsia"/>
            <w:noProof/>
          </w:rPr>
          <w:t>圖</w:t>
        </w:r>
        <w:r w:rsidRPr="0050736F">
          <w:rPr>
            <w:rStyle w:val="Hyperlink"/>
            <w:noProof/>
          </w:rPr>
          <w:t xml:space="preserve"> 2</w:t>
        </w:r>
        <w:r w:rsidRPr="0050736F">
          <w:rPr>
            <w:rStyle w:val="Hyperlink"/>
            <w:rFonts w:hint="eastAsia"/>
            <w:noProof/>
          </w:rPr>
          <w:t>：侵入式</w:t>
        </w:r>
        <w:r w:rsidRPr="0050736F">
          <w:rPr>
            <w:rStyle w:val="Hyperlink"/>
            <w:noProof/>
          </w:rPr>
          <w:t>EMG</w:t>
        </w:r>
        <w:r>
          <w:rPr>
            <w:noProof/>
            <w:webHidden/>
          </w:rPr>
          <w:tab/>
        </w:r>
        <w:r>
          <w:rPr>
            <w:noProof/>
            <w:webHidden/>
          </w:rPr>
          <w:fldChar w:fldCharType="begin"/>
        </w:r>
        <w:r>
          <w:rPr>
            <w:noProof/>
            <w:webHidden/>
          </w:rPr>
          <w:instrText xml:space="preserve"> PAGEREF _Toc536370979 \h </w:instrText>
        </w:r>
        <w:r>
          <w:rPr>
            <w:noProof/>
            <w:webHidden/>
          </w:rPr>
        </w:r>
        <w:r>
          <w:rPr>
            <w:noProof/>
            <w:webHidden/>
          </w:rPr>
          <w:fldChar w:fldCharType="separate"/>
        </w:r>
        <w:r>
          <w:rPr>
            <w:noProof/>
            <w:webHidden/>
          </w:rPr>
          <w:t>14</w:t>
        </w:r>
        <w:r>
          <w:rPr>
            <w:noProof/>
            <w:webHidden/>
          </w:rPr>
          <w:fldChar w:fldCharType="end"/>
        </w:r>
      </w:hyperlink>
    </w:p>
    <w:p w14:paraId="33B41E33" w14:textId="6F62E62E" w:rsidR="00F86BBA" w:rsidRDefault="00F86BBA">
      <w:pPr>
        <w:pStyle w:val="TableofFigures"/>
        <w:tabs>
          <w:tab w:val="right" w:leader="dot" w:pos="8290"/>
        </w:tabs>
        <w:rPr>
          <w:rFonts w:eastAsiaTheme="minorEastAsia" w:cstheme="minorBidi"/>
          <w:smallCaps w:val="0"/>
          <w:noProof/>
          <w:kern w:val="0"/>
          <w:sz w:val="22"/>
          <w:szCs w:val="22"/>
        </w:rPr>
      </w:pPr>
      <w:hyperlink w:anchor="_Toc536370980" w:history="1">
        <w:r w:rsidRPr="0050736F">
          <w:rPr>
            <w:rStyle w:val="Hyperlink"/>
            <w:rFonts w:hint="eastAsia"/>
            <w:noProof/>
          </w:rPr>
          <w:t>圖</w:t>
        </w:r>
        <w:r w:rsidRPr="0050736F">
          <w:rPr>
            <w:rStyle w:val="Hyperlink"/>
            <w:noProof/>
          </w:rPr>
          <w:t xml:space="preserve"> 3</w:t>
        </w:r>
        <w:r w:rsidRPr="0050736F">
          <w:rPr>
            <w:rStyle w:val="Hyperlink"/>
            <w:rFonts w:hint="eastAsia"/>
            <w:noProof/>
          </w:rPr>
          <w:t>：雙極式</w:t>
        </w:r>
        <w:r w:rsidRPr="0050736F">
          <w:rPr>
            <w:rStyle w:val="Hyperlink"/>
            <w:noProof/>
          </w:rPr>
          <w:t>sEMG</w:t>
        </w:r>
        <w:r w:rsidRPr="0050736F">
          <w:rPr>
            <w:rStyle w:val="Hyperlink"/>
            <w:rFonts w:hint="eastAsia"/>
            <w:noProof/>
          </w:rPr>
          <w:t>電極</w:t>
        </w:r>
        <w:r>
          <w:rPr>
            <w:noProof/>
            <w:webHidden/>
          </w:rPr>
          <w:tab/>
        </w:r>
        <w:r>
          <w:rPr>
            <w:noProof/>
            <w:webHidden/>
          </w:rPr>
          <w:fldChar w:fldCharType="begin"/>
        </w:r>
        <w:r>
          <w:rPr>
            <w:noProof/>
            <w:webHidden/>
          </w:rPr>
          <w:instrText xml:space="preserve"> PAGEREF _Toc536370980 \h </w:instrText>
        </w:r>
        <w:r>
          <w:rPr>
            <w:noProof/>
            <w:webHidden/>
          </w:rPr>
        </w:r>
        <w:r>
          <w:rPr>
            <w:noProof/>
            <w:webHidden/>
          </w:rPr>
          <w:fldChar w:fldCharType="separate"/>
        </w:r>
        <w:r>
          <w:rPr>
            <w:noProof/>
            <w:webHidden/>
          </w:rPr>
          <w:t>15</w:t>
        </w:r>
        <w:r>
          <w:rPr>
            <w:noProof/>
            <w:webHidden/>
          </w:rPr>
          <w:fldChar w:fldCharType="end"/>
        </w:r>
      </w:hyperlink>
    </w:p>
    <w:p w14:paraId="1FF75169" w14:textId="74D66DDC" w:rsidR="00F86BBA" w:rsidRDefault="00F86BBA">
      <w:pPr>
        <w:pStyle w:val="TableofFigures"/>
        <w:tabs>
          <w:tab w:val="right" w:leader="dot" w:pos="8290"/>
        </w:tabs>
        <w:rPr>
          <w:rFonts w:eastAsiaTheme="minorEastAsia" w:cstheme="minorBidi"/>
          <w:smallCaps w:val="0"/>
          <w:noProof/>
          <w:kern w:val="0"/>
          <w:sz w:val="22"/>
          <w:szCs w:val="22"/>
        </w:rPr>
      </w:pPr>
      <w:hyperlink w:anchor="_Toc536370981" w:history="1">
        <w:r w:rsidRPr="0050736F">
          <w:rPr>
            <w:rStyle w:val="Hyperlink"/>
            <w:rFonts w:hint="eastAsia"/>
            <w:noProof/>
          </w:rPr>
          <w:t>圖</w:t>
        </w:r>
        <w:r w:rsidRPr="0050736F">
          <w:rPr>
            <w:rStyle w:val="Hyperlink"/>
            <w:noProof/>
          </w:rPr>
          <w:t xml:space="preserve"> 4</w:t>
        </w:r>
        <w:r w:rsidRPr="0050736F">
          <w:rPr>
            <w:rStyle w:val="Hyperlink"/>
            <w:rFonts w:hint="eastAsia"/>
            <w:noProof/>
          </w:rPr>
          <w:t>：表面式</w:t>
        </w:r>
        <w:r w:rsidRPr="0050736F">
          <w:rPr>
            <w:rStyle w:val="Hyperlink"/>
            <w:noProof/>
          </w:rPr>
          <w:t>EMG</w:t>
        </w:r>
        <w:r w:rsidRPr="0050736F">
          <w:rPr>
            <w:rStyle w:val="Hyperlink"/>
            <w:rFonts w:hint="eastAsia"/>
            <w:noProof/>
          </w:rPr>
          <w:t>陣列</w:t>
        </w:r>
        <w:r>
          <w:rPr>
            <w:noProof/>
            <w:webHidden/>
          </w:rPr>
          <w:tab/>
        </w:r>
        <w:r>
          <w:rPr>
            <w:noProof/>
            <w:webHidden/>
          </w:rPr>
          <w:fldChar w:fldCharType="begin"/>
        </w:r>
        <w:r>
          <w:rPr>
            <w:noProof/>
            <w:webHidden/>
          </w:rPr>
          <w:instrText xml:space="preserve"> PAGEREF _Toc536370981 \h </w:instrText>
        </w:r>
        <w:r>
          <w:rPr>
            <w:noProof/>
            <w:webHidden/>
          </w:rPr>
        </w:r>
        <w:r>
          <w:rPr>
            <w:noProof/>
            <w:webHidden/>
          </w:rPr>
          <w:fldChar w:fldCharType="separate"/>
        </w:r>
        <w:r>
          <w:rPr>
            <w:noProof/>
            <w:webHidden/>
          </w:rPr>
          <w:t>15</w:t>
        </w:r>
        <w:r>
          <w:rPr>
            <w:noProof/>
            <w:webHidden/>
          </w:rPr>
          <w:fldChar w:fldCharType="end"/>
        </w:r>
      </w:hyperlink>
    </w:p>
    <w:p w14:paraId="6DFAFC8A" w14:textId="2983804E" w:rsidR="00F86BBA" w:rsidRDefault="00F86BBA">
      <w:pPr>
        <w:pStyle w:val="TableofFigures"/>
        <w:tabs>
          <w:tab w:val="right" w:leader="dot" w:pos="8290"/>
        </w:tabs>
        <w:rPr>
          <w:rFonts w:eastAsiaTheme="minorEastAsia" w:cstheme="minorBidi"/>
          <w:smallCaps w:val="0"/>
          <w:noProof/>
          <w:kern w:val="0"/>
          <w:sz w:val="22"/>
          <w:szCs w:val="22"/>
        </w:rPr>
      </w:pPr>
      <w:hyperlink w:anchor="_Toc536370982" w:history="1">
        <w:r w:rsidRPr="0050736F">
          <w:rPr>
            <w:rStyle w:val="Hyperlink"/>
            <w:rFonts w:hint="eastAsia"/>
            <w:noProof/>
          </w:rPr>
          <w:t>圖</w:t>
        </w:r>
        <w:r w:rsidRPr="0050736F">
          <w:rPr>
            <w:rStyle w:val="Hyperlink"/>
            <w:noProof/>
          </w:rPr>
          <w:t xml:space="preserve"> 5</w:t>
        </w:r>
        <w:r w:rsidRPr="0050736F">
          <w:rPr>
            <w:rStyle w:val="Hyperlink"/>
            <w:rFonts w:hint="eastAsia"/>
            <w:noProof/>
          </w:rPr>
          <w:t>：</w:t>
        </w:r>
        <w:r w:rsidRPr="0050736F">
          <w:rPr>
            <w:rStyle w:val="Hyperlink"/>
            <w:noProof/>
          </w:rPr>
          <w:t>sEMG</w:t>
        </w:r>
        <w:r w:rsidRPr="0050736F">
          <w:rPr>
            <w:rStyle w:val="Hyperlink"/>
            <w:rFonts w:hint="eastAsia"/>
            <w:noProof/>
          </w:rPr>
          <w:t>交擾</w:t>
        </w:r>
        <w:r>
          <w:rPr>
            <w:noProof/>
            <w:webHidden/>
          </w:rPr>
          <w:tab/>
        </w:r>
        <w:r>
          <w:rPr>
            <w:noProof/>
            <w:webHidden/>
          </w:rPr>
          <w:fldChar w:fldCharType="begin"/>
        </w:r>
        <w:r>
          <w:rPr>
            <w:noProof/>
            <w:webHidden/>
          </w:rPr>
          <w:instrText xml:space="preserve"> PAGEREF _Toc536370982 \h </w:instrText>
        </w:r>
        <w:r>
          <w:rPr>
            <w:noProof/>
            <w:webHidden/>
          </w:rPr>
        </w:r>
        <w:r>
          <w:rPr>
            <w:noProof/>
            <w:webHidden/>
          </w:rPr>
          <w:fldChar w:fldCharType="separate"/>
        </w:r>
        <w:r>
          <w:rPr>
            <w:noProof/>
            <w:webHidden/>
          </w:rPr>
          <w:t>15</w:t>
        </w:r>
        <w:r>
          <w:rPr>
            <w:noProof/>
            <w:webHidden/>
          </w:rPr>
          <w:fldChar w:fldCharType="end"/>
        </w:r>
      </w:hyperlink>
    </w:p>
    <w:p w14:paraId="50B71A57" w14:textId="4261F2BD" w:rsidR="00F86BBA" w:rsidRDefault="00F86BBA">
      <w:pPr>
        <w:pStyle w:val="TableofFigures"/>
        <w:tabs>
          <w:tab w:val="right" w:leader="dot" w:pos="8290"/>
        </w:tabs>
        <w:rPr>
          <w:rFonts w:eastAsiaTheme="minorEastAsia" w:cstheme="minorBidi"/>
          <w:smallCaps w:val="0"/>
          <w:noProof/>
          <w:kern w:val="0"/>
          <w:sz w:val="22"/>
          <w:szCs w:val="22"/>
        </w:rPr>
      </w:pPr>
      <w:hyperlink w:anchor="_Toc536370983" w:history="1">
        <w:r w:rsidRPr="0050736F">
          <w:rPr>
            <w:rStyle w:val="Hyperlink"/>
            <w:rFonts w:hint="eastAsia"/>
            <w:noProof/>
          </w:rPr>
          <w:t>圖</w:t>
        </w:r>
        <w:r w:rsidRPr="0050736F">
          <w:rPr>
            <w:rStyle w:val="Hyperlink"/>
            <w:noProof/>
          </w:rPr>
          <w:t xml:space="preserve"> 6</w:t>
        </w:r>
        <w:r w:rsidRPr="0050736F">
          <w:rPr>
            <w:rStyle w:val="Hyperlink"/>
            <w:rFonts w:hint="eastAsia"/>
            <w:noProof/>
          </w:rPr>
          <w:t>：雙極式</w:t>
        </w:r>
        <w:r w:rsidRPr="0050736F">
          <w:rPr>
            <w:rStyle w:val="Hyperlink"/>
            <w:noProof/>
          </w:rPr>
          <w:t>sEMG</w:t>
        </w:r>
        <w:r w:rsidRPr="0050736F">
          <w:rPr>
            <w:rStyle w:val="Hyperlink"/>
            <w:rFonts w:hint="eastAsia"/>
            <w:noProof/>
          </w:rPr>
          <w:t>等效電路</w:t>
        </w:r>
        <w:r>
          <w:rPr>
            <w:noProof/>
            <w:webHidden/>
          </w:rPr>
          <w:tab/>
        </w:r>
        <w:r>
          <w:rPr>
            <w:noProof/>
            <w:webHidden/>
          </w:rPr>
          <w:fldChar w:fldCharType="begin"/>
        </w:r>
        <w:r>
          <w:rPr>
            <w:noProof/>
            <w:webHidden/>
          </w:rPr>
          <w:instrText xml:space="preserve"> PAGEREF _Toc536370983 \h </w:instrText>
        </w:r>
        <w:r>
          <w:rPr>
            <w:noProof/>
            <w:webHidden/>
          </w:rPr>
        </w:r>
        <w:r>
          <w:rPr>
            <w:noProof/>
            <w:webHidden/>
          </w:rPr>
          <w:fldChar w:fldCharType="separate"/>
        </w:r>
        <w:r>
          <w:rPr>
            <w:noProof/>
            <w:webHidden/>
          </w:rPr>
          <w:t>16</w:t>
        </w:r>
        <w:r>
          <w:rPr>
            <w:noProof/>
            <w:webHidden/>
          </w:rPr>
          <w:fldChar w:fldCharType="end"/>
        </w:r>
      </w:hyperlink>
    </w:p>
    <w:p w14:paraId="1B7A5E24" w14:textId="1322532F" w:rsidR="00F86BBA" w:rsidRDefault="00F86BBA">
      <w:pPr>
        <w:pStyle w:val="TableofFigures"/>
        <w:tabs>
          <w:tab w:val="right" w:leader="dot" w:pos="8290"/>
        </w:tabs>
        <w:rPr>
          <w:rFonts w:eastAsiaTheme="minorEastAsia" w:cstheme="minorBidi"/>
          <w:smallCaps w:val="0"/>
          <w:noProof/>
          <w:kern w:val="0"/>
          <w:sz w:val="22"/>
          <w:szCs w:val="22"/>
        </w:rPr>
      </w:pPr>
      <w:hyperlink w:anchor="_Toc536370984" w:history="1">
        <w:r w:rsidRPr="0050736F">
          <w:rPr>
            <w:rStyle w:val="Hyperlink"/>
            <w:rFonts w:hint="eastAsia"/>
            <w:noProof/>
          </w:rPr>
          <w:t>圖</w:t>
        </w:r>
        <w:r w:rsidRPr="0050736F">
          <w:rPr>
            <w:rStyle w:val="Hyperlink"/>
            <w:noProof/>
          </w:rPr>
          <w:t xml:space="preserve"> 7</w:t>
        </w:r>
        <w:r w:rsidRPr="0050736F">
          <w:rPr>
            <w:rStyle w:val="Hyperlink"/>
            <w:rFonts w:hint="eastAsia"/>
            <w:noProof/>
          </w:rPr>
          <w:t>：人類前臂肌肉</w:t>
        </w:r>
        <w:r>
          <w:rPr>
            <w:noProof/>
            <w:webHidden/>
          </w:rPr>
          <w:tab/>
        </w:r>
        <w:r>
          <w:rPr>
            <w:noProof/>
            <w:webHidden/>
          </w:rPr>
          <w:fldChar w:fldCharType="begin"/>
        </w:r>
        <w:r>
          <w:rPr>
            <w:noProof/>
            <w:webHidden/>
          </w:rPr>
          <w:instrText xml:space="preserve"> PAGEREF _Toc536370984 \h </w:instrText>
        </w:r>
        <w:r>
          <w:rPr>
            <w:noProof/>
            <w:webHidden/>
          </w:rPr>
        </w:r>
        <w:r>
          <w:rPr>
            <w:noProof/>
            <w:webHidden/>
          </w:rPr>
          <w:fldChar w:fldCharType="separate"/>
        </w:r>
        <w:r>
          <w:rPr>
            <w:noProof/>
            <w:webHidden/>
          </w:rPr>
          <w:t>18</w:t>
        </w:r>
        <w:r>
          <w:rPr>
            <w:noProof/>
            <w:webHidden/>
          </w:rPr>
          <w:fldChar w:fldCharType="end"/>
        </w:r>
      </w:hyperlink>
    </w:p>
    <w:p w14:paraId="407A3916" w14:textId="28EA4D56" w:rsidR="00F86BBA" w:rsidRDefault="00F86BBA">
      <w:pPr>
        <w:pStyle w:val="TableofFigures"/>
        <w:tabs>
          <w:tab w:val="right" w:leader="dot" w:pos="8290"/>
        </w:tabs>
        <w:rPr>
          <w:rFonts w:eastAsiaTheme="minorEastAsia" w:cstheme="minorBidi"/>
          <w:smallCaps w:val="0"/>
          <w:noProof/>
          <w:kern w:val="0"/>
          <w:sz w:val="22"/>
          <w:szCs w:val="22"/>
        </w:rPr>
      </w:pPr>
      <w:hyperlink w:anchor="_Toc536370985" w:history="1">
        <w:r w:rsidRPr="0050736F">
          <w:rPr>
            <w:rStyle w:val="Hyperlink"/>
            <w:rFonts w:hint="eastAsia"/>
            <w:noProof/>
          </w:rPr>
          <w:t>圖</w:t>
        </w:r>
        <w:r w:rsidRPr="0050736F">
          <w:rPr>
            <w:rStyle w:val="Hyperlink"/>
            <w:noProof/>
          </w:rPr>
          <w:t xml:space="preserve"> 8</w:t>
        </w:r>
        <w:r w:rsidRPr="0050736F">
          <w:rPr>
            <w:rStyle w:val="Hyperlink"/>
            <w:rFonts w:hint="eastAsia"/>
            <w:noProof/>
          </w:rPr>
          <w:t>：手腕動作</w:t>
        </w:r>
        <w:r>
          <w:rPr>
            <w:noProof/>
            <w:webHidden/>
          </w:rPr>
          <w:tab/>
        </w:r>
        <w:r>
          <w:rPr>
            <w:noProof/>
            <w:webHidden/>
          </w:rPr>
          <w:fldChar w:fldCharType="begin"/>
        </w:r>
        <w:r>
          <w:rPr>
            <w:noProof/>
            <w:webHidden/>
          </w:rPr>
          <w:instrText xml:space="preserve"> PAGEREF _Toc536370985 \h </w:instrText>
        </w:r>
        <w:r>
          <w:rPr>
            <w:noProof/>
            <w:webHidden/>
          </w:rPr>
        </w:r>
        <w:r>
          <w:rPr>
            <w:noProof/>
            <w:webHidden/>
          </w:rPr>
          <w:fldChar w:fldCharType="separate"/>
        </w:r>
        <w:r>
          <w:rPr>
            <w:noProof/>
            <w:webHidden/>
          </w:rPr>
          <w:t>19</w:t>
        </w:r>
        <w:r>
          <w:rPr>
            <w:noProof/>
            <w:webHidden/>
          </w:rPr>
          <w:fldChar w:fldCharType="end"/>
        </w:r>
      </w:hyperlink>
    </w:p>
    <w:p w14:paraId="2BECC8B3" w14:textId="524D008D" w:rsidR="00F86BBA" w:rsidRDefault="00F86BBA">
      <w:pPr>
        <w:pStyle w:val="TableofFigures"/>
        <w:tabs>
          <w:tab w:val="right" w:leader="dot" w:pos="8290"/>
        </w:tabs>
        <w:rPr>
          <w:rFonts w:eastAsiaTheme="minorEastAsia" w:cstheme="minorBidi"/>
          <w:smallCaps w:val="0"/>
          <w:noProof/>
          <w:kern w:val="0"/>
          <w:sz w:val="22"/>
          <w:szCs w:val="22"/>
        </w:rPr>
      </w:pPr>
      <w:hyperlink w:anchor="_Toc536370986" w:history="1">
        <w:r w:rsidRPr="0050736F">
          <w:rPr>
            <w:rStyle w:val="Hyperlink"/>
            <w:rFonts w:hint="eastAsia"/>
            <w:noProof/>
          </w:rPr>
          <w:t>圖</w:t>
        </w:r>
        <w:r w:rsidRPr="0050736F">
          <w:rPr>
            <w:rStyle w:val="Hyperlink"/>
            <w:noProof/>
          </w:rPr>
          <w:t xml:space="preserve"> 9</w:t>
        </w:r>
        <w:r w:rsidRPr="0050736F">
          <w:rPr>
            <w:rStyle w:val="Hyperlink"/>
            <w:rFonts w:hint="eastAsia"/>
            <w:noProof/>
          </w:rPr>
          <w:t>：手腕動作肌肉</w:t>
        </w:r>
        <w:r>
          <w:rPr>
            <w:noProof/>
            <w:webHidden/>
          </w:rPr>
          <w:tab/>
        </w:r>
        <w:r>
          <w:rPr>
            <w:noProof/>
            <w:webHidden/>
          </w:rPr>
          <w:fldChar w:fldCharType="begin"/>
        </w:r>
        <w:r>
          <w:rPr>
            <w:noProof/>
            <w:webHidden/>
          </w:rPr>
          <w:instrText xml:space="preserve"> PAGEREF _Toc536370986 \h </w:instrText>
        </w:r>
        <w:r>
          <w:rPr>
            <w:noProof/>
            <w:webHidden/>
          </w:rPr>
        </w:r>
        <w:r>
          <w:rPr>
            <w:noProof/>
            <w:webHidden/>
          </w:rPr>
          <w:fldChar w:fldCharType="separate"/>
        </w:r>
        <w:r>
          <w:rPr>
            <w:noProof/>
            <w:webHidden/>
          </w:rPr>
          <w:t>20</w:t>
        </w:r>
        <w:r>
          <w:rPr>
            <w:noProof/>
            <w:webHidden/>
          </w:rPr>
          <w:fldChar w:fldCharType="end"/>
        </w:r>
      </w:hyperlink>
    </w:p>
    <w:p w14:paraId="35DC4E59" w14:textId="7B09F05E" w:rsidR="00F86BBA" w:rsidRDefault="00F86BBA">
      <w:pPr>
        <w:pStyle w:val="TableofFigures"/>
        <w:tabs>
          <w:tab w:val="right" w:leader="dot" w:pos="8290"/>
        </w:tabs>
        <w:rPr>
          <w:rFonts w:eastAsiaTheme="minorEastAsia" w:cstheme="minorBidi"/>
          <w:smallCaps w:val="0"/>
          <w:noProof/>
          <w:kern w:val="0"/>
          <w:sz w:val="22"/>
          <w:szCs w:val="22"/>
        </w:rPr>
      </w:pPr>
      <w:hyperlink w:anchor="_Toc536370987" w:history="1">
        <w:r w:rsidRPr="0050736F">
          <w:rPr>
            <w:rStyle w:val="Hyperlink"/>
            <w:rFonts w:hint="eastAsia"/>
            <w:noProof/>
          </w:rPr>
          <w:t>圖</w:t>
        </w:r>
        <w:r w:rsidRPr="0050736F">
          <w:rPr>
            <w:rStyle w:val="Hyperlink"/>
            <w:noProof/>
          </w:rPr>
          <w:t xml:space="preserve"> 10</w:t>
        </w:r>
        <w:r w:rsidRPr="0050736F">
          <w:rPr>
            <w:rStyle w:val="Hyperlink"/>
            <w:rFonts w:hint="eastAsia"/>
            <w:noProof/>
          </w:rPr>
          <w:t>：原始</w:t>
        </w:r>
        <w:r w:rsidRPr="0050736F">
          <w:rPr>
            <w:rStyle w:val="Hyperlink"/>
            <w:noProof/>
          </w:rPr>
          <w:t>sEMG</w:t>
        </w:r>
        <w:r w:rsidRPr="0050736F">
          <w:rPr>
            <w:rStyle w:val="Hyperlink"/>
            <w:rFonts w:hint="eastAsia"/>
            <w:noProof/>
          </w:rPr>
          <w:t>訊號</w:t>
        </w:r>
        <w:r>
          <w:rPr>
            <w:noProof/>
            <w:webHidden/>
          </w:rPr>
          <w:tab/>
        </w:r>
        <w:r>
          <w:rPr>
            <w:noProof/>
            <w:webHidden/>
          </w:rPr>
          <w:fldChar w:fldCharType="begin"/>
        </w:r>
        <w:r>
          <w:rPr>
            <w:noProof/>
            <w:webHidden/>
          </w:rPr>
          <w:instrText xml:space="preserve"> PAGEREF _Toc536370987 \h </w:instrText>
        </w:r>
        <w:r>
          <w:rPr>
            <w:noProof/>
            <w:webHidden/>
          </w:rPr>
        </w:r>
        <w:r>
          <w:rPr>
            <w:noProof/>
            <w:webHidden/>
          </w:rPr>
          <w:fldChar w:fldCharType="separate"/>
        </w:r>
        <w:r>
          <w:rPr>
            <w:noProof/>
            <w:webHidden/>
          </w:rPr>
          <w:t>22</w:t>
        </w:r>
        <w:r>
          <w:rPr>
            <w:noProof/>
            <w:webHidden/>
          </w:rPr>
          <w:fldChar w:fldCharType="end"/>
        </w:r>
      </w:hyperlink>
    </w:p>
    <w:p w14:paraId="5FB68592" w14:textId="78051587" w:rsidR="00F86BBA" w:rsidRDefault="00F86BBA">
      <w:pPr>
        <w:pStyle w:val="TableofFigures"/>
        <w:tabs>
          <w:tab w:val="right" w:leader="dot" w:pos="8290"/>
        </w:tabs>
        <w:rPr>
          <w:rFonts w:eastAsiaTheme="minorEastAsia" w:cstheme="minorBidi"/>
          <w:smallCaps w:val="0"/>
          <w:noProof/>
          <w:kern w:val="0"/>
          <w:sz w:val="22"/>
          <w:szCs w:val="22"/>
        </w:rPr>
      </w:pPr>
      <w:hyperlink w:anchor="_Toc536370988" w:history="1">
        <w:r w:rsidRPr="0050736F">
          <w:rPr>
            <w:rStyle w:val="Hyperlink"/>
            <w:rFonts w:hint="eastAsia"/>
            <w:noProof/>
          </w:rPr>
          <w:t>圖</w:t>
        </w:r>
        <w:r w:rsidRPr="0050736F">
          <w:rPr>
            <w:rStyle w:val="Hyperlink"/>
            <w:noProof/>
          </w:rPr>
          <w:t xml:space="preserve"> 11</w:t>
        </w:r>
        <w:r w:rsidRPr="0050736F">
          <w:rPr>
            <w:rStyle w:val="Hyperlink"/>
            <w:rFonts w:hint="eastAsia"/>
            <w:noProof/>
          </w:rPr>
          <w:t>：</w:t>
        </w:r>
        <w:r w:rsidRPr="0050736F">
          <w:rPr>
            <w:rStyle w:val="Hyperlink"/>
            <w:noProof/>
          </w:rPr>
          <w:t>sEMG</w:t>
        </w:r>
        <w:r w:rsidRPr="0050736F">
          <w:rPr>
            <w:rStyle w:val="Hyperlink"/>
            <w:rFonts w:hint="eastAsia"/>
            <w:noProof/>
          </w:rPr>
          <w:t>訊號的</w:t>
        </w:r>
        <w:r w:rsidRPr="0050736F">
          <w:rPr>
            <w:rStyle w:val="Hyperlink"/>
            <w:noProof/>
          </w:rPr>
          <w:t>RMS</w:t>
        </w:r>
        <w:r w:rsidRPr="0050736F">
          <w:rPr>
            <w:rStyle w:val="Hyperlink"/>
            <w:rFonts w:hint="eastAsia"/>
            <w:noProof/>
          </w:rPr>
          <w:t>值</w:t>
        </w:r>
        <w:r>
          <w:rPr>
            <w:noProof/>
            <w:webHidden/>
          </w:rPr>
          <w:tab/>
        </w:r>
        <w:r>
          <w:rPr>
            <w:noProof/>
            <w:webHidden/>
          </w:rPr>
          <w:fldChar w:fldCharType="begin"/>
        </w:r>
        <w:r>
          <w:rPr>
            <w:noProof/>
            <w:webHidden/>
          </w:rPr>
          <w:instrText xml:space="preserve"> PAGEREF _Toc536370988 \h </w:instrText>
        </w:r>
        <w:r>
          <w:rPr>
            <w:noProof/>
            <w:webHidden/>
          </w:rPr>
        </w:r>
        <w:r>
          <w:rPr>
            <w:noProof/>
            <w:webHidden/>
          </w:rPr>
          <w:fldChar w:fldCharType="separate"/>
        </w:r>
        <w:r>
          <w:rPr>
            <w:noProof/>
            <w:webHidden/>
          </w:rPr>
          <w:t>22</w:t>
        </w:r>
        <w:r>
          <w:rPr>
            <w:noProof/>
            <w:webHidden/>
          </w:rPr>
          <w:fldChar w:fldCharType="end"/>
        </w:r>
      </w:hyperlink>
    </w:p>
    <w:p w14:paraId="782F18B0" w14:textId="0C778DEA" w:rsidR="00F86BBA" w:rsidRDefault="00F86BBA">
      <w:pPr>
        <w:pStyle w:val="TableofFigures"/>
        <w:tabs>
          <w:tab w:val="right" w:leader="dot" w:pos="8290"/>
        </w:tabs>
        <w:rPr>
          <w:rFonts w:eastAsiaTheme="minorEastAsia" w:cstheme="minorBidi"/>
          <w:smallCaps w:val="0"/>
          <w:noProof/>
          <w:kern w:val="0"/>
          <w:sz w:val="22"/>
          <w:szCs w:val="22"/>
        </w:rPr>
      </w:pPr>
      <w:hyperlink w:anchor="_Toc536370989" w:history="1">
        <w:r w:rsidRPr="0050736F">
          <w:rPr>
            <w:rStyle w:val="Hyperlink"/>
            <w:rFonts w:hint="eastAsia"/>
            <w:noProof/>
          </w:rPr>
          <w:t>圖</w:t>
        </w:r>
        <w:r w:rsidRPr="0050736F">
          <w:rPr>
            <w:rStyle w:val="Hyperlink"/>
            <w:noProof/>
          </w:rPr>
          <w:t xml:space="preserve"> 12</w:t>
        </w:r>
        <w:r w:rsidRPr="0050736F">
          <w:rPr>
            <w:rStyle w:val="Hyperlink"/>
            <w:rFonts w:hint="eastAsia"/>
            <w:noProof/>
          </w:rPr>
          <w:t>：</w:t>
        </w:r>
        <w:r w:rsidRPr="0050736F">
          <w:rPr>
            <w:rStyle w:val="Hyperlink"/>
            <w:noProof/>
          </w:rPr>
          <w:t>sEMG</w:t>
        </w:r>
        <w:r w:rsidRPr="0050736F">
          <w:rPr>
            <w:rStyle w:val="Hyperlink"/>
            <w:rFonts w:hint="eastAsia"/>
            <w:noProof/>
          </w:rPr>
          <w:t>訊號的</w:t>
        </w:r>
        <w:r w:rsidRPr="0050736F">
          <w:rPr>
            <w:rStyle w:val="Hyperlink"/>
            <w:noProof/>
          </w:rPr>
          <w:t>MAV</w:t>
        </w:r>
        <w:r w:rsidRPr="0050736F">
          <w:rPr>
            <w:rStyle w:val="Hyperlink"/>
            <w:rFonts w:hint="eastAsia"/>
            <w:noProof/>
          </w:rPr>
          <w:t>值</w:t>
        </w:r>
        <w:r>
          <w:rPr>
            <w:noProof/>
            <w:webHidden/>
          </w:rPr>
          <w:tab/>
        </w:r>
        <w:r>
          <w:rPr>
            <w:noProof/>
            <w:webHidden/>
          </w:rPr>
          <w:fldChar w:fldCharType="begin"/>
        </w:r>
        <w:r>
          <w:rPr>
            <w:noProof/>
            <w:webHidden/>
          </w:rPr>
          <w:instrText xml:space="preserve"> PAGEREF _Toc536370989 \h </w:instrText>
        </w:r>
        <w:r>
          <w:rPr>
            <w:noProof/>
            <w:webHidden/>
          </w:rPr>
        </w:r>
        <w:r>
          <w:rPr>
            <w:noProof/>
            <w:webHidden/>
          </w:rPr>
          <w:fldChar w:fldCharType="separate"/>
        </w:r>
        <w:r>
          <w:rPr>
            <w:noProof/>
            <w:webHidden/>
          </w:rPr>
          <w:t>23</w:t>
        </w:r>
        <w:r>
          <w:rPr>
            <w:noProof/>
            <w:webHidden/>
          </w:rPr>
          <w:fldChar w:fldCharType="end"/>
        </w:r>
      </w:hyperlink>
    </w:p>
    <w:p w14:paraId="41D3124C" w14:textId="552331B7" w:rsidR="00F86BBA" w:rsidRDefault="00F86BBA">
      <w:pPr>
        <w:pStyle w:val="TableofFigures"/>
        <w:tabs>
          <w:tab w:val="right" w:leader="dot" w:pos="8290"/>
        </w:tabs>
        <w:rPr>
          <w:rFonts w:eastAsiaTheme="minorEastAsia" w:cstheme="minorBidi"/>
          <w:smallCaps w:val="0"/>
          <w:noProof/>
          <w:kern w:val="0"/>
          <w:sz w:val="22"/>
          <w:szCs w:val="22"/>
        </w:rPr>
      </w:pPr>
      <w:hyperlink w:anchor="_Toc536370990" w:history="1">
        <w:r w:rsidRPr="0050736F">
          <w:rPr>
            <w:rStyle w:val="Hyperlink"/>
            <w:rFonts w:hint="eastAsia"/>
            <w:noProof/>
          </w:rPr>
          <w:t>圖</w:t>
        </w:r>
        <w:r w:rsidRPr="0050736F">
          <w:rPr>
            <w:rStyle w:val="Hyperlink"/>
            <w:noProof/>
          </w:rPr>
          <w:t xml:space="preserve"> 13</w:t>
        </w:r>
        <w:r w:rsidRPr="0050736F">
          <w:rPr>
            <w:rStyle w:val="Hyperlink"/>
            <w:rFonts w:hint="eastAsia"/>
            <w:noProof/>
          </w:rPr>
          <w:t>：比較</w:t>
        </w:r>
        <w:r w:rsidRPr="0050736F">
          <w:rPr>
            <w:rStyle w:val="Hyperlink"/>
            <w:noProof/>
          </w:rPr>
          <w:t>sEMG</w:t>
        </w:r>
        <w:r w:rsidRPr="0050736F">
          <w:rPr>
            <w:rStyle w:val="Hyperlink"/>
            <w:rFonts w:hint="eastAsia"/>
            <w:noProof/>
          </w:rPr>
          <w:t>訊號的</w:t>
        </w:r>
        <w:r w:rsidRPr="0050736F">
          <w:rPr>
            <w:rStyle w:val="Hyperlink"/>
            <w:noProof/>
          </w:rPr>
          <w:t>MAV</w:t>
        </w:r>
        <w:r w:rsidRPr="0050736F">
          <w:rPr>
            <w:rStyle w:val="Hyperlink"/>
            <w:rFonts w:hint="eastAsia"/>
            <w:noProof/>
          </w:rPr>
          <w:t>和</w:t>
        </w:r>
        <w:r w:rsidRPr="0050736F">
          <w:rPr>
            <w:rStyle w:val="Hyperlink"/>
            <w:noProof/>
          </w:rPr>
          <w:t>RMS</w:t>
        </w:r>
        <w:r w:rsidRPr="0050736F">
          <w:rPr>
            <w:rStyle w:val="Hyperlink"/>
            <w:rFonts w:hint="eastAsia"/>
            <w:noProof/>
          </w:rPr>
          <w:t>值</w:t>
        </w:r>
        <w:r>
          <w:rPr>
            <w:noProof/>
            <w:webHidden/>
          </w:rPr>
          <w:tab/>
        </w:r>
        <w:r>
          <w:rPr>
            <w:noProof/>
            <w:webHidden/>
          </w:rPr>
          <w:fldChar w:fldCharType="begin"/>
        </w:r>
        <w:r>
          <w:rPr>
            <w:noProof/>
            <w:webHidden/>
          </w:rPr>
          <w:instrText xml:space="preserve"> PAGEREF _Toc536370990 \h </w:instrText>
        </w:r>
        <w:r>
          <w:rPr>
            <w:noProof/>
            <w:webHidden/>
          </w:rPr>
        </w:r>
        <w:r>
          <w:rPr>
            <w:noProof/>
            <w:webHidden/>
          </w:rPr>
          <w:fldChar w:fldCharType="separate"/>
        </w:r>
        <w:r>
          <w:rPr>
            <w:noProof/>
            <w:webHidden/>
          </w:rPr>
          <w:t>23</w:t>
        </w:r>
        <w:r>
          <w:rPr>
            <w:noProof/>
            <w:webHidden/>
          </w:rPr>
          <w:fldChar w:fldCharType="end"/>
        </w:r>
      </w:hyperlink>
    </w:p>
    <w:p w14:paraId="5971B8E9" w14:textId="564EBE10" w:rsidR="00F86BBA" w:rsidRDefault="00F86BBA">
      <w:pPr>
        <w:pStyle w:val="TableofFigures"/>
        <w:tabs>
          <w:tab w:val="right" w:leader="dot" w:pos="8290"/>
        </w:tabs>
        <w:rPr>
          <w:rFonts w:eastAsiaTheme="minorEastAsia" w:cstheme="minorBidi"/>
          <w:smallCaps w:val="0"/>
          <w:noProof/>
          <w:kern w:val="0"/>
          <w:sz w:val="22"/>
          <w:szCs w:val="22"/>
        </w:rPr>
      </w:pPr>
      <w:hyperlink w:anchor="_Toc536370991" w:history="1">
        <w:r w:rsidRPr="0050736F">
          <w:rPr>
            <w:rStyle w:val="Hyperlink"/>
            <w:rFonts w:hint="eastAsia"/>
            <w:noProof/>
          </w:rPr>
          <w:t>圖</w:t>
        </w:r>
        <w:r w:rsidRPr="0050736F">
          <w:rPr>
            <w:rStyle w:val="Hyperlink"/>
            <w:noProof/>
          </w:rPr>
          <w:t xml:space="preserve"> 14</w:t>
        </w:r>
        <w:r w:rsidRPr="0050736F">
          <w:rPr>
            <w:rStyle w:val="Hyperlink"/>
            <w:rFonts w:hint="eastAsia"/>
            <w:noProof/>
          </w:rPr>
          <w:t>：訊號源</w:t>
        </w:r>
        <w:r w:rsidRPr="0050736F">
          <w:rPr>
            <w:rStyle w:val="Hyperlink"/>
            <w:b/>
            <w:noProof/>
          </w:rPr>
          <w:t>s</w:t>
        </w:r>
        <w:r>
          <w:rPr>
            <w:noProof/>
            <w:webHidden/>
          </w:rPr>
          <w:tab/>
        </w:r>
        <w:r>
          <w:rPr>
            <w:noProof/>
            <w:webHidden/>
          </w:rPr>
          <w:fldChar w:fldCharType="begin"/>
        </w:r>
        <w:r>
          <w:rPr>
            <w:noProof/>
            <w:webHidden/>
          </w:rPr>
          <w:instrText xml:space="preserve"> PAGEREF _Toc536370991 \h </w:instrText>
        </w:r>
        <w:r>
          <w:rPr>
            <w:noProof/>
            <w:webHidden/>
          </w:rPr>
        </w:r>
        <w:r>
          <w:rPr>
            <w:noProof/>
            <w:webHidden/>
          </w:rPr>
          <w:fldChar w:fldCharType="separate"/>
        </w:r>
        <w:r>
          <w:rPr>
            <w:noProof/>
            <w:webHidden/>
          </w:rPr>
          <w:t>25</w:t>
        </w:r>
        <w:r>
          <w:rPr>
            <w:noProof/>
            <w:webHidden/>
          </w:rPr>
          <w:fldChar w:fldCharType="end"/>
        </w:r>
      </w:hyperlink>
    </w:p>
    <w:p w14:paraId="7ACFB189" w14:textId="5D115318" w:rsidR="00F86BBA" w:rsidRDefault="00F86BBA">
      <w:pPr>
        <w:pStyle w:val="TableofFigures"/>
        <w:tabs>
          <w:tab w:val="right" w:leader="dot" w:pos="8290"/>
        </w:tabs>
        <w:rPr>
          <w:rFonts w:eastAsiaTheme="minorEastAsia" w:cstheme="minorBidi"/>
          <w:smallCaps w:val="0"/>
          <w:noProof/>
          <w:kern w:val="0"/>
          <w:sz w:val="22"/>
          <w:szCs w:val="22"/>
        </w:rPr>
      </w:pPr>
      <w:hyperlink w:anchor="_Toc536370992" w:history="1">
        <w:r w:rsidRPr="0050736F">
          <w:rPr>
            <w:rStyle w:val="Hyperlink"/>
            <w:rFonts w:hint="eastAsia"/>
            <w:noProof/>
          </w:rPr>
          <w:t>圖</w:t>
        </w:r>
        <w:r w:rsidRPr="0050736F">
          <w:rPr>
            <w:rStyle w:val="Hyperlink"/>
            <w:noProof/>
          </w:rPr>
          <w:t xml:space="preserve"> 15</w:t>
        </w:r>
        <w:r w:rsidRPr="0050736F">
          <w:rPr>
            <w:rStyle w:val="Hyperlink"/>
            <w:rFonts w:hint="eastAsia"/>
            <w:noProof/>
          </w:rPr>
          <w:t>：混合訊號</w:t>
        </w:r>
        <w:r w:rsidRPr="0050736F">
          <w:rPr>
            <w:rStyle w:val="Hyperlink"/>
            <w:b/>
            <w:noProof/>
          </w:rPr>
          <w:t>x</w:t>
        </w:r>
        <w:r>
          <w:rPr>
            <w:noProof/>
            <w:webHidden/>
          </w:rPr>
          <w:tab/>
        </w:r>
        <w:r>
          <w:rPr>
            <w:noProof/>
            <w:webHidden/>
          </w:rPr>
          <w:fldChar w:fldCharType="begin"/>
        </w:r>
        <w:r>
          <w:rPr>
            <w:noProof/>
            <w:webHidden/>
          </w:rPr>
          <w:instrText xml:space="preserve"> PAGEREF _Toc536370992 \h </w:instrText>
        </w:r>
        <w:r>
          <w:rPr>
            <w:noProof/>
            <w:webHidden/>
          </w:rPr>
        </w:r>
        <w:r>
          <w:rPr>
            <w:noProof/>
            <w:webHidden/>
          </w:rPr>
          <w:fldChar w:fldCharType="separate"/>
        </w:r>
        <w:r>
          <w:rPr>
            <w:noProof/>
            <w:webHidden/>
          </w:rPr>
          <w:t>25</w:t>
        </w:r>
        <w:r>
          <w:rPr>
            <w:noProof/>
            <w:webHidden/>
          </w:rPr>
          <w:fldChar w:fldCharType="end"/>
        </w:r>
      </w:hyperlink>
    </w:p>
    <w:p w14:paraId="0CDACE62" w14:textId="2DD9F2BD" w:rsidR="00F86BBA" w:rsidRDefault="00F86BBA">
      <w:pPr>
        <w:pStyle w:val="TableofFigures"/>
        <w:tabs>
          <w:tab w:val="right" w:leader="dot" w:pos="8290"/>
        </w:tabs>
        <w:rPr>
          <w:rFonts w:eastAsiaTheme="minorEastAsia" w:cstheme="minorBidi"/>
          <w:smallCaps w:val="0"/>
          <w:noProof/>
          <w:kern w:val="0"/>
          <w:sz w:val="22"/>
          <w:szCs w:val="22"/>
        </w:rPr>
      </w:pPr>
      <w:hyperlink w:anchor="_Toc536370993" w:history="1">
        <w:r w:rsidRPr="0050736F">
          <w:rPr>
            <w:rStyle w:val="Hyperlink"/>
            <w:rFonts w:hint="eastAsia"/>
            <w:noProof/>
          </w:rPr>
          <w:t>圖</w:t>
        </w:r>
        <w:r w:rsidRPr="0050736F">
          <w:rPr>
            <w:rStyle w:val="Hyperlink"/>
            <w:noProof/>
          </w:rPr>
          <w:t xml:space="preserve"> 16</w:t>
        </w:r>
        <w:r w:rsidRPr="0050736F">
          <w:rPr>
            <w:rStyle w:val="Hyperlink"/>
            <w:rFonts w:hint="eastAsia"/>
            <w:noProof/>
          </w:rPr>
          <w:t>：白化訊號</w:t>
        </w:r>
        <w:r w:rsidRPr="0050736F">
          <w:rPr>
            <w:rStyle w:val="Hyperlink"/>
            <w:b/>
            <w:noProof/>
          </w:rPr>
          <w:t>z</w:t>
        </w:r>
        <w:r>
          <w:rPr>
            <w:noProof/>
            <w:webHidden/>
          </w:rPr>
          <w:tab/>
        </w:r>
        <w:r>
          <w:rPr>
            <w:noProof/>
            <w:webHidden/>
          </w:rPr>
          <w:fldChar w:fldCharType="begin"/>
        </w:r>
        <w:r>
          <w:rPr>
            <w:noProof/>
            <w:webHidden/>
          </w:rPr>
          <w:instrText xml:space="preserve"> PAGEREF _Toc536370993 \h </w:instrText>
        </w:r>
        <w:r>
          <w:rPr>
            <w:noProof/>
            <w:webHidden/>
          </w:rPr>
        </w:r>
        <w:r>
          <w:rPr>
            <w:noProof/>
            <w:webHidden/>
          </w:rPr>
          <w:fldChar w:fldCharType="separate"/>
        </w:r>
        <w:r>
          <w:rPr>
            <w:noProof/>
            <w:webHidden/>
          </w:rPr>
          <w:t>26</w:t>
        </w:r>
        <w:r>
          <w:rPr>
            <w:noProof/>
            <w:webHidden/>
          </w:rPr>
          <w:fldChar w:fldCharType="end"/>
        </w:r>
      </w:hyperlink>
    </w:p>
    <w:p w14:paraId="412C3196" w14:textId="0A800886" w:rsidR="00F86BBA" w:rsidRDefault="00F86BBA">
      <w:pPr>
        <w:pStyle w:val="TableofFigures"/>
        <w:tabs>
          <w:tab w:val="right" w:leader="dot" w:pos="8290"/>
        </w:tabs>
        <w:rPr>
          <w:rFonts w:eastAsiaTheme="minorEastAsia" w:cstheme="minorBidi"/>
          <w:smallCaps w:val="0"/>
          <w:noProof/>
          <w:kern w:val="0"/>
          <w:sz w:val="22"/>
          <w:szCs w:val="22"/>
        </w:rPr>
      </w:pPr>
      <w:hyperlink w:anchor="_Toc536370994" w:history="1">
        <w:r w:rsidRPr="0050736F">
          <w:rPr>
            <w:rStyle w:val="Hyperlink"/>
            <w:rFonts w:hint="eastAsia"/>
            <w:noProof/>
          </w:rPr>
          <w:t>圖</w:t>
        </w:r>
        <w:r w:rsidRPr="0050736F">
          <w:rPr>
            <w:rStyle w:val="Hyperlink"/>
            <w:noProof/>
          </w:rPr>
          <w:t xml:space="preserve"> 17</w:t>
        </w:r>
        <w:r w:rsidRPr="0050736F">
          <w:rPr>
            <w:rStyle w:val="Hyperlink"/>
            <w:rFonts w:hint="eastAsia"/>
            <w:noProof/>
          </w:rPr>
          <w:t>：梯度下降</w:t>
        </w:r>
        <w:r w:rsidRPr="0050736F">
          <w:rPr>
            <w:rStyle w:val="Hyperlink"/>
            <w:noProof/>
          </w:rPr>
          <w:t>0</w:t>
        </w:r>
        <w:r w:rsidRPr="0050736F">
          <w:rPr>
            <w:rStyle w:val="Hyperlink"/>
            <w:rFonts w:hint="eastAsia"/>
            <w:noProof/>
          </w:rPr>
          <w:t>次</w:t>
        </w:r>
        <w:r>
          <w:rPr>
            <w:noProof/>
            <w:webHidden/>
          </w:rPr>
          <w:tab/>
        </w:r>
        <w:r>
          <w:rPr>
            <w:noProof/>
            <w:webHidden/>
          </w:rPr>
          <w:fldChar w:fldCharType="begin"/>
        </w:r>
        <w:r>
          <w:rPr>
            <w:noProof/>
            <w:webHidden/>
          </w:rPr>
          <w:instrText xml:space="preserve"> PAGEREF _Toc536370994 \h </w:instrText>
        </w:r>
        <w:r>
          <w:rPr>
            <w:noProof/>
            <w:webHidden/>
          </w:rPr>
        </w:r>
        <w:r>
          <w:rPr>
            <w:noProof/>
            <w:webHidden/>
          </w:rPr>
          <w:fldChar w:fldCharType="separate"/>
        </w:r>
        <w:r>
          <w:rPr>
            <w:noProof/>
            <w:webHidden/>
          </w:rPr>
          <w:t>28</w:t>
        </w:r>
        <w:r>
          <w:rPr>
            <w:noProof/>
            <w:webHidden/>
          </w:rPr>
          <w:fldChar w:fldCharType="end"/>
        </w:r>
      </w:hyperlink>
    </w:p>
    <w:p w14:paraId="577712DE" w14:textId="0DB29BE2" w:rsidR="00F86BBA" w:rsidRDefault="00F86BBA">
      <w:pPr>
        <w:pStyle w:val="TableofFigures"/>
        <w:tabs>
          <w:tab w:val="right" w:leader="dot" w:pos="8290"/>
        </w:tabs>
        <w:rPr>
          <w:rFonts w:eastAsiaTheme="minorEastAsia" w:cstheme="minorBidi"/>
          <w:smallCaps w:val="0"/>
          <w:noProof/>
          <w:kern w:val="0"/>
          <w:sz w:val="22"/>
          <w:szCs w:val="22"/>
        </w:rPr>
      </w:pPr>
      <w:hyperlink w:anchor="_Toc536370995" w:history="1">
        <w:r w:rsidRPr="0050736F">
          <w:rPr>
            <w:rStyle w:val="Hyperlink"/>
            <w:rFonts w:hint="eastAsia"/>
            <w:noProof/>
          </w:rPr>
          <w:t>圖</w:t>
        </w:r>
        <w:r w:rsidRPr="0050736F">
          <w:rPr>
            <w:rStyle w:val="Hyperlink"/>
            <w:noProof/>
          </w:rPr>
          <w:t xml:space="preserve"> 18</w:t>
        </w:r>
        <w:r w:rsidRPr="0050736F">
          <w:rPr>
            <w:rStyle w:val="Hyperlink"/>
            <w:rFonts w:hint="eastAsia"/>
            <w:noProof/>
          </w:rPr>
          <w:t>：梯度下降</w:t>
        </w:r>
        <w:r w:rsidRPr="0050736F">
          <w:rPr>
            <w:rStyle w:val="Hyperlink"/>
            <w:noProof/>
          </w:rPr>
          <w:t>150</w:t>
        </w:r>
        <w:r w:rsidRPr="0050736F">
          <w:rPr>
            <w:rStyle w:val="Hyperlink"/>
            <w:rFonts w:hint="eastAsia"/>
            <w:noProof/>
          </w:rPr>
          <w:t>次</w:t>
        </w:r>
        <w:r>
          <w:rPr>
            <w:noProof/>
            <w:webHidden/>
          </w:rPr>
          <w:tab/>
        </w:r>
        <w:r>
          <w:rPr>
            <w:noProof/>
            <w:webHidden/>
          </w:rPr>
          <w:fldChar w:fldCharType="begin"/>
        </w:r>
        <w:r>
          <w:rPr>
            <w:noProof/>
            <w:webHidden/>
          </w:rPr>
          <w:instrText xml:space="preserve"> PAGEREF _Toc536370995 \h </w:instrText>
        </w:r>
        <w:r>
          <w:rPr>
            <w:noProof/>
            <w:webHidden/>
          </w:rPr>
        </w:r>
        <w:r>
          <w:rPr>
            <w:noProof/>
            <w:webHidden/>
          </w:rPr>
          <w:fldChar w:fldCharType="separate"/>
        </w:r>
        <w:r>
          <w:rPr>
            <w:noProof/>
            <w:webHidden/>
          </w:rPr>
          <w:t>28</w:t>
        </w:r>
        <w:r>
          <w:rPr>
            <w:noProof/>
            <w:webHidden/>
          </w:rPr>
          <w:fldChar w:fldCharType="end"/>
        </w:r>
      </w:hyperlink>
    </w:p>
    <w:p w14:paraId="0E1BC484" w14:textId="271BE0FE" w:rsidR="00F86BBA" w:rsidRDefault="00F86BBA">
      <w:pPr>
        <w:pStyle w:val="TableofFigures"/>
        <w:tabs>
          <w:tab w:val="right" w:leader="dot" w:pos="8290"/>
        </w:tabs>
        <w:rPr>
          <w:rFonts w:eastAsiaTheme="minorEastAsia" w:cstheme="minorBidi"/>
          <w:smallCaps w:val="0"/>
          <w:noProof/>
          <w:kern w:val="0"/>
          <w:sz w:val="22"/>
          <w:szCs w:val="22"/>
        </w:rPr>
      </w:pPr>
      <w:hyperlink w:anchor="_Toc536370996" w:history="1">
        <w:r w:rsidRPr="0050736F">
          <w:rPr>
            <w:rStyle w:val="Hyperlink"/>
            <w:rFonts w:hint="eastAsia"/>
            <w:noProof/>
          </w:rPr>
          <w:t>圖</w:t>
        </w:r>
        <w:r w:rsidRPr="0050736F">
          <w:rPr>
            <w:rStyle w:val="Hyperlink"/>
            <w:noProof/>
          </w:rPr>
          <w:t xml:space="preserve"> 19</w:t>
        </w:r>
        <w:r w:rsidRPr="0050736F">
          <w:rPr>
            <w:rStyle w:val="Hyperlink"/>
            <w:rFonts w:hint="eastAsia"/>
            <w:noProof/>
          </w:rPr>
          <w:t>：梯度下降</w:t>
        </w:r>
        <w:r w:rsidRPr="0050736F">
          <w:rPr>
            <w:rStyle w:val="Hyperlink"/>
            <w:noProof/>
          </w:rPr>
          <w:t>800</w:t>
        </w:r>
        <w:r w:rsidRPr="0050736F">
          <w:rPr>
            <w:rStyle w:val="Hyperlink"/>
            <w:rFonts w:hint="eastAsia"/>
            <w:noProof/>
          </w:rPr>
          <w:t>次</w:t>
        </w:r>
        <w:r>
          <w:rPr>
            <w:noProof/>
            <w:webHidden/>
          </w:rPr>
          <w:tab/>
        </w:r>
        <w:r>
          <w:rPr>
            <w:noProof/>
            <w:webHidden/>
          </w:rPr>
          <w:fldChar w:fldCharType="begin"/>
        </w:r>
        <w:r>
          <w:rPr>
            <w:noProof/>
            <w:webHidden/>
          </w:rPr>
          <w:instrText xml:space="preserve"> PAGEREF _Toc536370996 \h </w:instrText>
        </w:r>
        <w:r>
          <w:rPr>
            <w:noProof/>
            <w:webHidden/>
          </w:rPr>
        </w:r>
        <w:r>
          <w:rPr>
            <w:noProof/>
            <w:webHidden/>
          </w:rPr>
          <w:fldChar w:fldCharType="separate"/>
        </w:r>
        <w:r>
          <w:rPr>
            <w:noProof/>
            <w:webHidden/>
          </w:rPr>
          <w:t>28</w:t>
        </w:r>
        <w:r>
          <w:rPr>
            <w:noProof/>
            <w:webHidden/>
          </w:rPr>
          <w:fldChar w:fldCharType="end"/>
        </w:r>
      </w:hyperlink>
    </w:p>
    <w:p w14:paraId="5A4EA4B6" w14:textId="70677C0E" w:rsidR="00F86BBA" w:rsidRDefault="00F86BBA">
      <w:pPr>
        <w:pStyle w:val="TableofFigures"/>
        <w:tabs>
          <w:tab w:val="right" w:leader="dot" w:pos="8290"/>
        </w:tabs>
        <w:rPr>
          <w:rFonts w:eastAsiaTheme="minorEastAsia" w:cstheme="minorBidi"/>
          <w:smallCaps w:val="0"/>
          <w:noProof/>
          <w:kern w:val="0"/>
          <w:sz w:val="22"/>
          <w:szCs w:val="22"/>
        </w:rPr>
      </w:pPr>
      <w:hyperlink w:anchor="_Toc536370997" w:history="1">
        <w:r w:rsidRPr="0050736F">
          <w:rPr>
            <w:rStyle w:val="Hyperlink"/>
            <w:rFonts w:hint="eastAsia"/>
            <w:noProof/>
          </w:rPr>
          <w:t>圖</w:t>
        </w:r>
        <w:r w:rsidRPr="0050736F">
          <w:rPr>
            <w:rStyle w:val="Hyperlink"/>
            <w:noProof/>
          </w:rPr>
          <w:t xml:space="preserve"> 20</w:t>
        </w:r>
        <w:r w:rsidRPr="0050736F">
          <w:rPr>
            <w:rStyle w:val="Hyperlink"/>
            <w:rFonts w:hint="eastAsia"/>
            <w:noProof/>
          </w:rPr>
          <w:t>：原始訊號：從第</w:t>
        </w:r>
        <w:r w:rsidRPr="0050736F">
          <w:rPr>
            <w:rStyle w:val="Hyperlink"/>
            <w:noProof/>
          </w:rPr>
          <w:t>1</w:t>
        </w:r>
        <w:r w:rsidRPr="0050736F">
          <w:rPr>
            <w:rStyle w:val="Hyperlink"/>
            <w:rFonts w:hint="eastAsia"/>
            <w:noProof/>
          </w:rPr>
          <w:t>維度觀測</w:t>
        </w:r>
        <w:r>
          <w:rPr>
            <w:noProof/>
            <w:webHidden/>
          </w:rPr>
          <w:tab/>
        </w:r>
        <w:r>
          <w:rPr>
            <w:noProof/>
            <w:webHidden/>
          </w:rPr>
          <w:fldChar w:fldCharType="begin"/>
        </w:r>
        <w:r>
          <w:rPr>
            <w:noProof/>
            <w:webHidden/>
          </w:rPr>
          <w:instrText xml:space="preserve"> PAGEREF _Toc536370997 \h </w:instrText>
        </w:r>
        <w:r>
          <w:rPr>
            <w:noProof/>
            <w:webHidden/>
          </w:rPr>
        </w:r>
        <w:r>
          <w:rPr>
            <w:noProof/>
            <w:webHidden/>
          </w:rPr>
          <w:fldChar w:fldCharType="separate"/>
        </w:r>
        <w:r>
          <w:rPr>
            <w:noProof/>
            <w:webHidden/>
          </w:rPr>
          <w:t>29</w:t>
        </w:r>
        <w:r>
          <w:rPr>
            <w:noProof/>
            <w:webHidden/>
          </w:rPr>
          <w:fldChar w:fldCharType="end"/>
        </w:r>
      </w:hyperlink>
    </w:p>
    <w:p w14:paraId="1611D321" w14:textId="578F6B37" w:rsidR="00F86BBA" w:rsidRDefault="00F86BBA">
      <w:pPr>
        <w:pStyle w:val="TableofFigures"/>
        <w:tabs>
          <w:tab w:val="right" w:leader="dot" w:pos="8290"/>
        </w:tabs>
        <w:rPr>
          <w:rFonts w:eastAsiaTheme="minorEastAsia" w:cstheme="minorBidi"/>
          <w:smallCaps w:val="0"/>
          <w:noProof/>
          <w:kern w:val="0"/>
          <w:sz w:val="22"/>
          <w:szCs w:val="22"/>
        </w:rPr>
      </w:pPr>
      <w:hyperlink w:anchor="_Toc536370998" w:history="1">
        <w:r w:rsidRPr="0050736F">
          <w:rPr>
            <w:rStyle w:val="Hyperlink"/>
            <w:rFonts w:hint="eastAsia"/>
            <w:noProof/>
          </w:rPr>
          <w:t>圖</w:t>
        </w:r>
        <w:r w:rsidRPr="0050736F">
          <w:rPr>
            <w:rStyle w:val="Hyperlink"/>
            <w:noProof/>
          </w:rPr>
          <w:t xml:space="preserve"> 21</w:t>
        </w:r>
        <w:r w:rsidRPr="0050736F">
          <w:rPr>
            <w:rStyle w:val="Hyperlink"/>
            <w:rFonts w:hint="eastAsia"/>
            <w:noProof/>
          </w:rPr>
          <w:t>：原始訊號：從第</w:t>
        </w:r>
        <w:r w:rsidRPr="0050736F">
          <w:rPr>
            <w:rStyle w:val="Hyperlink"/>
            <w:noProof/>
          </w:rPr>
          <w:t>2</w:t>
        </w:r>
        <w:r w:rsidRPr="0050736F">
          <w:rPr>
            <w:rStyle w:val="Hyperlink"/>
            <w:rFonts w:hint="eastAsia"/>
            <w:noProof/>
          </w:rPr>
          <w:t>維度觀測</w:t>
        </w:r>
        <w:r>
          <w:rPr>
            <w:noProof/>
            <w:webHidden/>
          </w:rPr>
          <w:tab/>
        </w:r>
        <w:r>
          <w:rPr>
            <w:noProof/>
            <w:webHidden/>
          </w:rPr>
          <w:fldChar w:fldCharType="begin"/>
        </w:r>
        <w:r>
          <w:rPr>
            <w:noProof/>
            <w:webHidden/>
          </w:rPr>
          <w:instrText xml:space="preserve"> PAGEREF _Toc536370998 \h </w:instrText>
        </w:r>
        <w:r>
          <w:rPr>
            <w:noProof/>
            <w:webHidden/>
          </w:rPr>
        </w:r>
        <w:r>
          <w:rPr>
            <w:noProof/>
            <w:webHidden/>
          </w:rPr>
          <w:fldChar w:fldCharType="separate"/>
        </w:r>
        <w:r>
          <w:rPr>
            <w:noProof/>
            <w:webHidden/>
          </w:rPr>
          <w:t>29</w:t>
        </w:r>
        <w:r>
          <w:rPr>
            <w:noProof/>
            <w:webHidden/>
          </w:rPr>
          <w:fldChar w:fldCharType="end"/>
        </w:r>
      </w:hyperlink>
    </w:p>
    <w:p w14:paraId="44DD59E0" w14:textId="0E54945D" w:rsidR="00F86BBA" w:rsidRDefault="00F86BBA">
      <w:pPr>
        <w:pStyle w:val="TableofFigures"/>
        <w:tabs>
          <w:tab w:val="right" w:leader="dot" w:pos="8290"/>
        </w:tabs>
        <w:rPr>
          <w:rFonts w:eastAsiaTheme="minorEastAsia" w:cstheme="minorBidi"/>
          <w:smallCaps w:val="0"/>
          <w:noProof/>
          <w:kern w:val="0"/>
          <w:sz w:val="22"/>
          <w:szCs w:val="22"/>
        </w:rPr>
      </w:pPr>
      <w:hyperlink w:anchor="_Toc536370999" w:history="1">
        <w:r w:rsidRPr="0050736F">
          <w:rPr>
            <w:rStyle w:val="Hyperlink"/>
            <w:rFonts w:hint="eastAsia"/>
            <w:noProof/>
          </w:rPr>
          <w:t>圖</w:t>
        </w:r>
        <w:r w:rsidRPr="0050736F">
          <w:rPr>
            <w:rStyle w:val="Hyperlink"/>
            <w:noProof/>
          </w:rPr>
          <w:t xml:space="preserve"> 22</w:t>
        </w:r>
        <w:r w:rsidRPr="0050736F">
          <w:rPr>
            <w:rStyle w:val="Hyperlink"/>
            <w:rFonts w:hint="eastAsia"/>
            <w:noProof/>
          </w:rPr>
          <w:t>：原始訊號：從第</w:t>
        </w:r>
        <w:r w:rsidRPr="0050736F">
          <w:rPr>
            <w:rStyle w:val="Hyperlink"/>
            <w:noProof/>
          </w:rPr>
          <w:t>3</w:t>
        </w:r>
        <w:r w:rsidRPr="0050736F">
          <w:rPr>
            <w:rStyle w:val="Hyperlink"/>
            <w:rFonts w:hint="eastAsia"/>
            <w:noProof/>
          </w:rPr>
          <w:t>維度觀測</w:t>
        </w:r>
        <w:r>
          <w:rPr>
            <w:noProof/>
            <w:webHidden/>
          </w:rPr>
          <w:tab/>
        </w:r>
        <w:r>
          <w:rPr>
            <w:noProof/>
            <w:webHidden/>
          </w:rPr>
          <w:fldChar w:fldCharType="begin"/>
        </w:r>
        <w:r>
          <w:rPr>
            <w:noProof/>
            <w:webHidden/>
          </w:rPr>
          <w:instrText xml:space="preserve"> PAGEREF _Toc536370999 \h </w:instrText>
        </w:r>
        <w:r>
          <w:rPr>
            <w:noProof/>
            <w:webHidden/>
          </w:rPr>
        </w:r>
        <w:r>
          <w:rPr>
            <w:noProof/>
            <w:webHidden/>
          </w:rPr>
          <w:fldChar w:fldCharType="separate"/>
        </w:r>
        <w:r>
          <w:rPr>
            <w:noProof/>
            <w:webHidden/>
          </w:rPr>
          <w:t>29</w:t>
        </w:r>
        <w:r>
          <w:rPr>
            <w:noProof/>
            <w:webHidden/>
          </w:rPr>
          <w:fldChar w:fldCharType="end"/>
        </w:r>
      </w:hyperlink>
    </w:p>
    <w:p w14:paraId="7ACDCBC0" w14:textId="065D1E9C" w:rsidR="00F86BBA" w:rsidRDefault="00F86BBA">
      <w:pPr>
        <w:pStyle w:val="TableofFigures"/>
        <w:tabs>
          <w:tab w:val="right" w:leader="dot" w:pos="8290"/>
        </w:tabs>
        <w:rPr>
          <w:rFonts w:eastAsiaTheme="minorEastAsia" w:cstheme="minorBidi"/>
          <w:smallCaps w:val="0"/>
          <w:noProof/>
          <w:kern w:val="0"/>
          <w:sz w:val="22"/>
          <w:szCs w:val="22"/>
        </w:rPr>
      </w:pPr>
      <w:hyperlink w:anchor="_Toc536371000" w:history="1">
        <w:r w:rsidRPr="0050736F">
          <w:rPr>
            <w:rStyle w:val="Hyperlink"/>
            <w:rFonts w:hint="eastAsia"/>
            <w:noProof/>
          </w:rPr>
          <w:t>圖</w:t>
        </w:r>
        <w:r w:rsidRPr="0050736F">
          <w:rPr>
            <w:rStyle w:val="Hyperlink"/>
            <w:noProof/>
          </w:rPr>
          <w:t xml:space="preserve"> 23</w:t>
        </w:r>
        <w:r w:rsidRPr="0050736F">
          <w:rPr>
            <w:rStyle w:val="Hyperlink"/>
            <w:rFonts w:hint="eastAsia"/>
            <w:noProof/>
          </w:rPr>
          <w:t>：混合訊號：從第</w:t>
        </w:r>
        <w:r w:rsidRPr="0050736F">
          <w:rPr>
            <w:rStyle w:val="Hyperlink"/>
            <w:noProof/>
          </w:rPr>
          <w:t>1</w:t>
        </w:r>
        <w:r w:rsidRPr="0050736F">
          <w:rPr>
            <w:rStyle w:val="Hyperlink"/>
            <w:rFonts w:hint="eastAsia"/>
            <w:noProof/>
          </w:rPr>
          <w:t>維度觀測</w:t>
        </w:r>
        <w:r>
          <w:rPr>
            <w:noProof/>
            <w:webHidden/>
          </w:rPr>
          <w:tab/>
        </w:r>
        <w:r>
          <w:rPr>
            <w:noProof/>
            <w:webHidden/>
          </w:rPr>
          <w:fldChar w:fldCharType="begin"/>
        </w:r>
        <w:r>
          <w:rPr>
            <w:noProof/>
            <w:webHidden/>
          </w:rPr>
          <w:instrText xml:space="preserve"> PAGEREF _Toc536371000 \h </w:instrText>
        </w:r>
        <w:r>
          <w:rPr>
            <w:noProof/>
            <w:webHidden/>
          </w:rPr>
        </w:r>
        <w:r>
          <w:rPr>
            <w:noProof/>
            <w:webHidden/>
          </w:rPr>
          <w:fldChar w:fldCharType="separate"/>
        </w:r>
        <w:r>
          <w:rPr>
            <w:noProof/>
            <w:webHidden/>
          </w:rPr>
          <w:t>29</w:t>
        </w:r>
        <w:r>
          <w:rPr>
            <w:noProof/>
            <w:webHidden/>
          </w:rPr>
          <w:fldChar w:fldCharType="end"/>
        </w:r>
      </w:hyperlink>
    </w:p>
    <w:p w14:paraId="440E7BBC" w14:textId="7270F516" w:rsidR="00F86BBA" w:rsidRDefault="00F86BBA">
      <w:pPr>
        <w:pStyle w:val="TableofFigures"/>
        <w:tabs>
          <w:tab w:val="right" w:leader="dot" w:pos="8290"/>
        </w:tabs>
        <w:rPr>
          <w:rFonts w:eastAsiaTheme="minorEastAsia" w:cstheme="minorBidi"/>
          <w:smallCaps w:val="0"/>
          <w:noProof/>
          <w:kern w:val="0"/>
          <w:sz w:val="22"/>
          <w:szCs w:val="22"/>
        </w:rPr>
      </w:pPr>
      <w:hyperlink w:anchor="_Toc536371001" w:history="1">
        <w:r w:rsidRPr="0050736F">
          <w:rPr>
            <w:rStyle w:val="Hyperlink"/>
            <w:rFonts w:hint="eastAsia"/>
            <w:noProof/>
          </w:rPr>
          <w:t>圖</w:t>
        </w:r>
        <w:r w:rsidRPr="0050736F">
          <w:rPr>
            <w:rStyle w:val="Hyperlink"/>
            <w:noProof/>
          </w:rPr>
          <w:t xml:space="preserve"> 24</w:t>
        </w:r>
        <w:r w:rsidRPr="0050736F">
          <w:rPr>
            <w:rStyle w:val="Hyperlink"/>
            <w:rFonts w:hint="eastAsia"/>
            <w:noProof/>
          </w:rPr>
          <w:t>：混合訊號：從第</w:t>
        </w:r>
        <w:r w:rsidRPr="0050736F">
          <w:rPr>
            <w:rStyle w:val="Hyperlink"/>
            <w:noProof/>
          </w:rPr>
          <w:t>2</w:t>
        </w:r>
        <w:r w:rsidRPr="0050736F">
          <w:rPr>
            <w:rStyle w:val="Hyperlink"/>
            <w:rFonts w:hint="eastAsia"/>
            <w:noProof/>
          </w:rPr>
          <w:t>維度觀測</w:t>
        </w:r>
        <w:r>
          <w:rPr>
            <w:noProof/>
            <w:webHidden/>
          </w:rPr>
          <w:tab/>
        </w:r>
        <w:r>
          <w:rPr>
            <w:noProof/>
            <w:webHidden/>
          </w:rPr>
          <w:fldChar w:fldCharType="begin"/>
        </w:r>
        <w:r>
          <w:rPr>
            <w:noProof/>
            <w:webHidden/>
          </w:rPr>
          <w:instrText xml:space="preserve"> PAGEREF _Toc536371001 \h </w:instrText>
        </w:r>
        <w:r>
          <w:rPr>
            <w:noProof/>
            <w:webHidden/>
          </w:rPr>
        </w:r>
        <w:r>
          <w:rPr>
            <w:noProof/>
            <w:webHidden/>
          </w:rPr>
          <w:fldChar w:fldCharType="separate"/>
        </w:r>
        <w:r>
          <w:rPr>
            <w:noProof/>
            <w:webHidden/>
          </w:rPr>
          <w:t>29</w:t>
        </w:r>
        <w:r>
          <w:rPr>
            <w:noProof/>
            <w:webHidden/>
          </w:rPr>
          <w:fldChar w:fldCharType="end"/>
        </w:r>
      </w:hyperlink>
    </w:p>
    <w:p w14:paraId="7AADC637" w14:textId="63EDBEF3" w:rsidR="00F86BBA" w:rsidRDefault="00F86BBA">
      <w:pPr>
        <w:pStyle w:val="TableofFigures"/>
        <w:tabs>
          <w:tab w:val="right" w:leader="dot" w:pos="8290"/>
        </w:tabs>
        <w:rPr>
          <w:rFonts w:eastAsiaTheme="minorEastAsia" w:cstheme="minorBidi"/>
          <w:smallCaps w:val="0"/>
          <w:noProof/>
          <w:kern w:val="0"/>
          <w:sz w:val="22"/>
          <w:szCs w:val="22"/>
        </w:rPr>
      </w:pPr>
      <w:hyperlink w:anchor="_Toc536371002" w:history="1">
        <w:r w:rsidRPr="0050736F">
          <w:rPr>
            <w:rStyle w:val="Hyperlink"/>
            <w:rFonts w:hint="eastAsia"/>
            <w:noProof/>
          </w:rPr>
          <w:t>圖</w:t>
        </w:r>
        <w:r w:rsidRPr="0050736F">
          <w:rPr>
            <w:rStyle w:val="Hyperlink"/>
            <w:noProof/>
          </w:rPr>
          <w:t xml:space="preserve"> 25</w:t>
        </w:r>
        <w:r w:rsidRPr="0050736F">
          <w:rPr>
            <w:rStyle w:val="Hyperlink"/>
            <w:rFonts w:hint="eastAsia"/>
            <w:noProof/>
          </w:rPr>
          <w:t>：混合訊號：從第</w:t>
        </w:r>
        <w:r w:rsidRPr="0050736F">
          <w:rPr>
            <w:rStyle w:val="Hyperlink"/>
            <w:noProof/>
          </w:rPr>
          <w:t>3</w:t>
        </w:r>
        <w:r w:rsidRPr="0050736F">
          <w:rPr>
            <w:rStyle w:val="Hyperlink"/>
            <w:rFonts w:hint="eastAsia"/>
            <w:noProof/>
          </w:rPr>
          <w:t>維度觀測</w:t>
        </w:r>
        <w:r>
          <w:rPr>
            <w:noProof/>
            <w:webHidden/>
          </w:rPr>
          <w:tab/>
        </w:r>
        <w:r>
          <w:rPr>
            <w:noProof/>
            <w:webHidden/>
          </w:rPr>
          <w:fldChar w:fldCharType="begin"/>
        </w:r>
        <w:r>
          <w:rPr>
            <w:noProof/>
            <w:webHidden/>
          </w:rPr>
          <w:instrText xml:space="preserve"> PAGEREF _Toc536371002 \h </w:instrText>
        </w:r>
        <w:r>
          <w:rPr>
            <w:noProof/>
            <w:webHidden/>
          </w:rPr>
        </w:r>
        <w:r>
          <w:rPr>
            <w:noProof/>
            <w:webHidden/>
          </w:rPr>
          <w:fldChar w:fldCharType="separate"/>
        </w:r>
        <w:r>
          <w:rPr>
            <w:noProof/>
            <w:webHidden/>
          </w:rPr>
          <w:t>29</w:t>
        </w:r>
        <w:r>
          <w:rPr>
            <w:noProof/>
            <w:webHidden/>
          </w:rPr>
          <w:fldChar w:fldCharType="end"/>
        </w:r>
      </w:hyperlink>
    </w:p>
    <w:p w14:paraId="779A33E6" w14:textId="0B101AC7" w:rsidR="00F86BBA" w:rsidRDefault="00F86BBA">
      <w:pPr>
        <w:pStyle w:val="TableofFigures"/>
        <w:tabs>
          <w:tab w:val="right" w:leader="dot" w:pos="8290"/>
        </w:tabs>
        <w:rPr>
          <w:rFonts w:eastAsiaTheme="minorEastAsia" w:cstheme="minorBidi"/>
          <w:smallCaps w:val="0"/>
          <w:noProof/>
          <w:kern w:val="0"/>
          <w:sz w:val="22"/>
          <w:szCs w:val="22"/>
        </w:rPr>
      </w:pPr>
      <w:hyperlink w:anchor="_Toc536371003" w:history="1">
        <w:r w:rsidRPr="0050736F">
          <w:rPr>
            <w:rStyle w:val="Hyperlink"/>
            <w:rFonts w:hint="eastAsia"/>
            <w:noProof/>
          </w:rPr>
          <w:t>圖</w:t>
        </w:r>
        <w:r w:rsidRPr="0050736F">
          <w:rPr>
            <w:rStyle w:val="Hyperlink"/>
            <w:noProof/>
          </w:rPr>
          <w:t xml:space="preserve"> 26</w:t>
        </w:r>
        <w:r w:rsidRPr="0050736F">
          <w:rPr>
            <w:rStyle w:val="Hyperlink"/>
            <w:rFonts w:hint="eastAsia"/>
            <w:noProof/>
          </w:rPr>
          <w:t>：</w:t>
        </w:r>
        <w:r w:rsidRPr="0050736F">
          <w:rPr>
            <w:rStyle w:val="Hyperlink"/>
            <w:noProof/>
          </w:rPr>
          <w:t>ZCA</w:t>
        </w:r>
        <w:r w:rsidRPr="0050736F">
          <w:rPr>
            <w:rStyle w:val="Hyperlink"/>
            <w:rFonts w:hint="eastAsia"/>
            <w:noProof/>
          </w:rPr>
          <w:t>白化：從第</w:t>
        </w:r>
        <w:r w:rsidRPr="0050736F">
          <w:rPr>
            <w:rStyle w:val="Hyperlink"/>
            <w:noProof/>
          </w:rPr>
          <w:t>1</w:t>
        </w:r>
        <w:r w:rsidRPr="0050736F">
          <w:rPr>
            <w:rStyle w:val="Hyperlink"/>
            <w:rFonts w:hint="eastAsia"/>
            <w:noProof/>
          </w:rPr>
          <w:t>維度觀測</w:t>
        </w:r>
        <w:r>
          <w:rPr>
            <w:noProof/>
            <w:webHidden/>
          </w:rPr>
          <w:tab/>
        </w:r>
        <w:r>
          <w:rPr>
            <w:noProof/>
            <w:webHidden/>
          </w:rPr>
          <w:fldChar w:fldCharType="begin"/>
        </w:r>
        <w:r>
          <w:rPr>
            <w:noProof/>
            <w:webHidden/>
          </w:rPr>
          <w:instrText xml:space="preserve"> PAGEREF _Toc536371003 \h </w:instrText>
        </w:r>
        <w:r>
          <w:rPr>
            <w:noProof/>
            <w:webHidden/>
          </w:rPr>
        </w:r>
        <w:r>
          <w:rPr>
            <w:noProof/>
            <w:webHidden/>
          </w:rPr>
          <w:fldChar w:fldCharType="separate"/>
        </w:r>
        <w:r>
          <w:rPr>
            <w:noProof/>
            <w:webHidden/>
          </w:rPr>
          <w:t>30</w:t>
        </w:r>
        <w:r>
          <w:rPr>
            <w:noProof/>
            <w:webHidden/>
          </w:rPr>
          <w:fldChar w:fldCharType="end"/>
        </w:r>
      </w:hyperlink>
    </w:p>
    <w:p w14:paraId="71C5EB93" w14:textId="4378C37F" w:rsidR="00F86BBA" w:rsidRDefault="00F86BBA">
      <w:pPr>
        <w:pStyle w:val="TableofFigures"/>
        <w:tabs>
          <w:tab w:val="right" w:leader="dot" w:pos="8290"/>
        </w:tabs>
        <w:rPr>
          <w:rFonts w:eastAsiaTheme="minorEastAsia" w:cstheme="minorBidi"/>
          <w:smallCaps w:val="0"/>
          <w:noProof/>
          <w:kern w:val="0"/>
          <w:sz w:val="22"/>
          <w:szCs w:val="22"/>
        </w:rPr>
      </w:pPr>
      <w:hyperlink w:anchor="_Toc536371004" w:history="1">
        <w:r w:rsidRPr="0050736F">
          <w:rPr>
            <w:rStyle w:val="Hyperlink"/>
            <w:rFonts w:hint="eastAsia"/>
            <w:noProof/>
          </w:rPr>
          <w:t>圖</w:t>
        </w:r>
        <w:r w:rsidRPr="0050736F">
          <w:rPr>
            <w:rStyle w:val="Hyperlink"/>
            <w:noProof/>
          </w:rPr>
          <w:t xml:space="preserve"> 27</w:t>
        </w:r>
        <w:r w:rsidRPr="0050736F">
          <w:rPr>
            <w:rStyle w:val="Hyperlink"/>
            <w:rFonts w:hint="eastAsia"/>
            <w:noProof/>
          </w:rPr>
          <w:t>：</w:t>
        </w:r>
        <w:r w:rsidRPr="0050736F">
          <w:rPr>
            <w:rStyle w:val="Hyperlink"/>
            <w:noProof/>
          </w:rPr>
          <w:t>ZCA</w:t>
        </w:r>
        <w:r w:rsidRPr="0050736F">
          <w:rPr>
            <w:rStyle w:val="Hyperlink"/>
            <w:rFonts w:hint="eastAsia"/>
            <w:noProof/>
          </w:rPr>
          <w:t>白化：從第</w:t>
        </w:r>
        <w:r w:rsidRPr="0050736F">
          <w:rPr>
            <w:rStyle w:val="Hyperlink"/>
            <w:noProof/>
          </w:rPr>
          <w:t>2</w:t>
        </w:r>
        <w:r w:rsidRPr="0050736F">
          <w:rPr>
            <w:rStyle w:val="Hyperlink"/>
            <w:rFonts w:hint="eastAsia"/>
            <w:noProof/>
          </w:rPr>
          <w:t>維度觀測</w:t>
        </w:r>
        <w:r>
          <w:rPr>
            <w:noProof/>
            <w:webHidden/>
          </w:rPr>
          <w:tab/>
        </w:r>
        <w:r>
          <w:rPr>
            <w:noProof/>
            <w:webHidden/>
          </w:rPr>
          <w:fldChar w:fldCharType="begin"/>
        </w:r>
        <w:r>
          <w:rPr>
            <w:noProof/>
            <w:webHidden/>
          </w:rPr>
          <w:instrText xml:space="preserve"> PAGEREF _Toc536371004 \h </w:instrText>
        </w:r>
        <w:r>
          <w:rPr>
            <w:noProof/>
            <w:webHidden/>
          </w:rPr>
        </w:r>
        <w:r>
          <w:rPr>
            <w:noProof/>
            <w:webHidden/>
          </w:rPr>
          <w:fldChar w:fldCharType="separate"/>
        </w:r>
        <w:r>
          <w:rPr>
            <w:noProof/>
            <w:webHidden/>
          </w:rPr>
          <w:t>30</w:t>
        </w:r>
        <w:r>
          <w:rPr>
            <w:noProof/>
            <w:webHidden/>
          </w:rPr>
          <w:fldChar w:fldCharType="end"/>
        </w:r>
      </w:hyperlink>
    </w:p>
    <w:p w14:paraId="50EB4B54" w14:textId="4E79B190" w:rsidR="00F86BBA" w:rsidRDefault="00F86BBA">
      <w:pPr>
        <w:pStyle w:val="TableofFigures"/>
        <w:tabs>
          <w:tab w:val="right" w:leader="dot" w:pos="8290"/>
        </w:tabs>
        <w:rPr>
          <w:rFonts w:eastAsiaTheme="minorEastAsia" w:cstheme="minorBidi"/>
          <w:smallCaps w:val="0"/>
          <w:noProof/>
          <w:kern w:val="0"/>
          <w:sz w:val="22"/>
          <w:szCs w:val="22"/>
        </w:rPr>
      </w:pPr>
      <w:hyperlink w:anchor="_Toc536371005" w:history="1">
        <w:r w:rsidRPr="0050736F">
          <w:rPr>
            <w:rStyle w:val="Hyperlink"/>
            <w:rFonts w:hint="eastAsia"/>
            <w:noProof/>
          </w:rPr>
          <w:t>圖</w:t>
        </w:r>
        <w:r w:rsidRPr="0050736F">
          <w:rPr>
            <w:rStyle w:val="Hyperlink"/>
            <w:noProof/>
          </w:rPr>
          <w:t xml:space="preserve"> 28</w:t>
        </w:r>
        <w:r w:rsidRPr="0050736F">
          <w:rPr>
            <w:rStyle w:val="Hyperlink"/>
            <w:rFonts w:hint="eastAsia"/>
            <w:noProof/>
          </w:rPr>
          <w:t>：</w:t>
        </w:r>
        <w:r w:rsidRPr="0050736F">
          <w:rPr>
            <w:rStyle w:val="Hyperlink"/>
            <w:noProof/>
          </w:rPr>
          <w:t>ZCA</w:t>
        </w:r>
        <w:r w:rsidRPr="0050736F">
          <w:rPr>
            <w:rStyle w:val="Hyperlink"/>
            <w:rFonts w:hint="eastAsia"/>
            <w:noProof/>
          </w:rPr>
          <w:t>白化：從第</w:t>
        </w:r>
        <w:r w:rsidRPr="0050736F">
          <w:rPr>
            <w:rStyle w:val="Hyperlink"/>
            <w:noProof/>
          </w:rPr>
          <w:t>3</w:t>
        </w:r>
        <w:r w:rsidRPr="0050736F">
          <w:rPr>
            <w:rStyle w:val="Hyperlink"/>
            <w:rFonts w:hint="eastAsia"/>
            <w:noProof/>
          </w:rPr>
          <w:t>維度觀測</w:t>
        </w:r>
        <w:r>
          <w:rPr>
            <w:noProof/>
            <w:webHidden/>
          </w:rPr>
          <w:tab/>
        </w:r>
        <w:r>
          <w:rPr>
            <w:noProof/>
            <w:webHidden/>
          </w:rPr>
          <w:fldChar w:fldCharType="begin"/>
        </w:r>
        <w:r>
          <w:rPr>
            <w:noProof/>
            <w:webHidden/>
          </w:rPr>
          <w:instrText xml:space="preserve"> PAGEREF _Toc536371005 \h </w:instrText>
        </w:r>
        <w:r>
          <w:rPr>
            <w:noProof/>
            <w:webHidden/>
          </w:rPr>
        </w:r>
        <w:r>
          <w:rPr>
            <w:noProof/>
            <w:webHidden/>
          </w:rPr>
          <w:fldChar w:fldCharType="separate"/>
        </w:r>
        <w:r>
          <w:rPr>
            <w:noProof/>
            <w:webHidden/>
          </w:rPr>
          <w:t>30</w:t>
        </w:r>
        <w:r>
          <w:rPr>
            <w:noProof/>
            <w:webHidden/>
          </w:rPr>
          <w:fldChar w:fldCharType="end"/>
        </w:r>
      </w:hyperlink>
    </w:p>
    <w:p w14:paraId="6DB5C921" w14:textId="1818CDB8" w:rsidR="00F86BBA" w:rsidRDefault="00F86BBA">
      <w:pPr>
        <w:pStyle w:val="TableofFigures"/>
        <w:tabs>
          <w:tab w:val="right" w:leader="dot" w:pos="8290"/>
        </w:tabs>
        <w:rPr>
          <w:rFonts w:eastAsiaTheme="minorEastAsia" w:cstheme="minorBidi"/>
          <w:smallCaps w:val="0"/>
          <w:noProof/>
          <w:kern w:val="0"/>
          <w:sz w:val="22"/>
          <w:szCs w:val="22"/>
        </w:rPr>
      </w:pPr>
      <w:hyperlink w:anchor="_Toc536371006" w:history="1">
        <w:r w:rsidRPr="0050736F">
          <w:rPr>
            <w:rStyle w:val="Hyperlink"/>
            <w:rFonts w:hint="eastAsia"/>
            <w:noProof/>
          </w:rPr>
          <w:t>圖</w:t>
        </w:r>
        <w:r w:rsidRPr="0050736F">
          <w:rPr>
            <w:rStyle w:val="Hyperlink"/>
            <w:noProof/>
          </w:rPr>
          <w:t xml:space="preserve"> 29</w:t>
        </w:r>
        <w:r w:rsidRPr="0050736F">
          <w:rPr>
            <w:rStyle w:val="Hyperlink"/>
            <w:rFonts w:hint="eastAsia"/>
            <w:noProof/>
          </w:rPr>
          <w:t>：</w:t>
        </w:r>
        <w:r w:rsidRPr="0050736F">
          <w:rPr>
            <w:rStyle w:val="Hyperlink"/>
            <w:noProof/>
          </w:rPr>
          <w:t>nICA</w:t>
        </w:r>
        <w:r w:rsidRPr="0050736F">
          <w:rPr>
            <w:rStyle w:val="Hyperlink"/>
            <w:rFonts w:hint="eastAsia"/>
            <w:noProof/>
          </w:rPr>
          <w:t>旋轉：從第</w:t>
        </w:r>
        <w:r w:rsidRPr="0050736F">
          <w:rPr>
            <w:rStyle w:val="Hyperlink"/>
            <w:noProof/>
          </w:rPr>
          <w:t>1</w:t>
        </w:r>
        <w:r w:rsidRPr="0050736F">
          <w:rPr>
            <w:rStyle w:val="Hyperlink"/>
            <w:rFonts w:hint="eastAsia"/>
            <w:noProof/>
          </w:rPr>
          <w:t>維度觀測</w:t>
        </w:r>
        <w:r>
          <w:rPr>
            <w:noProof/>
            <w:webHidden/>
          </w:rPr>
          <w:tab/>
        </w:r>
        <w:r>
          <w:rPr>
            <w:noProof/>
            <w:webHidden/>
          </w:rPr>
          <w:fldChar w:fldCharType="begin"/>
        </w:r>
        <w:r>
          <w:rPr>
            <w:noProof/>
            <w:webHidden/>
          </w:rPr>
          <w:instrText xml:space="preserve"> PAGEREF _Toc536371006 \h </w:instrText>
        </w:r>
        <w:r>
          <w:rPr>
            <w:noProof/>
            <w:webHidden/>
          </w:rPr>
        </w:r>
        <w:r>
          <w:rPr>
            <w:noProof/>
            <w:webHidden/>
          </w:rPr>
          <w:fldChar w:fldCharType="separate"/>
        </w:r>
        <w:r>
          <w:rPr>
            <w:noProof/>
            <w:webHidden/>
          </w:rPr>
          <w:t>30</w:t>
        </w:r>
        <w:r>
          <w:rPr>
            <w:noProof/>
            <w:webHidden/>
          </w:rPr>
          <w:fldChar w:fldCharType="end"/>
        </w:r>
      </w:hyperlink>
    </w:p>
    <w:p w14:paraId="71F1DB3D" w14:textId="25404CCD" w:rsidR="00F86BBA" w:rsidRDefault="00F86BBA">
      <w:pPr>
        <w:pStyle w:val="TableofFigures"/>
        <w:tabs>
          <w:tab w:val="right" w:leader="dot" w:pos="8290"/>
        </w:tabs>
        <w:rPr>
          <w:rFonts w:eastAsiaTheme="minorEastAsia" w:cstheme="minorBidi"/>
          <w:smallCaps w:val="0"/>
          <w:noProof/>
          <w:kern w:val="0"/>
          <w:sz w:val="22"/>
          <w:szCs w:val="22"/>
        </w:rPr>
      </w:pPr>
      <w:hyperlink w:anchor="_Toc536371007" w:history="1">
        <w:r w:rsidRPr="0050736F">
          <w:rPr>
            <w:rStyle w:val="Hyperlink"/>
            <w:rFonts w:hint="eastAsia"/>
            <w:noProof/>
          </w:rPr>
          <w:t>圖</w:t>
        </w:r>
        <w:r w:rsidRPr="0050736F">
          <w:rPr>
            <w:rStyle w:val="Hyperlink"/>
            <w:noProof/>
          </w:rPr>
          <w:t xml:space="preserve"> 30</w:t>
        </w:r>
        <w:r w:rsidRPr="0050736F">
          <w:rPr>
            <w:rStyle w:val="Hyperlink"/>
            <w:rFonts w:hint="eastAsia"/>
            <w:noProof/>
          </w:rPr>
          <w:t>：</w:t>
        </w:r>
        <w:r w:rsidRPr="0050736F">
          <w:rPr>
            <w:rStyle w:val="Hyperlink"/>
            <w:noProof/>
          </w:rPr>
          <w:t>nICA</w:t>
        </w:r>
        <w:r w:rsidRPr="0050736F">
          <w:rPr>
            <w:rStyle w:val="Hyperlink"/>
            <w:rFonts w:hint="eastAsia"/>
            <w:noProof/>
          </w:rPr>
          <w:t>旋轉：從第</w:t>
        </w:r>
        <w:r w:rsidRPr="0050736F">
          <w:rPr>
            <w:rStyle w:val="Hyperlink"/>
            <w:noProof/>
          </w:rPr>
          <w:t>2</w:t>
        </w:r>
        <w:r w:rsidRPr="0050736F">
          <w:rPr>
            <w:rStyle w:val="Hyperlink"/>
            <w:rFonts w:hint="eastAsia"/>
            <w:noProof/>
          </w:rPr>
          <w:t>維度觀測</w:t>
        </w:r>
        <w:r>
          <w:rPr>
            <w:noProof/>
            <w:webHidden/>
          </w:rPr>
          <w:tab/>
        </w:r>
        <w:r>
          <w:rPr>
            <w:noProof/>
            <w:webHidden/>
          </w:rPr>
          <w:fldChar w:fldCharType="begin"/>
        </w:r>
        <w:r>
          <w:rPr>
            <w:noProof/>
            <w:webHidden/>
          </w:rPr>
          <w:instrText xml:space="preserve"> PAGEREF _Toc536371007 \h </w:instrText>
        </w:r>
        <w:r>
          <w:rPr>
            <w:noProof/>
            <w:webHidden/>
          </w:rPr>
        </w:r>
        <w:r>
          <w:rPr>
            <w:noProof/>
            <w:webHidden/>
          </w:rPr>
          <w:fldChar w:fldCharType="separate"/>
        </w:r>
        <w:r>
          <w:rPr>
            <w:noProof/>
            <w:webHidden/>
          </w:rPr>
          <w:t>30</w:t>
        </w:r>
        <w:r>
          <w:rPr>
            <w:noProof/>
            <w:webHidden/>
          </w:rPr>
          <w:fldChar w:fldCharType="end"/>
        </w:r>
      </w:hyperlink>
    </w:p>
    <w:p w14:paraId="6674B4DC" w14:textId="5BAF5610" w:rsidR="00F86BBA" w:rsidRDefault="00F86BBA">
      <w:pPr>
        <w:pStyle w:val="TableofFigures"/>
        <w:tabs>
          <w:tab w:val="right" w:leader="dot" w:pos="8290"/>
        </w:tabs>
        <w:rPr>
          <w:rFonts w:eastAsiaTheme="minorEastAsia" w:cstheme="minorBidi"/>
          <w:smallCaps w:val="0"/>
          <w:noProof/>
          <w:kern w:val="0"/>
          <w:sz w:val="22"/>
          <w:szCs w:val="22"/>
        </w:rPr>
      </w:pPr>
      <w:hyperlink w:anchor="_Toc536371008" w:history="1">
        <w:r w:rsidRPr="0050736F">
          <w:rPr>
            <w:rStyle w:val="Hyperlink"/>
            <w:rFonts w:hint="eastAsia"/>
            <w:noProof/>
          </w:rPr>
          <w:t>圖</w:t>
        </w:r>
        <w:r w:rsidRPr="0050736F">
          <w:rPr>
            <w:rStyle w:val="Hyperlink"/>
            <w:noProof/>
          </w:rPr>
          <w:t xml:space="preserve"> 31</w:t>
        </w:r>
        <w:r w:rsidRPr="0050736F">
          <w:rPr>
            <w:rStyle w:val="Hyperlink"/>
            <w:rFonts w:hint="eastAsia"/>
            <w:noProof/>
          </w:rPr>
          <w:t>：</w:t>
        </w:r>
        <w:r w:rsidRPr="0050736F">
          <w:rPr>
            <w:rStyle w:val="Hyperlink"/>
            <w:noProof/>
          </w:rPr>
          <w:t>nICA</w:t>
        </w:r>
        <w:r w:rsidRPr="0050736F">
          <w:rPr>
            <w:rStyle w:val="Hyperlink"/>
            <w:rFonts w:hint="eastAsia"/>
            <w:noProof/>
          </w:rPr>
          <w:t>旋轉：從第</w:t>
        </w:r>
        <w:r w:rsidRPr="0050736F">
          <w:rPr>
            <w:rStyle w:val="Hyperlink"/>
            <w:noProof/>
          </w:rPr>
          <w:t>3</w:t>
        </w:r>
        <w:r w:rsidRPr="0050736F">
          <w:rPr>
            <w:rStyle w:val="Hyperlink"/>
            <w:rFonts w:hint="eastAsia"/>
            <w:noProof/>
          </w:rPr>
          <w:t>維度觀測</w:t>
        </w:r>
        <w:r>
          <w:rPr>
            <w:noProof/>
            <w:webHidden/>
          </w:rPr>
          <w:tab/>
        </w:r>
        <w:r>
          <w:rPr>
            <w:noProof/>
            <w:webHidden/>
          </w:rPr>
          <w:fldChar w:fldCharType="begin"/>
        </w:r>
        <w:r>
          <w:rPr>
            <w:noProof/>
            <w:webHidden/>
          </w:rPr>
          <w:instrText xml:space="preserve"> PAGEREF _Toc536371008 \h </w:instrText>
        </w:r>
        <w:r>
          <w:rPr>
            <w:noProof/>
            <w:webHidden/>
          </w:rPr>
        </w:r>
        <w:r>
          <w:rPr>
            <w:noProof/>
            <w:webHidden/>
          </w:rPr>
          <w:fldChar w:fldCharType="separate"/>
        </w:r>
        <w:r>
          <w:rPr>
            <w:noProof/>
            <w:webHidden/>
          </w:rPr>
          <w:t>30</w:t>
        </w:r>
        <w:r>
          <w:rPr>
            <w:noProof/>
            <w:webHidden/>
          </w:rPr>
          <w:fldChar w:fldCharType="end"/>
        </w:r>
      </w:hyperlink>
    </w:p>
    <w:p w14:paraId="264B45F3" w14:textId="4E65A7FE" w:rsidR="00F86BBA" w:rsidRDefault="00F86BBA">
      <w:pPr>
        <w:pStyle w:val="TableofFigures"/>
        <w:tabs>
          <w:tab w:val="right" w:leader="dot" w:pos="8290"/>
        </w:tabs>
        <w:rPr>
          <w:rFonts w:eastAsiaTheme="minorEastAsia" w:cstheme="minorBidi"/>
          <w:smallCaps w:val="0"/>
          <w:noProof/>
          <w:kern w:val="0"/>
          <w:sz w:val="22"/>
          <w:szCs w:val="22"/>
        </w:rPr>
      </w:pPr>
      <w:hyperlink w:anchor="_Toc536371009" w:history="1">
        <w:r w:rsidRPr="0050736F">
          <w:rPr>
            <w:rStyle w:val="Hyperlink"/>
            <w:rFonts w:hint="eastAsia"/>
            <w:noProof/>
          </w:rPr>
          <w:t>圖</w:t>
        </w:r>
        <w:r w:rsidRPr="0050736F">
          <w:rPr>
            <w:rStyle w:val="Hyperlink"/>
            <w:noProof/>
          </w:rPr>
          <w:t xml:space="preserve"> 32</w:t>
        </w:r>
        <w:r w:rsidRPr="0050736F">
          <w:rPr>
            <w:rStyle w:val="Hyperlink"/>
            <w:rFonts w:hint="eastAsia"/>
            <w:noProof/>
          </w:rPr>
          <w:t>：原始二通道訊號波形</w:t>
        </w:r>
        <w:r>
          <w:rPr>
            <w:noProof/>
            <w:webHidden/>
          </w:rPr>
          <w:tab/>
        </w:r>
        <w:r>
          <w:rPr>
            <w:noProof/>
            <w:webHidden/>
          </w:rPr>
          <w:fldChar w:fldCharType="begin"/>
        </w:r>
        <w:r>
          <w:rPr>
            <w:noProof/>
            <w:webHidden/>
          </w:rPr>
          <w:instrText xml:space="preserve"> PAGEREF _Toc536371009 \h </w:instrText>
        </w:r>
        <w:r>
          <w:rPr>
            <w:noProof/>
            <w:webHidden/>
          </w:rPr>
        </w:r>
        <w:r>
          <w:rPr>
            <w:noProof/>
            <w:webHidden/>
          </w:rPr>
          <w:fldChar w:fldCharType="separate"/>
        </w:r>
        <w:r>
          <w:rPr>
            <w:noProof/>
            <w:webHidden/>
          </w:rPr>
          <w:t>32</w:t>
        </w:r>
        <w:r>
          <w:rPr>
            <w:noProof/>
            <w:webHidden/>
          </w:rPr>
          <w:fldChar w:fldCharType="end"/>
        </w:r>
      </w:hyperlink>
    </w:p>
    <w:p w14:paraId="30C72F94" w14:textId="3E0B4F59" w:rsidR="00F86BBA" w:rsidRDefault="00F86BBA">
      <w:pPr>
        <w:pStyle w:val="TableofFigures"/>
        <w:tabs>
          <w:tab w:val="right" w:leader="dot" w:pos="8290"/>
        </w:tabs>
        <w:rPr>
          <w:rFonts w:eastAsiaTheme="minorEastAsia" w:cstheme="minorBidi"/>
          <w:smallCaps w:val="0"/>
          <w:noProof/>
          <w:kern w:val="0"/>
          <w:sz w:val="22"/>
          <w:szCs w:val="22"/>
        </w:rPr>
      </w:pPr>
      <w:hyperlink w:anchor="_Toc536371010" w:history="1">
        <w:r w:rsidRPr="0050736F">
          <w:rPr>
            <w:rStyle w:val="Hyperlink"/>
            <w:rFonts w:hint="eastAsia"/>
            <w:noProof/>
          </w:rPr>
          <w:t>圖</w:t>
        </w:r>
        <w:r w:rsidRPr="0050736F">
          <w:rPr>
            <w:rStyle w:val="Hyperlink"/>
            <w:noProof/>
          </w:rPr>
          <w:t xml:space="preserve"> 33</w:t>
        </w:r>
        <w:r w:rsidRPr="0050736F">
          <w:rPr>
            <w:rStyle w:val="Hyperlink"/>
            <w:rFonts w:hint="eastAsia"/>
            <w:noProof/>
          </w:rPr>
          <w:t>：原始二通道訊號分佈</w:t>
        </w:r>
        <w:r>
          <w:rPr>
            <w:noProof/>
            <w:webHidden/>
          </w:rPr>
          <w:tab/>
        </w:r>
        <w:r>
          <w:rPr>
            <w:noProof/>
            <w:webHidden/>
          </w:rPr>
          <w:fldChar w:fldCharType="begin"/>
        </w:r>
        <w:r>
          <w:rPr>
            <w:noProof/>
            <w:webHidden/>
          </w:rPr>
          <w:instrText xml:space="preserve"> PAGEREF _Toc536371010 \h </w:instrText>
        </w:r>
        <w:r>
          <w:rPr>
            <w:noProof/>
            <w:webHidden/>
          </w:rPr>
        </w:r>
        <w:r>
          <w:rPr>
            <w:noProof/>
            <w:webHidden/>
          </w:rPr>
          <w:fldChar w:fldCharType="separate"/>
        </w:r>
        <w:r>
          <w:rPr>
            <w:noProof/>
            <w:webHidden/>
          </w:rPr>
          <w:t>32</w:t>
        </w:r>
        <w:r>
          <w:rPr>
            <w:noProof/>
            <w:webHidden/>
          </w:rPr>
          <w:fldChar w:fldCharType="end"/>
        </w:r>
      </w:hyperlink>
    </w:p>
    <w:p w14:paraId="6479125C" w14:textId="549DC6AD" w:rsidR="00F86BBA" w:rsidRDefault="00F86BBA">
      <w:pPr>
        <w:pStyle w:val="TableofFigures"/>
        <w:tabs>
          <w:tab w:val="right" w:leader="dot" w:pos="8290"/>
        </w:tabs>
        <w:rPr>
          <w:rFonts w:eastAsiaTheme="minorEastAsia" w:cstheme="minorBidi"/>
          <w:smallCaps w:val="0"/>
          <w:noProof/>
          <w:kern w:val="0"/>
          <w:sz w:val="22"/>
          <w:szCs w:val="22"/>
        </w:rPr>
      </w:pPr>
      <w:hyperlink w:anchor="_Toc536371011" w:history="1">
        <w:r w:rsidRPr="0050736F">
          <w:rPr>
            <w:rStyle w:val="Hyperlink"/>
            <w:rFonts w:hint="eastAsia"/>
            <w:noProof/>
          </w:rPr>
          <w:t>圖</w:t>
        </w:r>
        <w:r w:rsidRPr="0050736F">
          <w:rPr>
            <w:rStyle w:val="Hyperlink"/>
            <w:noProof/>
          </w:rPr>
          <w:t xml:space="preserve"> 34</w:t>
        </w:r>
        <w:r w:rsidRPr="0050736F">
          <w:rPr>
            <w:rStyle w:val="Hyperlink"/>
            <w:rFonts w:hint="eastAsia"/>
            <w:noProof/>
          </w:rPr>
          <w:t>：原始二通道訊號互相關</w:t>
        </w:r>
        <w:r>
          <w:rPr>
            <w:noProof/>
            <w:webHidden/>
          </w:rPr>
          <w:tab/>
        </w:r>
        <w:r>
          <w:rPr>
            <w:noProof/>
            <w:webHidden/>
          </w:rPr>
          <w:fldChar w:fldCharType="begin"/>
        </w:r>
        <w:r>
          <w:rPr>
            <w:noProof/>
            <w:webHidden/>
          </w:rPr>
          <w:instrText xml:space="preserve"> PAGEREF _Toc536371011 \h </w:instrText>
        </w:r>
        <w:r>
          <w:rPr>
            <w:noProof/>
            <w:webHidden/>
          </w:rPr>
        </w:r>
        <w:r>
          <w:rPr>
            <w:noProof/>
            <w:webHidden/>
          </w:rPr>
          <w:fldChar w:fldCharType="separate"/>
        </w:r>
        <w:r>
          <w:rPr>
            <w:noProof/>
            <w:webHidden/>
          </w:rPr>
          <w:t>32</w:t>
        </w:r>
        <w:r>
          <w:rPr>
            <w:noProof/>
            <w:webHidden/>
          </w:rPr>
          <w:fldChar w:fldCharType="end"/>
        </w:r>
      </w:hyperlink>
    </w:p>
    <w:p w14:paraId="13C24C36" w14:textId="61F6EFD8" w:rsidR="00F86BBA" w:rsidRDefault="00F86BBA">
      <w:pPr>
        <w:pStyle w:val="TableofFigures"/>
        <w:tabs>
          <w:tab w:val="right" w:leader="dot" w:pos="8290"/>
        </w:tabs>
        <w:rPr>
          <w:rFonts w:eastAsiaTheme="minorEastAsia" w:cstheme="minorBidi"/>
          <w:smallCaps w:val="0"/>
          <w:noProof/>
          <w:kern w:val="0"/>
          <w:sz w:val="22"/>
          <w:szCs w:val="22"/>
        </w:rPr>
      </w:pPr>
      <w:hyperlink w:anchor="_Toc536371012" w:history="1">
        <w:r w:rsidRPr="0050736F">
          <w:rPr>
            <w:rStyle w:val="Hyperlink"/>
            <w:rFonts w:hint="eastAsia"/>
            <w:noProof/>
          </w:rPr>
          <w:t>圖</w:t>
        </w:r>
        <w:r w:rsidRPr="0050736F">
          <w:rPr>
            <w:rStyle w:val="Hyperlink"/>
            <w:noProof/>
          </w:rPr>
          <w:t xml:space="preserve"> 35</w:t>
        </w:r>
        <w:r w:rsidRPr="0050736F">
          <w:rPr>
            <w:rStyle w:val="Hyperlink"/>
            <w:rFonts w:hint="eastAsia"/>
            <w:noProof/>
          </w:rPr>
          <w:t>：混合後二通道訊號波形</w:t>
        </w:r>
        <w:r>
          <w:rPr>
            <w:noProof/>
            <w:webHidden/>
          </w:rPr>
          <w:tab/>
        </w:r>
        <w:r>
          <w:rPr>
            <w:noProof/>
            <w:webHidden/>
          </w:rPr>
          <w:fldChar w:fldCharType="begin"/>
        </w:r>
        <w:r>
          <w:rPr>
            <w:noProof/>
            <w:webHidden/>
          </w:rPr>
          <w:instrText xml:space="preserve"> PAGEREF _Toc536371012 \h </w:instrText>
        </w:r>
        <w:r>
          <w:rPr>
            <w:noProof/>
            <w:webHidden/>
          </w:rPr>
        </w:r>
        <w:r>
          <w:rPr>
            <w:noProof/>
            <w:webHidden/>
          </w:rPr>
          <w:fldChar w:fldCharType="separate"/>
        </w:r>
        <w:r>
          <w:rPr>
            <w:noProof/>
            <w:webHidden/>
          </w:rPr>
          <w:t>32</w:t>
        </w:r>
        <w:r>
          <w:rPr>
            <w:noProof/>
            <w:webHidden/>
          </w:rPr>
          <w:fldChar w:fldCharType="end"/>
        </w:r>
      </w:hyperlink>
    </w:p>
    <w:p w14:paraId="1FF25F9A" w14:textId="3EBCBE3F" w:rsidR="00F86BBA" w:rsidRDefault="00F86BBA">
      <w:pPr>
        <w:pStyle w:val="TableofFigures"/>
        <w:tabs>
          <w:tab w:val="right" w:leader="dot" w:pos="8290"/>
        </w:tabs>
        <w:rPr>
          <w:rFonts w:eastAsiaTheme="minorEastAsia" w:cstheme="minorBidi"/>
          <w:smallCaps w:val="0"/>
          <w:noProof/>
          <w:kern w:val="0"/>
          <w:sz w:val="22"/>
          <w:szCs w:val="22"/>
        </w:rPr>
      </w:pPr>
      <w:hyperlink w:anchor="_Toc536371013" w:history="1">
        <w:r w:rsidRPr="0050736F">
          <w:rPr>
            <w:rStyle w:val="Hyperlink"/>
            <w:rFonts w:hint="eastAsia"/>
            <w:noProof/>
          </w:rPr>
          <w:t>圖</w:t>
        </w:r>
        <w:r w:rsidRPr="0050736F">
          <w:rPr>
            <w:rStyle w:val="Hyperlink"/>
            <w:noProof/>
          </w:rPr>
          <w:t xml:space="preserve"> 36</w:t>
        </w:r>
        <w:r w:rsidRPr="0050736F">
          <w:rPr>
            <w:rStyle w:val="Hyperlink"/>
            <w:rFonts w:hint="eastAsia"/>
            <w:noProof/>
          </w:rPr>
          <w:t>：混合後二通道訊號分佈</w:t>
        </w:r>
        <w:r>
          <w:rPr>
            <w:noProof/>
            <w:webHidden/>
          </w:rPr>
          <w:tab/>
        </w:r>
        <w:r>
          <w:rPr>
            <w:noProof/>
            <w:webHidden/>
          </w:rPr>
          <w:fldChar w:fldCharType="begin"/>
        </w:r>
        <w:r>
          <w:rPr>
            <w:noProof/>
            <w:webHidden/>
          </w:rPr>
          <w:instrText xml:space="preserve"> PAGEREF _Toc536371013 \h </w:instrText>
        </w:r>
        <w:r>
          <w:rPr>
            <w:noProof/>
            <w:webHidden/>
          </w:rPr>
        </w:r>
        <w:r>
          <w:rPr>
            <w:noProof/>
            <w:webHidden/>
          </w:rPr>
          <w:fldChar w:fldCharType="separate"/>
        </w:r>
        <w:r>
          <w:rPr>
            <w:noProof/>
            <w:webHidden/>
          </w:rPr>
          <w:t>32</w:t>
        </w:r>
        <w:r>
          <w:rPr>
            <w:noProof/>
            <w:webHidden/>
          </w:rPr>
          <w:fldChar w:fldCharType="end"/>
        </w:r>
      </w:hyperlink>
    </w:p>
    <w:p w14:paraId="304A6253" w14:textId="1CB7CCA0" w:rsidR="00F86BBA" w:rsidRDefault="00F86BBA">
      <w:pPr>
        <w:pStyle w:val="TableofFigures"/>
        <w:tabs>
          <w:tab w:val="right" w:leader="dot" w:pos="8290"/>
        </w:tabs>
        <w:rPr>
          <w:rFonts w:eastAsiaTheme="minorEastAsia" w:cstheme="minorBidi"/>
          <w:smallCaps w:val="0"/>
          <w:noProof/>
          <w:kern w:val="0"/>
          <w:sz w:val="22"/>
          <w:szCs w:val="22"/>
        </w:rPr>
      </w:pPr>
      <w:hyperlink w:anchor="_Toc536371014" w:history="1">
        <w:r w:rsidRPr="0050736F">
          <w:rPr>
            <w:rStyle w:val="Hyperlink"/>
            <w:rFonts w:hint="eastAsia"/>
            <w:noProof/>
          </w:rPr>
          <w:t>圖</w:t>
        </w:r>
        <w:r w:rsidRPr="0050736F">
          <w:rPr>
            <w:rStyle w:val="Hyperlink"/>
            <w:noProof/>
          </w:rPr>
          <w:t xml:space="preserve"> 37</w:t>
        </w:r>
        <w:r w:rsidRPr="0050736F">
          <w:rPr>
            <w:rStyle w:val="Hyperlink"/>
            <w:rFonts w:hint="eastAsia"/>
            <w:noProof/>
          </w:rPr>
          <w:t>：混合後二通道訊號互相關</w:t>
        </w:r>
        <w:r>
          <w:rPr>
            <w:noProof/>
            <w:webHidden/>
          </w:rPr>
          <w:tab/>
        </w:r>
        <w:r>
          <w:rPr>
            <w:noProof/>
            <w:webHidden/>
          </w:rPr>
          <w:fldChar w:fldCharType="begin"/>
        </w:r>
        <w:r>
          <w:rPr>
            <w:noProof/>
            <w:webHidden/>
          </w:rPr>
          <w:instrText xml:space="preserve"> PAGEREF _Toc536371014 \h </w:instrText>
        </w:r>
        <w:r>
          <w:rPr>
            <w:noProof/>
            <w:webHidden/>
          </w:rPr>
        </w:r>
        <w:r>
          <w:rPr>
            <w:noProof/>
            <w:webHidden/>
          </w:rPr>
          <w:fldChar w:fldCharType="separate"/>
        </w:r>
        <w:r>
          <w:rPr>
            <w:noProof/>
            <w:webHidden/>
          </w:rPr>
          <w:t>33</w:t>
        </w:r>
        <w:r>
          <w:rPr>
            <w:noProof/>
            <w:webHidden/>
          </w:rPr>
          <w:fldChar w:fldCharType="end"/>
        </w:r>
      </w:hyperlink>
    </w:p>
    <w:p w14:paraId="30AAD9A7" w14:textId="5D998D63" w:rsidR="00F86BBA" w:rsidRDefault="00F86BBA">
      <w:pPr>
        <w:pStyle w:val="TableofFigures"/>
        <w:tabs>
          <w:tab w:val="right" w:leader="dot" w:pos="8290"/>
        </w:tabs>
        <w:rPr>
          <w:rFonts w:eastAsiaTheme="minorEastAsia" w:cstheme="minorBidi"/>
          <w:smallCaps w:val="0"/>
          <w:noProof/>
          <w:kern w:val="0"/>
          <w:sz w:val="22"/>
          <w:szCs w:val="22"/>
        </w:rPr>
      </w:pPr>
      <w:hyperlink w:anchor="_Toc536371015" w:history="1">
        <w:r w:rsidRPr="0050736F">
          <w:rPr>
            <w:rStyle w:val="Hyperlink"/>
            <w:rFonts w:hint="eastAsia"/>
            <w:noProof/>
          </w:rPr>
          <w:t>圖</w:t>
        </w:r>
        <w:r w:rsidRPr="0050736F">
          <w:rPr>
            <w:rStyle w:val="Hyperlink"/>
            <w:noProof/>
          </w:rPr>
          <w:t xml:space="preserve"> 38</w:t>
        </w:r>
        <w:r w:rsidRPr="0050736F">
          <w:rPr>
            <w:rStyle w:val="Hyperlink"/>
            <w:rFonts w:hint="eastAsia"/>
            <w:noProof/>
          </w:rPr>
          <w:t>：反混合後二通道訊號波形</w:t>
        </w:r>
        <w:r>
          <w:rPr>
            <w:noProof/>
            <w:webHidden/>
          </w:rPr>
          <w:tab/>
        </w:r>
        <w:r>
          <w:rPr>
            <w:noProof/>
            <w:webHidden/>
          </w:rPr>
          <w:fldChar w:fldCharType="begin"/>
        </w:r>
        <w:r>
          <w:rPr>
            <w:noProof/>
            <w:webHidden/>
          </w:rPr>
          <w:instrText xml:space="preserve"> PAGEREF _Toc536371015 \h </w:instrText>
        </w:r>
        <w:r>
          <w:rPr>
            <w:noProof/>
            <w:webHidden/>
          </w:rPr>
        </w:r>
        <w:r>
          <w:rPr>
            <w:noProof/>
            <w:webHidden/>
          </w:rPr>
          <w:fldChar w:fldCharType="separate"/>
        </w:r>
        <w:r>
          <w:rPr>
            <w:noProof/>
            <w:webHidden/>
          </w:rPr>
          <w:t>33</w:t>
        </w:r>
        <w:r>
          <w:rPr>
            <w:noProof/>
            <w:webHidden/>
          </w:rPr>
          <w:fldChar w:fldCharType="end"/>
        </w:r>
      </w:hyperlink>
    </w:p>
    <w:p w14:paraId="256CAACB" w14:textId="21F3496F" w:rsidR="00F86BBA" w:rsidRDefault="00F86BBA">
      <w:pPr>
        <w:pStyle w:val="TableofFigures"/>
        <w:tabs>
          <w:tab w:val="right" w:leader="dot" w:pos="8290"/>
        </w:tabs>
        <w:rPr>
          <w:rFonts w:eastAsiaTheme="minorEastAsia" w:cstheme="minorBidi"/>
          <w:smallCaps w:val="0"/>
          <w:noProof/>
          <w:kern w:val="0"/>
          <w:sz w:val="22"/>
          <w:szCs w:val="22"/>
        </w:rPr>
      </w:pPr>
      <w:hyperlink w:anchor="_Toc536371016" w:history="1">
        <w:r w:rsidRPr="0050736F">
          <w:rPr>
            <w:rStyle w:val="Hyperlink"/>
            <w:rFonts w:hint="eastAsia"/>
            <w:noProof/>
          </w:rPr>
          <w:t>圖</w:t>
        </w:r>
        <w:r w:rsidRPr="0050736F">
          <w:rPr>
            <w:rStyle w:val="Hyperlink"/>
            <w:noProof/>
          </w:rPr>
          <w:t xml:space="preserve"> 39</w:t>
        </w:r>
        <w:r w:rsidRPr="0050736F">
          <w:rPr>
            <w:rStyle w:val="Hyperlink"/>
            <w:rFonts w:hint="eastAsia"/>
            <w:noProof/>
          </w:rPr>
          <w:t>：反混合後二通道訊號分佈</w:t>
        </w:r>
        <w:r>
          <w:rPr>
            <w:noProof/>
            <w:webHidden/>
          </w:rPr>
          <w:tab/>
        </w:r>
        <w:r>
          <w:rPr>
            <w:noProof/>
            <w:webHidden/>
          </w:rPr>
          <w:fldChar w:fldCharType="begin"/>
        </w:r>
        <w:r>
          <w:rPr>
            <w:noProof/>
            <w:webHidden/>
          </w:rPr>
          <w:instrText xml:space="preserve"> PAGEREF _Toc536371016 \h </w:instrText>
        </w:r>
        <w:r>
          <w:rPr>
            <w:noProof/>
            <w:webHidden/>
          </w:rPr>
        </w:r>
        <w:r>
          <w:rPr>
            <w:noProof/>
            <w:webHidden/>
          </w:rPr>
          <w:fldChar w:fldCharType="separate"/>
        </w:r>
        <w:r>
          <w:rPr>
            <w:noProof/>
            <w:webHidden/>
          </w:rPr>
          <w:t>33</w:t>
        </w:r>
        <w:r>
          <w:rPr>
            <w:noProof/>
            <w:webHidden/>
          </w:rPr>
          <w:fldChar w:fldCharType="end"/>
        </w:r>
      </w:hyperlink>
    </w:p>
    <w:p w14:paraId="54E10064" w14:textId="1073C16F" w:rsidR="00F86BBA" w:rsidRDefault="00F86BBA">
      <w:pPr>
        <w:pStyle w:val="TableofFigures"/>
        <w:tabs>
          <w:tab w:val="right" w:leader="dot" w:pos="8290"/>
        </w:tabs>
        <w:rPr>
          <w:rFonts w:eastAsiaTheme="minorEastAsia" w:cstheme="minorBidi"/>
          <w:smallCaps w:val="0"/>
          <w:noProof/>
          <w:kern w:val="0"/>
          <w:sz w:val="22"/>
          <w:szCs w:val="22"/>
        </w:rPr>
      </w:pPr>
      <w:hyperlink w:anchor="_Toc536371017" w:history="1">
        <w:r w:rsidRPr="0050736F">
          <w:rPr>
            <w:rStyle w:val="Hyperlink"/>
            <w:rFonts w:hint="eastAsia"/>
            <w:noProof/>
          </w:rPr>
          <w:t>圖</w:t>
        </w:r>
        <w:r w:rsidRPr="0050736F">
          <w:rPr>
            <w:rStyle w:val="Hyperlink"/>
            <w:noProof/>
          </w:rPr>
          <w:t xml:space="preserve"> 40</w:t>
        </w:r>
        <w:r w:rsidRPr="0050736F">
          <w:rPr>
            <w:rStyle w:val="Hyperlink"/>
            <w:rFonts w:hint="eastAsia"/>
            <w:noProof/>
          </w:rPr>
          <w:t>：反混合後二通道訊號互相關</w:t>
        </w:r>
        <w:r>
          <w:rPr>
            <w:noProof/>
            <w:webHidden/>
          </w:rPr>
          <w:tab/>
        </w:r>
        <w:r>
          <w:rPr>
            <w:noProof/>
            <w:webHidden/>
          </w:rPr>
          <w:fldChar w:fldCharType="begin"/>
        </w:r>
        <w:r>
          <w:rPr>
            <w:noProof/>
            <w:webHidden/>
          </w:rPr>
          <w:instrText xml:space="preserve"> PAGEREF _Toc536371017 \h </w:instrText>
        </w:r>
        <w:r>
          <w:rPr>
            <w:noProof/>
            <w:webHidden/>
          </w:rPr>
        </w:r>
        <w:r>
          <w:rPr>
            <w:noProof/>
            <w:webHidden/>
          </w:rPr>
          <w:fldChar w:fldCharType="separate"/>
        </w:r>
        <w:r>
          <w:rPr>
            <w:noProof/>
            <w:webHidden/>
          </w:rPr>
          <w:t>33</w:t>
        </w:r>
        <w:r>
          <w:rPr>
            <w:noProof/>
            <w:webHidden/>
          </w:rPr>
          <w:fldChar w:fldCharType="end"/>
        </w:r>
      </w:hyperlink>
    </w:p>
    <w:p w14:paraId="56D8E394" w14:textId="3012E5A9" w:rsidR="00F86BBA" w:rsidRDefault="00F86BBA">
      <w:pPr>
        <w:pStyle w:val="TableofFigures"/>
        <w:tabs>
          <w:tab w:val="right" w:leader="dot" w:pos="8290"/>
        </w:tabs>
        <w:rPr>
          <w:rFonts w:eastAsiaTheme="minorEastAsia" w:cstheme="minorBidi"/>
          <w:smallCaps w:val="0"/>
          <w:noProof/>
          <w:kern w:val="0"/>
          <w:sz w:val="22"/>
          <w:szCs w:val="22"/>
        </w:rPr>
      </w:pPr>
      <w:hyperlink w:anchor="_Toc536371018" w:history="1">
        <w:r w:rsidRPr="0050736F">
          <w:rPr>
            <w:rStyle w:val="Hyperlink"/>
            <w:rFonts w:hint="eastAsia"/>
            <w:noProof/>
          </w:rPr>
          <w:t>圖</w:t>
        </w:r>
        <w:r w:rsidRPr="0050736F">
          <w:rPr>
            <w:rStyle w:val="Hyperlink"/>
            <w:noProof/>
          </w:rPr>
          <w:t xml:space="preserve"> 41</w:t>
        </w:r>
        <w:r w:rsidRPr="0050736F">
          <w:rPr>
            <w:rStyle w:val="Hyperlink"/>
            <w:rFonts w:hint="eastAsia"/>
            <w:noProof/>
          </w:rPr>
          <w:t>：多層感知器類神經網路</w:t>
        </w:r>
        <w:r>
          <w:rPr>
            <w:noProof/>
            <w:webHidden/>
          </w:rPr>
          <w:tab/>
        </w:r>
        <w:r>
          <w:rPr>
            <w:noProof/>
            <w:webHidden/>
          </w:rPr>
          <w:fldChar w:fldCharType="begin"/>
        </w:r>
        <w:r>
          <w:rPr>
            <w:noProof/>
            <w:webHidden/>
          </w:rPr>
          <w:instrText xml:space="preserve"> PAGEREF _Toc536371018 \h </w:instrText>
        </w:r>
        <w:r>
          <w:rPr>
            <w:noProof/>
            <w:webHidden/>
          </w:rPr>
        </w:r>
        <w:r>
          <w:rPr>
            <w:noProof/>
            <w:webHidden/>
          </w:rPr>
          <w:fldChar w:fldCharType="separate"/>
        </w:r>
        <w:r>
          <w:rPr>
            <w:noProof/>
            <w:webHidden/>
          </w:rPr>
          <w:t>34</w:t>
        </w:r>
        <w:r>
          <w:rPr>
            <w:noProof/>
            <w:webHidden/>
          </w:rPr>
          <w:fldChar w:fldCharType="end"/>
        </w:r>
      </w:hyperlink>
    </w:p>
    <w:p w14:paraId="599F8A24" w14:textId="2F49B851" w:rsidR="00F86BBA" w:rsidRDefault="00F86BBA">
      <w:pPr>
        <w:pStyle w:val="TableofFigures"/>
        <w:tabs>
          <w:tab w:val="right" w:leader="dot" w:pos="8290"/>
        </w:tabs>
        <w:rPr>
          <w:rFonts w:eastAsiaTheme="minorEastAsia" w:cstheme="minorBidi"/>
          <w:smallCaps w:val="0"/>
          <w:noProof/>
          <w:kern w:val="0"/>
          <w:sz w:val="22"/>
          <w:szCs w:val="22"/>
        </w:rPr>
      </w:pPr>
      <w:hyperlink w:anchor="_Toc536371019" w:history="1">
        <w:r w:rsidRPr="0050736F">
          <w:rPr>
            <w:rStyle w:val="Hyperlink"/>
            <w:rFonts w:hint="eastAsia"/>
            <w:noProof/>
          </w:rPr>
          <w:t>圖</w:t>
        </w:r>
        <w:r w:rsidRPr="0050736F">
          <w:rPr>
            <w:rStyle w:val="Hyperlink"/>
            <w:noProof/>
          </w:rPr>
          <w:t xml:space="preserve"> 42</w:t>
        </w:r>
        <w:r w:rsidRPr="0050736F">
          <w:rPr>
            <w:rStyle w:val="Hyperlink"/>
            <w:rFonts w:hint="eastAsia"/>
            <w:noProof/>
          </w:rPr>
          <w:t>：長短期記憶類神經網路架構</w:t>
        </w:r>
        <w:r>
          <w:rPr>
            <w:noProof/>
            <w:webHidden/>
          </w:rPr>
          <w:tab/>
        </w:r>
        <w:r>
          <w:rPr>
            <w:noProof/>
            <w:webHidden/>
          </w:rPr>
          <w:fldChar w:fldCharType="begin"/>
        </w:r>
        <w:r>
          <w:rPr>
            <w:noProof/>
            <w:webHidden/>
          </w:rPr>
          <w:instrText xml:space="preserve"> PAGEREF _Toc536371019 \h </w:instrText>
        </w:r>
        <w:r>
          <w:rPr>
            <w:noProof/>
            <w:webHidden/>
          </w:rPr>
        </w:r>
        <w:r>
          <w:rPr>
            <w:noProof/>
            <w:webHidden/>
          </w:rPr>
          <w:fldChar w:fldCharType="separate"/>
        </w:r>
        <w:r>
          <w:rPr>
            <w:noProof/>
            <w:webHidden/>
          </w:rPr>
          <w:t>36</w:t>
        </w:r>
        <w:r>
          <w:rPr>
            <w:noProof/>
            <w:webHidden/>
          </w:rPr>
          <w:fldChar w:fldCharType="end"/>
        </w:r>
      </w:hyperlink>
    </w:p>
    <w:p w14:paraId="58837E10" w14:textId="7AB80E4F" w:rsidR="00F86BBA" w:rsidRDefault="00F86BBA">
      <w:pPr>
        <w:pStyle w:val="TableofFigures"/>
        <w:tabs>
          <w:tab w:val="right" w:leader="dot" w:pos="8290"/>
        </w:tabs>
        <w:rPr>
          <w:rFonts w:eastAsiaTheme="minorEastAsia" w:cstheme="minorBidi"/>
          <w:smallCaps w:val="0"/>
          <w:noProof/>
          <w:kern w:val="0"/>
          <w:sz w:val="22"/>
          <w:szCs w:val="22"/>
        </w:rPr>
      </w:pPr>
      <w:hyperlink w:anchor="_Toc536371020" w:history="1">
        <w:r w:rsidRPr="0050736F">
          <w:rPr>
            <w:rStyle w:val="Hyperlink"/>
            <w:rFonts w:hint="eastAsia"/>
            <w:noProof/>
          </w:rPr>
          <w:t>圖</w:t>
        </w:r>
        <w:r w:rsidRPr="0050736F">
          <w:rPr>
            <w:rStyle w:val="Hyperlink"/>
            <w:noProof/>
          </w:rPr>
          <w:t xml:space="preserve"> 43</w:t>
        </w:r>
        <w:r w:rsidRPr="0050736F">
          <w:rPr>
            <w:rStyle w:val="Hyperlink"/>
            <w:rFonts w:hint="eastAsia"/>
            <w:noProof/>
          </w:rPr>
          <w:t>：原始</w:t>
        </w:r>
        <w:r w:rsidRPr="0050736F">
          <w:rPr>
            <w:rStyle w:val="Hyperlink"/>
            <w:noProof/>
          </w:rPr>
          <w:t>sEMG</w:t>
        </w:r>
        <w:r w:rsidRPr="0050736F">
          <w:rPr>
            <w:rStyle w:val="Hyperlink"/>
            <w:rFonts w:hint="eastAsia"/>
            <w:noProof/>
          </w:rPr>
          <w:t>訊號</w:t>
        </w:r>
        <w:r>
          <w:rPr>
            <w:noProof/>
            <w:webHidden/>
          </w:rPr>
          <w:tab/>
        </w:r>
        <w:r>
          <w:rPr>
            <w:noProof/>
            <w:webHidden/>
          </w:rPr>
          <w:fldChar w:fldCharType="begin"/>
        </w:r>
        <w:r>
          <w:rPr>
            <w:noProof/>
            <w:webHidden/>
          </w:rPr>
          <w:instrText xml:space="preserve"> PAGEREF _Toc536371020 \h </w:instrText>
        </w:r>
        <w:r>
          <w:rPr>
            <w:noProof/>
            <w:webHidden/>
          </w:rPr>
        </w:r>
        <w:r>
          <w:rPr>
            <w:noProof/>
            <w:webHidden/>
          </w:rPr>
          <w:fldChar w:fldCharType="separate"/>
        </w:r>
        <w:r>
          <w:rPr>
            <w:noProof/>
            <w:webHidden/>
          </w:rPr>
          <w:t>37</w:t>
        </w:r>
        <w:r>
          <w:rPr>
            <w:noProof/>
            <w:webHidden/>
          </w:rPr>
          <w:fldChar w:fldCharType="end"/>
        </w:r>
      </w:hyperlink>
    </w:p>
    <w:p w14:paraId="478816BC" w14:textId="4FD282AF" w:rsidR="00F86BBA" w:rsidRDefault="00F86BBA">
      <w:pPr>
        <w:pStyle w:val="TableofFigures"/>
        <w:tabs>
          <w:tab w:val="right" w:leader="dot" w:pos="8290"/>
        </w:tabs>
        <w:rPr>
          <w:rFonts w:eastAsiaTheme="minorEastAsia" w:cstheme="minorBidi"/>
          <w:smallCaps w:val="0"/>
          <w:noProof/>
          <w:kern w:val="0"/>
          <w:sz w:val="22"/>
          <w:szCs w:val="22"/>
        </w:rPr>
      </w:pPr>
      <w:hyperlink w:anchor="_Toc536371021" w:history="1">
        <w:r w:rsidRPr="0050736F">
          <w:rPr>
            <w:rStyle w:val="Hyperlink"/>
            <w:rFonts w:hint="eastAsia"/>
            <w:noProof/>
          </w:rPr>
          <w:t>圖</w:t>
        </w:r>
        <w:r w:rsidRPr="0050736F">
          <w:rPr>
            <w:rStyle w:val="Hyperlink"/>
            <w:noProof/>
          </w:rPr>
          <w:t xml:space="preserve"> 44</w:t>
        </w:r>
        <w:r w:rsidRPr="0050736F">
          <w:rPr>
            <w:rStyle w:val="Hyperlink"/>
            <w:rFonts w:hint="eastAsia"/>
            <w:noProof/>
          </w:rPr>
          <w:t>：經</w:t>
        </w:r>
        <w:r w:rsidRPr="0050736F">
          <w:rPr>
            <w:rStyle w:val="Hyperlink"/>
            <w:noProof/>
          </w:rPr>
          <w:t>Fast-ICA</w:t>
        </w:r>
        <w:r w:rsidRPr="0050736F">
          <w:rPr>
            <w:rStyle w:val="Hyperlink"/>
            <w:rFonts w:hint="eastAsia"/>
            <w:noProof/>
          </w:rPr>
          <w:t>處理後的</w:t>
        </w:r>
        <w:r w:rsidRPr="0050736F">
          <w:rPr>
            <w:rStyle w:val="Hyperlink"/>
            <w:noProof/>
          </w:rPr>
          <w:t>sEMG</w:t>
        </w:r>
        <w:r w:rsidRPr="0050736F">
          <w:rPr>
            <w:rStyle w:val="Hyperlink"/>
            <w:rFonts w:hint="eastAsia"/>
            <w:noProof/>
          </w:rPr>
          <w:t>訊號</w:t>
        </w:r>
        <w:r>
          <w:rPr>
            <w:noProof/>
            <w:webHidden/>
          </w:rPr>
          <w:tab/>
        </w:r>
        <w:r>
          <w:rPr>
            <w:noProof/>
            <w:webHidden/>
          </w:rPr>
          <w:fldChar w:fldCharType="begin"/>
        </w:r>
        <w:r>
          <w:rPr>
            <w:noProof/>
            <w:webHidden/>
          </w:rPr>
          <w:instrText xml:space="preserve"> PAGEREF _Toc536371021 \h </w:instrText>
        </w:r>
        <w:r>
          <w:rPr>
            <w:noProof/>
            <w:webHidden/>
          </w:rPr>
        </w:r>
        <w:r>
          <w:rPr>
            <w:noProof/>
            <w:webHidden/>
          </w:rPr>
          <w:fldChar w:fldCharType="separate"/>
        </w:r>
        <w:r>
          <w:rPr>
            <w:noProof/>
            <w:webHidden/>
          </w:rPr>
          <w:t>38</w:t>
        </w:r>
        <w:r>
          <w:rPr>
            <w:noProof/>
            <w:webHidden/>
          </w:rPr>
          <w:fldChar w:fldCharType="end"/>
        </w:r>
      </w:hyperlink>
    </w:p>
    <w:p w14:paraId="4ADD0BDA" w14:textId="5B0F10E9" w:rsidR="00F86BBA" w:rsidRDefault="00F86BBA">
      <w:pPr>
        <w:pStyle w:val="TableofFigures"/>
        <w:tabs>
          <w:tab w:val="right" w:leader="dot" w:pos="8290"/>
        </w:tabs>
        <w:rPr>
          <w:rFonts w:eastAsiaTheme="minorEastAsia" w:cstheme="minorBidi"/>
          <w:smallCaps w:val="0"/>
          <w:noProof/>
          <w:kern w:val="0"/>
          <w:sz w:val="22"/>
          <w:szCs w:val="22"/>
        </w:rPr>
      </w:pPr>
      <w:hyperlink w:anchor="_Toc536371022" w:history="1">
        <w:r w:rsidRPr="0050736F">
          <w:rPr>
            <w:rStyle w:val="Hyperlink"/>
            <w:rFonts w:hint="eastAsia"/>
            <w:noProof/>
          </w:rPr>
          <w:t>圖</w:t>
        </w:r>
        <w:r w:rsidRPr="0050736F">
          <w:rPr>
            <w:rStyle w:val="Hyperlink"/>
            <w:noProof/>
          </w:rPr>
          <w:t xml:space="preserve"> 45</w:t>
        </w:r>
        <w:r w:rsidRPr="0050736F">
          <w:rPr>
            <w:rStyle w:val="Hyperlink"/>
            <w:rFonts w:hint="eastAsia"/>
            <w:noProof/>
          </w:rPr>
          <w:t>：經</w:t>
        </w:r>
        <w:r w:rsidRPr="0050736F">
          <w:rPr>
            <w:rStyle w:val="Hyperlink"/>
            <w:noProof/>
          </w:rPr>
          <w:t>RMS</w:t>
        </w:r>
        <w:r w:rsidRPr="0050736F">
          <w:rPr>
            <w:rStyle w:val="Hyperlink"/>
            <w:rFonts w:hint="eastAsia"/>
            <w:noProof/>
          </w:rPr>
          <w:t>處理後的</w:t>
        </w:r>
        <w:r w:rsidRPr="0050736F">
          <w:rPr>
            <w:rStyle w:val="Hyperlink"/>
            <w:noProof/>
          </w:rPr>
          <w:t>sEMG</w:t>
        </w:r>
        <w:r w:rsidRPr="0050736F">
          <w:rPr>
            <w:rStyle w:val="Hyperlink"/>
            <w:rFonts w:hint="eastAsia"/>
            <w:noProof/>
          </w:rPr>
          <w:t>訊號</w:t>
        </w:r>
        <w:r>
          <w:rPr>
            <w:noProof/>
            <w:webHidden/>
          </w:rPr>
          <w:tab/>
        </w:r>
        <w:r>
          <w:rPr>
            <w:noProof/>
            <w:webHidden/>
          </w:rPr>
          <w:fldChar w:fldCharType="begin"/>
        </w:r>
        <w:r>
          <w:rPr>
            <w:noProof/>
            <w:webHidden/>
          </w:rPr>
          <w:instrText xml:space="preserve"> PAGEREF _Toc536371022 \h </w:instrText>
        </w:r>
        <w:r>
          <w:rPr>
            <w:noProof/>
            <w:webHidden/>
          </w:rPr>
        </w:r>
        <w:r>
          <w:rPr>
            <w:noProof/>
            <w:webHidden/>
          </w:rPr>
          <w:fldChar w:fldCharType="separate"/>
        </w:r>
        <w:r>
          <w:rPr>
            <w:noProof/>
            <w:webHidden/>
          </w:rPr>
          <w:t>38</w:t>
        </w:r>
        <w:r>
          <w:rPr>
            <w:noProof/>
            <w:webHidden/>
          </w:rPr>
          <w:fldChar w:fldCharType="end"/>
        </w:r>
      </w:hyperlink>
    </w:p>
    <w:p w14:paraId="1D1C9712" w14:textId="247F3951" w:rsidR="00F86BBA" w:rsidRDefault="00F86BBA">
      <w:pPr>
        <w:pStyle w:val="TableofFigures"/>
        <w:tabs>
          <w:tab w:val="right" w:leader="dot" w:pos="8290"/>
        </w:tabs>
        <w:rPr>
          <w:rFonts w:eastAsiaTheme="minorEastAsia" w:cstheme="minorBidi"/>
          <w:smallCaps w:val="0"/>
          <w:noProof/>
          <w:kern w:val="0"/>
          <w:sz w:val="22"/>
          <w:szCs w:val="22"/>
        </w:rPr>
      </w:pPr>
      <w:hyperlink w:anchor="_Toc536371023" w:history="1">
        <w:r w:rsidRPr="0050736F">
          <w:rPr>
            <w:rStyle w:val="Hyperlink"/>
            <w:rFonts w:hint="eastAsia"/>
            <w:noProof/>
          </w:rPr>
          <w:t>圖</w:t>
        </w:r>
        <w:r w:rsidRPr="0050736F">
          <w:rPr>
            <w:rStyle w:val="Hyperlink"/>
            <w:noProof/>
          </w:rPr>
          <w:t xml:space="preserve"> 46</w:t>
        </w:r>
        <w:r w:rsidRPr="0050736F">
          <w:rPr>
            <w:rStyle w:val="Hyperlink"/>
            <w:rFonts w:hint="eastAsia"/>
            <w:noProof/>
          </w:rPr>
          <w:t>：經</w:t>
        </w:r>
        <w:r w:rsidRPr="0050736F">
          <w:rPr>
            <w:rStyle w:val="Hyperlink"/>
            <w:noProof/>
          </w:rPr>
          <w:t>RMS</w:t>
        </w:r>
        <w:r w:rsidRPr="0050736F">
          <w:rPr>
            <w:rStyle w:val="Hyperlink"/>
            <w:rFonts w:hint="eastAsia"/>
            <w:noProof/>
          </w:rPr>
          <w:t>處理後的</w:t>
        </w:r>
        <w:r w:rsidRPr="0050736F">
          <w:rPr>
            <w:rStyle w:val="Hyperlink"/>
            <w:noProof/>
          </w:rPr>
          <w:t>Fast-ICA</w:t>
        </w:r>
        <w:r w:rsidRPr="0050736F">
          <w:rPr>
            <w:rStyle w:val="Hyperlink"/>
            <w:rFonts w:hint="eastAsia"/>
            <w:noProof/>
          </w:rPr>
          <w:t>－</w:t>
        </w:r>
        <w:r w:rsidRPr="0050736F">
          <w:rPr>
            <w:rStyle w:val="Hyperlink"/>
            <w:noProof/>
          </w:rPr>
          <w:t>sEMG</w:t>
        </w:r>
        <w:r w:rsidRPr="0050736F">
          <w:rPr>
            <w:rStyle w:val="Hyperlink"/>
            <w:rFonts w:hint="eastAsia"/>
            <w:noProof/>
          </w:rPr>
          <w:t>訊號</w:t>
        </w:r>
        <w:r>
          <w:rPr>
            <w:noProof/>
            <w:webHidden/>
          </w:rPr>
          <w:tab/>
        </w:r>
        <w:r>
          <w:rPr>
            <w:noProof/>
            <w:webHidden/>
          </w:rPr>
          <w:fldChar w:fldCharType="begin"/>
        </w:r>
        <w:r>
          <w:rPr>
            <w:noProof/>
            <w:webHidden/>
          </w:rPr>
          <w:instrText xml:space="preserve"> PAGEREF _Toc536371023 \h </w:instrText>
        </w:r>
        <w:r>
          <w:rPr>
            <w:noProof/>
            <w:webHidden/>
          </w:rPr>
        </w:r>
        <w:r>
          <w:rPr>
            <w:noProof/>
            <w:webHidden/>
          </w:rPr>
          <w:fldChar w:fldCharType="separate"/>
        </w:r>
        <w:r>
          <w:rPr>
            <w:noProof/>
            <w:webHidden/>
          </w:rPr>
          <w:t>39</w:t>
        </w:r>
        <w:r>
          <w:rPr>
            <w:noProof/>
            <w:webHidden/>
          </w:rPr>
          <w:fldChar w:fldCharType="end"/>
        </w:r>
      </w:hyperlink>
    </w:p>
    <w:p w14:paraId="6CDC3E17" w14:textId="446CAF7B" w:rsidR="00F86BBA" w:rsidRDefault="00F86BBA">
      <w:pPr>
        <w:pStyle w:val="TableofFigures"/>
        <w:tabs>
          <w:tab w:val="right" w:leader="dot" w:pos="8290"/>
        </w:tabs>
        <w:rPr>
          <w:rFonts w:eastAsiaTheme="minorEastAsia" w:cstheme="minorBidi"/>
          <w:smallCaps w:val="0"/>
          <w:noProof/>
          <w:kern w:val="0"/>
          <w:sz w:val="22"/>
          <w:szCs w:val="22"/>
        </w:rPr>
      </w:pPr>
      <w:hyperlink w:anchor="_Toc536371024" w:history="1">
        <w:r w:rsidRPr="0050736F">
          <w:rPr>
            <w:rStyle w:val="Hyperlink"/>
            <w:rFonts w:hint="eastAsia"/>
            <w:noProof/>
          </w:rPr>
          <w:t>圖</w:t>
        </w:r>
        <w:r w:rsidRPr="0050736F">
          <w:rPr>
            <w:rStyle w:val="Hyperlink"/>
            <w:noProof/>
          </w:rPr>
          <w:t xml:space="preserve"> 47</w:t>
        </w:r>
        <w:r w:rsidRPr="0050736F">
          <w:rPr>
            <w:rStyle w:val="Hyperlink"/>
            <w:rFonts w:hint="eastAsia"/>
            <w:noProof/>
          </w:rPr>
          <w:t>：經</w:t>
        </w:r>
        <w:r w:rsidRPr="0050736F">
          <w:rPr>
            <w:rStyle w:val="Hyperlink"/>
            <w:noProof/>
          </w:rPr>
          <w:t>RMS</w:t>
        </w:r>
        <w:r w:rsidRPr="0050736F">
          <w:rPr>
            <w:rStyle w:val="Hyperlink"/>
            <w:rFonts w:hint="eastAsia"/>
            <w:noProof/>
          </w:rPr>
          <w:t>處理後的</w:t>
        </w:r>
        <w:r w:rsidRPr="0050736F">
          <w:rPr>
            <w:rStyle w:val="Hyperlink"/>
            <w:noProof/>
          </w:rPr>
          <w:t>sEMG</w:t>
        </w:r>
        <w:r w:rsidRPr="0050736F">
          <w:rPr>
            <w:rStyle w:val="Hyperlink"/>
            <w:rFonts w:hint="eastAsia"/>
            <w:noProof/>
          </w:rPr>
          <w:t>樣本分佈</w:t>
        </w:r>
        <w:r>
          <w:rPr>
            <w:noProof/>
            <w:webHidden/>
          </w:rPr>
          <w:tab/>
        </w:r>
        <w:r>
          <w:rPr>
            <w:noProof/>
            <w:webHidden/>
          </w:rPr>
          <w:fldChar w:fldCharType="begin"/>
        </w:r>
        <w:r>
          <w:rPr>
            <w:noProof/>
            <w:webHidden/>
          </w:rPr>
          <w:instrText xml:space="preserve"> PAGEREF _Toc536371024 \h </w:instrText>
        </w:r>
        <w:r>
          <w:rPr>
            <w:noProof/>
            <w:webHidden/>
          </w:rPr>
        </w:r>
        <w:r>
          <w:rPr>
            <w:noProof/>
            <w:webHidden/>
          </w:rPr>
          <w:fldChar w:fldCharType="separate"/>
        </w:r>
        <w:r>
          <w:rPr>
            <w:noProof/>
            <w:webHidden/>
          </w:rPr>
          <w:t>39</w:t>
        </w:r>
        <w:r>
          <w:rPr>
            <w:noProof/>
            <w:webHidden/>
          </w:rPr>
          <w:fldChar w:fldCharType="end"/>
        </w:r>
      </w:hyperlink>
    </w:p>
    <w:p w14:paraId="5846ED2B" w14:textId="1F385210" w:rsidR="00F86BBA" w:rsidRDefault="00F86BBA">
      <w:pPr>
        <w:pStyle w:val="TableofFigures"/>
        <w:tabs>
          <w:tab w:val="right" w:leader="dot" w:pos="8290"/>
        </w:tabs>
        <w:rPr>
          <w:rFonts w:eastAsiaTheme="minorEastAsia" w:cstheme="minorBidi"/>
          <w:smallCaps w:val="0"/>
          <w:noProof/>
          <w:kern w:val="0"/>
          <w:sz w:val="22"/>
          <w:szCs w:val="22"/>
        </w:rPr>
      </w:pPr>
      <w:hyperlink w:anchor="_Toc536371025" w:history="1">
        <w:r w:rsidRPr="0050736F">
          <w:rPr>
            <w:rStyle w:val="Hyperlink"/>
            <w:rFonts w:hint="eastAsia"/>
            <w:noProof/>
          </w:rPr>
          <w:t>圖</w:t>
        </w:r>
        <w:r w:rsidRPr="0050736F">
          <w:rPr>
            <w:rStyle w:val="Hyperlink"/>
            <w:noProof/>
          </w:rPr>
          <w:t xml:space="preserve"> 48</w:t>
        </w:r>
        <w:r w:rsidRPr="0050736F">
          <w:rPr>
            <w:rStyle w:val="Hyperlink"/>
            <w:rFonts w:hint="eastAsia"/>
            <w:noProof/>
          </w:rPr>
          <w:t>：經</w:t>
        </w:r>
        <w:r w:rsidRPr="0050736F">
          <w:rPr>
            <w:rStyle w:val="Hyperlink"/>
            <w:noProof/>
          </w:rPr>
          <w:t>RMS</w:t>
        </w:r>
        <w:r w:rsidRPr="0050736F">
          <w:rPr>
            <w:rStyle w:val="Hyperlink"/>
            <w:rFonts w:hint="eastAsia"/>
            <w:noProof/>
          </w:rPr>
          <w:t>處理後的</w:t>
        </w:r>
        <w:r w:rsidRPr="0050736F">
          <w:rPr>
            <w:rStyle w:val="Hyperlink"/>
            <w:noProof/>
          </w:rPr>
          <w:t>Fast-ICA</w:t>
        </w:r>
        <w:r w:rsidRPr="0050736F">
          <w:rPr>
            <w:rStyle w:val="Hyperlink"/>
            <w:rFonts w:hint="eastAsia"/>
            <w:noProof/>
          </w:rPr>
          <w:t>：</w:t>
        </w:r>
        <w:r w:rsidRPr="0050736F">
          <w:rPr>
            <w:rStyle w:val="Hyperlink"/>
            <w:noProof/>
          </w:rPr>
          <w:t>sEMG</w:t>
        </w:r>
        <w:r w:rsidRPr="0050736F">
          <w:rPr>
            <w:rStyle w:val="Hyperlink"/>
            <w:rFonts w:hint="eastAsia"/>
            <w:noProof/>
          </w:rPr>
          <w:t>樣本分佈</w:t>
        </w:r>
        <w:r>
          <w:rPr>
            <w:noProof/>
            <w:webHidden/>
          </w:rPr>
          <w:tab/>
        </w:r>
        <w:r>
          <w:rPr>
            <w:noProof/>
            <w:webHidden/>
          </w:rPr>
          <w:fldChar w:fldCharType="begin"/>
        </w:r>
        <w:r>
          <w:rPr>
            <w:noProof/>
            <w:webHidden/>
          </w:rPr>
          <w:instrText xml:space="preserve"> PAGEREF _Toc536371025 \h </w:instrText>
        </w:r>
        <w:r>
          <w:rPr>
            <w:noProof/>
            <w:webHidden/>
          </w:rPr>
        </w:r>
        <w:r>
          <w:rPr>
            <w:noProof/>
            <w:webHidden/>
          </w:rPr>
          <w:fldChar w:fldCharType="separate"/>
        </w:r>
        <w:r>
          <w:rPr>
            <w:noProof/>
            <w:webHidden/>
          </w:rPr>
          <w:t>39</w:t>
        </w:r>
        <w:r>
          <w:rPr>
            <w:noProof/>
            <w:webHidden/>
          </w:rPr>
          <w:fldChar w:fldCharType="end"/>
        </w:r>
      </w:hyperlink>
    </w:p>
    <w:p w14:paraId="34056B5B" w14:textId="77DAA833" w:rsidR="00F86BBA" w:rsidRDefault="00F86BBA">
      <w:pPr>
        <w:pStyle w:val="TableofFigures"/>
        <w:tabs>
          <w:tab w:val="right" w:leader="dot" w:pos="8290"/>
        </w:tabs>
        <w:rPr>
          <w:rFonts w:eastAsiaTheme="minorEastAsia" w:cstheme="minorBidi"/>
          <w:smallCaps w:val="0"/>
          <w:noProof/>
          <w:kern w:val="0"/>
          <w:sz w:val="22"/>
          <w:szCs w:val="22"/>
        </w:rPr>
      </w:pPr>
      <w:hyperlink w:anchor="_Toc536371026" w:history="1">
        <w:r w:rsidRPr="0050736F">
          <w:rPr>
            <w:rStyle w:val="Hyperlink"/>
            <w:rFonts w:hint="eastAsia"/>
            <w:noProof/>
          </w:rPr>
          <w:t>圖</w:t>
        </w:r>
        <w:r w:rsidRPr="0050736F">
          <w:rPr>
            <w:rStyle w:val="Hyperlink"/>
            <w:noProof/>
          </w:rPr>
          <w:t xml:space="preserve"> 49</w:t>
        </w:r>
        <w:r w:rsidRPr="0050736F">
          <w:rPr>
            <w:rStyle w:val="Hyperlink"/>
            <w:rFonts w:hint="eastAsia"/>
            <w:noProof/>
          </w:rPr>
          <w:t>：經</w:t>
        </w:r>
        <w:r w:rsidRPr="0050736F">
          <w:rPr>
            <w:rStyle w:val="Hyperlink"/>
            <w:noProof/>
          </w:rPr>
          <w:t>RMS</w:t>
        </w:r>
        <w:r w:rsidRPr="0050736F">
          <w:rPr>
            <w:rStyle w:val="Hyperlink"/>
            <w:rFonts w:hint="eastAsia"/>
            <w:noProof/>
          </w:rPr>
          <w:t>處理後的</w:t>
        </w:r>
        <w:r w:rsidRPr="0050736F">
          <w:rPr>
            <w:rStyle w:val="Hyperlink"/>
            <w:noProof/>
          </w:rPr>
          <w:t>sEMG</w:t>
        </w:r>
        <w:r w:rsidRPr="0050736F">
          <w:rPr>
            <w:rStyle w:val="Hyperlink"/>
            <w:rFonts w:hint="eastAsia"/>
            <w:noProof/>
          </w:rPr>
          <w:t>訊號</w:t>
        </w:r>
        <w:r>
          <w:rPr>
            <w:noProof/>
            <w:webHidden/>
          </w:rPr>
          <w:tab/>
        </w:r>
        <w:r>
          <w:rPr>
            <w:noProof/>
            <w:webHidden/>
          </w:rPr>
          <w:fldChar w:fldCharType="begin"/>
        </w:r>
        <w:r>
          <w:rPr>
            <w:noProof/>
            <w:webHidden/>
          </w:rPr>
          <w:instrText xml:space="preserve"> PAGEREF _Toc536371026 \h </w:instrText>
        </w:r>
        <w:r>
          <w:rPr>
            <w:noProof/>
            <w:webHidden/>
          </w:rPr>
        </w:r>
        <w:r>
          <w:rPr>
            <w:noProof/>
            <w:webHidden/>
          </w:rPr>
          <w:fldChar w:fldCharType="separate"/>
        </w:r>
        <w:r>
          <w:rPr>
            <w:noProof/>
            <w:webHidden/>
          </w:rPr>
          <w:t>40</w:t>
        </w:r>
        <w:r>
          <w:rPr>
            <w:noProof/>
            <w:webHidden/>
          </w:rPr>
          <w:fldChar w:fldCharType="end"/>
        </w:r>
      </w:hyperlink>
    </w:p>
    <w:p w14:paraId="4EF448A4" w14:textId="62C792E7" w:rsidR="00F86BBA" w:rsidRDefault="00F86BBA">
      <w:pPr>
        <w:pStyle w:val="TableofFigures"/>
        <w:tabs>
          <w:tab w:val="right" w:leader="dot" w:pos="8290"/>
        </w:tabs>
        <w:rPr>
          <w:rFonts w:eastAsiaTheme="minorEastAsia" w:cstheme="minorBidi"/>
          <w:smallCaps w:val="0"/>
          <w:noProof/>
          <w:kern w:val="0"/>
          <w:sz w:val="22"/>
          <w:szCs w:val="22"/>
        </w:rPr>
      </w:pPr>
      <w:hyperlink w:anchor="_Toc536371027" w:history="1">
        <w:r w:rsidRPr="0050736F">
          <w:rPr>
            <w:rStyle w:val="Hyperlink"/>
            <w:rFonts w:hint="eastAsia"/>
            <w:noProof/>
          </w:rPr>
          <w:t>圖</w:t>
        </w:r>
        <w:r w:rsidRPr="0050736F">
          <w:rPr>
            <w:rStyle w:val="Hyperlink"/>
            <w:noProof/>
          </w:rPr>
          <w:t xml:space="preserve"> 50</w:t>
        </w:r>
        <w:r w:rsidRPr="0050736F">
          <w:rPr>
            <w:rStyle w:val="Hyperlink"/>
            <w:rFonts w:hint="eastAsia"/>
            <w:noProof/>
          </w:rPr>
          <w:t>：經</w:t>
        </w:r>
        <w:r w:rsidRPr="0050736F">
          <w:rPr>
            <w:rStyle w:val="Hyperlink"/>
            <w:noProof/>
          </w:rPr>
          <w:t>nICA</w:t>
        </w:r>
        <w:r w:rsidRPr="0050736F">
          <w:rPr>
            <w:rStyle w:val="Hyperlink"/>
            <w:rFonts w:hint="eastAsia"/>
            <w:noProof/>
          </w:rPr>
          <w:t>反混合後的</w:t>
        </w:r>
        <w:r w:rsidRPr="0050736F">
          <w:rPr>
            <w:rStyle w:val="Hyperlink"/>
            <w:noProof/>
          </w:rPr>
          <w:t>RMS-sEMG</w:t>
        </w:r>
        <w:r w:rsidRPr="0050736F">
          <w:rPr>
            <w:rStyle w:val="Hyperlink"/>
            <w:rFonts w:hint="eastAsia"/>
            <w:noProof/>
          </w:rPr>
          <w:t>訊號</w:t>
        </w:r>
        <w:r>
          <w:rPr>
            <w:noProof/>
            <w:webHidden/>
          </w:rPr>
          <w:tab/>
        </w:r>
        <w:r>
          <w:rPr>
            <w:noProof/>
            <w:webHidden/>
          </w:rPr>
          <w:fldChar w:fldCharType="begin"/>
        </w:r>
        <w:r>
          <w:rPr>
            <w:noProof/>
            <w:webHidden/>
          </w:rPr>
          <w:instrText xml:space="preserve"> PAGEREF _Toc536371027 \h </w:instrText>
        </w:r>
        <w:r>
          <w:rPr>
            <w:noProof/>
            <w:webHidden/>
          </w:rPr>
        </w:r>
        <w:r>
          <w:rPr>
            <w:noProof/>
            <w:webHidden/>
          </w:rPr>
          <w:fldChar w:fldCharType="separate"/>
        </w:r>
        <w:r>
          <w:rPr>
            <w:noProof/>
            <w:webHidden/>
          </w:rPr>
          <w:t>41</w:t>
        </w:r>
        <w:r>
          <w:rPr>
            <w:noProof/>
            <w:webHidden/>
          </w:rPr>
          <w:fldChar w:fldCharType="end"/>
        </w:r>
      </w:hyperlink>
    </w:p>
    <w:p w14:paraId="0C939977" w14:textId="5D92FE5C" w:rsidR="00F86BBA" w:rsidRDefault="00F86BBA">
      <w:pPr>
        <w:pStyle w:val="TableofFigures"/>
        <w:tabs>
          <w:tab w:val="right" w:leader="dot" w:pos="8290"/>
        </w:tabs>
        <w:rPr>
          <w:rFonts w:eastAsiaTheme="minorEastAsia" w:cstheme="minorBidi"/>
          <w:smallCaps w:val="0"/>
          <w:noProof/>
          <w:kern w:val="0"/>
          <w:sz w:val="22"/>
          <w:szCs w:val="22"/>
        </w:rPr>
      </w:pPr>
      <w:hyperlink w:anchor="_Toc536371028" w:history="1">
        <w:r w:rsidRPr="0050736F">
          <w:rPr>
            <w:rStyle w:val="Hyperlink"/>
            <w:rFonts w:hint="eastAsia"/>
            <w:noProof/>
          </w:rPr>
          <w:t>圖</w:t>
        </w:r>
        <w:r w:rsidRPr="0050736F">
          <w:rPr>
            <w:rStyle w:val="Hyperlink"/>
            <w:noProof/>
          </w:rPr>
          <w:t xml:space="preserve"> 51</w:t>
        </w:r>
        <w:r w:rsidRPr="0050736F">
          <w:rPr>
            <w:rStyle w:val="Hyperlink"/>
            <w:rFonts w:hint="eastAsia"/>
            <w:noProof/>
          </w:rPr>
          <w:t>：經</w:t>
        </w:r>
        <w:r w:rsidRPr="0050736F">
          <w:rPr>
            <w:rStyle w:val="Hyperlink"/>
            <w:noProof/>
          </w:rPr>
          <w:t>RMS</w:t>
        </w:r>
        <w:r w:rsidRPr="0050736F">
          <w:rPr>
            <w:rStyle w:val="Hyperlink"/>
            <w:rFonts w:hint="eastAsia"/>
            <w:noProof/>
          </w:rPr>
          <w:t>處理後的</w:t>
        </w:r>
        <w:r w:rsidRPr="0050736F">
          <w:rPr>
            <w:rStyle w:val="Hyperlink"/>
            <w:noProof/>
          </w:rPr>
          <w:t>sEMG</w:t>
        </w:r>
        <w:r w:rsidRPr="0050736F">
          <w:rPr>
            <w:rStyle w:val="Hyperlink"/>
            <w:rFonts w:hint="eastAsia"/>
            <w:noProof/>
          </w:rPr>
          <w:t>樣本分佈</w:t>
        </w:r>
        <w:r>
          <w:rPr>
            <w:noProof/>
            <w:webHidden/>
          </w:rPr>
          <w:tab/>
        </w:r>
        <w:r>
          <w:rPr>
            <w:noProof/>
            <w:webHidden/>
          </w:rPr>
          <w:fldChar w:fldCharType="begin"/>
        </w:r>
        <w:r>
          <w:rPr>
            <w:noProof/>
            <w:webHidden/>
          </w:rPr>
          <w:instrText xml:space="preserve"> PAGEREF _Toc536371028 \h </w:instrText>
        </w:r>
        <w:r>
          <w:rPr>
            <w:noProof/>
            <w:webHidden/>
          </w:rPr>
        </w:r>
        <w:r>
          <w:rPr>
            <w:noProof/>
            <w:webHidden/>
          </w:rPr>
          <w:fldChar w:fldCharType="separate"/>
        </w:r>
        <w:r>
          <w:rPr>
            <w:noProof/>
            <w:webHidden/>
          </w:rPr>
          <w:t>41</w:t>
        </w:r>
        <w:r>
          <w:rPr>
            <w:noProof/>
            <w:webHidden/>
          </w:rPr>
          <w:fldChar w:fldCharType="end"/>
        </w:r>
      </w:hyperlink>
    </w:p>
    <w:p w14:paraId="15733490" w14:textId="686C9AEE" w:rsidR="00F86BBA" w:rsidRDefault="00F86BBA">
      <w:pPr>
        <w:pStyle w:val="TableofFigures"/>
        <w:tabs>
          <w:tab w:val="right" w:leader="dot" w:pos="8290"/>
        </w:tabs>
        <w:rPr>
          <w:rFonts w:eastAsiaTheme="minorEastAsia" w:cstheme="minorBidi"/>
          <w:smallCaps w:val="0"/>
          <w:noProof/>
          <w:kern w:val="0"/>
          <w:sz w:val="22"/>
          <w:szCs w:val="22"/>
        </w:rPr>
      </w:pPr>
      <w:hyperlink w:anchor="_Toc536371029" w:history="1">
        <w:r w:rsidRPr="0050736F">
          <w:rPr>
            <w:rStyle w:val="Hyperlink"/>
            <w:rFonts w:hint="eastAsia"/>
            <w:noProof/>
          </w:rPr>
          <w:t>圖</w:t>
        </w:r>
        <w:r w:rsidRPr="0050736F">
          <w:rPr>
            <w:rStyle w:val="Hyperlink"/>
            <w:noProof/>
          </w:rPr>
          <w:t xml:space="preserve"> 52</w:t>
        </w:r>
        <w:r w:rsidRPr="0050736F">
          <w:rPr>
            <w:rStyle w:val="Hyperlink"/>
            <w:rFonts w:hint="eastAsia"/>
            <w:noProof/>
          </w:rPr>
          <w:t>：經</w:t>
        </w:r>
        <w:r w:rsidRPr="0050736F">
          <w:rPr>
            <w:rStyle w:val="Hyperlink"/>
            <w:noProof/>
          </w:rPr>
          <w:t>nICA</w:t>
        </w:r>
        <w:r w:rsidRPr="0050736F">
          <w:rPr>
            <w:rStyle w:val="Hyperlink"/>
            <w:rFonts w:hint="eastAsia"/>
            <w:noProof/>
          </w:rPr>
          <w:t>反混合後的</w:t>
        </w:r>
        <w:r w:rsidRPr="0050736F">
          <w:rPr>
            <w:rStyle w:val="Hyperlink"/>
            <w:noProof/>
          </w:rPr>
          <w:t>RMS-sEMG</w:t>
        </w:r>
        <w:r w:rsidRPr="0050736F">
          <w:rPr>
            <w:rStyle w:val="Hyperlink"/>
            <w:rFonts w:hint="eastAsia"/>
            <w:noProof/>
          </w:rPr>
          <w:t>樣本分佈</w:t>
        </w:r>
        <w:r>
          <w:rPr>
            <w:noProof/>
            <w:webHidden/>
          </w:rPr>
          <w:tab/>
        </w:r>
        <w:r>
          <w:rPr>
            <w:noProof/>
            <w:webHidden/>
          </w:rPr>
          <w:fldChar w:fldCharType="begin"/>
        </w:r>
        <w:r>
          <w:rPr>
            <w:noProof/>
            <w:webHidden/>
          </w:rPr>
          <w:instrText xml:space="preserve"> PAGEREF _Toc536371029 \h </w:instrText>
        </w:r>
        <w:r>
          <w:rPr>
            <w:noProof/>
            <w:webHidden/>
          </w:rPr>
        </w:r>
        <w:r>
          <w:rPr>
            <w:noProof/>
            <w:webHidden/>
          </w:rPr>
          <w:fldChar w:fldCharType="separate"/>
        </w:r>
        <w:r>
          <w:rPr>
            <w:noProof/>
            <w:webHidden/>
          </w:rPr>
          <w:t>41</w:t>
        </w:r>
        <w:r>
          <w:rPr>
            <w:noProof/>
            <w:webHidden/>
          </w:rPr>
          <w:fldChar w:fldCharType="end"/>
        </w:r>
      </w:hyperlink>
    </w:p>
    <w:p w14:paraId="7FB432FA" w14:textId="45B0BB4F" w:rsidR="00F86BBA" w:rsidRDefault="00F86BBA">
      <w:pPr>
        <w:pStyle w:val="TableofFigures"/>
        <w:tabs>
          <w:tab w:val="right" w:leader="dot" w:pos="8290"/>
        </w:tabs>
        <w:rPr>
          <w:rFonts w:eastAsiaTheme="minorEastAsia" w:cstheme="minorBidi"/>
          <w:smallCaps w:val="0"/>
          <w:noProof/>
          <w:kern w:val="0"/>
          <w:sz w:val="22"/>
          <w:szCs w:val="22"/>
        </w:rPr>
      </w:pPr>
      <w:hyperlink w:anchor="_Toc536371030" w:history="1">
        <w:r w:rsidRPr="0050736F">
          <w:rPr>
            <w:rStyle w:val="Hyperlink"/>
            <w:rFonts w:hint="eastAsia"/>
            <w:noProof/>
          </w:rPr>
          <w:t>圖</w:t>
        </w:r>
        <w:r w:rsidRPr="0050736F">
          <w:rPr>
            <w:rStyle w:val="Hyperlink"/>
            <w:noProof/>
          </w:rPr>
          <w:t xml:space="preserve"> 53</w:t>
        </w:r>
        <w:r w:rsidRPr="0050736F">
          <w:rPr>
            <w:rStyle w:val="Hyperlink"/>
            <w:rFonts w:hint="eastAsia"/>
            <w:noProof/>
          </w:rPr>
          <w:t>：經</w:t>
        </w:r>
        <w:r w:rsidRPr="0050736F">
          <w:rPr>
            <w:rStyle w:val="Hyperlink"/>
            <w:noProof/>
          </w:rPr>
          <w:t>TDSEP</w:t>
        </w:r>
        <w:r w:rsidRPr="0050736F">
          <w:rPr>
            <w:rStyle w:val="Hyperlink"/>
            <w:rFonts w:hint="eastAsia"/>
            <w:noProof/>
          </w:rPr>
          <w:t>反混合後的</w:t>
        </w:r>
        <w:r w:rsidRPr="0050736F">
          <w:rPr>
            <w:rStyle w:val="Hyperlink"/>
            <w:noProof/>
          </w:rPr>
          <w:t>RMS-sEMG</w:t>
        </w:r>
        <w:r w:rsidRPr="0050736F">
          <w:rPr>
            <w:rStyle w:val="Hyperlink"/>
            <w:rFonts w:hint="eastAsia"/>
            <w:noProof/>
          </w:rPr>
          <w:t>訊號</w:t>
        </w:r>
        <w:r>
          <w:rPr>
            <w:noProof/>
            <w:webHidden/>
          </w:rPr>
          <w:tab/>
        </w:r>
        <w:r>
          <w:rPr>
            <w:noProof/>
            <w:webHidden/>
          </w:rPr>
          <w:fldChar w:fldCharType="begin"/>
        </w:r>
        <w:r>
          <w:rPr>
            <w:noProof/>
            <w:webHidden/>
          </w:rPr>
          <w:instrText xml:space="preserve"> PAGEREF _Toc536371030 \h </w:instrText>
        </w:r>
        <w:r>
          <w:rPr>
            <w:noProof/>
            <w:webHidden/>
          </w:rPr>
        </w:r>
        <w:r>
          <w:rPr>
            <w:noProof/>
            <w:webHidden/>
          </w:rPr>
          <w:fldChar w:fldCharType="separate"/>
        </w:r>
        <w:r>
          <w:rPr>
            <w:noProof/>
            <w:webHidden/>
          </w:rPr>
          <w:t>42</w:t>
        </w:r>
        <w:r>
          <w:rPr>
            <w:noProof/>
            <w:webHidden/>
          </w:rPr>
          <w:fldChar w:fldCharType="end"/>
        </w:r>
      </w:hyperlink>
    </w:p>
    <w:p w14:paraId="3F14A9A4" w14:textId="5541B4D6" w:rsidR="00F86BBA" w:rsidRDefault="00F86BBA">
      <w:pPr>
        <w:pStyle w:val="TableofFigures"/>
        <w:tabs>
          <w:tab w:val="right" w:leader="dot" w:pos="8290"/>
        </w:tabs>
        <w:rPr>
          <w:rFonts w:eastAsiaTheme="minorEastAsia" w:cstheme="minorBidi"/>
          <w:smallCaps w:val="0"/>
          <w:noProof/>
          <w:kern w:val="0"/>
          <w:sz w:val="22"/>
          <w:szCs w:val="22"/>
        </w:rPr>
      </w:pPr>
      <w:hyperlink w:anchor="_Toc536371031" w:history="1">
        <w:r w:rsidRPr="0050736F">
          <w:rPr>
            <w:rStyle w:val="Hyperlink"/>
            <w:rFonts w:hint="eastAsia"/>
            <w:noProof/>
          </w:rPr>
          <w:t>圖</w:t>
        </w:r>
        <w:r w:rsidRPr="0050736F">
          <w:rPr>
            <w:rStyle w:val="Hyperlink"/>
            <w:noProof/>
          </w:rPr>
          <w:t xml:space="preserve"> 54</w:t>
        </w:r>
        <w:r w:rsidRPr="0050736F">
          <w:rPr>
            <w:rStyle w:val="Hyperlink"/>
            <w:rFonts w:hint="eastAsia"/>
            <w:noProof/>
          </w:rPr>
          <w:t>：經</w:t>
        </w:r>
        <w:r w:rsidRPr="0050736F">
          <w:rPr>
            <w:rStyle w:val="Hyperlink"/>
            <w:noProof/>
          </w:rPr>
          <w:t>RMS</w:t>
        </w:r>
        <w:r w:rsidRPr="0050736F">
          <w:rPr>
            <w:rStyle w:val="Hyperlink"/>
            <w:rFonts w:hint="eastAsia"/>
            <w:noProof/>
          </w:rPr>
          <w:t>處理後的</w:t>
        </w:r>
        <w:r w:rsidRPr="0050736F">
          <w:rPr>
            <w:rStyle w:val="Hyperlink"/>
            <w:noProof/>
          </w:rPr>
          <w:t>sEMG</w:t>
        </w:r>
        <w:r w:rsidRPr="0050736F">
          <w:rPr>
            <w:rStyle w:val="Hyperlink"/>
            <w:rFonts w:hint="eastAsia"/>
            <w:noProof/>
          </w:rPr>
          <w:t>樣本分佈</w:t>
        </w:r>
        <w:r>
          <w:rPr>
            <w:noProof/>
            <w:webHidden/>
          </w:rPr>
          <w:tab/>
        </w:r>
        <w:r>
          <w:rPr>
            <w:noProof/>
            <w:webHidden/>
          </w:rPr>
          <w:fldChar w:fldCharType="begin"/>
        </w:r>
        <w:r>
          <w:rPr>
            <w:noProof/>
            <w:webHidden/>
          </w:rPr>
          <w:instrText xml:space="preserve"> PAGEREF _Toc536371031 \h </w:instrText>
        </w:r>
        <w:r>
          <w:rPr>
            <w:noProof/>
            <w:webHidden/>
          </w:rPr>
        </w:r>
        <w:r>
          <w:rPr>
            <w:noProof/>
            <w:webHidden/>
          </w:rPr>
          <w:fldChar w:fldCharType="separate"/>
        </w:r>
        <w:r>
          <w:rPr>
            <w:noProof/>
            <w:webHidden/>
          </w:rPr>
          <w:t>42</w:t>
        </w:r>
        <w:r>
          <w:rPr>
            <w:noProof/>
            <w:webHidden/>
          </w:rPr>
          <w:fldChar w:fldCharType="end"/>
        </w:r>
      </w:hyperlink>
    </w:p>
    <w:p w14:paraId="16BCC622" w14:textId="6609FF31" w:rsidR="00F86BBA" w:rsidRDefault="00F86BBA">
      <w:pPr>
        <w:pStyle w:val="TableofFigures"/>
        <w:tabs>
          <w:tab w:val="right" w:leader="dot" w:pos="8290"/>
        </w:tabs>
        <w:rPr>
          <w:rFonts w:eastAsiaTheme="minorEastAsia" w:cstheme="minorBidi"/>
          <w:smallCaps w:val="0"/>
          <w:noProof/>
          <w:kern w:val="0"/>
          <w:sz w:val="22"/>
          <w:szCs w:val="22"/>
        </w:rPr>
      </w:pPr>
      <w:hyperlink w:anchor="_Toc536371032" w:history="1">
        <w:r w:rsidRPr="0050736F">
          <w:rPr>
            <w:rStyle w:val="Hyperlink"/>
            <w:rFonts w:hint="eastAsia"/>
            <w:noProof/>
          </w:rPr>
          <w:t>圖</w:t>
        </w:r>
        <w:r w:rsidRPr="0050736F">
          <w:rPr>
            <w:rStyle w:val="Hyperlink"/>
            <w:noProof/>
          </w:rPr>
          <w:t xml:space="preserve"> 55</w:t>
        </w:r>
        <w:r w:rsidRPr="0050736F">
          <w:rPr>
            <w:rStyle w:val="Hyperlink"/>
            <w:rFonts w:hint="eastAsia"/>
            <w:noProof/>
          </w:rPr>
          <w:t>：經</w:t>
        </w:r>
        <w:r w:rsidRPr="0050736F">
          <w:rPr>
            <w:rStyle w:val="Hyperlink"/>
            <w:noProof/>
          </w:rPr>
          <w:t>TDSEP</w:t>
        </w:r>
        <w:r w:rsidRPr="0050736F">
          <w:rPr>
            <w:rStyle w:val="Hyperlink"/>
            <w:rFonts w:hint="eastAsia"/>
            <w:noProof/>
          </w:rPr>
          <w:t>反混合後的</w:t>
        </w:r>
        <w:r w:rsidRPr="0050736F">
          <w:rPr>
            <w:rStyle w:val="Hyperlink"/>
            <w:noProof/>
          </w:rPr>
          <w:t>RMS-sEMG</w:t>
        </w:r>
        <w:r w:rsidRPr="0050736F">
          <w:rPr>
            <w:rStyle w:val="Hyperlink"/>
            <w:rFonts w:hint="eastAsia"/>
            <w:noProof/>
          </w:rPr>
          <w:t>樣本分佈</w:t>
        </w:r>
        <w:r>
          <w:rPr>
            <w:noProof/>
            <w:webHidden/>
          </w:rPr>
          <w:tab/>
        </w:r>
        <w:r>
          <w:rPr>
            <w:noProof/>
            <w:webHidden/>
          </w:rPr>
          <w:fldChar w:fldCharType="begin"/>
        </w:r>
        <w:r>
          <w:rPr>
            <w:noProof/>
            <w:webHidden/>
          </w:rPr>
          <w:instrText xml:space="preserve"> PAGEREF _Toc536371032 \h </w:instrText>
        </w:r>
        <w:r>
          <w:rPr>
            <w:noProof/>
            <w:webHidden/>
          </w:rPr>
        </w:r>
        <w:r>
          <w:rPr>
            <w:noProof/>
            <w:webHidden/>
          </w:rPr>
          <w:fldChar w:fldCharType="separate"/>
        </w:r>
        <w:r>
          <w:rPr>
            <w:noProof/>
            <w:webHidden/>
          </w:rPr>
          <w:t>42</w:t>
        </w:r>
        <w:r>
          <w:rPr>
            <w:noProof/>
            <w:webHidden/>
          </w:rPr>
          <w:fldChar w:fldCharType="end"/>
        </w:r>
      </w:hyperlink>
    </w:p>
    <w:p w14:paraId="6309B9C0" w14:textId="34FF39A9" w:rsidR="00F86BBA" w:rsidRDefault="00F86BBA">
      <w:pPr>
        <w:pStyle w:val="TableofFigures"/>
        <w:tabs>
          <w:tab w:val="right" w:leader="dot" w:pos="8290"/>
        </w:tabs>
        <w:rPr>
          <w:rFonts w:eastAsiaTheme="minorEastAsia" w:cstheme="minorBidi"/>
          <w:smallCaps w:val="0"/>
          <w:noProof/>
          <w:kern w:val="0"/>
          <w:sz w:val="22"/>
          <w:szCs w:val="22"/>
        </w:rPr>
      </w:pPr>
      <w:hyperlink w:anchor="_Toc536371033" w:history="1">
        <w:r w:rsidRPr="0050736F">
          <w:rPr>
            <w:rStyle w:val="Hyperlink"/>
            <w:rFonts w:hint="eastAsia"/>
            <w:noProof/>
          </w:rPr>
          <w:t>圖</w:t>
        </w:r>
        <w:r w:rsidRPr="0050736F">
          <w:rPr>
            <w:rStyle w:val="Hyperlink"/>
            <w:noProof/>
          </w:rPr>
          <w:t xml:space="preserve"> 56</w:t>
        </w:r>
        <w:r w:rsidRPr="0050736F">
          <w:rPr>
            <w:rStyle w:val="Hyperlink"/>
            <w:rFonts w:hint="eastAsia"/>
            <w:noProof/>
          </w:rPr>
          <w:t>：四通道</w:t>
        </w:r>
        <w:r w:rsidRPr="0050736F">
          <w:rPr>
            <w:rStyle w:val="Hyperlink"/>
            <w:noProof/>
          </w:rPr>
          <w:t>sEMG</w:t>
        </w:r>
        <w:r w:rsidRPr="0050736F">
          <w:rPr>
            <w:rStyle w:val="Hyperlink"/>
            <w:rFonts w:hint="eastAsia"/>
            <w:noProof/>
          </w:rPr>
          <w:t>放置：</w:t>
        </w:r>
        <w:r w:rsidRPr="0050736F">
          <w:rPr>
            <w:rStyle w:val="Hyperlink"/>
            <w:noProof/>
          </w:rPr>
          <w:t>0</w:t>
        </w:r>
        <w:r w:rsidRPr="0050736F">
          <w:rPr>
            <w:rStyle w:val="Hyperlink"/>
            <w:rFonts w:hint="eastAsia"/>
            <w:noProof/>
          </w:rPr>
          <w:t>度</w:t>
        </w:r>
        <w:r>
          <w:rPr>
            <w:noProof/>
            <w:webHidden/>
          </w:rPr>
          <w:tab/>
        </w:r>
        <w:r>
          <w:rPr>
            <w:noProof/>
            <w:webHidden/>
          </w:rPr>
          <w:fldChar w:fldCharType="begin"/>
        </w:r>
        <w:r>
          <w:rPr>
            <w:noProof/>
            <w:webHidden/>
          </w:rPr>
          <w:instrText xml:space="preserve"> PAGEREF _Toc536371033 \h </w:instrText>
        </w:r>
        <w:r>
          <w:rPr>
            <w:noProof/>
            <w:webHidden/>
          </w:rPr>
        </w:r>
        <w:r>
          <w:rPr>
            <w:noProof/>
            <w:webHidden/>
          </w:rPr>
          <w:fldChar w:fldCharType="separate"/>
        </w:r>
        <w:r>
          <w:rPr>
            <w:noProof/>
            <w:webHidden/>
          </w:rPr>
          <w:t>43</w:t>
        </w:r>
        <w:r>
          <w:rPr>
            <w:noProof/>
            <w:webHidden/>
          </w:rPr>
          <w:fldChar w:fldCharType="end"/>
        </w:r>
      </w:hyperlink>
    </w:p>
    <w:p w14:paraId="0727EBD2" w14:textId="2FFBCD6C" w:rsidR="00F86BBA" w:rsidRDefault="00F86BBA">
      <w:pPr>
        <w:pStyle w:val="TableofFigures"/>
        <w:tabs>
          <w:tab w:val="right" w:leader="dot" w:pos="8290"/>
        </w:tabs>
        <w:rPr>
          <w:rFonts w:eastAsiaTheme="minorEastAsia" w:cstheme="minorBidi"/>
          <w:smallCaps w:val="0"/>
          <w:noProof/>
          <w:kern w:val="0"/>
          <w:sz w:val="22"/>
          <w:szCs w:val="22"/>
        </w:rPr>
      </w:pPr>
      <w:hyperlink w:anchor="_Toc536371034" w:history="1">
        <w:r w:rsidRPr="0050736F">
          <w:rPr>
            <w:rStyle w:val="Hyperlink"/>
            <w:rFonts w:hint="eastAsia"/>
            <w:noProof/>
          </w:rPr>
          <w:t>圖</w:t>
        </w:r>
        <w:r w:rsidRPr="0050736F">
          <w:rPr>
            <w:rStyle w:val="Hyperlink"/>
            <w:noProof/>
          </w:rPr>
          <w:t xml:space="preserve"> 57</w:t>
        </w:r>
        <w:r w:rsidRPr="0050736F">
          <w:rPr>
            <w:rStyle w:val="Hyperlink"/>
            <w:rFonts w:hint="eastAsia"/>
            <w:noProof/>
          </w:rPr>
          <w:t>：四通道</w:t>
        </w:r>
        <w:r w:rsidRPr="0050736F">
          <w:rPr>
            <w:rStyle w:val="Hyperlink"/>
            <w:noProof/>
          </w:rPr>
          <w:t>sEMG</w:t>
        </w:r>
        <w:r w:rsidRPr="0050736F">
          <w:rPr>
            <w:rStyle w:val="Hyperlink"/>
            <w:rFonts w:hint="eastAsia"/>
            <w:noProof/>
          </w:rPr>
          <w:t>放置：</w:t>
        </w:r>
        <w:r w:rsidRPr="0050736F">
          <w:rPr>
            <w:rStyle w:val="Hyperlink"/>
            <w:noProof/>
          </w:rPr>
          <w:t>45</w:t>
        </w:r>
        <w:r w:rsidRPr="0050736F">
          <w:rPr>
            <w:rStyle w:val="Hyperlink"/>
            <w:rFonts w:hint="eastAsia"/>
            <w:noProof/>
          </w:rPr>
          <w:t>度</w:t>
        </w:r>
        <w:r>
          <w:rPr>
            <w:noProof/>
            <w:webHidden/>
          </w:rPr>
          <w:tab/>
        </w:r>
        <w:r>
          <w:rPr>
            <w:noProof/>
            <w:webHidden/>
          </w:rPr>
          <w:fldChar w:fldCharType="begin"/>
        </w:r>
        <w:r>
          <w:rPr>
            <w:noProof/>
            <w:webHidden/>
          </w:rPr>
          <w:instrText xml:space="preserve"> PAGEREF _Toc536371034 \h </w:instrText>
        </w:r>
        <w:r>
          <w:rPr>
            <w:noProof/>
            <w:webHidden/>
          </w:rPr>
        </w:r>
        <w:r>
          <w:rPr>
            <w:noProof/>
            <w:webHidden/>
          </w:rPr>
          <w:fldChar w:fldCharType="separate"/>
        </w:r>
        <w:r>
          <w:rPr>
            <w:noProof/>
            <w:webHidden/>
          </w:rPr>
          <w:t>43</w:t>
        </w:r>
        <w:r>
          <w:rPr>
            <w:noProof/>
            <w:webHidden/>
          </w:rPr>
          <w:fldChar w:fldCharType="end"/>
        </w:r>
      </w:hyperlink>
    </w:p>
    <w:p w14:paraId="218E8E70" w14:textId="49246E67" w:rsidR="00F86BBA" w:rsidRDefault="00F86BBA">
      <w:pPr>
        <w:pStyle w:val="TableofFigures"/>
        <w:tabs>
          <w:tab w:val="right" w:leader="dot" w:pos="8290"/>
        </w:tabs>
        <w:rPr>
          <w:rFonts w:eastAsiaTheme="minorEastAsia" w:cstheme="minorBidi"/>
          <w:smallCaps w:val="0"/>
          <w:noProof/>
          <w:kern w:val="0"/>
          <w:sz w:val="22"/>
          <w:szCs w:val="22"/>
        </w:rPr>
      </w:pPr>
      <w:hyperlink w:anchor="_Toc536371035" w:history="1">
        <w:r w:rsidRPr="0050736F">
          <w:rPr>
            <w:rStyle w:val="Hyperlink"/>
            <w:rFonts w:hint="eastAsia"/>
            <w:noProof/>
          </w:rPr>
          <w:t>圖</w:t>
        </w:r>
        <w:r w:rsidRPr="0050736F">
          <w:rPr>
            <w:rStyle w:val="Hyperlink"/>
            <w:noProof/>
          </w:rPr>
          <w:t xml:space="preserve"> 58</w:t>
        </w:r>
        <w:r w:rsidRPr="0050736F">
          <w:rPr>
            <w:rStyle w:val="Hyperlink"/>
            <w:rFonts w:hint="eastAsia"/>
            <w:noProof/>
          </w:rPr>
          <w:t>：六通道</w:t>
        </w:r>
        <w:r w:rsidRPr="0050736F">
          <w:rPr>
            <w:rStyle w:val="Hyperlink"/>
            <w:noProof/>
          </w:rPr>
          <w:t>sEMG</w:t>
        </w:r>
        <w:r>
          <w:rPr>
            <w:noProof/>
            <w:webHidden/>
          </w:rPr>
          <w:tab/>
        </w:r>
        <w:r>
          <w:rPr>
            <w:noProof/>
            <w:webHidden/>
          </w:rPr>
          <w:fldChar w:fldCharType="begin"/>
        </w:r>
        <w:r>
          <w:rPr>
            <w:noProof/>
            <w:webHidden/>
          </w:rPr>
          <w:instrText xml:space="preserve"> PAGEREF _Toc536371035 \h </w:instrText>
        </w:r>
        <w:r>
          <w:rPr>
            <w:noProof/>
            <w:webHidden/>
          </w:rPr>
        </w:r>
        <w:r>
          <w:rPr>
            <w:noProof/>
            <w:webHidden/>
          </w:rPr>
          <w:fldChar w:fldCharType="separate"/>
        </w:r>
        <w:r>
          <w:rPr>
            <w:noProof/>
            <w:webHidden/>
          </w:rPr>
          <w:t>44</w:t>
        </w:r>
        <w:r>
          <w:rPr>
            <w:noProof/>
            <w:webHidden/>
          </w:rPr>
          <w:fldChar w:fldCharType="end"/>
        </w:r>
      </w:hyperlink>
    </w:p>
    <w:p w14:paraId="74FB2C89" w14:textId="0CE3CE90" w:rsidR="00F86BBA" w:rsidRDefault="00F86BBA">
      <w:pPr>
        <w:pStyle w:val="TableofFigures"/>
        <w:tabs>
          <w:tab w:val="right" w:leader="dot" w:pos="8290"/>
        </w:tabs>
        <w:rPr>
          <w:rFonts w:eastAsiaTheme="minorEastAsia" w:cstheme="minorBidi"/>
          <w:smallCaps w:val="0"/>
          <w:noProof/>
          <w:kern w:val="0"/>
          <w:sz w:val="22"/>
          <w:szCs w:val="22"/>
        </w:rPr>
      </w:pPr>
      <w:hyperlink w:anchor="_Toc536371036" w:history="1">
        <w:r w:rsidRPr="0050736F">
          <w:rPr>
            <w:rStyle w:val="Hyperlink"/>
            <w:rFonts w:hint="eastAsia"/>
            <w:noProof/>
          </w:rPr>
          <w:t>圖</w:t>
        </w:r>
        <w:r w:rsidRPr="0050736F">
          <w:rPr>
            <w:rStyle w:val="Hyperlink"/>
            <w:noProof/>
          </w:rPr>
          <w:t xml:space="preserve"> 59</w:t>
        </w:r>
        <w:r w:rsidRPr="0050736F">
          <w:rPr>
            <w:rStyle w:val="Hyperlink"/>
            <w:rFonts w:hint="eastAsia"/>
            <w:noProof/>
          </w:rPr>
          <w:t>：六通道</w:t>
        </w:r>
        <w:r w:rsidRPr="0050736F">
          <w:rPr>
            <w:rStyle w:val="Hyperlink"/>
            <w:noProof/>
          </w:rPr>
          <w:t>sEMG</w:t>
        </w:r>
        <w:r>
          <w:rPr>
            <w:noProof/>
            <w:webHidden/>
          </w:rPr>
          <w:tab/>
        </w:r>
        <w:r>
          <w:rPr>
            <w:noProof/>
            <w:webHidden/>
          </w:rPr>
          <w:fldChar w:fldCharType="begin"/>
        </w:r>
        <w:r>
          <w:rPr>
            <w:noProof/>
            <w:webHidden/>
          </w:rPr>
          <w:instrText xml:space="preserve"> PAGEREF _Toc536371036 \h </w:instrText>
        </w:r>
        <w:r>
          <w:rPr>
            <w:noProof/>
            <w:webHidden/>
          </w:rPr>
        </w:r>
        <w:r>
          <w:rPr>
            <w:noProof/>
            <w:webHidden/>
          </w:rPr>
          <w:fldChar w:fldCharType="separate"/>
        </w:r>
        <w:r>
          <w:rPr>
            <w:noProof/>
            <w:webHidden/>
          </w:rPr>
          <w:t>44</w:t>
        </w:r>
        <w:r>
          <w:rPr>
            <w:noProof/>
            <w:webHidden/>
          </w:rPr>
          <w:fldChar w:fldCharType="end"/>
        </w:r>
      </w:hyperlink>
    </w:p>
    <w:p w14:paraId="62E87968" w14:textId="109C77B5" w:rsidR="00F86BBA" w:rsidRDefault="00F86BBA">
      <w:pPr>
        <w:pStyle w:val="TableofFigures"/>
        <w:tabs>
          <w:tab w:val="right" w:leader="dot" w:pos="8290"/>
        </w:tabs>
        <w:rPr>
          <w:rFonts w:eastAsiaTheme="minorEastAsia" w:cstheme="minorBidi"/>
          <w:smallCaps w:val="0"/>
          <w:noProof/>
          <w:kern w:val="0"/>
          <w:sz w:val="22"/>
          <w:szCs w:val="22"/>
        </w:rPr>
      </w:pPr>
      <w:hyperlink w:anchor="_Toc536371037" w:history="1">
        <w:r w:rsidRPr="0050736F">
          <w:rPr>
            <w:rStyle w:val="Hyperlink"/>
            <w:rFonts w:hint="eastAsia"/>
            <w:noProof/>
          </w:rPr>
          <w:t>圖</w:t>
        </w:r>
        <w:r w:rsidRPr="0050736F">
          <w:rPr>
            <w:rStyle w:val="Hyperlink"/>
            <w:noProof/>
          </w:rPr>
          <w:t xml:space="preserve"> 60</w:t>
        </w:r>
        <w:r w:rsidRPr="0050736F">
          <w:rPr>
            <w:rStyle w:val="Hyperlink"/>
            <w:rFonts w:hint="eastAsia"/>
            <w:noProof/>
          </w:rPr>
          <w:t>：六通道</w:t>
        </w:r>
        <w:r w:rsidRPr="0050736F">
          <w:rPr>
            <w:rStyle w:val="Hyperlink"/>
            <w:noProof/>
          </w:rPr>
          <w:t>sEMG</w:t>
        </w:r>
        <w:r>
          <w:rPr>
            <w:noProof/>
            <w:webHidden/>
          </w:rPr>
          <w:tab/>
        </w:r>
        <w:r>
          <w:rPr>
            <w:noProof/>
            <w:webHidden/>
          </w:rPr>
          <w:fldChar w:fldCharType="begin"/>
        </w:r>
        <w:r>
          <w:rPr>
            <w:noProof/>
            <w:webHidden/>
          </w:rPr>
          <w:instrText xml:space="preserve"> PAGEREF _Toc536371037 \h </w:instrText>
        </w:r>
        <w:r>
          <w:rPr>
            <w:noProof/>
            <w:webHidden/>
          </w:rPr>
        </w:r>
        <w:r>
          <w:rPr>
            <w:noProof/>
            <w:webHidden/>
          </w:rPr>
          <w:fldChar w:fldCharType="separate"/>
        </w:r>
        <w:r>
          <w:rPr>
            <w:noProof/>
            <w:webHidden/>
          </w:rPr>
          <w:t>44</w:t>
        </w:r>
        <w:r>
          <w:rPr>
            <w:noProof/>
            <w:webHidden/>
          </w:rPr>
          <w:fldChar w:fldCharType="end"/>
        </w:r>
      </w:hyperlink>
    </w:p>
    <w:p w14:paraId="0B866B84" w14:textId="3C4B5FCF" w:rsidR="00F86BBA" w:rsidRDefault="00F86BBA">
      <w:pPr>
        <w:pStyle w:val="TableofFigures"/>
        <w:tabs>
          <w:tab w:val="right" w:leader="dot" w:pos="8290"/>
        </w:tabs>
        <w:rPr>
          <w:rFonts w:eastAsiaTheme="minorEastAsia" w:cstheme="minorBidi"/>
          <w:smallCaps w:val="0"/>
          <w:noProof/>
          <w:kern w:val="0"/>
          <w:sz w:val="22"/>
          <w:szCs w:val="22"/>
        </w:rPr>
      </w:pPr>
      <w:hyperlink w:anchor="_Toc536371038" w:history="1">
        <w:r w:rsidRPr="0050736F">
          <w:rPr>
            <w:rStyle w:val="Hyperlink"/>
            <w:rFonts w:hint="eastAsia"/>
            <w:noProof/>
          </w:rPr>
          <w:t>圖</w:t>
        </w:r>
        <w:r w:rsidRPr="0050736F">
          <w:rPr>
            <w:rStyle w:val="Hyperlink"/>
            <w:noProof/>
          </w:rPr>
          <w:t xml:space="preserve"> 61</w:t>
        </w:r>
        <w:r w:rsidRPr="0050736F">
          <w:rPr>
            <w:rStyle w:val="Hyperlink"/>
            <w:rFonts w:hint="eastAsia"/>
            <w:noProof/>
          </w:rPr>
          <w:t>：四通道</w:t>
        </w:r>
        <w:r w:rsidRPr="0050736F">
          <w:rPr>
            <w:rStyle w:val="Hyperlink"/>
            <w:noProof/>
          </w:rPr>
          <w:t>sEMG</w:t>
        </w:r>
        <w:r w:rsidRPr="0050736F">
          <w:rPr>
            <w:rStyle w:val="Hyperlink"/>
            <w:rFonts w:hint="eastAsia"/>
            <w:noProof/>
          </w:rPr>
          <w:t>放置範例</w:t>
        </w:r>
        <w:r>
          <w:rPr>
            <w:noProof/>
            <w:webHidden/>
          </w:rPr>
          <w:tab/>
        </w:r>
        <w:r>
          <w:rPr>
            <w:noProof/>
            <w:webHidden/>
          </w:rPr>
          <w:fldChar w:fldCharType="begin"/>
        </w:r>
        <w:r>
          <w:rPr>
            <w:noProof/>
            <w:webHidden/>
          </w:rPr>
          <w:instrText xml:space="preserve"> PAGEREF _Toc536371038 \h </w:instrText>
        </w:r>
        <w:r>
          <w:rPr>
            <w:noProof/>
            <w:webHidden/>
          </w:rPr>
        </w:r>
        <w:r>
          <w:rPr>
            <w:noProof/>
            <w:webHidden/>
          </w:rPr>
          <w:fldChar w:fldCharType="separate"/>
        </w:r>
        <w:r>
          <w:rPr>
            <w:noProof/>
            <w:webHidden/>
          </w:rPr>
          <w:t>44</w:t>
        </w:r>
        <w:r>
          <w:rPr>
            <w:noProof/>
            <w:webHidden/>
          </w:rPr>
          <w:fldChar w:fldCharType="end"/>
        </w:r>
      </w:hyperlink>
    </w:p>
    <w:p w14:paraId="3ED76D89" w14:textId="5A5D6BD2" w:rsidR="00F86BBA" w:rsidRDefault="00F86BBA">
      <w:pPr>
        <w:pStyle w:val="TableofFigures"/>
        <w:tabs>
          <w:tab w:val="right" w:leader="dot" w:pos="8290"/>
        </w:tabs>
        <w:rPr>
          <w:rFonts w:eastAsiaTheme="minorEastAsia" w:cstheme="minorBidi"/>
          <w:smallCaps w:val="0"/>
          <w:noProof/>
          <w:kern w:val="0"/>
          <w:sz w:val="22"/>
          <w:szCs w:val="22"/>
        </w:rPr>
      </w:pPr>
      <w:hyperlink w:anchor="_Toc536371039" w:history="1">
        <w:r w:rsidRPr="0050736F">
          <w:rPr>
            <w:rStyle w:val="Hyperlink"/>
            <w:rFonts w:hint="eastAsia"/>
            <w:noProof/>
          </w:rPr>
          <w:t>圖</w:t>
        </w:r>
        <w:r w:rsidRPr="0050736F">
          <w:rPr>
            <w:rStyle w:val="Hyperlink"/>
            <w:noProof/>
          </w:rPr>
          <w:t xml:space="preserve"> 62</w:t>
        </w:r>
        <w:r w:rsidRPr="0050736F">
          <w:rPr>
            <w:rStyle w:val="Hyperlink"/>
            <w:rFonts w:hint="eastAsia"/>
            <w:noProof/>
          </w:rPr>
          <w:t>：六通道</w:t>
        </w:r>
        <w:r w:rsidRPr="0050736F">
          <w:rPr>
            <w:rStyle w:val="Hyperlink"/>
            <w:noProof/>
          </w:rPr>
          <w:t>sEMG</w:t>
        </w:r>
        <w:r w:rsidRPr="0050736F">
          <w:rPr>
            <w:rStyle w:val="Hyperlink"/>
            <w:rFonts w:hint="eastAsia"/>
            <w:noProof/>
          </w:rPr>
          <w:t>放置範例</w:t>
        </w:r>
        <w:r>
          <w:rPr>
            <w:noProof/>
            <w:webHidden/>
          </w:rPr>
          <w:tab/>
        </w:r>
        <w:r>
          <w:rPr>
            <w:noProof/>
            <w:webHidden/>
          </w:rPr>
          <w:fldChar w:fldCharType="begin"/>
        </w:r>
        <w:r>
          <w:rPr>
            <w:noProof/>
            <w:webHidden/>
          </w:rPr>
          <w:instrText xml:space="preserve"> PAGEREF _Toc536371039 \h </w:instrText>
        </w:r>
        <w:r>
          <w:rPr>
            <w:noProof/>
            <w:webHidden/>
          </w:rPr>
        </w:r>
        <w:r>
          <w:rPr>
            <w:noProof/>
            <w:webHidden/>
          </w:rPr>
          <w:fldChar w:fldCharType="separate"/>
        </w:r>
        <w:r>
          <w:rPr>
            <w:noProof/>
            <w:webHidden/>
          </w:rPr>
          <w:t>44</w:t>
        </w:r>
        <w:r>
          <w:rPr>
            <w:noProof/>
            <w:webHidden/>
          </w:rPr>
          <w:fldChar w:fldCharType="end"/>
        </w:r>
      </w:hyperlink>
    </w:p>
    <w:p w14:paraId="6991FEA7" w14:textId="5116B4FC" w:rsidR="00F86BBA" w:rsidRDefault="00F86BBA">
      <w:pPr>
        <w:pStyle w:val="TableofFigures"/>
        <w:tabs>
          <w:tab w:val="right" w:leader="dot" w:pos="8290"/>
        </w:tabs>
        <w:rPr>
          <w:rFonts w:eastAsiaTheme="minorEastAsia" w:cstheme="minorBidi"/>
          <w:smallCaps w:val="0"/>
          <w:noProof/>
          <w:kern w:val="0"/>
          <w:sz w:val="22"/>
          <w:szCs w:val="22"/>
        </w:rPr>
      </w:pPr>
      <w:hyperlink w:anchor="_Toc536371040" w:history="1">
        <w:r w:rsidRPr="0050736F">
          <w:rPr>
            <w:rStyle w:val="Hyperlink"/>
            <w:rFonts w:hint="eastAsia"/>
            <w:noProof/>
          </w:rPr>
          <w:t>圖</w:t>
        </w:r>
        <w:r w:rsidRPr="0050736F">
          <w:rPr>
            <w:rStyle w:val="Hyperlink"/>
            <w:noProof/>
          </w:rPr>
          <w:t xml:space="preserve"> 63</w:t>
        </w:r>
        <w:r w:rsidRPr="0050736F">
          <w:rPr>
            <w:rStyle w:val="Hyperlink"/>
            <w:rFonts w:hint="eastAsia"/>
            <w:noProof/>
          </w:rPr>
          <w:t>：</w:t>
        </w:r>
        <w:r w:rsidRPr="0050736F">
          <w:rPr>
            <w:rStyle w:val="Hyperlink"/>
            <w:noProof/>
          </w:rPr>
          <w:t>RMS-only</w:t>
        </w:r>
        <w:r w:rsidRPr="0050736F">
          <w:rPr>
            <w:rStyle w:val="Hyperlink"/>
            <w:rFonts w:hint="eastAsia"/>
            <w:noProof/>
          </w:rPr>
          <w:t>訊號處理流程</w:t>
        </w:r>
        <w:r>
          <w:rPr>
            <w:noProof/>
            <w:webHidden/>
          </w:rPr>
          <w:tab/>
        </w:r>
        <w:r>
          <w:rPr>
            <w:noProof/>
            <w:webHidden/>
          </w:rPr>
          <w:fldChar w:fldCharType="begin"/>
        </w:r>
        <w:r>
          <w:rPr>
            <w:noProof/>
            <w:webHidden/>
          </w:rPr>
          <w:instrText xml:space="preserve"> PAGEREF _Toc536371040 \h </w:instrText>
        </w:r>
        <w:r>
          <w:rPr>
            <w:noProof/>
            <w:webHidden/>
          </w:rPr>
        </w:r>
        <w:r>
          <w:rPr>
            <w:noProof/>
            <w:webHidden/>
          </w:rPr>
          <w:fldChar w:fldCharType="separate"/>
        </w:r>
        <w:r>
          <w:rPr>
            <w:noProof/>
            <w:webHidden/>
          </w:rPr>
          <w:t>46</w:t>
        </w:r>
        <w:r>
          <w:rPr>
            <w:noProof/>
            <w:webHidden/>
          </w:rPr>
          <w:fldChar w:fldCharType="end"/>
        </w:r>
      </w:hyperlink>
    </w:p>
    <w:p w14:paraId="20E33D5D" w14:textId="398404A3" w:rsidR="00F86BBA" w:rsidRDefault="00F86BBA">
      <w:pPr>
        <w:pStyle w:val="TableofFigures"/>
        <w:tabs>
          <w:tab w:val="right" w:leader="dot" w:pos="8290"/>
        </w:tabs>
        <w:rPr>
          <w:rFonts w:eastAsiaTheme="minorEastAsia" w:cstheme="minorBidi"/>
          <w:smallCaps w:val="0"/>
          <w:noProof/>
          <w:kern w:val="0"/>
          <w:sz w:val="22"/>
          <w:szCs w:val="22"/>
        </w:rPr>
      </w:pPr>
      <w:hyperlink w:anchor="_Toc536371041" w:history="1">
        <w:r w:rsidRPr="0050736F">
          <w:rPr>
            <w:rStyle w:val="Hyperlink"/>
            <w:rFonts w:hint="eastAsia"/>
            <w:noProof/>
          </w:rPr>
          <w:t>圖</w:t>
        </w:r>
        <w:r w:rsidRPr="0050736F">
          <w:rPr>
            <w:rStyle w:val="Hyperlink"/>
            <w:noProof/>
          </w:rPr>
          <w:t xml:space="preserve"> 64</w:t>
        </w:r>
        <w:r w:rsidRPr="0050736F">
          <w:rPr>
            <w:rStyle w:val="Hyperlink"/>
            <w:rFonts w:hint="eastAsia"/>
            <w:noProof/>
          </w:rPr>
          <w:t>：</w:t>
        </w:r>
        <w:r w:rsidRPr="0050736F">
          <w:rPr>
            <w:rStyle w:val="Hyperlink"/>
            <w:noProof/>
          </w:rPr>
          <w:t>RMS-nICA</w:t>
        </w:r>
        <w:r w:rsidRPr="0050736F">
          <w:rPr>
            <w:rStyle w:val="Hyperlink"/>
            <w:rFonts w:hint="eastAsia"/>
            <w:noProof/>
          </w:rPr>
          <w:t>訊號處理流程</w:t>
        </w:r>
        <w:r>
          <w:rPr>
            <w:noProof/>
            <w:webHidden/>
          </w:rPr>
          <w:tab/>
        </w:r>
        <w:r>
          <w:rPr>
            <w:noProof/>
            <w:webHidden/>
          </w:rPr>
          <w:fldChar w:fldCharType="begin"/>
        </w:r>
        <w:r>
          <w:rPr>
            <w:noProof/>
            <w:webHidden/>
          </w:rPr>
          <w:instrText xml:space="preserve"> PAGEREF _Toc536371041 \h </w:instrText>
        </w:r>
        <w:r>
          <w:rPr>
            <w:noProof/>
            <w:webHidden/>
          </w:rPr>
        </w:r>
        <w:r>
          <w:rPr>
            <w:noProof/>
            <w:webHidden/>
          </w:rPr>
          <w:fldChar w:fldCharType="separate"/>
        </w:r>
        <w:r>
          <w:rPr>
            <w:noProof/>
            <w:webHidden/>
          </w:rPr>
          <w:t>47</w:t>
        </w:r>
        <w:r>
          <w:rPr>
            <w:noProof/>
            <w:webHidden/>
          </w:rPr>
          <w:fldChar w:fldCharType="end"/>
        </w:r>
      </w:hyperlink>
    </w:p>
    <w:p w14:paraId="48B5D374" w14:textId="1BB35A47" w:rsidR="00F86BBA" w:rsidRDefault="00F86BBA">
      <w:pPr>
        <w:pStyle w:val="TableofFigures"/>
        <w:tabs>
          <w:tab w:val="right" w:leader="dot" w:pos="8290"/>
        </w:tabs>
        <w:rPr>
          <w:rFonts w:eastAsiaTheme="minorEastAsia" w:cstheme="minorBidi"/>
          <w:smallCaps w:val="0"/>
          <w:noProof/>
          <w:kern w:val="0"/>
          <w:sz w:val="22"/>
          <w:szCs w:val="22"/>
        </w:rPr>
      </w:pPr>
      <w:hyperlink w:anchor="_Toc536371042" w:history="1">
        <w:r w:rsidRPr="0050736F">
          <w:rPr>
            <w:rStyle w:val="Hyperlink"/>
            <w:rFonts w:hint="eastAsia"/>
            <w:noProof/>
          </w:rPr>
          <w:t>圖</w:t>
        </w:r>
        <w:r w:rsidRPr="0050736F">
          <w:rPr>
            <w:rStyle w:val="Hyperlink"/>
            <w:noProof/>
          </w:rPr>
          <w:t xml:space="preserve"> 65</w:t>
        </w:r>
        <w:r w:rsidRPr="0050736F">
          <w:rPr>
            <w:rStyle w:val="Hyperlink"/>
            <w:rFonts w:hint="eastAsia"/>
            <w:noProof/>
          </w:rPr>
          <w:t>：</w:t>
        </w:r>
        <w:r w:rsidRPr="0050736F">
          <w:rPr>
            <w:rStyle w:val="Hyperlink"/>
            <w:noProof/>
          </w:rPr>
          <w:t>RMS-TDSEP</w:t>
        </w:r>
        <w:r w:rsidRPr="0050736F">
          <w:rPr>
            <w:rStyle w:val="Hyperlink"/>
            <w:rFonts w:hint="eastAsia"/>
            <w:noProof/>
          </w:rPr>
          <w:t>訊號處理流程</w:t>
        </w:r>
        <w:r>
          <w:rPr>
            <w:noProof/>
            <w:webHidden/>
          </w:rPr>
          <w:tab/>
        </w:r>
        <w:r>
          <w:rPr>
            <w:noProof/>
            <w:webHidden/>
          </w:rPr>
          <w:fldChar w:fldCharType="begin"/>
        </w:r>
        <w:r>
          <w:rPr>
            <w:noProof/>
            <w:webHidden/>
          </w:rPr>
          <w:instrText xml:space="preserve"> PAGEREF _Toc536371042 \h </w:instrText>
        </w:r>
        <w:r>
          <w:rPr>
            <w:noProof/>
            <w:webHidden/>
          </w:rPr>
        </w:r>
        <w:r>
          <w:rPr>
            <w:noProof/>
            <w:webHidden/>
          </w:rPr>
          <w:fldChar w:fldCharType="separate"/>
        </w:r>
        <w:r>
          <w:rPr>
            <w:noProof/>
            <w:webHidden/>
          </w:rPr>
          <w:t>48</w:t>
        </w:r>
        <w:r>
          <w:rPr>
            <w:noProof/>
            <w:webHidden/>
          </w:rPr>
          <w:fldChar w:fldCharType="end"/>
        </w:r>
      </w:hyperlink>
    </w:p>
    <w:p w14:paraId="027DEB9A" w14:textId="3B269210" w:rsidR="00F86BBA" w:rsidRDefault="00F86BBA">
      <w:pPr>
        <w:pStyle w:val="TableofFigures"/>
        <w:tabs>
          <w:tab w:val="right" w:leader="dot" w:pos="8290"/>
        </w:tabs>
        <w:rPr>
          <w:rFonts w:eastAsiaTheme="minorEastAsia" w:cstheme="minorBidi"/>
          <w:smallCaps w:val="0"/>
          <w:noProof/>
          <w:kern w:val="0"/>
          <w:sz w:val="22"/>
          <w:szCs w:val="22"/>
        </w:rPr>
      </w:pPr>
      <w:hyperlink w:anchor="_Toc536371043" w:history="1">
        <w:r w:rsidRPr="0050736F">
          <w:rPr>
            <w:rStyle w:val="Hyperlink"/>
            <w:rFonts w:hint="eastAsia"/>
            <w:noProof/>
          </w:rPr>
          <w:t>圖</w:t>
        </w:r>
        <w:r w:rsidRPr="0050736F">
          <w:rPr>
            <w:rStyle w:val="Hyperlink"/>
            <w:noProof/>
          </w:rPr>
          <w:t xml:space="preserve"> 66</w:t>
        </w:r>
        <w:r w:rsidRPr="0050736F">
          <w:rPr>
            <w:rStyle w:val="Hyperlink"/>
            <w:rFonts w:hint="eastAsia"/>
            <w:noProof/>
          </w:rPr>
          <w:t>：</w:t>
        </w:r>
        <w:r w:rsidRPr="0050736F">
          <w:rPr>
            <w:rStyle w:val="Hyperlink"/>
            <w:noProof/>
          </w:rPr>
          <w:t>sEMG</w:t>
        </w:r>
        <w:r w:rsidRPr="0050736F">
          <w:rPr>
            <w:rStyle w:val="Hyperlink"/>
            <w:rFonts w:hint="eastAsia"/>
            <w:noProof/>
          </w:rPr>
          <w:t>電極貼片</w:t>
        </w:r>
        <w:r>
          <w:rPr>
            <w:noProof/>
            <w:webHidden/>
          </w:rPr>
          <w:tab/>
        </w:r>
        <w:r>
          <w:rPr>
            <w:noProof/>
            <w:webHidden/>
          </w:rPr>
          <w:fldChar w:fldCharType="begin"/>
        </w:r>
        <w:r>
          <w:rPr>
            <w:noProof/>
            <w:webHidden/>
          </w:rPr>
          <w:instrText xml:space="preserve"> PAGEREF _Toc536371043 \h </w:instrText>
        </w:r>
        <w:r>
          <w:rPr>
            <w:noProof/>
            <w:webHidden/>
          </w:rPr>
        </w:r>
        <w:r>
          <w:rPr>
            <w:noProof/>
            <w:webHidden/>
          </w:rPr>
          <w:fldChar w:fldCharType="separate"/>
        </w:r>
        <w:r>
          <w:rPr>
            <w:noProof/>
            <w:webHidden/>
          </w:rPr>
          <w:t>49</w:t>
        </w:r>
        <w:r>
          <w:rPr>
            <w:noProof/>
            <w:webHidden/>
          </w:rPr>
          <w:fldChar w:fldCharType="end"/>
        </w:r>
      </w:hyperlink>
    </w:p>
    <w:p w14:paraId="33C419FC" w14:textId="0C1C5D58" w:rsidR="00F86BBA" w:rsidRDefault="00F86BBA">
      <w:pPr>
        <w:pStyle w:val="TableofFigures"/>
        <w:tabs>
          <w:tab w:val="right" w:leader="dot" w:pos="8290"/>
        </w:tabs>
        <w:rPr>
          <w:rFonts w:eastAsiaTheme="minorEastAsia" w:cstheme="minorBidi"/>
          <w:smallCaps w:val="0"/>
          <w:noProof/>
          <w:kern w:val="0"/>
          <w:sz w:val="22"/>
          <w:szCs w:val="22"/>
        </w:rPr>
      </w:pPr>
      <w:hyperlink w:anchor="_Toc536371044" w:history="1">
        <w:r w:rsidRPr="0050736F">
          <w:rPr>
            <w:rStyle w:val="Hyperlink"/>
            <w:rFonts w:hint="eastAsia"/>
            <w:noProof/>
          </w:rPr>
          <w:t>圖</w:t>
        </w:r>
        <w:r w:rsidRPr="0050736F">
          <w:rPr>
            <w:rStyle w:val="Hyperlink"/>
            <w:noProof/>
          </w:rPr>
          <w:t xml:space="preserve"> 67</w:t>
        </w:r>
        <w:r w:rsidRPr="0050736F">
          <w:rPr>
            <w:rStyle w:val="Hyperlink"/>
            <w:rFonts w:hint="eastAsia"/>
            <w:noProof/>
          </w:rPr>
          <w:t>：雙極式</w:t>
        </w:r>
        <w:r w:rsidRPr="0050736F">
          <w:rPr>
            <w:rStyle w:val="Hyperlink"/>
            <w:noProof/>
          </w:rPr>
          <w:t>sEMG</w:t>
        </w:r>
        <w:r w:rsidRPr="0050736F">
          <w:rPr>
            <w:rStyle w:val="Hyperlink"/>
            <w:rFonts w:hint="eastAsia"/>
            <w:noProof/>
          </w:rPr>
          <w:t>等效電路</w:t>
        </w:r>
        <w:r>
          <w:rPr>
            <w:noProof/>
            <w:webHidden/>
          </w:rPr>
          <w:tab/>
        </w:r>
        <w:r>
          <w:rPr>
            <w:noProof/>
            <w:webHidden/>
          </w:rPr>
          <w:fldChar w:fldCharType="begin"/>
        </w:r>
        <w:r>
          <w:rPr>
            <w:noProof/>
            <w:webHidden/>
          </w:rPr>
          <w:instrText xml:space="preserve"> PAGEREF _Toc536371044 \h </w:instrText>
        </w:r>
        <w:r>
          <w:rPr>
            <w:noProof/>
            <w:webHidden/>
          </w:rPr>
        </w:r>
        <w:r>
          <w:rPr>
            <w:noProof/>
            <w:webHidden/>
          </w:rPr>
          <w:fldChar w:fldCharType="separate"/>
        </w:r>
        <w:r>
          <w:rPr>
            <w:noProof/>
            <w:webHidden/>
          </w:rPr>
          <w:t>49</w:t>
        </w:r>
        <w:r>
          <w:rPr>
            <w:noProof/>
            <w:webHidden/>
          </w:rPr>
          <w:fldChar w:fldCharType="end"/>
        </w:r>
      </w:hyperlink>
    </w:p>
    <w:p w14:paraId="0525A461" w14:textId="211423DD" w:rsidR="00F86BBA" w:rsidRDefault="00F86BBA">
      <w:pPr>
        <w:pStyle w:val="TableofFigures"/>
        <w:tabs>
          <w:tab w:val="right" w:leader="dot" w:pos="8290"/>
        </w:tabs>
        <w:rPr>
          <w:rFonts w:eastAsiaTheme="minorEastAsia" w:cstheme="minorBidi"/>
          <w:smallCaps w:val="0"/>
          <w:noProof/>
          <w:kern w:val="0"/>
          <w:sz w:val="22"/>
          <w:szCs w:val="22"/>
        </w:rPr>
      </w:pPr>
      <w:hyperlink w:anchor="_Toc536371045" w:history="1">
        <w:r w:rsidRPr="0050736F">
          <w:rPr>
            <w:rStyle w:val="Hyperlink"/>
            <w:rFonts w:hint="eastAsia"/>
            <w:noProof/>
          </w:rPr>
          <w:t>圖</w:t>
        </w:r>
        <w:r w:rsidRPr="0050736F">
          <w:rPr>
            <w:rStyle w:val="Hyperlink"/>
            <w:noProof/>
          </w:rPr>
          <w:t xml:space="preserve"> 68</w:t>
        </w:r>
        <w:r w:rsidRPr="0050736F">
          <w:rPr>
            <w:rStyle w:val="Hyperlink"/>
            <w:rFonts w:hint="eastAsia"/>
            <w:noProof/>
          </w:rPr>
          <w:t>：主動電極正面</w:t>
        </w:r>
        <w:r>
          <w:rPr>
            <w:noProof/>
            <w:webHidden/>
          </w:rPr>
          <w:tab/>
        </w:r>
        <w:r>
          <w:rPr>
            <w:noProof/>
            <w:webHidden/>
          </w:rPr>
          <w:fldChar w:fldCharType="begin"/>
        </w:r>
        <w:r>
          <w:rPr>
            <w:noProof/>
            <w:webHidden/>
          </w:rPr>
          <w:instrText xml:space="preserve"> PAGEREF _Toc536371045 \h </w:instrText>
        </w:r>
        <w:r>
          <w:rPr>
            <w:noProof/>
            <w:webHidden/>
          </w:rPr>
        </w:r>
        <w:r>
          <w:rPr>
            <w:noProof/>
            <w:webHidden/>
          </w:rPr>
          <w:fldChar w:fldCharType="separate"/>
        </w:r>
        <w:r>
          <w:rPr>
            <w:noProof/>
            <w:webHidden/>
          </w:rPr>
          <w:t>50</w:t>
        </w:r>
        <w:r>
          <w:rPr>
            <w:noProof/>
            <w:webHidden/>
          </w:rPr>
          <w:fldChar w:fldCharType="end"/>
        </w:r>
      </w:hyperlink>
    </w:p>
    <w:p w14:paraId="101FE0D4" w14:textId="3F1EC89C" w:rsidR="00F86BBA" w:rsidRDefault="00F86BBA">
      <w:pPr>
        <w:pStyle w:val="TableofFigures"/>
        <w:tabs>
          <w:tab w:val="right" w:leader="dot" w:pos="8290"/>
        </w:tabs>
        <w:rPr>
          <w:rFonts w:eastAsiaTheme="minorEastAsia" w:cstheme="minorBidi"/>
          <w:smallCaps w:val="0"/>
          <w:noProof/>
          <w:kern w:val="0"/>
          <w:sz w:val="22"/>
          <w:szCs w:val="22"/>
        </w:rPr>
      </w:pPr>
      <w:hyperlink w:anchor="_Toc536371046" w:history="1">
        <w:r w:rsidRPr="0050736F">
          <w:rPr>
            <w:rStyle w:val="Hyperlink"/>
            <w:rFonts w:hint="eastAsia"/>
            <w:noProof/>
          </w:rPr>
          <w:t>圖</w:t>
        </w:r>
        <w:r w:rsidRPr="0050736F">
          <w:rPr>
            <w:rStyle w:val="Hyperlink"/>
            <w:noProof/>
          </w:rPr>
          <w:t xml:space="preserve"> 69</w:t>
        </w:r>
        <w:r w:rsidRPr="0050736F">
          <w:rPr>
            <w:rStyle w:val="Hyperlink"/>
            <w:rFonts w:hint="eastAsia"/>
            <w:noProof/>
          </w:rPr>
          <w:t>：主動電極背面</w:t>
        </w:r>
        <w:r>
          <w:rPr>
            <w:noProof/>
            <w:webHidden/>
          </w:rPr>
          <w:tab/>
        </w:r>
        <w:r>
          <w:rPr>
            <w:noProof/>
            <w:webHidden/>
          </w:rPr>
          <w:fldChar w:fldCharType="begin"/>
        </w:r>
        <w:r>
          <w:rPr>
            <w:noProof/>
            <w:webHidden/>
          </w:rPr>
          <w:instrText xml:space="preserve"> PAGEREF _Toc536371046 \h </w:instrText>
        </w:r>
        <w:r>
          <w:rPr>
            <w:noProof/>
            <w:webHidden/>
          </w:rPr>
        </w:r>
        <w:r>
          <w:rPr>
            <w:noProof/>
            <w:webHidden/>
          </w:rPr>
          <w:fldChar w:fldCharType="separate"/>
        </w:r>
        <w:r>
          <w:rPr>
            <w:noProof/>
            <w:webHidden/>
          </w:rPr>
          <w:t>50</w:t>
        </w:r>
        <w:r>
          <w:rPr>
            <w:noProof/>
            <w:webHidden/>
          </w:rPr>
          <w:fldChar w:fldCharType="end"/>
        </w:r>
      </w:hyperlink>
    </w:p>
    <w:p w14:paraId="3200D259" w14:textId="59C6C11B" w:rsidR="00F86BBA" w:rsidRDefault="00F86BBA">
      <w:pPr>
        <w:pStyle w:val="TableofFigures"/>
        <w:tabs>
          <w:tab w:val="right" w:leader="dot" w:pos="8290"/>
        </w:tabs>
        <w:rPr>
          <w:rFonts w:eastAsiaTheme="minorEastAsia" w:cstheme="minorBidi"/>
          <w:smallCaps w:val="0"/>
          <w:noProof/>
          <w:kern w:val="0"/>
          <w:sz w:val="22"/>
          <w:szCs w:val="22"/>
        </w:rPr>
      </w:pPr>
      <w:hyperlink w:anchor="_Toc536371047" w:history="1">
        <w:r w:rsidRPr="0050736F">
          <w:rPr>
            <w:rStyle w:val="Hyperlink"/>
            <w:rFonts w:hint="eastAsia"/>
            <w:noProof/>
          </w:rPr>
          <w:t>圖</w:t>
        </w:r>
        <w:r w:rsidRPr="0050736F">
          <w:rPr>
            <w:rStyle w:val="Hyperlink"/>
            <w:noProof/>
          </w:rPr>
          <w:t xml:space="preserve"> 70</w:t>
        </w:r>
        <w:r w:rsidRPr="0050736F">
          <w:rPr>
            <w:rStyle w:val="Hyperlink"/>
            <w:rFonts w:hint="eastAsia"/>
            <w:noProof/>
          </w:rPr>
          <w:t>：低通濾波器電路圖</w:t>
        </w:r>
        <w:r>
          <w:rPr>
            <w:noProof/>
            <w:webHidden/>
          </w:rPr>
          <w:tab/>
        </w:r>
        <w:r>
          <w:rPr>
            <w:noProof/>
            <w:webHidden/>
          </w:rPr>
          <w:fldChar w:fldCharType="begin"/>
        </w:r>
        <w:r>
          <w:rPr>
            <w:noProof/>
            <w:webHidden/>
          </w:rPr>
          <w:instrText xml:space="preserve"> PAGEREF _Toc536371047 \h </w:instrText>
        </w:r>
        <w:r>
          <w:rPr>
            <w:noProof/>
            <w:webHidden/>
          </w:rPr>
        </w:r>
        <w:r>
          <w:rPr>
            <w:noProof/>
            <w:webHidden/>
          </w:rPr>
          <w:fldChar w:fldCharType="separate"/>
        </w:r>
        <w:r>
          <w:rPr>
            <w:noProof/>
            <w:webHidden/>
          </w:rPr>
          <w:t>50</w:t>
        </w:r>
        <w:r>
          <w:rPr>
            <w:noProof/>
            <w:webHidden/>
          </w:rPr>
          <w:fldChar w:fldCharType="end"/>
        </w:r>
      </w:hyperlink>
    </w:p>
    <w:p w14:paraId="6492760C" w14:textId="2A307338" w:rsidR="00F86BBA" w:rsidRDefault="00F86BBA">
      <w:pPr>
        <w:pStyle w:val="TableofFigures"/>
        <w:tabs>
          <w:tab w:val="right" w:leader="dot" w:pos="8290"/>
        </w:tabs>
        <w:rPr>
          <w:rFonts w:eastAsiaTheme="minorEastAsia" w:cstheme="minorBidi"/>
          <w:smallCaps w:val="0"/>
          <w:noProof/>
          <w:kern w:val="0"/>
          <w:sz w:val="22"/>
          <w:szCs w:val="22"/>
        </w:rPr>
      </w:pPr>
      <w:hyperlink w:anchor="_Toc536371048" w:history="1">
        <w:r w:rsidRPr="0050736F">
          <w:rPr>
            <w:rStyle w:val="Hyperlink"/>
            <w:rFonts w:hint="eastAsia"/>
            <w:noProof/>
          </w:rPr>
          <w:t>圖</w:t>
        </w:r>
        <w:r w:rsidRPr="0050736F">
          <w:rPr>
            <w:rStyle w:val="Hyperlink"/>
            <w:noProof/>
          </w:rPr>
          <w:t xml:space="preserve"> 71</w:t>
        </w:r>
        <w:r w:rsidRPr="0050736F">
          <w:rPr>
            <w:rStyle w:val="Hyperlink"/>
            <w:rFonts w:hint="eastAsia"/>
            <w:noProof/>
          </w:rPr>
          <w:t>：高通濾波器電路圖</w:t>
        </w:r>
        <w:r>
          <w:rPr>
            <w:noProof/>
            <w:webHidden/>
          </w:rPr>
          <w:tab/>
        </w:r>
        <w:r>
          <w:rPr>
            <w:noProof/>
            <w:webHidden/>
          </w:rPr>
          <w:fldChar w:fldCharType="begin"/>
        </w:r>
        <w:r>
          <w:rPr>
            <w:noProof/>
            <w:webHidden/>
          </w:rPr>
          <w:instrText xml:space="preserve"> PAGEREF _Toc536371048 \h </w:instrText>
        </w:r>
        <w:r>
          <w:rPr>
            <w:noProof/>
            <w:webHidden/>
          </w:rPr>
        </w:r>
        <w:r>
          <w:rPr>
            <w:noProof/>
            <w:webHidden/>
          </w:rPr>
          <w:fldChar w:fldCharType="separate"/>
        </w:r>
        <w:r>
          <w:rPr>
            <w:noProof/>
            <w:webHidden/>
          </w:rPr>
          <w:t>50</w:t>
        </w:r>
        <w:r>
          <w:rPr>
            <w:noProof/>
            <w:webHidden/>
          </w:rPr>
          <w:fldChar w:fldCharType="end"/>
        </w:r>
      </w:hyperlink>
    </w:p>
    <w:p w14:paraId="61C7A2C4" w14:textId="4AF66D7D" w:rsidR="00F86BBA" w:rsidRDefault="00F86BBA">
      <w:pPr>
        <w:pStyle w:val="TableofFigures"/>
        <w:tabs>
          <w:tab w:val="right" w:leader="dot" w:pos="8290"/>
        </w:tabs>
        <w:rPr>
          <w:rFonts w:eastAsiaTheme="minorEastAsia" w:cstheme="minorBidi"/>
          <w:smallCaps w:val="0"/>
          <w:noProof/>
          <w:kern w:val="0"/>
          <w:sz w:val="22"/>
          <w:szCs w:val="22"/>
        </w:rPr>
      </w:pPr>
      <w:hyperlink w:anchor="_Toc536371049" w:history="1">
        <w:r w:rsidRPr="0050736F">
          <w:rPr>
            <w:rStyle w:val="Hyperlink"/>
            <w:rFonts w:hint="eastAsia"/>
            <w:noProof/>
          </w:rPr>
          <w:t>圖</w:t>
        </w:r>
        <w:r w:rsidRPr="0050736F">
          <w:rPr>
            <w:rStyle w:val="Hyperlink"/>
            <w:noProof/>
          </w:rPr>
          <w:t xml:space="preserve"> 72</w:t>
        </w:r>
        <w:r w:rsidRPr="0050736F">
          <w:rPr>
            <w:rStyle w:val="Hyperlink"/>
            <w:rFonts w:hint="eastAsia"/>
            <w:noProof/>
          </w:rPr>
          <w:t>：反向放大器電路圖</w:t>
        </w:r>
        <w:r>
          <w:rPr>
            <w:noProof/>
            <w:webHidden/>
          </w:rPr>
          <w:tab/>
        </w:r>
        <w:r>
          <w:rPr>
            <w:noProof/>
            <w:webHidden/>
          </w:rPr>
          <w:fldChar w:fldCharType="begin"/>
        </w:r>
        <w:r>
          <w:rPr>
            <w:noProof/>
            <w:webHidden/>
          </w:rPr>
          <w:instrText xml:space="preserve"> PAGEREF _Toc536371049 \h </w:instrText>
        </w:r>
        <w:r>
          <w:rPr>
            <w:noProof/>
            <w:webHidden/>
          </w:rPr>
        </w:r>
        <w:r>
          <w:rPr>
            <w:noProof/>
            <w:webHidden/>
          </w:rPr>
          <w:fldChar w:fldCharType="separate"/>
        </w:r>
        <w:r>
          <w:rPr>
            <w:noProof/>
            <w:webHidden/>
          </w:rPr>
          <w:t>51</w:t>
        </w:r>
        <w:r>
          <w:rPr>
            <w:noProof/>
            <w:webHidden/>
          </w:rPr>
          <w:fldChar w:fldCharType="end"/>
        </w:r>
      </w:hyperlink>
    </w:p>
    <w:p w14:paraId="42BC356F" w14:textId="4154ADED" w:rsidR="00F86BBA" w:rsidRDefault="00F86BBA">
      <w:pPr>
        <w:pStyle w:val="TableofFigures"/>
        <w:tabs>
          <w:tab w:val="right" w:leader="dot" w:pos="8290"/>
        </w:tabs>
        <w:rPr>
          <w:rFonts w:eastAsiaTheme="minorEastAsia" w:cstheme="minorBidi"/>
          <w:smallCaps w:val="0"/>
          <w:noProof/>
          <w:kern w:val="0"/>
          <w:sz w:val="22"/>
          <w:szCs w:val="22"/>
        </w:rPr>
      </w:pPr>
      <w:hyperlink w:anchor="_Toc536371050" w:history="1">
        <w:r w:rsidRPr="0050736F">
          <w:rPr>
            <w:rStyle w:val="Hyperlink"/>
            <w:rFonts w:hint="eastAsia"/>
            <w:noProof/>
          </w:rPr>
          <w:t>圖</w:t>
        </w:r>
        <w:r w:rsidRPr="0050736F">
          <w:rPr>
            <w:rStyle w:val="Hyperlink"/>
            <w:noProof/>
          </w:rPr>
          <w:t xml:space="preserve"> 73</w:t>
        </w:r>
        <w:r w:rsidRPr="0050736F">
          <w:rPr>
            <w:rStyle w:val="Hyperlink"/>
            <w:rFonts w:hint="eastAsia"/>
            <w:noProof/>
          </w:rPr>
          <w:t>：反向加法器電路圖</w:t>
        </w:r>
        <w:r>
          <w:rPr>
            <w:noProof/>
            <w:webHidden/>
          </w:rPr>
          <w:tab/>
        </w:r>
        <w:r>
          <w:rPr>
            <w:noProof/>
            <w:webHidden/>
          </w:rPr>
          <w:fldChar w:fldCharType="begin"/>
        </w:r>
        <w:r>
          <w:rPr>
            <w:noProof/>
            <w:webHidden/>
          </w:rPr>
          <w:instrText xml:space="preserve"> PAGEREF _Toc536371050 \h </w:instrText>
        </w:r>
        <w:r>
          <w:rPr>
            <w:noProof/>
            <w:webHidden/>
          </w:rPr>
        </w:r>
        <w:r>
          <w:rPr>
            <w:noProof/>
            <w:webHidden/>
          </w:rPr>
          <w:fldChar w:fldCharType="separate"/>
        </w:r>
        <w:r>
          <w:rPr>
            <w:noProof/>
            <w:webHidden/>
          </w:rPr>
          <w:t>51</w:t>
        </w:r>
        <w:r>
          <w:rPr>
            <w:noProof/>
            <w:webHidden/>
          </w:rPr>
          <w:fldChar w:fldCharType="end"/>
        </w:r>
      </w:hyperlink>
    </w:p>
    <w:p w14:paraId="495AC34F" w14:textId="08A08B13" w:rsidR="00F86BBA" w:rsidRDefault="00F86BBA">
      <w:pPr>
        <w:pStyle w:val="TableofFigures"/>
        <w:tabs>
          <w:tab w:val="right" w:leader="dot" w:pos="8290"/>
        </w:tabs>
        <w:rPr>
          <w:rFonts w:eastAsiaTheme="minorEastAsia" w:cstheme="minorBidi"/>
          <w:smallCaps w:val="0"/>
          <w:noProof/>
          <w:kern w:val="0"/>
          <w:sz w:val="22"/>
          <w:szCs w:val="22"/>
        </w:rPr>
      </w:pPr>
      <w:hyperlink w:anchor="_Toc536371051" w:history="1">
        <w:r w:rsidRPr="0050736F">
          <w:rPr>
            <w:rStyle w:val="Hyperlink"/>
            <w:rFonts w:hint="eastAsia"/>
            <w:noProof/>
          </w:rPr>
          <w:t>圖</w:t>
        </w:r>
        <w:r w:rsidRPr="0050736F">
          <w:rPr>
            <w:rStyle w:val="Hyperlink"/>
            <w:noProof/>
          </w:rPr>
          <w:t xml:space="preserve"> 74</w:t>
        </w:r>
        <w:r w:rsidRPr="0050736F">
          <w:rPr>
            <w:rStyle w:val="Hyperlink"/>
            <w:rFonts w:hint="eastAsia"/>
            <w:noProof/>
          </w:rPr>
          <w:t>：主動電路電路板</w:t>
        </w:r>
        <w:r>
          <w:rPr>
            <w:noProof/>
            <w:webHidden/>
          </w:rPr>
          <w:tab/>
        </w:r>
        <w:r>
          <w:rPr>
            <w:noProof/>
            <w:webHidden/>
          </w:rPr>
          <w:fldChar w:fldCharType="begin"/>
        </w:r>
        <w:r>
          <w:rPr>
            <w:noProof/>
            <w:webHidden/>
          </w:rPr>
          <w:instrText xml:space="preserve"> PAGEREF _Toc536371051 \h </w:instrText>
        </w:r>
        <w:r>
          <w:rPr>
            <w:noProof/>
            <w:webHidden/>
          </w:rPr>
        </w:r>
        <w:r>
          <w:rPr>
            <w:noProof/>
            <w:webHidden/>
          </w:rPr>
          <w:fldChar w:fldCharType="separate"/>
        </w:r>
        <w:r>
          <w:rPr>
            <w:noProof/>
            <w:webHidden/>
          </w:rPr>
          <w:t>51</w:t>
        </w:r>
        <w:r>
          <w:rPr>
            <w:noProof/>
            <w:webHidden/>
          </w:rPr>
          <w:fldChar w:fldCharType="end"/>
        </w:r>
      </w:hyperlink>
    </w:p>
    <w:p w14:paraId="3A037B53" w14:textId="40971583" w:rsidR="00F86BBA" w:rsidRDefault="00F86BBA">
      <w:pPr>
        <w:pStyle w:val="TableofFigures"/>
        <w:tabs>
          <w:tab w:val="right" w:leader="dot" w:pos="8290"/>
        </w:tabs>
        <w:rPr>
          <w:rFonts w:eastAsiaTheme="minorEastAsia" w:cstheme="minorBidi"/>
          <w:smallCaps w:val="0"/>
          <w:noProof/>
          <w:kern w:val="0"/>
          <w:sz w:val="22"/>
          <w:szCs w:val="22"/>
        </w:rPr>
      </w:pPr>
      <w:hyperlink w:anchor="_Toc536371052" w:history="1">
        <w:r w:rsidRPr="0050736F">
          <w:rPr>
            <w:rStyle w:val="Hyperlink"/>
            <w:rFonts w:hint="eastAsia"/>
            <w:noProof/>
          </w:rPr>
          <w:t>圖</w:t>
        </w:r>
        <w:r w:rsidRPr="0050736F">
          <w:rPr>
            <w:rStyle w:val="Hyperlink"/>
            <w:noProof/>
          </w:rPr>
          <w:t xml:space="preserve"> 75</w:t>
        </w:r>
        <w:r w:rsidRPr="0050736F">
          <w:rPr>
            <w:rStyle w:val="Hyperlink"/>
            <w:rFonts w:hint="eastAsia"/>
            <w:noProof/>
          </w:rPr>
          <w:t>：</w:t>
        </w:r>
        <w:r w:rsidRPr="0050736F">
          <w:rPr>
            <w:rStyle w:val="Hyperlink"/>
            <w:noProof/>
          </w:rPr>
          <w:t>Teensy 3.2</w:t>
        </w:r>
        <w:r>
          <w:rPr>
            <w:noProof/>
            <w:webHidden/>
          </w:rPr>
          <w:tab/>
        </w:r>
        <w:r>
          <w:rPr>
            <w:noProof/>
            <w:webHidden/>
          </w:rPr>
          <w:fldChar w:fldCharType="begin"/>
        </w:r>
        <w:r>
          <w:rPr>
            <w:noProof/>
            <w:webHidden/>
          </w:rPr>
          <w:instrText xml:space="preserve"> PAGEREF _Toc536371052 \h </w:instrText>
        </w:r>
        <w:r>
          <w:rPr>
            <w:noProof/>
            <w:webHidden/>
          </w:rPr>
        </w:r>
        <w:r>
          <w:rPr>
            <w:noProof/>
            <w:webHidden/>
          </w:rPr>
          <w:fldChar w:fldCharType="separate"/>
        </w:r>
        <w:r>
          <w:rPr>
            <w:noProof/>
            <w:webHidden/>
          </w:rPr>
          <w:t>51</w:t>
        </w:r>
        <w:r>
          <w:rPr>
            <w:noProof/>
            <w:webHidden/>
          </w:rPr>
          <w:fldChar w:fldCharType="end"/>
        </w:r>
      </w:hyperlink>
    </w:p>
    <w:p w14:paraId="329EFFE3" w14:textId="363AE364" w:rsidR="00F86BBA" w:rsidRDefault="00F86BBA">
      <w:pPr>
        <w:pStyle w:val="TableofFigures"/>
        <w:tabs>
          <w:tab w:val="right" w:leader="dot" w:pos="8290"/>
        </w:tabs>
        <w:rPr>
          <w:rFonts w:eastAsiaTheme="minorEastAsia" w:cstheme="minorBidi"/>
          <w:smallCaps w:val="0"/>
          <w:noProof/>
          <w:kern w:val="0"/>
          <w:sz w:val="22"/>
          <w:szCs w:val="22"/>
        </w:rPr>
      </w:pPr>
      <w:hyperlink w:anchor="_Toc536371053" w:history="1">
        <w:r w:rsidRPr="0050736F">
          <w:rPr>
            <w:rStyle w:val="Hyperlink"/>
            <w:rFonts w:hint="eastAsia"/>
            <w:noProof/>
          </w:rPr>
          <w:t>圖</w:t>
        </w:r>
        <w:r w:rsidRPr="0050736F">
          <w:rPr>
            <w:rStyle w:val="Hyperlink"/>
            <w:noProof/>
          </w:rPr>
          <w:t xml:space="preserve"> 76</w:t>
        </w:r>
        <w:r w:rsidRPr="0050736F">
          <w:rPr>
            <w:rStyle w:val="Hyperlink"/>
            <w:rFonts w:hint="eastAsia"/>
            <w:noProof/>
          </w:rPr>
          <w:t>：訓練階段軟體流程</w:t>
        </w:r>
        <w:r>
          <w:rPr>
            <w:noProof/>
            <w:webHidden/>
          </w:rPr>
          <w:tab/>
        </w:r>
        <w:r>
          <w:rPr>
            <w:noProof/>
            <w:webHidden/>
          </w:rPr>
          <w:fldChar w:fldCharType="begin"/>
        </w:r>
        <w:r>
          <w:rPr>
            <w:noProof/>
            <w:webHidden/>
          </w:rPr>
          <w:instrText xml:space="preserve"> PAGEREF _Toc536371053 \h </w:instrText>
        </w:r>
        <w:r>
          <w:rPr>
            <w:noProof/>
            <w:webHidden/>
          </w:rPr>
        </w:r>
        <w:r>
          <w:rPr>
            <w:noProof/>
            <w:webHidden/>
          </w:rPr>
          <w:fldChar w:fldCharType="separate"/>
        </w:r>
        <w:r>
          <w:rPr>
            <w:noProof/>
            <w:webHidden/>
          </w:rPr>
          <w:t>52</w:t>
        </w:r>
        <w:r>
          <w:rPr>
            <w:noProof/>
            <w:webHidden/>
          </w:rPr>
          <w:fldChar w:fldCharType="end"/>
        </w:r>
      </w:hyperlink>
    </w:p>
    <w:p w14:paraId="18CB6E0D" w14:textId="7DFE5C5D" w:rsidR="00F86BBA" w:rsidRDefault="00F86BBA">
      <w:pPr>
        <w:pStyle w:val="TableofFigures"/>
        <w:tabs>
          <w:tab w:val="right" w:leader="dot" w:pos="8290"/>
        </w:tabs>
        <w:rPr>
          <w:rFonts w:eastAsiaTheme="minorEastAsia" w:cstheme="minorBidi"/>
          <w:smallCaps w:val="0"/>
          <w:noProof/>
          <w:kern w:val="0"/>
          <w:sz w:val="22"/>
          <w:szCs w:val="22"/>
        </w:rPr>
      </w:pPr>
      <w:hyperlink w:anchor="_Toc536371054" w:history="1">
        <w:r w:rsidRPr="0050736F">
          <w:rPr>
            <w:rStyle w:val="Hyperlink"/>
            <w:rFonts w:hint="eastAsia"/>
            <w:noProof/>
          </w:rPr>
          <w:t>圖</w:t>
        </w:r>
        <w:r w:rsidRPr="0050736F">
          <w:rPr>
            <w:rStyle w:val="Hyperlink"/>
            <w:noProof/>
          </w:rPr>
          <w:t xml:space="preserve"> 77</w:t>
        </w:r>
        <w:r w:rsidRPr="0050736F">
          <w:rPr>
            <w:rStyle w:val="Hyperlink"/>
            <w:rFonts w:hint="eastAsia"/>
            <w:noProof/>
          </w:rPr>
          <w:t>：實時估測階段軟體流程</w:t>
        </w:r>
        <w:r>
          <w:rPr>
            <w:noProof/>
            <w:webHidden/>
          </w:rPr>
          <w:tab/>
        </w:r>
        <w:r>
          <w:rPr>
            <w:noProof/>
            <w:webHidden/>
          </w:rPr>
          <w:fldChar w:fldCharType="begin"/>
        </w:r>
        <w:r>
          <w:rPr>
            <w:noProof/>
            <w:webHidden/>
          </w:rPr>
          <w:instrText xml:space="preserve"> PAGEREF _Toc536371054 \h </w:instrText>
        </w:r>
        <w:r>
          <w:rPr>
            <w:noProof/>
            <w:webHidden/>
          </w:rPr>
        </w:r>
        <w:r>
          <w:rPr>
            <w:noProof/>
            <w:webHidden/>
          </w:rPr>
          <w:fldChar w:fldCharType="separate"/>
        </w:r>
        <w:r>
          <w:rPr>
            <w:noProof/>
            <w:webHidden/>
          </w:rPr>
          <w:t>52</w:t>
        </w:r>
        <w:r>
          <w:rPr>
            <w:noProof/>
            <w:webHidden/>
          </w:rPr>
          <w:fldChar w:fldCharType="end"/>
        </w:r>
      </w:hyperlink>
    </w:p>
    <w:p w14:paraId="4F49A03E" w14:textId="4BF5A33A" w:rsidR="00F86BBA" w:rsidRDefault="00F86BBA">
      <w:pPr>
        <w:pStyle w:val="TableofFigures"/>
        <w:tabs>
          <w:tab w:val="right" w:leader="dot" w:pos="8290"/>
        </w:tabs>
        <w:rPr>
          <w:rFonts w:eastAsiaTheme="minorEastAsia" w:cstheme="minorBidi"/>
          <w:smallCaps w:val="0"/>
          <w:noProof/>
          <w:kern w:val="0"/>
          <w:sz w:val="22"/>
          <w:szCs w:val="22"/>
        </w:rPr>
      </w:pPr>
      <w:hyperlink w:anchor="_Toc536371055" w:history="1">
        <w:r w:rsidRPr="0050736F">
          <w:rPr>
            <w:rStyle w:val="Hyperlink"/>
            <w:rFonts w:hint="eastAsia"/>
            <w:noProof/>
          </w:rPr>
          <w:t>圖</w:t>
        </w:r>
        <w:r w:rsidRPr="0050736F">
          <w:rPr>
            <w:rStyle w:val="Hyperlink"/>
            <w:noProof/>
          </w:rPr>
          <w:t xml:space="preserve"> 78</w:t>
        </w:r>
        <w:r w:rsidRPr="0050736F">
          <w:rPr>
            <w:rStyle w:val="Hyperlink"/>
            <w:rFonts w:hint="eastAsia"/>
            <w:noProof/>
          </w:rPr>
          <w:t>：角度感測器放置範例</w:t>
        </w:r>
        <w:r>
          <w:rPr>
            <w:noProof/>
            <w:webHidden/>
          </w:rPr>
          <w:tab/>
        </w:r>
        <w:r>
          <w:rPr>
            <w:noProof/>
            <w:webHidden/>
          </w:rPr>
          <w:fldChar w:fldCharType="begin"/>
        </w:r>
        <w:r>
          <w:rPr>
            <w:noProof/>
            <w:webHidden/>
          </w:rPr>
          <w:instrText xml:space="preserve"> PAGEREF _Toc536371055 \h </w:instrText>
        </w:r>
        <w:r>
          <w:rPr>
            <w:noProof/>
            <w:webHidden/>
          </w:rPr>
        </w:r>
        <w:r>
          <w:rPr>
            <w:noProof/>
            <w:webHidden/>
          </w:rPr>
          <w:fldChar w:fldCharType="separate"/>
        </w:r>
        <w:r>
          <w:rPr>
            <w:noProof/>
            <w:webHidden/>
          </w:rPr>
          <w:t>53</w:t>
        </w:r>
        <w:r>
          <w:rPr>
            <w:noProof/>
            <w:webHidden/>
          </w:rPr>
          <w:fldChar w:fldCharType="end"/>
        </w:r>
      </w:hyperlink>
    </w:p>
    <w:p w14:paraId="59666E14" w14:textId="35E33F09" w:rsidR="006B1D6F" w:rsidRPr="006B1D6F" w:rsidRDefault="00CE178A" w:rsidP="005B0131">
      <w:pPr>
        <w:wordWrap/>
      </w:pPr>
      <w:r>
        <w:fldChar w:fldCharType="end"/>
      </w:r>
    </w:p>
    <w:p w14:paraId="2DC47DAD" w14:textId="70D9DFA2" w:rsidR="008024CF" w:rsidRDefault="005C0066" w:rsidP="005B0131">
      <w:pPr>
        <w:pStyle w:val="Title"/>
        <w:wordWrap/>
      </w:pPr>
      <w:bookmarkStart w:id="34" w:name="_Toc536370923"/>
      <w:r>
        <w:rPr>
          <w:rFonts w:hint="eastAsia"/>
        </w:rPr>
        <w:lastRenderedPageBreak/>
        <w:t>表目錄</w:t>
      </w:r>
      <w:bookmarkEnd w:id="34"/>
    </w:p>
    <w:p w14:paraId="6B17C5AD" w14:textId="420892E8" w:rsidR="00F86BBA" w:rsidRDefault="008C06A7">
      <w:pPr>
        <w:pStyle w:val="TableofFigures"/>
        <w:tabs>
          <w:tab w:val="right" w:leader="dot" w:pos="8290"/>
        </w:tabs>
        <w:rPr>
          <w:rFonts w:eastAsiaTheme="minorEastAsia" w:cstheme="minorBidi"/>
          <w:smallCaps w:val="0"/>
          <w:noProof/>
          <w:kern w:val="0"/>
          <w:sz w:val="22"/>
          <w:szCs w:val="22"/>
        </w:rPr>
      </w:pPr>
      <w:r>
        <w:fldChar w:fldCharType="begin"/>
      </w:r>
      <w:r>
        <w:instrText xml:space="preserve"> TOC \h \z \c "</w:instrText>
      </w:r>
      <w:r>
        <w:instrText>表</w:instrText>
      </w:r>
      <w:r>
        <w:instrText xml:space="preserve">" </w:instrText>
      </w:r>
      <w:r>
        <w:fldChar w:fldCharType="separate"/>
      </w:r>
      <w:hyperlink w:anchor="_Toc536371056" w:history="1">
        <w:r w:rsidR="00F86BBA" w:rsidRPr="00D13A0E">
          <w:rPr>
            <w:rStyle w:val="Hyperlink"/>
            <w:rFonts w:hint="eastAsia"/>
            <w:noProof/>
          </w:rPr>
          <w:t>表</w:t>
        </w:r>
        <w:r w:rsidR="00F86BBA" w:rsidRPr="00D13A0E">
          <w:rPr>
            <w:rStyle w:val="Hyperlink"/>
            <w:noProof/>
          </w:rPr>
          <w:t xml:space="preserve"> 1</w:t>
        </w:r>
        <w:r w:rsidR="00F86BBA" w:rsidRPr="00D13A0E">
          <w:rPr>
            <w:rStyle w:val="Hyperlink"/>
            <w:rFonts w:hint="eastAsia"/>
            <w:noProof/>
          </w:rPr>
          <w:t>：手腕動作分類</w:t>
        </w:r>
        <w:r w:rsidR="00F86BBA">
          <w:rPr>
            <w:noProof/>
            <w:webHidden/>
          </w:rPr>
          <w:tab/>
        </w:r>
        <w:r w:rsidR="00F86BBA">
          <w:rPr>
            <w:noProof/>
            <w:webHidden/>
          </w:rPr>
          <w:fldChar w:fldCharType="begin"/>
        </w:r>
        <w:r w:rsidR="00F86BBA">
          <w:rPr>
            <w:noProof/>
            <w:webHidden/>
          </w:rPr>
          <w:instrText xml:space="preserve"> PAGEREF _Toc536371056 \h </w:instrText>
        </w:r>
        <w:r w:rsidR="00F86BBA">
          <w:rPr>
            <w:noProof/>
            <w:webHidden/>
          </w:rPr>
        </w:r>
        <w:r w:rsidR="00F86BBA">
          <w:rPr>
            <w:noProof/>
            <w:webHidden/>
          </w:rPr>
          <w:fldChar w:fldCharType="separate"/>
        </w:r>
        <w:r w:rsidR="00F86BBA">
          <w:rPr>
            <w:noProof/>
            <w:webHidden/>
          </w:rPr>
          <w:t>18</w:t>
        </w:r>
        <w:r w:rsidR="00F86BBA">
          <w:rPr>
            <w:noProof/>
            <w:webHidden/>
          </w:rPr>
          <w:fldChar w:fldCharType="end"/>
        </w:r>
      </w:hyperlink>
    </w:p>
    <w:p w14:paraId="0A078120" w14:textId="27D21960" w:rsidR="00F86BBA" w:rsidRDefault="00F86BBA">
      <w:pPr>
        <w:pStyle w:val="TableofFigures"/>
        <w:tabs>
          <w:tab w:val="right" w:leader="dot" w:pos="8290"/>
        </w:tabs>
        <w:rPr>
          <w:rFonts w:eastAsiaTheme="minorEastAsia" w:cstheme="minorBidi"/>
          <w:smallCaps w:val="0"/>
          <w:noProof/>
          <w:kern w:val="0"/>
          <w:sz w:val="22"/>
          <w:szCs w:val="22"/>
        </w:rPr>
      </w:pPr>
      <w:hyperlink w:anchor="_Toc536371057" w:history="1">
        <w:r w:rsidRPr="00D13A0E">
          <w:rPr>
            <w:rStyle w:val="Hyperlink"/>
            <w:rFonts w:hint="eastAsia"/>
            <w:noProof/>
          </w:rPr>
          <w:t>表</w:t>
        </w:r>
        <w:r w:rsidRPr="00D13A0E">
          <w:rPr>
            <w:rStyle w:val="Hyperlink"/>
            <w:noProof/>
          </w:rPr>
          <w:t xml:space="preserve"> 2</w:t>
        </w:r>
        <w:r w:rsidRPr="00D13A0E">
          <w:rPr>
            <w:rStyle w:val="Hyperlink"/>
            <w:rFonts w:hint="eastAsia"/>
            <w:noProof/>
          </w:rPr>
          <w:t>：各手腕動作所用之肌肉群</w:t>
        </w:r>
        <w:r>
          <w:rPr>
            <w:noProof/>
            <w:webHidden/>
          </w:rPr>
          <w:tab/>
        </w:r>
        <w:r>
          <w:rPr>
            <w:noProof/>
            <w:webHidden/>
          </w:rPr>
          <w:fldChar w:fldCharType="begin"/>
        </w:r>
        <w:r>
          <w:rPr>
            <w:noProof/>
            <w:webHidden/>
          </w:rPr>
          <w:instrText xml:space="preserve"> PAGEREF _Toc536371057 \h </w:instrText>
        </w:r>
        <w:r>
          <w:rPr>
            <w:noProof/>
            <w:webHidden/>
          </w:rPr>
        </w:r>
        <w:r>
          <w:rPr>
            <w:noProof/>
            <w:webHidden/>
          </w:rPr>
          <w:fldChar w:fldCharType="separate"/>
        </w:r>
        <w:r>
          <w:rPr>
            <w:noProof/>
            <w:webHidden/>
          </w:rPr>
          <w:t>19</w:t>
        </w:r>
        <w:r>
          <w:rPr>
            <w:noProof/>
            <w:webHidden/>
          </w:rPr>
          <w:fldChar w:fldCharType="end"/>
        </w:r>
      </w:hyperlink>
    </w:p>
    <w:p w14:paraId="5CF16517" w14:textId="02BF34EE" w:rsidR="00F86BBA" w:rsidRDefault="00F86BBA">
      <w:pPr>
        <w:pStyle w:val="TableofFigures"/>
        <w:tabs>
          <w:tab w:val="right" w:leader="dot" w:pos="8290"/>
        </w:tabs>
        <w:rPr>
          <w:rFonts w:eastAsiaTheme="minorEastAsia" w:cstheme="minorBidi"/>
          <w:smallCaps w:val="0"/>
          <w:noProof/>
          <w:kern w:val="0"/>
          <w:sz w:val="22"/>
          <w:szCs w:val="22"/>
        </w:rPr>
      </w:pPr>
      <w:hyperlink w:anchor="_Toc536371058" w:history="1">
        <w:r w:rsidRPr="00D13A0E">
          <w:rPr>
            <w:rStyle w:val="Hyperlink"/>
            <w:rFonts w:hint="eastAsia"/>
            <w:noProof/>
          </w:rPr>
          <w:t>表</w:t>
        </w:r>
        <w:r w:rsidRPr="00D13A0E">
          <w:rPr>
            <w:rStyle w:val="Hyperlink"/>
            <w:noProof/>
          </w:rPr>
          <w:t xml:space="preserve"> 3</w:t>
        </w:r>
        <w:r w:rsidRPr="00D13A0E">
          <w:rPr>
            <w:rStyle w:val="Hyperlink"/>
            <w:rFonts w:hint="eastAsia"/>
            <w:noProof/>
          </w:rPr>
          <w:t>：三種訊號處理流程</w:t>
        </w:r>
        <w:r>
          <w:rPr>
            <w:noProof/>
            <w:webHidden/>
          </w:rPr>
          <w:tab/>
        </w:r>
        <w:r>
          <w:rPr>
            <w:noProof/>
            <w:webHidden/>
          </w:rPr>
          <w:fldChar w:fldCharType="begin"/>
        </w:r>
        <w:r>
          <w:rPr>
            <w:noProof/>
            <w:webHidden/>
          </w:rPr>
          <w:instrText xml:space="preserve"> PAGEREF _Toc536371058 \h </w:instrText>
        </w:r>
        <w:r>
          <w:rPr>
            <w:noProof/>
            <w:webHidden/>
          </w:rPr>
        </w:r>
        <w:r>
          <w:rPr>
            <w:noProof/>
            <w:webHidden/>
          </w:rPr>
          <w:fldChar w:fldCharType="separate"/>
        </w:r>
        <w:r>
          <w:rPr>
            <w:noProof/>
            <w:webHidden/>
          </w:rPr>
          <w:t>46</w:t>
        </w:r>
        <w:r>
          <w:rPr>
            <w:noProof/>
            <w:webHidden/>
          </w:rPr>
          <w:fldChar w:fldCharType="end"/>
        </w:r>
      </w:hyperlink>
    </w:p>
    <w:p w14:paraId="33C01399" w14:textId="45459AAF" w:rsidR="00F86BBA" w:rsidRDefault="00F86BBA">
      <w:pPr>
        <w:pStyle w:val="TableofFigures"/>
        <w:tabs>
          <w:tab w:val="right" w:leader="dot" w:pos="8290"/>
        </w:tabs>
        <w:rPr>
          <w:rFonts w:eastAsiaTheme="minorEastAsia" w:cstheme="minorBidi"/>
          <w:smallCaps w:val="0"/>
          <w:noProof/>
          <w:kern w:val="0"/>
          <w:sz w:val="22"/>
          <w:szCs w:val="22"/>
        </w:rPr>
      </w:pPr>
      <w:hyperlink w:anchor="_Toc536371059" w:history="1">
        <w:r w:rsidRPr="00D13A0E">
          <w:rPr>
            <w:rStyle w:val="Hyperlink"/>
            <w:rFonts w:hint="eastAsia"/>
            <w:noProof/>
          </w:rPr>
          <w:t>表</w:t>
        </w:r>
        <w:r w:rsidRPr="00D13A0E">
          <w:rPr>
            <w:rStyle w:val="Hyperlink"/>
            <w:noProof/>
          </w:rPr>
          <w:t xml:space="preserve"> 4</w:t>
        </w:r>
        <w:r w:rsidRPr="00D13A0E">
          <w:rPr>
            <w:rStyle w:val="Hyperlink"/>
            <w:rFonts w:hint="eastAsia"/>
            <w:noProof/>
          </w:rPr>
          <w:t>：四種實驗動作</w:t>
        </w:r>
        <w:r>
          <w:rPr>
            <w:noProof/>
            <w:webHidden/>
          </w:rPr>
          <w:tab/>
        </w:r>
        <w:r>
          <w:rPr>
            <w:noProof/>
            <w:webHidden/>
          </w:rPr>
          <w:fldChar w:fldCharType="begin"/>
        </w:r>
        <w:r>
          <w:rPr>
            <w:noProof/>
            <w:webHidden/>
          </w:rPr>
          <w:instrText xml:space="preserve"> PAGEREF _Toc536371059 \h </w:instrText>
        </w:r>
        <w:r>
          <w:rPr>
            <w:noProof/>
            <w:webHidden/>
          </w:rPr>
        </w:r>
        <w:r>
          <w:rPr>
            <w:noProof/>
            <w:webHidden/>
          </w:rPr>
          <w:fldChar w:fldCharType="separate"/>
        </w:r>
        <w:r>
          <w:rPr>
            <w:noProof/>
            <w:webHidden/>
          </w:rPr>
          <w:t>55</w:t>
        </w:r>
        <w:r>
          <w:rPr>
            <w:noProof/>
            <w:webHidden/>
          </w:rPr>
          <w:fldChar w:fldCharType="end"/>
        </w:r>
      </w:hyperlink>
    </w:p>
    <w:p w14:paraId="6ABCB22A" w14:textId="70CC0CF0" w:rsidR="00F86BBA" w:rsidRDefault="00F86BBA">
      <w:pPr>
        <w:pStyle w:val="TableofFigures"/>
        <w:tabs>
          <w:tab w:val="right" w:leader="dot" w:pos="8290"/>
        </w:tabs>
        <w:rPr>
          <w:rFonts w:eastAsiaTheme="minorEastAsia" w:cstheme="minorBidi"/>
          <w:smallCaps w:val="0"/>
          <w:noProof/>
          <w:kern w:val="0"/>
          <w:sz w:val="22"/>
          <w:szCs w:val="22"/>
        </w:rPr>
      </w:pPr>
      <w:hyperlink w:anchor="_Toc536371060" w:history="1">
        <w:r w:rsidRPr="00D13A0E">
          <w:rPr>
            <w:rStyle w:val="Hyperlink"/>
            <w:rFonts w:hint="eastAsia"/>
            <w:noProof/>
          </w:rPr>
          <w:t>表</w:t>
        </w:r>
        <w:r w:rsidRPr="00D13A0E">
          <w:rPr>
            <w:rStyle w:val="Hyperlink"/>
            <w:noProof/>
          </w:rPr>
          <w:t xml:space="preserve"> 5</w:t>
        </w:r>
        <w:r w:rsidRPr="00D13A0E">
          <w:rPr>
            <w:rStyle w:val="Hyperlink"/>
            <w:rFonts w:hint="eastAsia"/>
            <w:noProof/>
          </w:rPr>
          <w:t>：手腕動作流程</w:t>
        </w:r>
        <w:r>
          <w:rPr>
            <w:noProof/>
            <w:webHidden/>
          </w:rPr>
          <w:tab/>
        </w:r>
        <w:r>
          <w:rPr>
            <w:noProof/>
            <w:webHidden/>
          </w:rPr>
          <w:fldChar w:fldCharType="begin"/>
        </w:r>
        <w:r>
          <w:rPr>
            <w:noProof/>
            <w:webHidden/>
          </w:rPr>
          <w:instrText xml:space="preserve"> PAGEREF _Toc536371060 \h </w:instrText>
        </w:r>
        <w:r>
          <w:rPr>
            <w:noProof/>
            <w:webHidden/>
          </w:rPr>
        </w:r>
        <w:r>
          <w:rPr>
            <w:noProof/>
            <w:webHidden/>
          </w:rPr>
          <w:fldChar w:fldCharType="separate"/>
        </w:r>
        <w:r>
          <w:rPr>
            <w:noProof/>
            <w:webHidden/>
          </w:rPr>
          <w:t>55</w:t>
        </w:r>
        <w:r>
          <w:rPr>
            <w:noProof/>
            <w:webHidden/>
          </w:rPr>
          <w:fldChar w:fldCharType="end"/>
        </w:r>
      </w:hyperlink>
    </w:p>
    <w:p w14:paraId="640BF070" w14:textId="665F5A94" w:rsidR="00F86BBA" w:rsidRDefault="00F86BBA">
      <w:pPr>
        <w:pStyle w:val="TableofFigures"/>
        <w:tabs>
          <w:tab w:val="right" w:leader="dot" w:pos="8290"/>
        </w:tabs>
        <w:rPr>
          <w:rFonts w:eastAsiaTheme="minorEastAsia" w:cstheme="minorBidi"/>
          <w:smallCaps w:val="0"/>
          <w:noProof/>
          <w:kern w:val="0"/>
          <w:sz w:val="22"/>
          <w:szCs w:val="22"/>
        </w:rPr>
      </w:pPr>
      <w:hyperlink w:anchor="_Toc536371061" w:history="1">
        <w:r w:rsidRPr="00D13A0E">
          <w:rPr>
            <w:rStyle w:val="Hyperlink"/>
            <w:rFonts w:hint="eastAsia"/>
            <w:noProof/>
          </w:rPr>
          <w:t>表</w:t>
        </w:r>
        <w:r w:rsidRPr="00D13A0E">
          <w:rPr>
            <w:rStyle w:val="Hyperlink"/>
            <w:noProof/>
          </w:rPr>
          <w:t xml:space="preserve"> 6</w:t>
        </w:r>
        <w:r w:rsidRPr="00D13A0E">
          <w:rPr>
            <w:rStyle w:val="Hyperlink"/>
            <w:rFonts w:hint="eastAsia"/>
            <w:noProof/>
          </w:rPr>
          <w:t>：四通道</w:t>
        </w:r>
        <w:r w:rsidRPr="00D13A0E">
          <w:rPr>
            <w:rStyle w:val="Hyperlink"/>
            <w:noProof/>
          </w:rPr>
          <w:t>sEMG</w:t>
        </w:r>
        <w:r w:rsidRPr="00D13A0E">
          <w:rPr>
            <w:rStyle w:val="Hyperlink"/>
            <w:rFonts w:hint="eastAsia"/>
            <w:noProof/>
          </w:rPr>
          <w:t>以</w:t>
        </w:r>
        <w:r w:rsidRPr="00D13A0E">
          <w:rPr>
            <w:rStyle w:val="Hyperlink"/>
            <w:noProof/>
          </w:rPr>
          <w:t>0</w:t>
        </w:r>
        <w:r w:rsidRPr="00D13A0E">
          <w:rPr>
            <w:rStyle w:val="Hyperlink"/>
            <w:rFonts w:hint="eastAsia"/>
            <w:noProof/>
          </w:rPr>
          <w:t>度放置：各訊號處理平均</w:t>
        </w:r>
        <w:r w:rsidRPr="00D13A0E">
          <w:rPr>
            <w:rStyle w:val="Hyperlink"/>
            <w:noProof/>
          </w:rPr>
          <w:t>RMSE</w:t>
        </w:r>
        <w:r w:rsidRPr="00D13A0E">
          <w:rPr>
            <w:rStyle w:val="Hyperlink"/>
            <w:rFonts w:hint="eastAsia"/>
            <w:noProof/>
          </w:rPr>
          <w:t>（度）</w:t>
        </w:r>
        <w:r>
          <w:rPr>
            <w:noProof/>
            <w:webHidden/>
          </w:rPr>
          <w:tab/>
        </w:r>
        <w:r>
          <w:rPr>
            <w:noProof/>
            <w:webHidden/>
          </w:rPr>
          <w:fldChar w:fldCharType="begin"/>
        </w:r>
        <w:r>
          <w:rPr>
            <w:noProof/>
            <w:webHidden/>
          </w:rPr>
          <w:instrText xml:space="preserve"> PAGEREF _Toc536371061 \h </w:instrText>
        </w:r>
        <w:r>
          <w:rPr>
            <w:noProof/>
            <w:webHidden/>
          </w:rPr>
        </w:r>
        <w:r>
          <w:rPr>
            <w:noProof/>
            <w:webHidden/>
          </w:rPr>
          <w:fldChar w:fldCharType="separate"/>
        </w:r>
        <w:r>
          <w:rPr>
            <w:noProof/>
            <w:webHidden/>
          </w:rPr>
          <w:t>57</w:t>
        </w:r>
        <w:r>
          <w:rPr>
            <w:noProof/>
            <w:webHidden/>
          </w:rPr>
          <w:fldChar w:fldCharType="end"/>
        </w:r>
      </w:hyperlink>
    </w:p>
    <w:p w14:paraId="3913EA34" w14:textId="18118BA5" w:rsidR="00F86BBA" w:rsidRDefault="00F86BBA">
      <w:pPr>
        <w:pStyle w:val="TableofFigures"/>
        <w:tabs>
          <w:tab w:val="right" w:leader="dot" w:pos="8290"/>
        </w:tabs>
        <w:rPr>
          <w:rFonts w:eastAsiaTheme="minorEastAsia" w:cstheme="minorBidi"/>
          <w:smallCaps w:val="0"/>
          <w:noProof/>
          <w:kern w:val="0"/>
          <w:sz w:val="22"/>
          <w:szCs w:val="22"/>
        </w:rPr>
      </w:pPr>
      <w:hyperlink w:anchor="_Toc536371062" w:history="1">
        <w:r w:rsidRPr="00D13A0E">
          <w:rPr>
            <w:rStyle w:val="Hyperlink"/>
            <w:rFonts w:hint="eastAsia"/>
            <w:noProof/>
          </w:rPr>
          <w:t>表</w:t>
        </w:r>
        <w:r w:rsidRPr="00D13A0E">
          <w:rPr>
            <w:rStyle w:val="Hyperlink"/>
            <w:noProof/>
          </w:rPr>
          <w:t xml:space="preserve"> 7</w:t>
        </w:r>
        <w:r w:rsidRPr="00D13A0E">
          <w:rPr>
            <w:rStyle w:val="Hyperlink"/>
            <w:rFonts w:hint="eastAsia"/>
            <w:noProof/>
          </w:rPr>
          <w:t>：四通道</w:t>
        </w:r>
        <w:r w:rsidRPr="00D13A0E">
          <w:rPr>
            <w:rStyle w:val="Hyperlink"/>
            <w:noProof/>
          </w:rPr>
          <w:t>sEMG</w:t>
        </w:r>
        <w:r w:rsidRPr="00D13A0E">
          <w:rPr>
            <w:rStyle w:val="Hyperlink"/>
            <w:rFonts w:hint="eastAsia"/>
            <w:noProof/>
          </w:rPr>
          <w:t>以</w:t>
        </w:r>
        <w:r w:rsidRPr="00D13A0E">
          <w:rPr>
            <w:rStyle w:val="Hyperlink"/>
            <w:noProof/>
          </w:rPr>
          <w:t>0</w:t>
        </w:r>
        <w:r w:rsidRPr="00D13A0E">
          <w:rPr>
            <w:rStyle w:val="Hyperlink"/>
            <w:rFonts w:hint="eastAsia"/>
            <w:noProof/>
          </w:rPr>
          <w:t>度放置：各訊號處理相對</w:t>
        </w:r>
        <w:r w:rsidRPr="00D13A0E">
          <w:rPr>
            <w:rStyle w:val="Hyperlink"/>
            <w:noProof/>
          </w:rPr>
          <w:t>RMS-only RMSE</w:t>
        </w:r>
        <w:r>
          <w:rPr>
            <w:noProof/>
            <w:webHidden/>
          </w:rPr>
          <w:tab/>
        </w:r>
        <w:r>
          <w:rPr>
            <w:noProof/>
            <w:webHidden/>
          </w:rPr>
          <w:fldChar w:fldCharType="begin"/>
        </w:r>
        <w:r>
          <w:rPr>
            <w:noProof/>
            <w:webHidden/>
          </w:rPr>
          <w:instrText xml:space="preserve"> PAGEREF _Toc536371062 \h </w:instrText>
        </w:r>
        <w:r>
          <w:rPr>
            <w:noProof/>
            <w:webHidden/>
          </w:rPr>
        </w:r>
        <w:r>
          <w:rPr>
            <w:noProof/>
            <w:webHidden/>
          </w:rPr>
          <w:fldChar w:fldCharType="separate"/>
        </w:r>
        <w:r>
          <w:rPr>
            <w:noProof/>
            <w:webHidden/>
          </w:rPr>
          <w:t>57</w:t>
        </w:r>
        <w:r>
          <w:rPr>
            <w:noProof/>
            <w:webHidden/>
          </w:rPr>
          <w:fldChar w:fldCharType="end"/>
        </w:r>
      </w:hyperlink>
    </w:p>
    <w:p w14:paraId="4C0CADD9" w14:textId="15CF84F5" w:rsidR="00F86BBA" w:rsidRDefault="00F86BBA">
      <w:pPr>
        <w:pStyle w:val="TableofFigures"/>
        <w:tabs>
          <w:tab w:val="right" w:leader="dot" w:pos="8290"/>
        </w:tabs>
        <w:rPr>
          <w:rFonts w:eastAsiaTheme="minorEastAsia" w:cstheme="minorBidi"/>
          <w:smallCaps w:val="0"/>
          <w:noProof/>
          <w:kern w:val="0"/>
          <w:sz w:val="22"/>
          <w:szCs w:val="22"/>
        </w:rPr>
      </w:pPr>
      <w:hyperlink w:anchor="_Toc536371063" w:history="1">
        <w:r w:rsidRPr="00D13A0E">
          <w:rPr>
            <w:rStyle w:val="Hyperlink"/>
            <w:rFonts w:hint="eastAsia"/>
            <w:noProof/>
          </w:rPr>
          <w:t>表</w:t>
        </w:r>
        <w:r w:rsidRPr="00D13A0E">
          <w:rPr>
            <w:rStyle w:val="Hyperlink"/>
            <w:noProof/>
          </w:rPr>
          <w:t xml:space="preserve"> 8</w:t>
        </w:r>
        <w:r w:rsidRPr="00D13A0E">
          <w:rPr>
            <w:rStyle w:val="Hyperlink"/>
            <w:rFonts w:hint="eastAsia"/>
            <w:noProof/>
          </w:rPr>
          <w:t>：四通道</w:t>
        </w:r>
        <w:r w:rsidRPr="00D13A0E">
          <w:rPr>
            <w:rStyle w:val="Hyperlink"/>
            <w:noProof/>
          </w:rPr>
          <w:t>sEMG</w:t>
        </w:r>
        <w:r w:rsidRPr="00D13A0E">
          <w:rPr>
            <w:rStyle w:val="Hyperlink"/>
            <w:rFonts w:hint="eastAsia"/>
            <w:noProof/>
          </w:rPr>
          <w:t>以</w:t>
        </w:r>
        <w:r w:rsidRPr="00D13A0E">
          <w:rPr>
            <w:rStyle w:val="Hyperlink"/>
            <w:noProof/>
          </w:rPr>
          <w:t>45</w:t>
        </w:r>
        <w:r w:rsidRPr="00D13A0E">
          <w:rPr>
            <w:rStyle w:val="Hyperlink"/>
            <w:rFonts w:hint="eastAsia"/>
            <w:noProof/>
          </w:rPr>
          <w:t>度放置：各訊號處理平均</w:t>
        </w:r>
        <w:r w:rsidRPr="00D13A0E">
          <w:rPr>
            <w:rStyle w:val="Hyperlink"/>
            <w:noProof/>
          </w:rPr>
          <w:t>RMSE</w:t>
        </w:r>
        <w:r w:rsidRPr="00D13A0E">
          <w:rPr>
            <w:rStyle w:val="Hyperlink"/>
            <w:rFonts w:hint="eastAsia"/>
            <w:noProof/>
          </w:rPr>
          <w:t>（度）</w:t>
        </w:r>
        <w:r>
          <w:rPr>
            <w:noProof/>
            <w:webHidden/>
          </w:rPr>
          <w:tab/>
        </w:r>
        <w:r>
          <w:rPr>
            <w:noProof/>
            <w:webHidden/>
          </w:rPr>
          <w:fldChar w:fldCharType="begin"/>
        </w:r>
        <w:r>
          <w:rPr>
            <w:noProof/>
            <w:webHidden/>
          </w:rPr>
          <w:instrText xml:space="preserve"> PAGEREF _Toc536371063 \h </w:instrText>
        </w:r>
        <w:r>
          <w:rPr>
            <w:noProof/>
            <w:webHidden/>
          </w:rPr>
        </w:r>
        <w:r>
          <w:rPr>
            <w:noProof/>
            <w:webHidden/>
          </w:rPr>
          <w:fldChar w:fldCharType="separate"/>
        </w:r>
        <w:r>
          <w:rPr>
            <w:noProof/>
            <w:webHidden/>
          </w:rPr>
          <w:t>58</w:t>
        </w:r>
        <w:r>
          <w:rPr>
            <w:noProof/>
            <w:webHidden/>
          </w:rPr>
          <w:fldChar w:fldCharType="end"/>
        </w:r>
      </w:hyperlink>
    </w:p>
    <w:p w14:paraId="1D763952" w14:textId="2464CD02" w:rsidR="00F86BBA" w:rsidRDefault="00F86BBA">
      <w:pPr>
        <w:pStyle w:val="TableofFigures"/>
        <w:tabs>
          <w:tab w:val="right" w:leader="dot" w:pos="8290"/>
        </w:tabs>
        <w:rPr>
          <w:rFonts w:eastAsiaTheme="minorEastAsia" w:cstheme="minorBidi"/>
          <w:smallCaps w:val="0"/>
          <w:noProof/>
          <w:kern w:val="0"/>
          <w:sz w:val="22"/>
          <w:szCs w:val="22"/>
        </w:rPr>
      </w:pPr>
      <w:hyperlink w:anchor="_Toc536371064" w:history="1">
        <w:r w:rsidRPr="00D13A0E">
          <w:rPr>
            <w:rStyle w:val="Hyperlink"/>
            <w:rFonts w:hint="eastAsia"/>
            <w:noProof/>
          </w:rPr>
          <w:t>表</w:t>
        </w:r>
        <w:r w:rsidRPr="00D13A0E">
          <w:rPr>
            <w:rStyle w:val="Hyperlink"/>
            <w:noProof/>
          </w:rPr>
          <w:t xml:space="preserve"> 9</w:t>
        </w:r>
        <w:r w:rsidRPr="00D13A0E">
          <w:rPr>
            <w:rStyle w:val="Hyperlink"/>
            <w:rFonts w:hint="eastAsia"/>
            <w:noProof/>
          </w:rPr>
          <w:t>：四通道</w:t>
        </w:r>
        <w:r w:rsidRPr="00D13A0E">
          <w:rPr>
            <w:rStyle w:val="Hyperlink"/>
            <w:noProof/>
          </w:rPr>
          <w:t>sEMG</w:t>
        </w:r>
        <w:r w:rsidRPr="00D13A0E">
          <w:rPr>
            <w:rStyle w:val="Hyperlink"/>
            <w:rFonts w:hint="eastAsia"/>
            <w:noProof/>
          </w:rPr>
          <w:t>以</w:t>
        </w:r>
        <w:r w:rsidRPr="00D13A0E">
          <w:rPr>
            <w:rStyle w:val="Hyperlink"/>
            <w:noProof/>
          </w:rPr>
          <w:t>45</w:t>
        </w:r>
        <w:r w:rsidRPr="00D13A0E">
          <w:rPr>
            <w:rStyle w:val="Hyperlink"/>
            <w:rFonts w:hint="eastAsia"/>
            <w:noProof/>
          </w:rPr>
          <w:t>度放置：各訊號處理相對</w:t>
        </w:r>
        <w:r w:rsidRPr="00D13A0E">
          <w:rPr>
            <w:rStyle w:val="Hyperlink"/>
            <w:noProof/>
          </w:rPr>
          <w:t>RMS-only RMSE</w:t>
        </w:r>
        <w:r>
          <w:rPr>
            <w:noProof/>
            <w:webHidden/>
          </w:rPr>
          <w:tab/>
        </w:r>
        <w:r>
          <w:rPr>
            <w:noProof/>
            <w:webHidden/>
          </w:rPr>
          <w:fldChar w:fldCharType="begin"/>
        </w:r>
        <w:r>
          <w:rPr>
            <w:noProof/>
            <w:webHidden/>
          </w:rPr>
          <w:instrText xml:space="preserve"> PAGEREF _Toc536371064 \h </w:instrText>
        </w:r>
        <w:r>
          <w:rPr>
            <w:noProof/>
            <w:webHidden/>
          </w:rPr>
        </w:r>
        <w:r>
          <w:rPr>
            <w:noProof/>
            <w:webHidden/>
          </w:rPr>
          <w:fldChar w:fldCharType="separate"/>
        </w:r>
        <w:r>
          <w:rPr>
            <w:noProof/>
            <w:webHidden/>
          </w:rPr>
          <w:t>58</w:t>
        </w:r>
        <w:r>
          <w:rPr>
            <w:noProof/>
            <w:webHidden/>
          </w:rPr>
          <w:fldChar w:fldCharType="end"/>
        </w:r>
      </w:hyperlink>
    </w:p>
    <w:p w14:paraId="5B81D04F" w14:textId="53A993BE" w:rsidR="00F86BBA" w:rsidRDefault="00F86BBA">
      <w:pPr>
        <w:pStyle w:val="TableofFigures"/>
        <w:tabs>
          <w:tab w:val="right" w:leader="dot" w:pos="8290"/>
        </w:tabs>
        <w:rPr>
          <w:rFonts w:eastAsiaTheme="minorEastAsia" w:cstheme="minorBidi"/>
          <w:smallCaps w:val="0"/>
          <w:noProof/>
          <w:kern w:val="0"/>
          <w:sz w:val="22"/>
          <w:szCs w:val="22"/>
        </w:rPr>
      </w:pPr>
      <w:hyperlink w:anchor="_Toc536371065" w:history="1">
        <w:r w:rsidRPr="00D13A0E">
          <w:rPr>
            <w:rStyle w:val="Hyperlink"/>
            <w:rFonts w:hint="eastAsia"/>
            <w:noProof/>
          </w:rPr>
          <w:t>表</w:t>
        </w:r>
        <w:r w:rsidRPr="00D13A0E">
          <w:rPr>
            <w:rStyle w:val="Hyperlink"/>
            <w:noProof/>
          </w:rPr>
          <w:t xml:space="preserve"> 10</w:t>
        </w:r>
        <w:r w:rsidRPr="00D13A0E">
          <w:rPr>
            <w:rStyle w:val="Hyperlink"/>
            <w:rFonts w:hint="eastAsia"/>
            <w:noProof/>
          </w:rPr>
          <w:t>：四通道</w:t>
        </w:r>
        <w:r w:rsidRPr="00D13A0E">
          <w:rPr>
            <w:rStyle w:val="Hyperlink"/>
            <w:noProof/>
          </w:rPr>
          <w:t>sEMG</w:t>
        </w:r>
        <w:r w:rsidRPr="00D13A0E">
          <w:rPr>
            <w:rStyle w:val="Hyperlink"/>
            <w:rFonts w:hint="eastAsia"/>
            <w:noProof/>
          </w:rPr>
          <w:t>：</w:t>
        </w:r>
        <w:r w:rsidRPr="00D13A0E">
          <w:rPr>
            <w:rStyle w:val="Hyperlink"/>
            <w:noProof/>
          </w:rPr>
          <w:t xml:space="preserve"> nICA / TDSEP</w:t>
        </w:r>
        <w:r w:rsidRPr="00D13A0E">
          <w:rPr>
            <w:rStyle w:val="Hyperlink"/>
            <w:rFonts w:hint="eastAsia"/>
            <w:noProof/>
          </w:rPr>
          <w:t>相對</w:t>
        </w:r>
        <w:r w:rsidRPr="00D13A0E">
          <w:rPr>
            <w:rStyle w:val="Hyperlink"/>
            <w:noProof/>
          </w:rPr>
          <w:t>RMS-only RMSE</w:t>
        </w:r>
        <w:r>
          <w:rPr>
            <w:noProof/>
            <w:webHidden/>
          </w:rPr>
          <w:tab/>
        </w:r>
        <w:r>
          <w:rPr>
            <w:noProof/>
            <w:webHidden/>
          </w:rPr>
          <w:fldChar w:fldCharType="begin"/>
        </w:r>
        <w:r>
          <w:rPr>
            <w:noProof/>
            <w:webHidden/>
          </w:rPr>
          <w:instrText xml:space="preserve"> PAGEREF _Toc536371065 \h </w:instrText>
        </w:r>
        <w:r>
          <w:rPr>
            <w:noProof/>
            <w:webHidden/>
          </w:rPr>
        </w:r>
        <w:r>
          <w:rPr>
            <w:noProof/>
            <w:webHidden/>
          </w:rPr>
          <w:fldChar w:fldCharType="separate"/>
        </w:r>
        <w:r>
          <w:rPr>
            <w:noProof/>
            <w:webHidden/>
          </w:rPr>
          <w:t>58</w:t>
        </w:r>
        <w:r>
          <w:rPr>
            <w:noProof/>
            <w:webHidden/>
          </w:rPr>
          <w:fldChar w:fldCharType="end"/>
        </w:r>
      </w:hyperlink>
    </w:p>
    <w:p w14:paraId="1E215885" w14:textId="2DB6FA8A" w:rsidR="00F86BBA" w:rsidRDefault="00F86BBA">
      <w:pPr>
        <w:pStyle w:val="TableofFigures"/>
        <w:tabs>
          <w:tab w:val="right" w:leader="dot" w:pos="8290"/>
        </w:tabs>
        <w:rPr>
          <w:rFonts w:eastAsiaTheme="minorEastAsia" w:cstheme="minorBidi"/>
          <w:smallCaps w:val="0"/>
          <w:noProof/>
          <w:kern w:val="0"/>
          <w:sz w:val="22"/>
          <w:szCs w:val="22"/>
        </w:rPr>
      </w:pPr>
      <w:hyperlink w:anchor="_Toc536371066" w:history="1">
        <w:r w:rsidRPr="00D13A0E">
          <w:rPr>
            <w:rStyle w:val="Hyperlink"/>
            <w:rFonts w:hint="eastAsia"/>
            <w:noProof/>
          </w:rPr>
          <w:t>表</w:t>
        </w:r>
        <w:r w:rsidRPr="00D13A0E">
          <w:rPr>
            <w:rStyle w:val="Hyperlink"/>
            <w:noProof/>
          </w:rPr>
          <w:t xml:space="preserve"> 11</w:t>
        </w:r>
        <w:r w:rsidRPr="00D13A0E">
          <w:rPr>
            <w:rStyle w:val="Hyperlink"/>
            <w:rFonts w:hint="eastAsia"/>
            <w:noProof/>
          </w:rPr>
          <w:t>：六通道</w:t>
        </w:r>
        <w:r w:rsidRPr="00D13A0E">
          <w:rPr>
            <w:rStyle w:val="Hyperlink"/>
            <w:noProof/>
          </w:rPr>
          <w:t>sEMG</w:t>
        </w:r>
        <w:r w:rsidRPr="00D13A0E">
          <w:rPr>
            <w:rStyle w:val="Hyperlink"/>
            <w:rFonts w:hint="eastAsia"/>
            <w:noProof/>
          </w:rPr>
          <w:t>以</w:t>
        </w:r>
        <w:r w:rsidRPr="00D13A0E">
          <w:rPr>
            <w:rStyle w:val="Hyperlink"/>
            <w:noProof/>
          </w:rPr>
          <w:t>0</w:t>
        </w:r>
        <w:r w:rsidRPr="00D13A0E">
          <w:rPr>
            <w:rStyle w:val="Hyperlink"/>
            <w:rFonts w:hint="eastAsia"/>
            <w:noProof/>
          </w:rPr>
          <w:t>度放置：各訊號處理流程平均</w:t>
        </w:r>
        <w:r w:rsidRPr="00D13A0E">
          <w:rPr>
            <w:rStyle w:val="Hyperlink"/>
            <w:noProof/>
          </w:rPr>
          <w:t>RMSE</w:t>
        </w:r>
        <w:r w:rsidRPr="00D13A0E">
          <w:rPr>
            <w:rStyle w:val="Hyperlink"/>
            <w:rFonts w:hint="eastAsia"/>
            <w:noProof/>
          </w:rPr>
          <w:t>（度）</w:t>
        </w:r>
        <w:r>
          <w:rPr>
            <w:noProof/>
            <w:webHidden/>
          </w:rPr>
          <w:tab/>
        </w:r>
        <w:r>
          <w:rPr>
            <w:noProof/>
            <w:webHidden/>
          </w:rPr>
          <w:fldChar w:fldCharType="begin"/>
        </w:r>
        <w:r>
          <w:rPr>
            <w:noProof/>
            <w:webHidden/>
          </w:rPr>
          <w:instrText xml:space="preserve"> PAGEREF _Toc536371066 \h </w:instrText>
        </w:r>
        <w:r>
          <w:rPr>
            <w:noProof/>
            <w:webHidden/>
          </w:rPr>
        </w:r>
        <w:r>
          <w:rPr>
            <w:noProof/>
            <w:webHidden/>
          </w:rPr>
          <w:fldChar w:fldCharType="separate"/>
        </w:r>
        <w:r>
          <w:rPr>
            <w:noProof/>
            <w:webHidden/>
          </w:rPr>
          <w:t>59</w:t>
        </w:r>
        <w:r>
          <w:rPr>
            <w:noProof/>
            <w:webHidden/>
          </w:rPr>
          <w:fldChar w:fldCharType="end"/>
        </w:r>
      </w:hyperlink>
    </w:p>
    <w:p w14:paraId="004D966D" w14:textId="703C476C" w:rsidR="00F86BBA" w:rsidRDefault="00F86BBA">
      <w:pPr>
        <w:pStyle w:val="TableofFigures"/>
        <w:tabs>
          <w:tab w:val="right" w:leader="dot" w:pos="8290"/>
        </w:tabs>
        <w:rPr>
          <w:rFonts w:eastAsiaTheme="minorEastAsia" w:cstheme="minorBidi"/>
          <w:smallCaps w:val="0"/>
          <w:noProof/>
          <w:kern w:val="0"/>
          <w:sz w:val="22"/>
          <w:szCs w:val="22"/>
        </w:rPr>
      </w:pPr>
      <w:hyperlink w:anchor="_Toc536371067" w:history="1">
        <w:r w:rsidRPr="00D13A0E">
          <w:rPr>
            <w:rStyle w:val="Hyperlink"/>
            <w:rFonts w:hint="eastAsia"/>
            <w:noProof/>
          </w:rPr>
          <w:t>表</w:t>
        </w:r>
        <w:r w:rsidRPr="00D13A0E">
          <w:rPr>
            <w:rStyle w:val="Hyperlink"/>
            <w:noProof/>
          </w:rPr>
          <w:t xml:space="preserve"> 12</w:t>
        </w:r>
        <w:r w:rsidRPr="00D13A0E">
          <w:rPr>
            <w:rStyle w:val="Hyperlink"/>
            <w:rFonts w:hint="eastAsia"/>
            <w:noProof/>
          </w:rPr>
          <w:t>：六通道</w:t>
        </w:r>
        <w:r w:rsidRPr="00D13A0E">
          <w:rPr>
            <w:rStyle w:val="Hyperlink"/>
            <w:noProof/>
          </w:rPr>
          <w:t>sEMG</w:t>
        </w:r>
        <w:r w:rsidRPr="00D13A0E">
          <w:rPr>
            <w:rStyle w:val="Hyperlink"/>
            <w:rFonts w:hint="eastAsia"/>
            <w:noProof/>
          </w:rPr>
          <w:t>以</w:t>
        </w:r>
        <w:r w:rsidRPr="00D13A0E">
          <w:rPr>
            <w:rStyle w:val="Hyperlink"/>
            <w:noProof/>
          </w:rPr>
          <w:t>0</w:t>
        </w:r>
        <w:r w:rsidRPr="00D13A0E">
          <w:rPr>
            <w:rStyle w:val="Hyperlink"/>
            <w:rFonts w:hint="eastAsia"/>
            <w:noProof/>
          </w:rPr>
          <w:t>度放置：各訊號處理流程相對</w:t>
        </w:r>
        <w:r w:rsidRPr="00D13A0E">
          <w:rPr>
            <w:rStyle w:val="Hyperlink"/>
            <w:noProof/>
          </w:rPr>
          <w:t>RMS-only RMSE</w:t>
        </w:r>
        <w:r>
          <w:rPr>
            <w:noProof/>
            <w:webHidden/>
          </w:rPr>
          <w:tab/>
        </w:r>
        <w:r>
          <w:rPr>
            <w:noProof/>
            <w:webHidden/>
          </w:rPr>
          <w:fldChar w:fldCharType="begin"/>
        </w:r>
        <w:r>
          <w:rPr>
            <w:noProof/>
            <w:webHidden/>
          </w:rPr>
          <w:instrText xml:space="preserve"> PAGEREF _Toc536371067 \h </w:instrText>
        </w:r>
        <w:r>
          <w:rPr>
            <w:noProof/>
            <w:webHidden/>
          </w:rPr>
        </w:r>
        <w:r>
          <w:rPr>
            <w:noProof/>
            <w:webHidden/>
          </w:rPr>
          <w:fldChar w:fldCharType="separate"/>
        </w:r>
        <w:r>
          <w:rPr>
            <w:noProof/>
            <w:webHidden/>
          </w:rPr>
          <w:t>59</w:t>
        </w:r>
        <w:r>
          <w:rPr>
            <w:noProof/>
            <w:webHidden/>
          </w:rPr>
          <w:fldChar w:fldCharType="end"/>
        </w:r>
      </w:hyperlink>
    </w:p>
    <w:p w14:paraId="3B90783D" w14:textId="5FB30BFD" w:rsidR="00F86BBA" w:rsidRDefault="00F86BBA">
      <w:pPr>
        <w:pStyle w:val="TableofFigures"/>
        <w:tabs>
          <w:tab w:val="right" w:leader="dot" w:pos="8290"/>
        </w:tabs>
        <w:rPr>
          <w:rFonts w:eastAsiaTheme="minorEastAsia" w:cstheme="minorBidi"/>
          <w:smallCaps w:val="0"/>
          <w:noProof/>
          <w:kern w:val="0"/>
          <w:sz w:val="22"/>
          <w:szCs w:val="22"/>
        </w:rPr>
      </w:pPr>
      <w:hyperlink w:anchor="_Toc536371068" w:history="1">
        <w:r w:rsidRPr="00D13A0E">
          <w:rPr>
            <w:rStyle w:val="Hyperlink"/>
            <w:rFonts w:hint="eastAsia"/>
            <w:noProof/>
          </w:rPr>
          <w:t>表</w:t>
        </w:r>
        <w:r w:rsidRPr="00D13A0E">
          <w:rPr>
            <w:rStyle w:val="Hyperlink"/>
            <w:noProof/>
          </w:rPr>
          <w:t xml:space="preserve"> 13</w:t>
        </w:r>
        <w:r w:rsidRPr="00D13A0E">
          <w:rPr>
            <w:rStyle w:val="Hyperlink"/>
            <w:rFonts w:hint="eastAsia"/>
            <w:noProof/>
          </w:rPr>
          <w:t>：六通道</w:t>
        </w:r>
        <w:r w:rsidRPr="00D13A0E">
          <w:rPr>
            <w:rStyle w:val="Hyperlink"/>
            <w:noProof/>
          </w:rPr>
          <w:t>sEMG</w:t>
        </w:r>
        <w:r w:rsidRPr="00D13A0E">
          <w:rPr>
            <w:rStyle w:val="Hyperlink"/>
            <w:rFonts w:hint="eastAsia"/>
            <w:noProof/>
          </w:rPr>
          <w:t>以</w:t>
        </w:r>
        <w:r w:rsidRPr="00D13A0E">
          <w:rPr>
            <w:rStyle w:val="Hyperlink"/>
            <w:noProof/>
          </w:rPr>
          <w:t>15</w:t>
        </w:r>
        <w:r w:rsidRPr="00D13A0E">
          <w:rPr>
            <w:rStyle w:val="Hyperlink"/>
            <w:rFonts w:hint="eastAsia"/>
            <w:noProof/>
          </w:rPr>
          <w:t>度放置：各訊號處理流程平均</w:t>
        </w:r>
        <w:r w:rsidRPr="00D13A0E">
          <w:rPr>
            <w:rStyle w:val="Hyperlink"/>
            <w:noProof/>
          </w:rPr>
          <w:t>RMSE</w:t>
        </w:r>
        <w:r w:rsidRPr="00D13A0E">
          <w:rPr>
            <w:rStyle w:val="Hyperlink"/>
            <w:rFonts w:hint="eastAsia"/>
            <w:noProof/>
          </w:rPr>
          <w:t>（度）</w:t>
        </w:r>
        <w:r>
          <w:rPr>
            <w:noProof/>
            <w:webHidden/>
          </w:rPr>
          <w:tab/>
        </w:r>
        <w:r>
          <w:rPr>
            <w:noProof/>
            <w:webHidden/>
          </w:rPr>
          <w:fldChar w:fldCharType="begin"/>
        </w:r>
        <w:r>
          <w:rPr>
            <w:noProof/>
            <w:webHidden/>
          </w:rPr>
          <w:instrText xml:space="preserve"> PAGEREF _Toc536371068 \h </w:instrText>
        </w:r>
        <w:r>
          <w:rPr>
            <w:noProof/>
            <w:webHidden/>
          </w:rPr>
        </w:r>
        <w:r>
          <w:rPr>
            <w:noProof/>
            <w:webHidden/>
          </w:rPr>
          <w:fldChar w:fldCharType="separate"/>
        </w:r>
        <w:r>
          <w:rPr>
            <w:noProof/>
            <w:webHidden/>
          </w:rPr>
          <w:t>60</w:t>
        </w:r>
        <w:r>
          <w:rPr>
            <w:noProof/>
            <w:webHidden/>
          </w:rPr>
          <w:fldChar w:fldCharType="end"/>
        </w:r>
      </w:hyperlink>
    </w:p>
    <w:p w14:paraId="30618F2F" w14:textId="0F6F9835" w:rsidR="00F86BBA" w:rsidRDefault="00F86BBA">
      <w:pPr>
        <w:pStyle w:val="TableofFigures"/>
        <w:tabs>
          <w:tab w:val="right" w:leader="dot" w:pos="8290"/>
        </w:tabs>
        <w:rPr>
          <w:rFonts w:eastAsiaTheme="minorEastAsia" w:cstheme="minorBidi"/>
          <w:smallCaps w:val="0"/>
          <w:noProof/>
          <w:kern w:val="0"/>
          <w:sz w:val="22"/>
          <w:szCs w:val="22"/>
        </w:rPr>
      </w:pPr>
      <w:hyperlink w:anchor="_Toc536371069" w:history="1">
        <w:r w:rsidRPr="00D13A0E">
          <w:rPr>
            <w:rStyle w:val="Hyperlink"/>
            <w:rFonts w:hint="eastAsia"/>
            <w:noProof/>
          </w:rPr>
          <w:t>表</w:t>
        </w:r>
        <w:r w:rsidRPr="00D13A0E">
          <w:rPr>
            <w:rStyle w:val="Hyperlink"/>
            <w:noProof/>
          </w:rPr>
          <w:t xml:space="preserve"> 14</w:t>
        </w:r>
        <w:r w:rsidRPr="00D13A0E">
          <w:rPr>
            <w:rStyle w:val="Hyperlink"/>
            <w:rFonts w:hint="eastAsia"/>
            <w:noProof/>
          </w:rPr>
          <w:t>：六通道</w:t>
        </w:r>
        <w:r w:rsidRPr="00D13A0E">
          <w:rPr>
            <w:rStyle w:val="Hyperlink"/>
            <w:noProof/>
          </w:rPr>
          <w:t>sEMG</w:t>
        </w:r>
        <w:r w:rsidRPr="00D13A0E">
          <w:rPr>
            <w:rStyle w:val="Hyperlink"/>
            <w:rFonts w:hint="eastAsia"/>
            <w:noProof/>
          </w:rPr>
          <w:t>以</w:t>
        </w:r>
        <w:r w:rsidRPr="00D13A0E">
          <w:rPr>
            <w:rStyle w:val="Hyperlink"/>
            <w:noProof/>
          </w:rPr>
          <w:t>15</w:t>
        </w:r>
        <w:r w:rsidRPr="00D13A0E">
          <w:rPr>
            <w:rStyle w:val="Hyperlink"/>
            <w:rFonts w:hint="eastAsia"/>
            <w:noProof/>
          </w:rPr>
          <w:t>度放置：各訊號處理流程相對</w:t>
        </w:r>
        <w:r w:rsidRPr="00D13A0E">
          <w:rPr>
            <w:rStyle w:val="Hyperlink"/>
            <w:noProof/>
          </w:rPr>
          <w:t>RMS-only RMSE</w:t>
        </w:r>
        <w:r>
          <w:rPr>
            <w:noProof/>
            <w:webHidden/>
          </w:rPr>
          <w:tab/>
        </w:r>
        <w:r>
          <w:rPr>
            <w:noProof/>
            <w:webHidden/>
          </w:rPr>
          <w:fldChar w:fldCharType="begin"/>
        </w:r>
        <w:r>
          <w:rPr>
            <w:noProof/>
            <w:webHidden/>
          </w:rPr>
          <w:instrText xml:space="preserve"> PAGEREF _Toc536371069 \h </w:instrText>
        </w:r>
        <w:r>
          <w:rPr>
            <w:noProof/>
            <w:webHidden/>
          </w:rPr>
        </w:r>
        <w:r>
          <w:rPr>
            <w:noProof/>
            <w:webHidden/>
          </w:rPr>
          <w:fldChar w:fldCharType="separate"/>
        </w:r>
        <w:r>
          <w:rPr>
            <w:noProof/>
            <w:webHidden/>
          </w:rPr>
          <w:t>60</w:t>
        </w:r>
        <w:r>
          <w:rPr>
            <w:noProof/>
            <w:webHidden/>
          </w:rPr>
          <w:fldChar w:fldCharType="end"/>
        </w:r>
      </w:hyperlink>
    </w:p>
    <w:p w14:paraId="29BEC9D4" w14:textId="6C1600C2" w:rsidR="00F86BBA" w:rsidRDefault="00F86BBA">
      <w:pPr>
        <w:pStyle w:val="TableofFigures"/>
        <w:tabs>
          <w:tab w:val="right" w:leader="dot" w:pos="8290"/>
        </w:tabs>
        <w:rPr>
          <w:rFonts w:eastAsiaTheme="minorEastAsia" w:cstheme="minorBidi"/>
          <w:smallCaps w:val="0"/>
          <w:noProof/>
          <w:kern w:val="0"/>
          <w:sz w:val="22"/>
          <w:szCs w:val="22"/>
        </w:rPr>
      </w:pPr>
      <w:hyperlink w:anchor="_Toc536371070" w:history="1">
        <w:r w:rsidRPr="00D13A0E">
          <w:rPr>
            <w:rStyle w:val="Hyperlink"/>
            <w:rFonts w:hint="eastAsia"/>
            <w:noProof/>
          </w:rPr>
          <w:t>表</w:t>
        </w:r>
        <w:r w:rsidRPr="00D13A0E">
          <w:rPr>
            <w:rStyle w:val="Hyperlink"/>
            <w:noProof/>
          </w:rPr>
          <w:t xml:space="preserve"> 15</w:t>
        </w:r>
        <w:r w:rsidRPr="00D13A0E">
          <w:rPr>
            <w:rStyle w:val="Hyperlink"/>
            <w:rFonts w:hint="eastAsia"/>
            <w:noProof/>
          </w:rPr>
          <w:t>：六通道</w:t>
        </w:r>
        <w:r w:rsidRPr="00D13A0E">
          <w:rPr>
            <w:rStyle w:val="Hyperlink"/>
            <w:noProof/>
          </w:rPr>
          <w:t>sEMG</w:t>
        </w:r>
        <w:r w:rsidRPr="00D13A0E">
          <w:rPr>
            <w:rStyle w:val="Hyperlink"/>
            <w:rFonts w:hint="eastAsia"/>
            <w:noProof/>
          </w:rPr>
          <w:t>以</w:t>
        </w:r>
        <w:r w:rsidRPr="00D13A0E">
          <w:rPr>
            <w:rStyle w:val="Hyperlink"/>
            <w:noProof/>
          </w:rPr>
          <w:t>30</w:t>
        </w:r>
        <w:r w:rsidRPr="00D13A0E">
          <w:rPr>
            <w:rStyle w:val="Hyperlink"/>
            <w:rFonts w:hint="eastAsia"/>
            <w:noProof/>
          </w:rPr>
          <w:t>度放置：各訊號處理流程平均</w:t>
        </w:r>
        <w:r w:rsidRPr="00D13A0E">
          <w:rPr>
            <w:rStyle w:val="Hyperlink"/>
            <w:noProof/>
          </w:rPr>
          <w:t>RMSE</w:t>
        </w:r>
        <w:r w:rsidRPr="00D13A0E">
          <w:rPr>
            <w:rStyle w:val="Hyperlink"/>
            <w:rFonts w:hint="eastAsia"/>
            <w:noProof/>
          </w:rPr>
          <w:t>（度）</w:t>
        </w:r>
        <w:r>
          <w:rPr>
            <w:noProof/>
            <w:webHidden/>
          </w:rPr>
          <w:tab/>
        </w:r>
        <w:r>
          <w:rPr>
            <w:noProof/>
            <w:webHidden/>
          </w:rPr>
          <w:fldChar w:fldCharType="begin"/>
        </w:r>
        <w:r>
          <w:rPr>
            <w:noProof/>
            <w:webHidden/>
          </w:rPr>
          <w:instrText xml:space="preserve"> PAGEREF _Toc536371070 \h </w:instrText>
        </w:r>
        <w:r>
          <w:rPr>
            <w:noProof/>
            <w:webHidden/>
          </w:rPr>
        </w:r>
        <w:r>
          <w:rPr>
            <w:noProof/>
            <w:webHidden/>
          </w:rPr>
          <w:fldChar w:fldCharType="separate"/>
        </w:r>
        <w:r>
          <w:rPr>
            <w:noProof/>
            <w:webHidden/>
          </w:rPr>
          <w:t>61</w:t>
        </w:r>
        <w:r>
          <w:rPr>
            <w:noProof/>
            <w:webHidden/>
          </w:rPr>
          <w:fldChar w:fldCharType="end"/>
        </w:r>
      </w:hyperlink>
    </w:p>
    <w:p w14:paraId="175195FF" w14:textId="513987CA" w:rsidR="00F86BBA" w:rsidRDefault="00F86BBA">
      <w:pPr>
        <w:pStyle w:val="TableofFigures"/>
        <w:tabs>
          <w:tab w:val="right" w:leader="dot" w:pos="8290"/>
        </w:tabs>
        <w:rPr>
          <w:rFonts w:eastAsiaTheme="minorEastAsia" w:cstheme="minorBidi"/>
          <w:smallCaps w:val="0"/>
          <w:noProof/>
          <w:kern w:val="0"/>
          <w:sz w:val="22"/>
          <w:szCs w:val="22"/>
        </w:rPr>
      </w:pPr>
      <w:hyperlink w:anchor="_Toc536371071" w:history="1">
        <w:r w:rsidRPr="00D13A0E">
          <w:rPr>
            <w:rStyle w:val="Hyperlink"/>
            <w:rFonts w:hint="eastAsia"/>
            <w:noProof/>
          </w:rPr>
          <w:t>表</w:t>
        </w:r>
        <w:r w:rsidRPr="00D13A0E">
          <w:rPr>
            <w:rStyle w:val="Hyperlink"/>
            <w:noProof/>
          </w:rPr>
          <w:t xml:space="preserve"> 16</w:t>
        </w:r>
        <w:r w:rsidRPr="00D13A0E">
          <w:rPr>
            <w:rStyle w:val="Hyperlink"/>
            <w:rFonts w:hint="eastAsia"/>
            <w:noProof/>
          </w:rPr>
          <w:t>：六通道</w:t>
        </w:r>
        <w:r w:rsidRPr="00D13A0E">
          <w:rPr>
            <w:rStyle w:val="Hyperlink"/>
            <w:noProof/>
          </w:rPr>
          <w:t>sEMG</w:t>
        </w:r>
        <w:r w:rsidRPr="00D13A0E">
          <w:rPr>
            <w:rStyle w:val="Hyperlink"/>
            <w:rFonts w:hint="eastAsia"/>
            <w:noProof/>
          </w:rPr>
          <w:t>以</w:t>
        </w:r>
        <w:r w:rsidRPr="00D13A0E">
          <w:rPr>
            <w:rStyle w:val="Hyperlink"/>
            <w:noProof/>
          </w:rPr>
          <w:t>30</w:t>
        </w:r>
        <w:r w:rsidRPr="00D13A0E">
          <w:rPr>
            <w:rStyle w:val="Hyperlink"/>
            <w:rFonts w:hint="eastAsia"/>
            <w:noProof/>
          </w:rPr>
          <w:t>度放置：各訊號處理流程相對</w:t>
        </w:r>
        <w:r w:rsidRPr="00D13A0E">
          <w:rPr>
            <w:rStyle w:val="Hyperlink"/>
            <w:noProof/>
          </w:rPr>
          <w:t>RMS-only RMSE</w:t>
        </w:r>
        <w:r>
          <w:rPr>
            <w:noProof/>
            <w:webHidden/>
          </w:rPr>
          <w:tab/>
        </w:r>
        <w:r>
          <w:rPr>
            <w:noProof/>
            <w:webHidden/>
          </w:rPr>
          <w:fldChar w:fldCharType="begin"/>
        </w:r>
        <w:r>
          <w:rPr>
            <w:noProof/>
            <w:webHidden/>
          </w:rPr>
          <w:instrText xml:space="preserve"> PAGEREF _Toc536371071 \h </w:instrText>
        </w:r>
        <w:r>
          <w:rPr>
            <w:noProof/>
            <w:webHidden/>
          </w:rPr>
        </w:r>
        <w:r>
          <w:rPr>
            <w:noProof/>
            <w:webHidden/>
          </w:rPr>
          <w:fldChar w:fldCharType="separate"/>
        </w:r>
        <w:r>
          <w:rPr>
            <w:noProof/>
            <w:webHidden/>
          </w:rPr>
          <w:t>61</w:t>
        </w:r>
        <w:r>
          <w:rPr>
            <w:noProof/>
            <w:webHidden/>
          </w:rPr>
          <w:fldChar w:fldCharType="end"/>
        </w:r>
      </w:hyperlink>
    </w:p>
    <w:p w14:paraId="2FF41228" w14:textId="5701CBF5" w:rsidR="00F86BBA" w:rsidRDefault="00F86BBA">
      <w:pPr>
        <w:pStyle w:val="TableofFigures"/>
        <w:tabs>
          <w:tab w:val="right" w:leader="dot" w:pos="8290"/>
        </w:tabs>
        <w:rPr>
          <w:rFonts w:eastAsiaTheme="minorEastAsia" w:cstheme="minorBidi"/>
          <w:smallCaps w:val="0"/>
          <w:noProof/>
          <w:kern w:val="0"/>
          <w:sz w:val="22"/>
          <w:szCs w:val="22"/>
        </w:rPr>
      </w:pPr>
      <w:hyperlink w:anchor="_Toc536371072" w:history="1">
        <w:r w:rsidRPr="00D13A0E">
          <w:rPr>
            <w:rStyle w:val="Hyperlink"/>
            <w:rFonts w:hint="eastAsia"/>
            <w:noProof/>
          </w:rPr>
          <w:t>表</w:t>
        </w:r>
        <w:r w:rsidRPr="00D13A0E">
          <w:rPr>
            <w:rStyle w:val="Hyperlink"/>
            <w:noProof/>
          </w:rPr>
          <w:t xml:space="preserve"> 17</w:t>
        </w:r>
        <w:r w:rsidRPr="00D13A0E">
          <w:rPr>
            <w:rStyle w:val="Hyperlink"/>
            <w:rFonts w:hint="eastAsia"/>
            <w:noProof/>
          </w:rPr>
          <w:t>：六通道</w:t>
        </w:r>
        <w:r w:rsidRPr="00D13A0E">
          <w:rPr>
            <w:rStyle w:val="Hyperlink"/>
            <w:noProof/>
          </w:rPr>
          <w:t>sEMG</w:t>
        </w:r>
        <w:r w:rsidRPr="00D13A0E">
          <w:rPr>
            <w:rStyle w:val="Hyperlink"/>
            <w:rFonts w:hint="eastAsia"/>
            <w:noProof/>
          </w:rPr>
          <w:t>：</w:t>
        </w:r>
        <w:r w:rsidRPr="00D13A0E">
          <w:rPr>
            <w:rStyle w:val="Hyperlink"/>
            <w:noProof/>
          </w:rPr>
          <w:t>RMS-nICA</w:t>
        </w:r>
        <w:r w:rsidRPr="00D13A0E">
          <w:rPr>
            <w:rStyle w:val="Hyperlink"/>
            <w:rFonts w:hint="eastAsia"/>
            <w:noProof/>
          </w:rPr>
          <w:t>相對</w:t>
        </w:r>
        <w:r w:rsidRPr="00D13A0E">
          <w:rPr>
            <w:rStyle w:val="Hyperlink"/>
            <w:noProof/>
          </w:rPr>
          <w:t>RMS-only RMSE</w:t>
        </w:r>
        <w:r>
          <w:rPr>
            <w:noProof/>
            <w:webHidden/>
          </w:rPr>
          <w:tab/>
        </w:r>
        <w:r>
          <w:rPr>
            <w:noProof/>
            <w:webHidden/>
          </w:rPr>
          <w:fldChar w:fldCharType="begin"/>
        </w:r>
        <w:r>
          <w:rPr>
            <w:noProof/>
            <w:webHidden/>
          </w:rPr>
          <w:instrText xml:space="preserve"> PAGEREF _Toc536371072 \h </w:instrText>
        </w:r>
        <w:r>
          <w:rPr>
            <w:noProof/>
            <w:webHidden/>
          </w:rPr>
        </w:r>
        <w:r>
          <w:rPr>
            <w:noProof/>
            <w:webHidden/>
          </w:rPr>
          <w:fldChar w:fldCharType="separate"/>
        </w:r>
        <w:r>
          <w:rPr>
            <w:noProof/>
            <w:webHidden/>
          </w:rPr>
          <w:t>62</w:t>
        </w:r>
        <w:r>
          <w:rPr>
            <w:noProof/>
            <w:webHidden/>
          </w:rPr>
          <w:fldChar w:fldCharType="end"/>
        </w:r>
      </w:hyperlink>
    </w:p>
    <w:p w14:paraId="41695D0D" w14:textId="715FB16C" w:rsidR="00F86BBA" w:rsidRDefault="00F86BBA">
      <w:pPr>
        <w:pStyle w:val="TableofFigures"/>
        <w:tabs>
          <w:tab w:val="right" w:leader="dot" w:pos="8290"/>
        </w:tabs>
        <w:rPr>
          <w:rFonts w:eastAsiaTheme="minorEastAsia" w:cstheme="minorBidi"/>
          <w:smallCaps w:val="0"/>
          <w:noProof/>
          <w:kern w:val="0"/>
          <w:sz w:val="22"/>
          <w:szCs w:val="22"/>
        </w:rPr>
      </w:pPr>
      <w:hyperlink w:anchor="_Toc536371073" w:history="1">
        <w:r w:rsidRPr="00D13A0E">
          <w:rPr>
            <w:rStyle w:val="Hyperlink"/>
            <w:rFonts w:hint="eastAsia"/>
            <w:noProof/>
          </w:rPr>
          <w:t>表</w:t>
        </w:r>
        <w:r w:rsidRPr="00D13A0E">
          <w:rPr>
            <w:rStyle w:val="Hyperlink"/>
            <w:noProof/>
          </w:rPr>
          <w:t xml:space="preserve"> 18</w:t>
        </w:r>
        <w:r w:rsidRPr="00D13A0E">
          <w:rPr>
            <w:rStyle w:val="Hyperlink"/>
            <w:rFonts w:hint="eastAsia"/>
            <w:noProof/>
          </w:rPr>
          <w:t>：六通道</w:t>
        </w:r>
        <w:r w:rsidRPr="00D13A0E">
          <w:rPr>
            <w:rStyle w:val="Hyperlink"/>
            <w:noProof/>
          </w:rPr>
          <w:t>sEMG</w:t>
        </w:r>
        <w:r w:rsidRPr="00D13A0E">
          <w:rPr>
            <w:rStyle w:val="Hyperlink"/>
            <w:rFonts w:hint="eastAsia"/>
            <w:noProof/>
          </w:rPr>
          <w:t>：</w:t>
        </w:r>
        <w:r w:rsidRPr="00D13A0E">
          <w:rPr>
            <w:rStyle w:val="Hyperlink"/>
            <w:noProof/>
          </w:rPr>
          <w:t>RMS-TDSEP</w:t>
        </w:r>
        <w:r w:rsidRPr="00D13A0E">
          <w:rPr>
            <w:rStyle w:val="Hyperlink"/>
            <w:rFonts w:hint="eastAsia"/>
            <w:noProof/>
          </w:rPr>
          <w:t>相對</w:t>
        </w:r>
        <w:r w:rsidRPr="00D13A0E">
          <w:rPr>
            <w:rStyle w:val="Hyperlink"/>
            <w:noProof/>
          </w:rPr>
          <w:t>RMS-only RMSE</w:t>
        </w:r>
        <w:r>
          <w:rPr>
            <w:noProof/>
            <w:webHidden/>
          </w:rPr>
          <w:tab/>
        </w:r>
        <w:r>
          <w:rPr>
            <w:noProof/>
            <w:webHidden/>
          </w:rPr>
          <w:fldChar w:fldCharType="begin"/>
        </w:r>
        <w:r>
          <w:rPr>
            <w:noProof/>
            <w:webHidden/>
          </w:rPr>
          <w:instrText xml:space="preserve"> PAGEREF _Toc536371073 \h </w:instrText>
        </w:r>
        <w:r>
          <w:rPr>
            <w:noProof/>
            <w:webHidden/>
          </w:rPr>
        </w:r>
        <w:r>
          <w:rPr>
            <w:noProof/>
            <w:webHidden/>
          </w:rPr>
          <w:fldChar w:fldCharType="separate"/>
        </w:r>
        <w:r>
          <w:rPr>
            <w:noProof/>
            <w:webHidden/>
          </w:rPr>
          <w:t>62</w:t>
        </w:r>
        <w:r>
          <w:rPr>
            <w:noProof/>
            <w:webHidden/>
          </w:rPr>
          <w:fldChar w:fldCharType="end"/>
        </w:r>
      </w:hyperlink>
    </w:p>
    <w:p w14:paraId="0223915F" w14:textId="7E53568A" w:rsidR="00F86BBA" w:rsidRDefault="00F86BBA">
      <w:pPr>
        <w:pStyle w:val="TableofFigures"/>
        <w:tabs>
          <w:tab w:val="right" w:leader="dot" w:pos="8290"/>
        </w:tabs>
        <w:rPr>
          <w:rFonts w:eastAsiaTheme="minorEastAsia" w:cstheme="minorBidi"/>
          <w:smallCaps w:val="0"/>
          <w:noProof/>
          <w:kern w:val="0"/>
          <w:sz w:val="22"/>
          <w:szCs w:val="22"/>
        </w:rPr>
      </w:pPr>
      <w:hyperlink w:anchor="_Toc536371074" w:history="1">
        <w:r w:rsidRPr="00D13A0E">
          <w:rPr>
            <w:rStyle w:val="Hyperlink"/>
            <w:rFonts w:hint="eastAsia"/>
            <w:noProof/>
          </w:rPr>
          <w:t>表</w:t>
        </w:r>
        <w:r w:rsidRPr="00D13A0E">
          <w:rPr>
            <w:rStyle w:val="Hyperlink"/>
            <w:noProof/>
          </w:rPr>
          <w:t xml:space="preserve"> 19</w:t>
        </w:r>
        <w:r w:rsidRPr="00D13A0E">
          <w:rPr>
            <w:rStyle w:val="Hyperlink"/>
            <w:rFonts w:hint="eastAsia"/>
            <w:noProof/>
          </w:rPr>
          <w:t>：四通道</w:t>
        </w:r>
        <w:r w:rsidRPr="00D13A0E">
          <w:rPr>
            <w:rStyle w:val="Hyperlink"/>
            <w:noProof/>
          </w:rPr>
          <w:t>sEMG</w:t>
        </w:r>
        <w:r w:rsidRPr="00D13A0E">
          <w:rPr>
            <w:rStyle w:val="Hyperlink"/>
            <w:rFonts w:hint="eastAsia"/>
            <w:noProof/>
          </w:rPr>
          <w:t>：</w:t>
        </w:r>
        <w:r w:rsidRPr="00D13A0E">
          <w:rPr>
            <w:rStyle w:val="Hyperlink"/>
            <w:noProof/>
          </w:rPr>
          <w:t>RMS-only</w:t>
        </w:r>
        <w:r w:rsidRPr="00D13A0E">
          <w:rPr>
            <w:rStyle w:val="Hyperlink"/>
            <w:rFonts w:hint="eastAsia"/>
            <w:noProof/>
          </w:rPr>
          <w:t>平均</w:t>
        </w:r>
        <w:r w:rsidRPr="00D13A0E">
          <w:rPr>
            <w:rStyle w:val="Hyperlink"/>
            <w:noProof/>
          </w:rPr>
          <w:t>RMSE</w:t>
        </w:r>
        <w:r w:rsidRPr="00D13A0E">
          <w:rPr>
            <w:rStyle w:val="Hyperlink"/>
            <w:rFonts w:hint="eastAsia"/>
            <w:noProof/>
          </w:rPr>
          <w:t>（度）</w:t>
        </w:r>
        <w:r>
          <w:rPr>
            <w:noProof/>
            <w:webHidden/>
          </w:rPr>
          <w:tab/>
        </w:r>
        <w:r>
          <w:rPr>
            <w:noProof/>
            <w:webHidden/>
          </w:rPr>
          <w:fldChar w:fldCharType="begin"/>
        </w:r>
        <w:r>
          <w:rPr>
            <w:noProof/>
            <w:webHidden/>
          </w:rPr>
          <w:instrText xml:space="preserve"> PAGEREF _Toc536371074 \h </w:instrText>
        </w:r>
        <w:r>
          <w:rPr>
            <w:noProof/>
            <w:webHidden/>
          </w:rPr>
        </w:r>
        <w:r>
          <w:rPr>
            <w:noProof/>
            <w:webHidden/>
          </w:rPr>
          <w:fldChar w:fldCharType="separate"/>
        </w:r>
        <w:r>
          <w:rPr>
            <w:noProof/>
            <w:webHidden/>
          </w:rPr>
          <w:t>71</w:t>
        </w:r>
        <w:r>
          <w:rPr>
            <w:noProof/>
            <w:webHidden/>
          </w:rPr>
          <w:fldChar w:fldCharType="end"/>
        </w:r>
      </w:hyperlink>
    </w:p>
    <w:p w14:paraId="298C8E3A" w14:textId="56D9E832" w:rsidR="00F86BBA" w:rsidRDefault="00F86BBA">
      <w:pPr>
        <w:pStyle w:val="TableofFigures"/>
        <w:tabs>
          <w:tab w:val="right" w:leader="dot" w:pos="8290"/>
        </w:tabs>
        <w:rPr>
          <w:rFonts w:eastAsiaTheme="minorEastAsia" w:cstheme="minorBidi"/>
          <w:smallCaps w:val="0"/>
          <w:noProof/>
          <w:kern w:val="0"/>
          <w:sz w:val="22"/>
          <w:szCs w:val="22"/>
        </w:rPr>
      </w:pPr>
      <w:hyperlink w:anchor="_Toc536371075" w:history="1">
        <w:r w:rsidRPr="00D13A0E">
          <w:rPr>
            <w:rStyle w:val="Hyperlink"/>
            <w:rFonts w:hint="eastAsia"/>
            <w:noProof/>
          </w:rPr>
          <w:t>表</w:t>
        </w:r>
        <w:r w:rsidRPr="00D13A0E">
          <w:rPr>
            <w:rStyle w:val="Hyperlink"/>
            <w:noProof/>
          </w:rPr>
          <w:t xml:space="preserve"> 20</w:t>
        </w:r>
        <w:r w:rsidRPr="00D13A0E">
          <w:rPr>
            <w:rStyle w:val="Hyperlink"/>
            <w:rFonts w:hint="eastAsia"/>
            <w:noProof/>
          </w:rPr>
          <w:t>：四通道</w:t>
        </w:r>
        <w:r w:rsidRPr="00D13A0E">
          <w:rPr>
            <w:rStyle w:val="Hyperlink"/>
            <w:noProof/>
          </w:rPr>
          <w:t>sEMG</w:t>
        </w:r>
        <w:r w:rsidRPr="00D13A0E">
          <w:rPr>
            <w:rStyle w:val="Hyperlink"/>
            <w:rFonts w:hint="eastAsia"/>
            <w:noProof/>
          </w:rPr>
          <w:t>：</w:t>
        </w:r>
        <w:r w:rsidRPr="00D13A0E">
          <w:rPr>
            <w:rStyle w:val="Hyperlink"/>
            <w:noProof/>
          </w:rPr>
          <w:t>RMS-nICA</w:t>
        </w:r>
        <w:r w:rsidRPr="00D13A0E">
          <w:rPr>
            <w:rStyle w:val="Hyperlink"/>
            <w:rFonts w:hint="eastAsia"/>
            <w:noProof/>
          </w:rPr>
          <w:t>平均</w:t>
        </w:r>
        <w:r w:rsidRPr="00D13A0E">
          <w:rPr>
            <w:rStyle w:val="Hyperlink"/>
            <w:noProof/>
          </w:rPr>
          <w:t>RMSE</w:t>
        </w:r>
        <w:r w:rsidRPr="00D13A0E">
          <w:rPr>
            <w:rStyle w:val="Hyperlink"/>
            <w:rFonts w:hint="eastAsia"/>
            <w:noProof/>
          </w:rPr>
          <w:t>（度）</w:t>
        </w:r>
        <w:r>
          <w:rPr>
            <w:noProof/>
            <w:webHidden/>
          </w:rPr>
          <w:tab/>
        </w:r>
        <w:r>
          <w:rPr>
            <w:noProof/>
            <w:webHidden/>
          </w:rPr>
          <w:fldChar w:fldCharType="begin"/>
        </w:r>
        <w:r>
          <w:rPr>
            <w:noProof/>
            <w:webHidden/>
          </w:rPr>
          <w:instrText xml:space="preserve"> PAGEREF _Toc536371075 \h </w:instrText>
        </w:r>
        <w:r>
          <w:rPr>
            <w:noProof/>
            <w:webHidden/>
          </w:rPr>
        </w:r>
        <w:r>
          <w:rPr>
            <w:noProof/>
            <w:webHidden/>
          </w:rPr>
          <w:fldChar w:fldCharType="separate"/>
        </w:r>
        <w:r>
          <w:rPr>
            <w:noProof/>
            <w:webHidden/>
          </w:rPr>
          <w:t>71</w:t>
        </w:r>
        <w:r>
          <w:rPr>
            <w:noProof/>
            <w:webHidden/>
          </w:rPr>
          <w:fldChar w:fldCharType="end"/>
        </w:r>
      </w:hyperlink>
    </w:p>
    <w:p w14:paraId="10392111" w14:textId="1F19C0F6" w:rsidR="00F86BBA" w:rsidRDefault="00F86BBA">
      <w:pPr>
        <w:pStyle w:val="TableofFigures"/>
        <w:tabs>
          <w:tab w:val="right" w:leader="dot" w:pos="8290"/>
        </w:tabs>
        <w:rPr>
          <w:rFonts w:eastAsiaTheme="minorEastAsia" w:cstheme="minorBidi"/>
          <w:smallCaps w:val="0"/>
          <w:noProof/>
          <w:kern w:val="0"/>
          <w:sz w:val="22"/>
          <w:szCs w:val="22"/>
        </w:rPr>
      </w:pPr>
      <w:hyperlink w:anchor="_Toc536371076" w:history="1">
        <w:r w:rsidRPr="00D13A0E">
          <w:rPr>
            <w:rStyle w:val="Hyperlink"/>
            <w:rFonts w:hint="eastAsia"/>
            <w:noProof/>
          </w:rPr>
          <w:t>表</w:t>
        </w:r>
        <w:r w:rsidRPr="00D13A0E">
          <w:rPr>
            <w:rStyle w:val="Hyperlink"/>
            <w:noProof/>
          </w:rPr>
          <w:t xml:space="preserve"> 21</w:t>
        </w:r>
        <w:r w:rsidRPr="00D13A0E">
          <w:rPr>
            <w:rStyle w:val="Hyperlink"/>
            <w:rFonts w:hint="eastAsia"/>
            <w:noProof/>
          </w:rPr>
          <w:t>：四通道</w:t>
        </w:r>
        <w:r w:rsidRPr="00D13A0E">
          <w:rPr>
            <w:rStyle w:val="Hyperlink"/>
            <w:noProof/>
          </w:rPr>
          <w:t>sEMG</w:t>
        </w:r>
        <w:r w:rsidRPr="00D13A0E">
          <w:rPr>
            <w:rStyle w:val="Hyperlink"/>
            <w:rFonts w:hint="eastAsia"/>
            <w:noProof/>
          </w:rPr>
          <w:t>：</w:t>
        </w:r>
        <w:r w:rsidRPr="00D13A0E">
          <w:rPr>
            <w:rStyle w:val="Hyperlink"/>
            <w:noProof/>
          </w:rPr>
          <w:t>RMS-TDSEP</w:t>
        </w:r>
        <w:r w:rsidRPr="00D13A0E">
          <w:rPr>
            <w:rStyle w:val="Hyperlink"/>
            <w:rFonts w:hint="eastAsia"/>
            <w:noProof/>
          </w:rPr>
          <w:t>平均</w:t>
        </w:r>
        <w:r w:rsidRPr="00D13A0E">
          <w:rPr>
            <w:rStyle w:val="Hyperlink"/>
            <w:noProof/>
          </w:rPr>
          <w:t>RMSE</w:t>
        </w:r>
        <w:r w:rsidRPr="00D13A0E">
          <w:rPr>
            <w:rStyle w:val="Hyperlink"/>
            <w:rFonts w:hint="eastAsia"/>
            <w:noProof/>
          </w:rPr>
          <w:t>（度）</w:t>
        </w:r>
        <w:r>
          <w:rPr>
            <w:noProof/>
            <w:webHidden/>
          </w:rPr>
          <w:tab/>
        </w:r>
        <w:r>
          <w:rPr>
            <w:noProof/>
            <w:webHidden/>
          </w:rPr>
          <w:fldChar w:fldCharType="begin"/>
        </w:r>
        <w:r>
          <w:rPr>
            <w:noProof/>
            <w:webHidden/>
          </w:rPr>
          <w:instrText xml:space="preserve"> PAGEREF _Toc536371076 \h </w:instrText>
        </w:r>
        <w:r>
          <w:rPr>
            <w:noProof/>
            <w:webHidden/>
          </w:rPr>
        </w:r>
        <w:r>
          <w:rPr>
            <w:noProof/>
            <w:webHidden/>
          </w:rPr>
          <w:fldChar w:fldCharType="separate"/>
        </w:r>
        <w:r>
          <w:rPr>
            <w:noProof/>
            <w:webHidden/>
          </w:rPr>
          <w:t>71</w:t>
        </w:r>
        <w:r>
          <w:rPr>
            <w:noProof/>
            <w:webHidden/>
          </w:rPr>
          <w:fldChar w:fldCharType="end"/>
        </w:r>
      </w:hyperlink>
    </w:p>
    <w:p w14:paraId="7AB6330F" w14:textId="07D39122" w:rsidR="00F86BBA" w:rsidRDefault="00F86BBA">
      <w:pPr>
        <w:pStyle w:val="TableofFigures"/>
        <w:tabs>
          <w:tab w:val="right" w:leader="dot" w:pos="8290"/>
        </w:tabs>
        <w:rPr>
          <w:rFonts w:eastAsiaTheme="minorEastAsia" w:cstheme="minorBidi"/>
          <w:smallCaps w:val="0"/>
          <w:noProof/>
          <w:kern w:val="0"/>
          <w:sz w:val="22"/>
          <w:szCs w:val="22"/>
        </w:rPr>
      </w:pPr>
      <w:hyperlink w:anchor="_Toc536371077" w:history="1">
        <w:r w:rsidRPr="00D13A0E">
          <w:rPr>
            <w:rStyle w:val="Hyperlink"/>
            <w:rFonts w:hint="eastAsia"/>
            <w:noProof/>
          </w:rPr>
          <w:t>表</w:t>
        </w:r>
        <w:r w:rsidRPr="00D13A0E">
          <w:rPr>
            <w:rStyle w:val="Hyperlink"/>
            <w:noProof/>
          </w:rPr>
          <w:t xml:space="preserve"> 22</w:t>
        </w:r>
        <w:r w:rsidRPr="00D13A0E">
          <w:rPr>
            <w:rStyle w:val="Hyperlink"/>
            <w:rFonts w:hint="eastAsia"/>
            <w:noProof/>
          </w:rPr>
          <w:t>：六通道</w:t>
        </w:r>
        <w:r w:rsidRPr="00D13A0E">
          <w:rPr>
            <w:rStyle w:val="Hyperlink"/>
            <w:noProof/>
          </w:rPr>
          <w:t>sEMG</w:t>
        </w:r>
        <w:r w:rsidRPr="00D13A0E">
          <w:rPr>
            <w:rStyle w:val="Hyperlink"/>
            <w:rFonts w:hint="eastAsia"/>
            <w:noProof/>
          </w:rPr>
          <w:t>：</w:t>
        </w:r>
        <w:r w:rsidRPr="00D13A0E">
          <w:rPr>
            <w:rStyle w:val="Hyperlink"/>
            <w:noProof/>
          </w:rPr>
          <w:t>RMS-only</w:t>
        </w:r>
        <w:r w:rsidRPr="00D13A0E">
          <w:rPr>
            <w:rStyle w:val="Hyperlink"/>
            <w:rFonts w:hint="eastAsia"/>
            <w:noProof/>
          </w:rPr>
          <w:t>平均</w:t>
        </w:r>
        <w:r w:rsidRPr="00D13A0E">
          <w:rPr>
            <w:rStyle w:val="Hyperlink"/>
            <w:noProof/>
          </w:rPr>
          <w:t>RMSE</w:t>
        </w:r>
        <w:r w:rsidRPr="00D13A0E">
          <w:rPr>
            <w:rStyle w:val="Hyperlink"/>
            <w:rFonts w:hint="eastAsia"/>
            <w:noProof/>
          </w:rPr>
          <w:t>（度）</w:t>
        </w:r>
        <w:r>
          <w:rPr>
            <w:noProof/>
            <w:webHidden/>
          </w:rPr>
          <w:tab/>
        </w:r>
        <w:r>
          <w:rPr>
            <w:noProof/>
            <w:webHidden/>
          </w:rPr>
          <w:fldChar w:fldCharType="begin"/>
        </w:r>
        <w:r>
          <w:rPr>
            <w:noProof/>
            <w:webHidden/>
          </w:rPr>
          <w:instrText xml:space="preserve"> PAGEREF _Toc536371077 \h </w:instrText>
        </w:r>
        <w:r>
          <w:rPr>
            <w:noProof/>
            <w:webHidden/>
          </w:rPr>
        </w:r>
        <w:r>
          <w:rPr>
            <w:noProof/>
            <w:webHidden/>
          </w:rPr>
          <w:fldChar w:fldCharType="separate"/>
        </w:r>
        <w:r>
          <w:rPr>
            <w:noProof/>
            <w:webHidden/>
          </w:rPr>
          <w:t>72</w:t>
        </w:r>
        <w:r>
          <w:rPr>
            <w:noProof/>
            <w:webHidden/>
          </w:rPr>
          <w:fldChar w:fldCharType="end"/>
        </w:r>
      </w:hyperlink>
    </w:p>
    <w:p w14:paraId="3AD1B4E5" w14:textId="1CF1B78A" w:rsidR="00F86BBA" w:rsidRDefault="00F86BBA">
      <w:pPr>
        <w:pStyle w:val="TableofFigures"/>
        <w:tabs>
          <w:tab w:val="right" w:leader="dot" w:pos="8290"/>
        </w:tabs>
        <w:rPr>
          <w:rFonts w:eastAsiaTheme="minorEastAsia" w:cstheme="minorBidi"/>
          <w:smallCaps w:val="0"/>
          <w:noProof/>
          <w:kern w:val="0"/>
          <w:sz w:val="22"/>
          <w:szCs w:val="22"/>
        </w:rPr>
      </w:pPr>
      <w:hyperlink w:anchor="_Toc536371078" w:history="1">
        <w:r w:rsidRPr="00D13A0E">
          <w:rPr>
            <w:rStyle w:val="Hyperlink"/>
            <w:rFonts w:hint="eastAsia"/>
            <w:noProof/>
          </w:rPr>
          <w:t>表</w:t>
        </w:r>
        <w:r w:rsidRPr="00D13A0E">
          <w:rPr>
            <w:rStyle w:val="Hyperlink"/>
            <w:noProof/>
          </w:rPr>
          <w:t xml:space="preserve"> 23</w:t>
        </w:r>
        <w:r w:rsidRPr="00D13A0E">
          <w:rPr>
            <w:rStyle w:val="Hyperlink"/>
            <w:rFonts w:hint="eastAsia"/>
            <w:noProof/>
          </w:rPr>
          <w:t>：六通道</w:t>
        </w:r>
        <w:r w:rsidRPr="00D13A0E">
          <w:rPr>
            <w:rStyle w:val="Hyperlink"/>
            <w:noProof/>
          </w:rPr>
          <w:t>sEMG</w:t>
        </w:r>
        <w:r w:rsidRPr="00D13A0E">
          <w:rPr>
            <w:rStyle w:val="Hyperlink"/>
            <w:rFonts w:hint="eastAsia"/>
            <w:noProof/>
          </w:rPr>
          <w:t>：</w:t>
        </w:r>
        <w:r w:rsidRPr="00D13A0E">
          <w:rPr>
            <w:rStyle w:val="Hyperlink"/>
            <w:noProof/>
          </w:rPr>
          <w:t>RMS-nICA</w:t>
        </w:r>
        <w:r w:rsidRPr="00D13A0E">
          <w:rPr>
            <w:rStyle w:val="Hyperlink"/>
            <w:rFonts w:hint="eastAsia"/>
            <w:noProof/>
          </w:rPr>
          <w:t>平均</w:t>
        </w:r>
        <w:r w:rsidRPr="00D13A0E">
          <w:rPr>
            <w:rStyle w:val="Hyperlink"/>
            <w:noProof/>
          </w:rPr>
          <w:t>RMSE</w:t>
        </w:r>
        <w:r w:rsidRPr="00D13A0E">
          <w:rPr>
            <w:rStyle w:val="Hyperlink"/>
            <w:rFonts w:hint="eastAsia"/>
            <w:noProof/>
          </w:rPr>
          <w:t>（度）</w:t>
        </w:r>
        <w:r>
          <w:rPr>
            <w:noProof/>
            <w:webHidden/>
          </w:rPr>
          <w:tab/>
        </w:r>
        <w:r>
          <w:rPr>
            <w:noProof/>
            <w:webHidden/>
          </w:rPr>
          <w:fldChar w:fldCharType="begin"/>
        </w:r>
        <w:r>
          <w:rPr>
            <w:noProof/>
            <w:webHidden/>
          </w:rPr>
          <w:instrText xml:space="preserve"> PAGEREF _Toc536371078 \h </w:instrText>
        </w:r>
        <w:r>
          <w:rPr>
            <w:noProof/>
            <w:webHidden/>
          </w:rPr>
        </w:r>
        <w:r>
          <w:rPr>
            <w:noProof/>
            <w:webHidden/>
          </w:rPr>
          <w:fldChar w:fldCharType="separate"/>
        </w:r>
        <w:r>
          <w:rPr>
            <w:noProof/>
            <w:webHidden/>
          </w:rPr>
          <w:t>72</w:t>
        </w:r>
        <w:r>
          <w:rPr>
            <w:noProof/>
            <w:webHidden/>
          </w:rPr>
          <w:fldChar w:fldCharType="end"/>
        </w:r>
      </w:hyperlink>
    </w:p>
    <w:p w14:paraId="1A158524" w14:textId="25EC4C0A" w:rsidR="00F86BBA" w:rsidRDefault="00F86BBA">
      <w:pPr>
        <w:pStyle w:val="TableofFigures"/>
        <w:tabs>
          <w:tab w:val="right" w:leader="dot" w:pos="8290"/>
        </w:tabs>
        <w:rPr>
          <w:rFonts w:eastAsiaTheme="minorEastAsia" w:cstheme="minorBidi"/>
          <w:smallCaps w:val="0"/>
          <w:noProof/>
          <w:kern w:val="0"/>
          <w:sz w:val="22"/>
          <w:szCs w:val="22"/>
        </w:rPr>
      </w:pPr>
      <w:hyperlink w:anchor="_Toc536371079" w:history="1">
        <w:r w:rsidRPr="00D13A0E">
          <w:rPr>
            <w:rStyle w:val="Hyperlink"/>
            <w:rFonts w:hint="eastAsia"/>
            <w:noProof/>
          </w:rPr>
          <w:t>表</w:t>
        </w:r>
        <w:r w:rsidRPr="00D13A0E">
          <w:rPr>
            <w:rStyle w:val="Hyperlink"/>
            <w:noProof/>
          </w:rPr>
          <w:t xml:space="preserve"> 24</w:t>
        </w:r>
        <w:r w:rsidRPr="00D13A0E">
          <w:rPr>
            <w:rStyle w:val="Hyperlink"/>
            <w:rFonts w:hint="eastAsia"/>
            <w:noProof/>
          </w:rPr>
          <w:t>：六通道</w:t>
        </w:r>
        <w:r w:rsidRPr="00D13A0E">
          <w:rPr>
            <w:rStyle w:val="Hyperlink"/>
            <w:noProof/>
          </w:rPr>
          <w:t>sEMG</w:t>
        </w:r>
        <w:r w:rsidRPr="00D13A0E">
          <w:rPr>
            <w:rStyle w:val="Hyperlink"/>
            <w:rFonts w:hint="eastAsia"/>
            <w:noProof/>
          </w:rPr>
          <w:t>：</w:t>
        </w:r>
        <w:r w:rsidRPr="00D13A0E">
          <w:rPr>
            <w:rStyle w:val="Hyperlink"/>
            <w:noProof/>
          </w:rPr>
          <w:t>RMS-TDSEP</w:t>
        </w:r>
        <w:r w:rsidRPr="00D13A0E">
          <w:rPr>
            <w:rStyle w:val="Hyperlink"/>
            <w:rFonts w:hint="eastAsia"/>
            <w:noProof/>
          </w:rPr>
          <w:t>平均</w:t>
        </w:r>
        <w:r w:rsidRPr="00D13A0E">
          <w:rPr>
            <w:rStyle w:val="Hyperlink"/>
            <w:noProof/>
          </w:rPr>
          <w:t>RMSE</w:t>
        </w:r>
        <w:r w:rsidRPr="00D13A0E">
          <w:rPr>
            <w:rStyle w:val="Hyperlink"/>
            <w:rFonts w:hint="eastAsia"/>
            <w:noProof/>
          </w:rPr>
          <w:t>（度）</w:t>
        </w:r>
        <w:r>
          <w:rPr>
            <w:noProof/>
            <w:webHidden/>
          </w:rPr>
          <w:tab/>
        </w:r>
        <w:r>
          <w:rPr>
            <w:noProof/>
            <w:webHidden/>
          </w:rPr>
          <w:fldChar w:fldCharType="begin"/>
        </w:r>
        <w:r>
          <w:rPr>
            <w:noProof/>
            <w:webHidden/>
          </w:rPr>
          <w:instrText xml:space="preserve"> PAGEREF _Toc536371079 \h </w:instrText>
        </w:r>
        <w:r>
          <w:rPr>
            <w:noProof/>
            <w:webHidden/>
          </w:rPr>
        </w:r>
        <w:r>
          <w:rPr>
            <w:noProof/>
            <w:webHidden/>
          </w:rPr>
          <w:fldChar w:fldCharType="separate"/>
        </w:r>
        <w:r>
          <w:rPr>
            <w:noProof/>
            <w:webHidden/>
          </w:rPr>
          <w:t>72</w:t>
        </w:r>
        <w:r>
          <w:rPr>
            <w:noProof/>
            <w:webHidden/>
          </w:rPr>
          <w:fldChar w:fldCharType="end"/>
        </w:r>
      </w:hyperlink>
    </w:p>
    <w:p w14:paraId="759DB514" w14:textId="1F967BCA" w:rsidR="008C06A7" w:rsidRPr="008C06A7" w:rsidRDefault="008C06A7" w:rsidP="005B0131">
      <w:pPr>
        <w:wordWrap/>
      </w:pPr>
      <w:r>
        <w:fldChar w:fldCharType="end"/>
      </w:r>
    </w:p>
    <w:p w14:paraId="37FCAA65" w14:textId="1F8B42D3" w:rsidR="00B634D8" w:rsidRPr="00915AB6" w:rsidRDefault="007A4011" w:rsidP="005B0131">
      <w:pPr>
        <w:pStyle w:val="Heading1"/>
        <w:numPr>
          <w:ilvl w:val="0"/>
          <w:numId w:val="14"/>
        </w:numPr>
        <w:rPr>
          <w:sz w:val="28"/>
        </w:rPr>
      </w:pPr>
      <w:bookmarkStart w:id="35" w:name="_Toc528338391"/>
      <w:bookmarkStart w:id="36" w:name="_Toc536370924"/>
      <w:r w:rsidRPr="00915AB6">
        <w:rPr>
          <w:rFonts w:hint="eastAsia"/>
        </w:rPr>
        <w:lastRenderedPageBreak/>
        <w:t>緒論</w:t>
      </w:r>
      <w:bookmarkEnd w:id="35"/>
      <w:bookmarkEnd w:id="36"/>
    </w:p>
    <w:p w14:paraId="322B8985" w14:textId="77777777" w:rsidR="003153E8" w:rsidRDefault="003153E8" w:rsidP="005B0131">
      <w:pPr>
        <w:wordWrap/>
      </w:pPr>
    </w:p>
    <w:p w14:paraId="7D630687" w14:textId="77777777" w:rsidR="003F4D3A" w:rsidRDefault="003F4D3A" w:rsidP="005B0131">
      <w:pPr>
        <w:pStyle w:val="Heading2"/>
      </w:pPr>
      <w:r>
        <w:rPr>
          <w:rFonts w:hint="eastAsia"/>
        </w:rPr>
        <w:t xml:space="preserve">　</w:t>
      </w:r>
      <w:bookmarkStart w:id="37" w:name="_Toc528338392"/>
      <w:bookmarkStart w:id="38" w:name="_Toc536370925"/>
      <w:r w:rsidRPr="00E73EEA">
        <w:t>研究動機與目的</w:t>
      </w:r>
      <w:bookmarkEnd w:id="37"/>
      <w:bookmarkEnd w:id="38"/>
    </w:p>
    <w:p w14:paraId="2A6B1696" w14:textId="18FA7782" w:rsidR="00B47372" w:rsidRDefault="00B47372" w:rsidP="005B0131">
      <w:pPr>
        <w:wordWrap/>
        <w:ind w:firstLine="475"/>
      </w:pPr>
      <w:r w:rsidRPr="00E73EEA">
        <w:t>早在二十世紀初期，科學家便發現肌肉張力伴隨著</w:t>
      </w:r>
      <w:r w:rsidR="00D92FCC">
        <w:rPr>
          <w:rFonts w:hint="eastAsia"/>
        </w:rPr>
        <w:t>肌電</w:t>
      </w:r>
      <w:r w:rsidRPr="00E73EEA">
        <w:t>訊號</w:t>
      </w:r>
      <w:bookmarkStart w:id="39" w:name="OLE_LINK54"/>
      <w:bookmarkStart w:id="40" w:name="OLE_LINK55"/>
      <w:r w:rsidR="00BF3100">
        <w:rPr>
          <w:rFonts w:hint="eastAsia"/>
        </w:rPr>
        <w:t>（</w:t>
      </w:r>
      <w:r w:rsidR="00BF3100">
        <w:rPr>
          <w:rFonts w:hint="eastAsia"/>
        </w:rPr>
        <w:t>EMG</w:t>
      </w:r>
      <w:r w:rsidR="00BF3100">
        <w:rPr>
          <w:rFonts w:hint="eastAsia"/>
        </w:rPr>
        <w:t>）</w:t>
      </w:r>
      <w:bookmarkEnd w:id="39"/>
      <w:bookmarkEnd w:id="40"/>
      <w:r w:rsidRPr="00E73EEA">
        <w:t>的活動強度增強而增加，並依此研究人體構造</w:t>
      </w:r>
      <w:r>
        <w:fldChar w:fldCharType="begin"/>
      </w:r>
      <w:r w:rsidR="00B40467">
        <w:instrText xml:space="preserve"> ADDIN ZOTERO_ITEM CSL_CITATION {"citationID":"DatOWLzG","properties":{"formattedCitation":"[1]","plainCitation":"[1]","noteIndex":0},"citationItems":[{"id":"MbV2BDGR/1UCK3Bqm","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fldChar w:fldCharType="separate"/>
      </w:r>
      <w:r w:rsidR="00B40467" w:rsidRPr="00B40467">
        <w:t>[1]</w:t>
      </w:r>
      <w:r>
        <w:fldChar w:fldCharType="end"/>
      </w:r>
      <w:r w:rsidRPr="00E73EEA">
        <w:t>。現在的</w:t>
      </w:r>
      <w:r w:rsidR="008B436F">
        <w:rPr>
          <w:rFonts w:hint="eastAsia"/>
        </w:rPr>
        <w:t>肌電</w:t>
      </w:r>
      <w:r w:rsidRPr="00E73EEA">
        <w:t>訊號分析應用包括步態分析</w:t>
      </w:r>
      <w:r>
        <w:fldChar w:fldCharType="begin"/>
      </w:r>
      <w:r w:rsidR="00B40467">
        <w:instrText xml:space="preserve"> ADDIN ZOTERO_ITEM CSL_CITATION {"citationID":"pnVYHKgH","properties":{"formattedCitation":"[2]","plainCitation":"[2]","noteIndex":0},"citationItems":[{"id":"MbV2BDGR/mrmoYgC2","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fldChar w:fldCharType="separate"/>
      </w:r>
      <w:r w:rsidR="00B40467" w:rsidRPr="00B40467">
        <w:t>[2]</w:t>
      </w:r>
      <w:r>
        <w:fldChar w:fldCharType="end"/>
      </w:r>
      <w:r w:rsidRPr="00E73EEA">
        <w:t>、疲勞分析</w:t>
      </w:r>
      <w:r w:rsidRPr="00E73EEA">
        <w:fldChar w:fldCharType="begin"/>
      </w:r>
      <w:r w:rsidR="00B40467">
        <w:instrText xml:space="preserve"> ADDIN ZOTERO_ITEM CSL_CITATION {"citationID":"uj3a2wRE","properties":{"formattedCitation":"[3]","plainCitation":"[3]","noteIndex":0},"citationItems":[{"id":"MbV2BDGR/HaT4lDpv","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B40467" w:rsidRPr="00B40467">
        <w:t>[3]</w:t>
      </w:r>
      <w:r w:rsidRPr="00E73EEA">
        <w:fldChar w:fldCharType="end"/>
      </w:r>
      <w:r w:rsidRPr="00E73EEA">
        <w:t>、運動神經細胞疾病診治</w:t>
      </w:r>
      <w:r w:rsidRPr="00E73EEA">
        <w:fldChar w:fldCharType="begin"/>
      </w:r>
      <w:r w:rsidR="00B40467">
        <w:instrText xml:space="preserve"> ADDIN ZOTERO_ITEM CSL_CITATION {"citationID":"nGhtJtDp","properties":{"formattedCitation":"[4]","plainCitation":"[4]","noteIndex":0},"citationItems":[{"id":"MbV2BDGR/ubcllR8r","uris":["http://zotero.org/users/local/Jg4Thzek/items/HTTN4Z8B"],"uri":["http://zotero.org/users/local/Jg4Thzek/items/HTTN4Z8B"],"itemData":{"id":1241,"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B40467" w:rsidRPr="00B40467">
        <w:t>[4]</w:t>
      </w:r>
      <w:r w:rsidRPr="00E73EEA">
        <w:fldChar w:fldCharType="end"/>
      </w:r>
      <w:r w:rsidRPr="00E73EEA">
        <w:t>和義肢控制</w:t>
      </w:r>
      <w:r w:rsidRPr="00E73EEA">
        <w:fldChar w:fldCharType="begin"/>
      </w:r>
      <w:r w:rsidR="00B40467">
        <w:instrText xml:space="preserve"> ADDIN ZOTERO_ITEM CSL_CITATION {"citationID":"Dnqmhs8S","properties":{"formattedCitation":"[5]\\uc0\\u8211{}[9]","plainCitation":"[5]–[9]","noteIndex":0},"citationItems":[{"id":"MbV2BDGR/5TGwthan","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MbV2BDGR/Izgn2CHv","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MbV2BDGR/QzcclW8t","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MbV2BDGR/wK0gj9gR","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3210F3" w:rsidRPr="003210F3">
        <w:t>[5</w:t>
      </w:r>
      <w:r w:rsidR="003438DB">
        <w:t>–</w:t>
      </w:r>
      <w:r w:rsidR="003210F3" w:rsidRPr="003210F3">
        <w:t>9]</w:t>
      </w:r>
      <w:r w:rsidRPr="00E73EEA">
        <w:fldChar w:fldCharType="end"/>
      </w:r>
      <w:r w:rsidRPr="00E73EEA">
        <w:t>。</w:t>
      </w:r>
    </w:p>
    <w:p w14:paraId="0D1A9163" w14:textId="0D4B8343" w:rsidR="00117351" w:rsidRDefault="00117351" w:rsidP="005B0131">
      <w:pPr>
        <w:wordWrap/>
        <w:ind w:firstLine="475"/>
      </w:pPr>
      <w:bookmarkStart w:id="41" w:name="OLE_LINK51"/>
      <w:bookmarkStart w:id="42" w:name="OLE_LINK52"/>
      <w:bookmarkStart w:id="43" w:name="OLE_LINK53"/>
      <w:r>
        <w:rPr>
          <w:rFonts w:hint="eastAsia"/>
        </w:rPr>
        <w:t>近年來許多研究者以表面式</w:t>
      </w:r>
      <w:r w:rsidR="00ED510B">
        <w:rPr>
          <w:rFonts w:hint="eastAsia"/>
        </w:rPr>
        <w:t>肌電</w:t>
      </w:r>
      <w:r>
        <w:rPr>
          <w:rFonts w:hint="eastAsia"/>
        </w:rPr>
        <w:t>訊號</w:t>
      </w:r>
      <w:r w:rsidR="00B60563">
        <w:rPr>
          <w:rFonts w:hint="eastAsia"/>
        </w:rPr>
        <w:t>（</w:t>
      </w:r>
      <w:r w:rsidR="00B60563">
        <w:rPr>
          <w:rFonts w:hint="eastAsia"/>
        </w:rPr>
        <w:t>sEMG</w:t>
      </w:r>
      <w:r w:rsidR="00B60563">
        <w:rPr>
          <w:rFonts w:hint="eastAsia"/>
        </w:rPr>
        <w:t>）</w:t>
      </w:r>
      <w:r>
        <w:rPr>
          <w:rFonts w:hint="eastAsia"/>
        </w:rPr>
        <w:t>實現比例肌電控制（</w:t>
      </w:r>
      <w:r>
        <w:rPr>
          <w:rFonts w:hint="eastAsia"/>
        </w:rPr>
        <w:t>Proportional myoelectric control</w:t>
      </w:r>
      <w:r>
        <w:rPr>
          <w:rFonts w:hint="eastAsia"/>
        </w:rPr>
        <w:t>）</w:t>
      </w:r>
      <w:r w:rsidR="00D80F71">
        <w:fldChar w:fldCharType="begin"/>
      </w:r>
      <w:r w:rsidR="00B40467">
        <w:instrText xml:space="preserve"> ADDIN ZOTERO_ITEM CSL_CITATION {"citationID":"Ej8nlgDl","properties":{"formattedCitation":"[8]\\uc0\\u8211{}[13]","plainCitation":"[8]–[13]","noteIndex":0},"citationItems":[{"id":"MbV2BDGR/wK0gj9gR","uris":["http://zotero.org/users/local/l5zLMfmU/items/WJ4YKJA8"],"uri":["http://zotero.org/users/local/l5zLMfmU/items/WJ4YKJA8"],"itemData":{"id":"e2MEpRPh/7f0LWp9z","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e2MEpRPh/QIZ9mbug","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NTvUbMBi","uris":["http://zotero.org/users/local/Jg4Thzek/items/YF9Z4EEZ"],"uri":["http://zotero.org/users/local/Jg4Thzek/items/YF9Z4EEZ"],"itemData":{"id":"e2MEpRPh/XIso1eT3","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sBQcVsej","uris":["http://zotero.org/users/local/l5zLMfmU/items/6NIFWITA"],"uri":["http://zotero.org/users/local/l5zLMfmU/items/6NIFWITA"],"itemData":{"id":"e2MEpRPh/fv91mn8L","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2]]}}},{"id":"MbV2BDGR/WhUH1axT","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D80F71">
        <w:fldChar w:fldCharType="separate"/>
      </w:r>
      <w:r w:rsidR="003210F3" w:rsidRPr="003210F3">
        <w:t>[8</w:t>
      </w:r>
      <w:r w:rsidR="003438DB">
        <w:t>–</w:t>
      </w:r>
      <w:r w:rsidR="003210F3" w:rsidRPr="003210F3">
        <w:t>13]</w:t>
      </w:r>
      <w:r w:rsidR="00D80F71">
        <w:fldChar w:fldCharType="end"/>
      </w:r>
      <w:r>
        <w:rPr>
          <w:rFonts w:hint="eastAsia"/>
        </w:rPr>
        <w:t>，讓使用者能做出更精密的動作，控制小腿、前臂、手腕甚至手指的活動角度。如何精準地解析</w:t>
      </w:r>
      <w:r>
        <w:rPr>
          <w:rFonts w:hint="eastAsia"/>
        </w:rPr>
        <w:t>sEMG</w:t>
      </w:r>
      <w:r>
        <w:rPr>
          <w:rFonts w:hint="eastAsia"/>
        </w:rPr>
        <w:t>訊號並推測肢體移動角度，成為新一代仿生義肢的研究主題。因此我們開發一套手腕角度估測系統，並且利用訊號分離演算法增加估測準確率。</w:t>
      </w:r>
    </w:p>
    <w:bookmarkEnd w:id="41"/>
    <w:bookmarkEnd w:id="42"/>
    <w:bookmarkEnd w:id="43"/>
    <w:p w14:paraId="1846EF2C" w14:textId="03FDBEA4" w:rsidR="00236A17" w:rsidRDefault="00236A17" w:rsidP="005B0131">
      <w:pPr>
        <w:wordWrap/>
      </w:pPr>
    </w:p>
    <w:p w14:paraId="5C5BD7C5" w14:textId="34AEA362" w:rsidR="00236A17" w:rsidRDefault="00236A17" w:rsidP="005B0131">
      <w:pPr>
        <w:pStyle w:val="Heading2"/>
        <w:rPr>
          <w:rStyle w:val="st"/>
        </w:rPr>
      </w:pPr>
      <w:r>
        <w:t xml:space="preserve"> </w:t>
      </w:r>
      <w:bookmarkStart w:id="44" w:name="_Toc536370926"/>
      <w:r>
        <w:rPr>
          <w:rFonts w:hint="eastAsia"/>
        </w:rPr>
        <w:t>論文簡介</w:t>
      </w:r>
      <w:bookmarkEnd w:id="44"/>
    </w:p>
    <w:p w14:paraId="4A718A71" w14:textId="53D5DA8E" w:rsidR="00236A17" w:rsidRPr="00E73EEA" w:rsidRDefault="00236A17" w:rsidP="005B0131">
      <w:pPr>
        <w:wordWrap/>
      </w:pPr>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侵入式</w:t>
      </w:r>
      <w:r w:rsidRPr="00E73EEA">
        <w:t>EMG</w:t>
      </w:r>
      <w:r w:rsidRPr="00E73EEA">
        <w:t>操作者必須擁有生理、解剖上的知識，其量測品質和操作者的技術有極大關係，再加上使用時病患有不適應感並容易造成感染，因此多在專業醫療環境中使用</w:t>
      </w:r>
      <w:r w:rsidRPr="00E73EEA">
        <w:fldChar w:fldCharType="begin"/>
      </w:r>
      <w:r w:rsidR="00B40467">
        <w:instrText xml:space="preserve"> ADDIN ZOTERO_ITEM CSL_CITATION {"citationID":"6xJUB6Ph","properties":{"formattedCitation":"[14]","plainCitation":"[14]","noteIndex":0},"citationItems":[{"id":"MbV2BDGR/rrQEuOdw","uris":["http://zotero.org/users/local/Jg4Thzek/items/WYZ6K7TN"],"uri":["http://zotero.org/users/local/Jg4Thzek/items/WYZ6K7TN"],"itemData":{"id":401,"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B40467" w:rsidRPr="00B40467">
        <w:t>[14]</w:t>
      </w:r>
      <w:r w:rsidRPr="00E73EEA">
        <w:fldChar w:fldCharType="end"/>
      </w:r>
      <w:r w:rsidRPr="00E73EEA">
        <w:t>。一般應用上，表面式</w:t>
      </w:r>
      <w:r w:rsidRPr="00E73EEA">
        <w:t>EMG</w:t>
      </w:r>
      <w:r>
        <w:rPr>
          <w:rFonts w:hint="eastAsia"/>
        </w:rPr>
        <w:t>（</w:t>
      </w:r>
      <w:r>
        <w:t>sEMG</w:t>
      </w:r>
      <w:r>
        <w:rPr>
          <w:rFonts w:hint="eastAsia"/>
        </w:rPr>
        <w:t>）</w:t>
      </w:r>
      <w:r w:rsidRPr="00E73EEA">
        <w:t>的使用較為廣泛，也是此論文的研究重點。</w:t>
      </w:r>
    </w:p>
    <w:p w14:paraId="00D8DDC8" w14:textId="4B865547" w:rsidR="00236A17" w:rsidRDefault="00236A17" w:rsidP="005B0131">
      <w:pPr>
        <w:wordWrap/>
      </w:pPr>
      <w:r>
        <w:rPr>
          <w:rFonts w:hint="eastAsia"/>
        </w:rPr>
        <w:t>s</w:t>
      </w:r>
      <w:r w:rsidRPr="00E73EEA">
        <w:t>EMG</w:t>
      </w:r>
      <w:r w:rsidR="00257E5B">
        <w:t>利用黏貼於皮膚表面的電極量測源自於肌肉深處的肌電訊號</w:t>
      </w:r>
      <w:r w:rsidR="00257E5B">
        <w:rPr>
          <w:rFonts w:hint="eastAsia"/>
        </w:rPr>
        <w:t>，</w:t>
      </w:r>
      <w:r w:rsidR="00D9590B">
        <w:rPr>
          <w:rFonts w:hint="eastAsia"/>
        </w:rPr>
        <w:t>EMG</w:t>
      </w:r>
      <w:r w:rsidR="00F22A7A">
        <w:rPr>
          <w:rFonts w:hint="eastAsia"/>
        </w:rPr>
        <w:t>源訊號</w:t>
      </w:r>
      <w:r w:rsidR="00D9590B">
        <w:rPr>
          <w:rFonts w:hint="eastAsia"/>
        </w:rPr>
        <w:t>在肌肉用力時為高斯分布</w:t>
      </w:r>
      <w:r w:rsidR="00D9590B">
        <w:fldChar w:fldCharType="begin"/>
      </w:r>
      <w:r w:rsidR="00B40467">
        <w:instrText xml:space="preserve"> ADDIN ZOTERO_ITEM CSL_CITATION {"citationID":"0UmLxUT5","properties":{"formattedCitation":"[15], [16]","plainCitation":"[15], [16]","noteIndex":0},"citationItems":[{"id":"MbV2BDGR/XrJJUm6a","uris":["http://zotero.org/users/local/Jg4Thzek/items/46SSK8G7"],"uri":["http://zotero.org/users/local/Jg4Thzek/items/46SSK8G7"],"itemData":{"id":1387,"type":"article-journal","title":"A Note on the Probability Distribution Function of the Surface Electromyogram Signal","container-title":"Brain Research Bulletin","page":"88-91","volume":"90","source":"PubMed Central","abstract":"► We recorded surface EMG signals with a biofeedback setup at 7 different contraction levels. ► We estimated the PDF, kurtosis and bicoherence index of the measured signals. ► We show that the EMG PDF at low contraction levels is super-Gaussian. ► At higher contraction forces, the EMG PDF tends to a Gaussian distribution., The probability density function (PDF) of the surface electromyogram (EMG) signals has been modelled with Gaussian and Laplacian distribution functions. However, a general consensus upon the PDF of the EMG signals is yet to be reached, because not only are there several biological factors that can influence this distribution function, but also different analysis techniques can lead to contradicting results. Here, we recorded the EMG signal at different isometric muscle contraction levels and characterised the probability distribution of the surface EMG signal with two statistical measures: bicoherence and kurtosis. Bicoherence analysis did not help to infer the PDF of measured EMG signals. In contrast, with kurtosis analysis we demonstrated that the EMG PDF at isometric, non-fatiguing, low contraction levels is super-Gaussian. Moreover, kurtosis analysis showed that as the contraction force increases the surface EMG PDF tends to a Gaussian distribution.","DOI":"10.1016/j.brainresbull.2012.09.012","ISSN":"0361-9230","note":"PMID: 23047056\nPMCID: PMC3878385","journalAbbreviation":"Brain Res Bull","author":[{"family":"Nazarpour","given":"Kianoush"},{"family":"Al-Timemy","given":"Ali H."},{"family":"Bugmann","given":"Guido"},{"family":"Jackson","given":"Andrew"}],"issued":{"date-parts":[["2013",1]]}}},{"id":"MbV2BDGR/9QGJNnBP","uris":["http://zotero.org/users/local/Jg4Thzek/items/FFTVTNGK"],"uri":["http://zotero.org/users/local/Jg4Thzek/items/FFTVTNGK"],"itemData":{"id":"e2MEpRPh/XLVoNnZc","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D9590B">
        <w:fldChar w:fldCharType="separate"/>
      </w:r>
      <w:r w:rsidR="003210F3" w:rsidRPr="003210F3">
        <w:t>[15</w:t>
      </w:r>
      <w:r w:rsidR="003438DB">
        <w:t xml:space="preserve">, </w:t>
      </w:r>
      <w:r w:rsidR="003210F3" w:rsidRPr="003210F3">
        <w:t>16]</w:t>
      </w:r>
      <w:r w:rsidR="00D9590B">
        <w:fldChar w:fldCharType="end"/>
      </w:r>
      <w:r w:rsidR="00D9590B">
        <w:rPr>
          <w:rFonts w:hint="eastAsia"/>
        </w:rPr>
        <w:t>。</w:t>
      </w:r>
      <w:r>
        <w:rPr>
          <w:rFonts w:hint="eastAsia"/>
        </w:rPr>
        <w:t>s</w:t>
      </w:r>
      <w:r w:rsidRPr="00E73EEA">
        <w:t>EMG</w:t>
      </w:r>
      <w:r w:rsidRPr="00E73EEA">
        <w:t>電極離</w:t>
      </w:r>
      <w:r w:rsidRPr="00E73EEA">
        <w:t>EMG</w:t>
      </w:r>
      <w:r w:rsidRPr="00E73EEA">
        <w:t>訊號</w:t>
      </w:r>
      <w:r>
        <w:rPr>
          <w:rFonts w:hint="eastAsia"/>
        </w:rPr>
        <w:t>源</w:t>
      </w:r>
      <w:r w:rsidRPr="00E73EEA">
        <w:t>較遠，量測時只能瞄準單一肌肉群。視電極位置，</w:t>
      </w:r>
      <w:r>
        <w:rPr>
          <w:rFonts w:hint="eastAsia"/>
        </w:rPr>
        <w:t>單一電極</w:t>
      </w:r>
      <w:r w:rsidRPr="00E73EEA">
        <w:rPr>
          <w:rFonts w:hint="eastAsia"/>
        </w:rPr>
        <w:t>量測</w:t>
      </w:r>
      <w:r w:rsidRPr="00E73EEA">
        <w:t>到的動作電位甚至可能源於多個肌肉群。人體肌肉在傳導</w:t>
      </w:r>
      <w:r w:rsidRPr="00E73EEA">
        <w:t>EMG</w:t>
      </w:r>
      <w:r w:rsidRPr="00E73EEA">
        <w:t>訊號時，其等效電路為一組複雜的空間導體（</w:t>
      </w:r>
      <w:r w:rsidRPr="00E73EEA">
        <w:t>Volume conductor</w:t>
      </w:r>
      <w:r w:rsidRPr="00E73EEA">
        <w:t>），</w:t>
      </w:r>
      <w:r w:rsidRPr="00E73EEA">
        <w:t>sEMG</w:t>
      </w:r>
      <w:r w:rsidRPr="00E73EEA">
        <w:t>訊號容易受多個肌肉群</w:t>
      </w:r>
      <w:bookmarkStart w:id="45" w:name="OLE_LINK13"/>
      <w:bookmarkStart w:id="46" w:name="OLE_LINK14"/>
      <w:r w:rsidRPr="00E73EEA">
        <w:t>交擾</w:t>
      </w:r>
      <w:bookmarkEnd w:id="45"/>
      <w:bookmarkEnd w:id="46"/>
      <w:r w:rsidRPr="00E73EEA">
        <w:t>（</w:t>
      </w:r>
      <w:r w:rsidRPr="00E73EEA">
        <w:t>Crosstalk</w:t>
      </w:r>
      <w:r w:rsidRPr="00E73EEA">
        <w:t>）</w:t>
      </w:r>
      <w:r w:rsidRPr="00E73EEA">
        <w:fldChar w:fldCharType="begin"/>
      </w:r>
      <w:r w:rsidR="00B40467">
        <w:instrText xml:space="preserve"> ADDIN ZOTERO_ITEM CSL_CITATION {"citationID":"s8naCLYi","properties":{"formattedCitation":"[17]","plainCitation":"[17]","noteIndex":0},"citationItems":[{"id":"MbV2BDGR/bGMNpFcD","uris":["http://zotero.org/users/local/Jg4Thzek/items/UC3JXZYT"],"uri":["http://zotero.org/users/local/Jg4Thzek/items/UC3JXZYT"],"itemData":{"id":403,"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B40467" w:rsidRPr="00B40467">
        <w:t>[17]</w:t>
      </w:r>
      <w:r w:rsidRPr="00E73EEA">
        <w:fldChar w:fldCharType="end"/>
      </w:r>
      <w:bookmarkStart w:id="47" w:name="OLE_LINK15"/>
      <w:r>
        <w:rPr>
          <w:rFonts w:hint="eastAsia"/>
        </w:rPr>
        <w:t>，而我們將此交擾視為深層肌電訊號的線性混合。</w:t>
      </w:r>
      <w:bookmarkEnd w:id="47"/>
    </w:p>
    <w:p w14:paraId="1AC0F522" w14:textId="527CE062" w:rsidR="00236A17" w:rsidRPr="00984D6A" w:rsidRDefault="00236A17" w:rsidP="005B0131">
      <w:pPr>
        <w:wordWrap/>
      </w:pPr>
      <w:r>
        <w:rPr>
          <w:rFonts w:hint="eastAsia"/>
        </w:rPr>
        <w:lastRenderedPageBreak/>
        <w:t>本論文中我們透過</w:t>
      </w:r>
      <w:r>
        <w:rPr>
          <w:rFonts w:hint="eastAsia"/>
        </w:rPr>
        <w:t>sEMG</w:t>
      </w:r>
      <w:r>
        <w:rPr>
          <w:rFonts w:hint="eastAsia"/>
        </w:rPr>
        <w:t>訊號估測手腕角度。在手腕角度估測的研究中，手腕的</w:t>
      </w:r>
      <w:r w:rsidRPr="00F44A86">
        <w:rPr>
          <w:rFonts w:hint="eastAsia"/>
        </w:rPr>
        <w:t>彎曲和伸展</w:t>
      </w:r>
      <w:r>
        <w:rPr>
          <w:rFonts w:hint="eastAsia"/>
        </w:rPr>
        <w:t>是必定探討的動作</w:t>
      </w:r>
      <w:r>
        <w:fldChar w:fldCharType="begin"/>
      </w:r>
      <w:r w:rsidR="00B40467">
        <w:instrText xml:space="preserve"> ADDIN ZOTERO_ITEM CSL_CITATION {"citationID":"EODoasSf","properties":{"formattedCitation":"[8]\\uc0\\u8211{}[10], [18]\\uc0\\u8211{}[23]","plainCitation":"[8]–[10], [18]–[23]","noteIndex":0},"citationItems":[{"id":"MbV2BDGR/wK0gj9gR","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NTvUbMBi","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0xxgpvCJ","uris":["http://zotero.org/users/local/Jg4Thzek/items/X7BLN3FJ"],"uri":["http://zotero.org/users/local/Jg4Thzek/items/X7BLN3FJ"],"itemData":{"id":451,"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MbV2BDGR/aLVLN3Ea","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MbV2BDGR/ehkzDofo","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5J0rAkg3","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MbV2BDGR/ma62Ug8b","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bHNpazYI","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3210F3" w:rsidRPr="003210F3">
        <w:t>[8</w:t>
      </w:r>
      <w:r w:rsidR="003438DB">
        <w:t>–</w:t>
      </w:r>
      <w:r w:rsidR="003210F3" w:rsidRPr="003210F3">
        <w:t>10</w:t>
      </w:r>
      <w:r w:rsidR="003438DB">
        <w:t xml:space="preserve">, </w:t>
      </w:r>
      <w:r w:rsidR="003210F3" w:rsidRPr="003210F3">
        <w:t>18</w:t>
      </w:r>
      <w:r w:rsidR="003438DB">
        <w:t>–</w:t>
      </w:r>
      <w:r w:rsidR="003210F3" w:rsidRPr="003210F3">
        <w:t>23]</w:t>
      </w:r>
      <w:r>
        <w:fldChar w:fldCharType="end"/>
      </w:r>
      <w:r>
        <w:rPr>
          <w:rFonts w:hint="eastAsia"/>
        </w:rPr>
        <w:t>；次之是</w:t>
      </w:r>
      <w:r w:rsidRPr="00F44A86">
        <w:rPr>
          <w:rFonts w:hint="eastAsia"/>
        </w:rPr>
        <w:t>尺骨側偏移和撓骨側偏移</w:t>
      </w:r>
      <w:r>
        <w:fldChar w:fldCharType="begin"/>
      </w:r>
      <w:r w:rsidR="00B40467">
        <w:instrText xml:space="preserve"> ADDIN ZOTERO_ITEM CSL_CITATION {"citationID":"9AZZPIhj","properties":{"formattedCitation":"[8], [10], [11], [20]\\uc0\\u8211{}[22]","plainCitation":"[8], [10], [11], [20]–[22]","noteIndex":0},"citationItems":[{"id":"MbV2BDGR/wK0gj9gR","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NTvUbMBi","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ehkzDofo","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5J0rAkg3","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MbV2BDGR/ma62Ug8b","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4UPaUZxn","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003210F3" w:rsidRPr="003210F3">
        <w:t>[8</w:t>
      </w:r>
      <w:r w:rsidR="003438DB">
        <w:t xml:space="preserve">, </w:t>
      </w:r>
      <w:r w:rsidR="003210F3" w:rsidRPr="003210F3">
        <w:t>10</w:t>
      </w:r>
      <w:r w:rsidR="003438DB">
        <w:t xml:space="preserve">, </w:t>
      </w:r>
      <w:r w:rsidR="003210F3" w:rsidRPr="003210F3">
        <w:t>11</w:t>
      </w:r>
      <w:r w:rsidR="003438DB">
        <w:t xml:space="preserve">, </w:t>
      </w:r>
      <w:r w:rsidR="003210F3" w:rsidRPr="003210F3">
        <w:t>20</w:t>
      </w:r>
      <w:r w:rsidR="003438DB">
        <w:t>–</w:t>
      </w:r>
      <w:r w:rsidR="003210F3" w:rsidRPr="003210F3">
        <w:t>22]</w:t>
      </w:r>
      <w:r>
        <w:fldChar w:fldCharType="end"/>
      </w:r>
      <w:r>
        <w:rPr>
          <w:rFonts w:hint="eastAsia"/>
        </w:rPr>
        <w:t>；最後則是</w:t>
      </w:r>
      <w:r w:rsidRPr="00F44A86">
        <w:rPr>
          <w:rFonts w:hint="eastAsia"/>
        </w:rPr>
        <w:t>往外反掌和往內反掌</w:t>
      </w:r>
      <w:r>
        <w:fldChar w:fldCharType="begin"/>
      </w:r>
      <w:r w:rsidR="00B40467">
        <w:instrText xml:space="preserve"> ADDIN ZOTERO_ITEM CSL_CITATION {"citationID":"TBoVd7qc","properties":{"formattedCitation":"[9], [10], [22], [23]","plainCitation":"[9], [10], [22], [23]","noteIndex":0},"citationItems":[{"id":"MbV2BDGR/oN9w5R69","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NTvUbMBi","uris":["http://zotero.org/users/local/Jg4Thzek/items/YF9Z4EEZ"],"uri":["http://zotero.org/users/local/Jg4Thzek/items/YF9Z4EEZ"],"itemData":{"id":"qd6dgaA6/jqUPmLR8","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ma62Ug8b","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bHNpazYI","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3210F3" w:rsidRPr="003210F3">
        <w:t>[9</w:t>
      </w:r>
      <w:r w:rsidR="003438DB">
        <w:t xml:space="preserve">, </w:t>
      </w:r>
      <w:r w:rsidR="003210F3" w:rsidRPr="003210F3">
        <w:t>10</w:t>
      </w:r>
      <w:r w:rsidR="003438DB">
        <w:t xml:space="preserve">, </w:t>
      </w:r>
      <w:r w:rsidR="003210F3" w:rsidRPr="003210F3">
        <w:t>22</w:t>
      </w:r>
      <w:r w:rsidR="003438DB">
        <w:t xml:space="preserve">, </w:t>
      </w:r>
      <w:r w:rsidR="003210F3" w:rsidRPr="003210F3">
        <w:t>23]</w:t>
      </w:r>
      <w:r>
        <w:fldChar w:fldCharType="end"/>
      </w:r>
      <w:r>
        <w:rPr>
          <w:rFonts w:hint="eastAsia"/>
        </w:rPr>
        <w:t>。論文中，我們將注於</w:t>
      </w:r>
      <w:r w:rsidRPr="00CF087D">
        <w:rPr>
          <w:rFonts w:hint="eastAsia"/>
        </w:rPr>
        <w:t>彎曲和伸展</w:t>
      </w:r>
      <w:r>
        <w:rPr>
          <w:rFonts w:hint="eastAsia"/>
        </w:rPr>
        <w:t>以及</w:t>
      </w:r>
      <w:r w:rsidRPr="00B97311">
        <w:rPr>
          <w:rFonts w:hint="eastAsia"/>
        </w:rPr>
        <w:t>往外反掌和往內反掌</w:t>
      </w:r>
      <w:r>
        <w:rPr>
          <w:rFonts w:hint="eastAsia"/>
        </w:rPr>
        <w:t>，這兩種動作的結合讓我們能夠完成生活上大部分的動作，也是手腕角度估測中最易與最難估測的兩種動作。</w:t>
      </w:r>
    </w:p>
    <w:p w14:paraId="643F25DA" w14:textId="2DDAC6AC" w:rsidR="004B691F" w:rsidRDefault="00236A17" w:rsidP="005B0131">
      <w:pPr>
        <w:wordWrap/>
      </w:pPr>
      <w:r>
        <w:rPr>
          <w:rFonts w:hint="eastAsia"/>
        </w:rPr>
        <w:t>在研究及醫療環境中，</w:t>
      </w:r>
      <w:r>
        <w:rPr>
          <w:rFonts w:hint="eastAsia"/>
        </w:rPr>
        <w:t>sEMG</w:t>
      </w:r>
      <w:r>
        <w:rPr>
          <w:rFonts w:hint="eastAsia"/>
        </w:rPr>
        <w:t>電極可以被精準地放置，量測出單一肌肉群的訊號，提高肌肉張力、手勢和角度估測的準確率。但一般使用者不具備所需的醫療知識，且搜尋肌肉的放置過程耗時，因此許多研究試著探索簡化電極放置的估測效果</w:t>
      </w:r>
      <w:r>
        <w:fldChar w:fldCharType="begin"/>
      </w:r>
      <w:r w:rsidR="00B40467">
        <w:instrText xml:space="preserve"> ADDIN ZOTERO_ITEM CSL_CITATION {"citationID":"MlcRTzGJ","properties":{"formattedCitation":"[8]\\uc0\\u8211{}[11], [24]","plainCitation":"[8]–[11], [24]","noteIndex":0},"citationItems":[{"id":"MbV2BDGR/wK0gj9gR","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NTvUbMBi","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4UPaUZxn","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2KjRkN7t","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fldChar w:fldCharType="separate"/>
      </w:r>
      <w:r w:rsidR="003210F3" w:rsidRPr="003210F3">
        <w:t>[8</w:t>
      </w:r>
      <w:r w:rsidR="003438DB">
        <w:t>–</w:t>
      </w:r>
      <w:r w:rsidR="003210F3" w:rsidRPr="003210F3">
        <w:t>11</w:t>
      </w:r>
      <w:r w:rsidR="003438DB">
        <w:t xml:space="preserve">, </w:t>
      </w:r>
      <w:r w:rsidR="003210F3" w:rsidRPr="003210F3">
        <w:t>24]</w:t>
      </w:r>
      <w:r>
        <w:fldChar w:fldCharType="end"/>
      </w:r>
      <w:r>
        <w:rPr>
          <w:rFonts w:hint="eastAsia"/>
        </w:rPr>
        <w:t>。實驗中我們將多個電極以同心圓等距放置於手肘附近，不精準地找到肌肉的位置，增加應用上的可行性。</w:t>
      </w:r>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Pr>
          <w:rFonts w:hint="eastAsia"/>
        </w:rPr>
        <w:t>，在此配置下加劇，因此訊號分離（</w:t>
      </w:r>
      <w:r>
        <w:rPr>
          <w:rFonts w:hint="eastAsia"/>
        </w:rPr>
        <w:t>Source separation</w:t>
      </w:r>
      <w:r>
        <w:rPr>
          <w:rFonts w:hint="eastAsia"/>
        </w:rPr>
        <w:t>）成了重要的課題。</w:t>
      </w:r>
    </w:p>
    <w:p w14:paraId="5AAD2A12" w14:textId="2D8F158C" w:rsidR="00236A17" w:rsidRDefault="00A311D9" w:rsidP="005B0131">
      <w:pPr>
        <w:wordWrap/>
      </w:pPr>
      <w:r>
        <w:rPr>
          <w:rFonts w:hint="eastAsia"/>
        </w:rPr>
        <w:t>EMG</w:t>
      </w:r>
      <w:r w:rsidR="009E5980">
        <w:rPr>
          <w:rFonts w:hint="eastAsia"/>
        </w:rPr>
        <w:t>源訊號</w:t>
      </w:r>
      <w:r>
        <w:rPr>
          <w:rFonts w:hint="eastAsia"/>
        </w:rPr>
        <w:t>在肌肉用力時為高斯分布</w:t>
      </w:r>
      <w:r>
        <w:fldChar w:fldCharType="begin"/>
      </w:r>
      <w:r w:rsidR="00B40467">
        <w:instrText xml:space="preserve"> ADDIN ZOTERO_ITEM CSL_CITATION {"citationID":"rFJfdyHx","properties":{"formattedCitation":"[15], [16]","plainCitation":"[15], [16]","noteIndex":0},"citationItems":[{"id":"MbV2BDGR/XrJJUm6a","uris":["http://zotero.org/users/local/Jg4Thzek/items/46SSK8G7"],"uri":["http://zotero.org/users/local/Jg4Thzek/items/46SSK8G7"],"itemData":{"id":1387,"type":"article-journal","title":"A Note on the Probability Distribution Function of the Surface Electromyogram Signal","container-title":"Brain Research Bulletin","page":"88-91","volume":"90","source":"PubMed Central","abstract":"► We recorded surface EMG signals with a biofeedback setup at 7 different contraction levels. ► We estimated the PDF, kurtosis and bicoherence index of the measured signals. ► We show that the EMG PDF at low contraction levels is super-Gaussian. ► At higher contraction forces, the EMG PDF tends to a Gaussian distribution., The probability density function (PDF) of the surface electromyogram (EMG) signals has been modelled with Gaussian and Laplacian distribution functions. However, a general consensus upon the PDF of the EMG signals is yet to be reached, because not only are there several biological factors that can influence this distribution function, but also different analysis techniques can lead to contradicting results. Here, we recorded the EMG signal at different isometric muscle contraction levels and characterised the probability distribution of the surface EMG signal with two statistical measures: bicoherence and kurtosis. Bicoherence analysis did not help to infer the PDF of measured EMG signals. In contrast, with kurtosis analysis we demonstrated that the EMG PDF at isometric, non-fatiguing, low contraction levels is super-Gaussian. Moreover, kurtosis analysis showed that as the contraction force increases the surface EMG PDF tends to a Gaussian distribution.","DOI":"10.1016/j.brainresbull.2012.09.012","ISSN":"0361-9230","note":"PMID: 23047056\nPMCID: PMC3878385","journalAbbreviation":"Brain Res Bull","author":[{"family":"Nazarpour","given":"Kianoush"},{"family":"Al-Timemy","given":"Ali H."},{"family":"Bugmann","given":"Guido"},{"family":"Jackson","given":"Andrew"}],"issued":{"date-parts":[["2013",1]]}}},{"id":"MbV2BDGR/9QGJNnBP","uris":["http://zotero.org/users/local/Jg4Thzek/items/FFTVTNGK"],"uri":["http://zotero.org/users/local/Jg4Thzek/items/FFTVTNGK"],"itemData":{"id":"e2MEpRPh/XLVoNnZc","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3210F3" w:rsidRPr="003210F3">
        <w:t>[15</w:t>
      </w:r>
      <w:r w:rsidR="003438DB">
        <w:t xml:space="preserve">, </w:t>
      </w:r>
      <w:r w:rsidR="003210F3" w:rsidRPr="003210F3">
        <w:t>16]</w:t>
      </w:r>
      <w:r>
        <w:fldChar w:fldCharType="end"/>
      </w:r>
      <w:r w:rsidR="00C7105D">
        <w:rPr>
          <w:rFonts w:hint="eastAsia"/>
        </w:rPr>
        <w:t>，</w:t>
      </w:r>
      <w:r w:rsidR="00236A17">
        <w:rPr>
          <w:rFonts w:hint="eastAsia"/>
        </w:rPr>
        <w:t>訊號分離中常用的</w:t>
      </w:r>
      <w:r w:rsidR="00236A17">
        <w:t>I</w:t>
      </w:r>
      <w:r w:rsidR="00236A17">
        <w:rPr>
          <w:rFonts w:hint="eastAsia"/>
        </w:rPr>
        <w:t>C</w:t>
      </w:r>
      <w:r w:rsidR="00236A17">
        <w:t>A</w:t>
      </w:r>
      <w:r w:rsidR="00236A17">
        <w:rPr>
          <w:rFonts w:hint="eastAsia"/>
        </w:rPr>
        <w:t>（</w:t>
      </w:r>
      <w:r w:rsidR="00236A17" w:rsidRPr="00A9501A">
        <w:rPr>
          <w:rFonts w:hint="eastAsia"/>
        </w:rPr>
        <w:t xml:space="preserve">Independent </w:t>
      </w:r>
      <w:r w:rsidR="008F015D">
        <w:t>C</w:t>
      </w:r>
      <w:r w:rsidR="008F015D">
        <w:rPr>
          <w:rFonts w:hint="eastAsia"/>
        </w:rPr>
        <w:t>omponent</w:t>
      </w:r>
      <w:r w:rsidR="00236A17" w:rsidRPr="00A9501A">
        <w:rPr>
          <w:rFonts w:hint="eastAsia"/>
        </w:rPr>
        <w:t xml:space="preserve"> </w:t>
      </w:r>
      <w:r w:rsidR="008F015D">
        <w:t>A</w:t>
      </w:r>
      <w:r w:rsidR="00236A17" w:rsidRPr="00A9501A">
        <w:rPr>
          <w:rFonts w:hint="eastAsia"/>
        </w:rPr>
        <w:t>nalysis</w:t>
      </w:r>
      <w:r w:rsidR="00236A17">
        <w:rPr>
          <w:rFonts w:hint="eastAsia"/>
        </w:rPr>
        <w:t>）無法處理</w:t>
      </w:r>
      <w:r w:rsidR="00A04DCB">
        <w:rPr>
          <w:rFonts w:hint="eastAsia"/>
        </w:rPr>
        <w:t>為高斯分布</w:t>
      </w:r>
      <w:r w:rsidR="00236A17">
        <w:rPr>
          <w:rFonts w:hint="eastAsia"/>
        </w:rPr>
        <w:t>的</w:t>
      </w:r>
      <w:r w:rsidR="003034D6">
        <w:rPr>
          <w:rFonts w:hint="eastAsia"/>
        </w:rPr>
        <w:t>的訊號源</w:t>
      </w:r>
      <w:r w:rsidR="00812C40">
        <w:rPr>
          <w:rFonts w:hint="eastAsia"/>
        </w:rPr>
        <w:t>。</w:t>
      </w:r>
      <w:r w:rsidR="00236A17">
        <w:rPr>
          <w:rFonts w:hint="eastAsia"/>
        </w:rPr>
        <w:t>利用</w:t>
      </w:r>
      <w:r w:rsidR="00236A17">
        <w:rPr>
          <w:rFonts w:hint="eastAsia"/>
        </w:rPr>
        <w:t>ICA</w:t>
      </w:r>
      <w:r w:rsidR="00236A17">
        <w:rPr>
          <w:rFonts w:hint="eastAsia"/>
        </w:rPr>
        <w:t>分離各肌肉群產生之</w:t>
      </w:r>
      <w:r w:rsidR="00236A17">
        <w:rPr>
          <w:rFonts w:hint="eastAsia"/>
        </w:rPr>
        <w:t>EMG</w:t>
      </w:r>
      <w:r w:rsidR="00236A17">
        <w:rPr>
          <w:rFonts w:hint="eastAsia"/>
        </w:rPr>
        <w:t>訊號的效果不佳</w:t>
      </w:r>
      <w:r w:rsidR="00236A17">
        <w:fldChar w:fldCharType="begin"/>
      </w:r>
      <w:r w:rsidR="00B40467">
        <w:instrText xml:space="preserve"> ADDIN ZOTERO_ITEM CSL_CITATION {"citationID":"qFMtmjDe","properties":{"formattedCitation":"[16]","plainCitation":"[16]","noteIndex":0},"citationItems":[{"id":"MbV2BDGR/9QGJNnBP","uris":["http://zotero.org/users/local/Jg4Thzek/items/FFTVTNGK"],"uri":["http://zotero.org/users/local/Jg4Thzek/items/FFTVTNGK"],"itemData":{"id":1159,"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36A17">
        <w:fldChar w:fldCharType="separate"/>
      </w:r>
      <w:r w:rsidR="00B40467" w:rsidRPr="00B40467">
        <w:t>[16]</w:t>
      </w:r>
      <w:r w:rsidR="00236A17">
        <w:fldChar w:fldCharType="end"/>
      </w:r>
      <w:r w:rsidR="00236A17">
        <w:rPr>
          <w:rFonts w:hint="eastAsia"/>
        </w:rPr>
        <w:t>，多用來濾除動作產生的雜訊</w:t>
      </w:r>
      <w:r w:rsidR="00236A17">
        <w:fldChar w:fldCharType="begin"/>
      </w:r>
      <w:r w:rsidR="00B40467">
        <w:instrText xml:space="preserve"> ADDIN ZOTERO_ITEM CSL_CITATION {"citationID":"K3XG7uEI","properties":{"formattedCitation":"[25]","plainCitation":"[25]","noteIndex":0},"citationItems":[{"id":"MbV2BDGR/nKpDe1vg","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236A17">
        <w:fldChar w:fldCharType="separate"/>
      </w:r>
      <w:r w:rsidR="00B40467" w:rsidRPr="00B40467">
        <w:t>[25]</w:t>
      </w:r>
      <w:r w:rsidR="00236A17">
        <w:fldChar w:fldCharType="end"/>
      </w:r>
      <w:r w:rsidR="003578F8">
        <w:rPr>
          <w:rFonts w:hint="eastAsia"/>
        </w:rPr>
        <w:t>。實驗中，我們</w:t>
      </w:r>
      <w:r w:rsidR="00236A17">
        <w:rPr>
          <w:rFonts w:hint="eastAsia"/>
        </w:rPr>
        <w:t>發現直接將</w:t>
      </w:r>
      <w:r w:rsidR="00236A17">
        <w:t>Fast-ICA</w:t>
      </w:r>
      <w:r w:rsidR="00236A17">
        <w:rPr>
          <w:rFonts w:hint="eastAsia"/>
        </w:rPr>
        <w:t>套用於原始</w:t>
      </w:r>
      <w:r w:rsidR="00236A17">
        <w:t>sEMG</w:t>
      </w:r>
      <w:r w:rsidR="00B761A1">
        <w:rPr>
          <w:rFonts w:hint="eastAsia"/>
        </w:rPr>
        <w:t>訊號，其訊號分離效果極差。在本</w:t>
      </w:r>
      <w:r w:rsidR="00236A17">
        <w:rPr>
          <w:rFonts w:hint="eastAsia"/>
        </w:rPr>
        <w:t>論文中，我們將</w:t>
      </w:r>
      <w:r w:rsidR="00236A17">
        <w:rPr>
          <w:rFonts w:hint="eastAsia"/>
        </w:rPr>
        <w:t>sEMG</w:t>
      </w:r>
      <w:r w:rsidR="00236A17">
        <w:rPr>
          <w:rFonts w:hint="eastAsia"/>
        </w:rPr>
        <w:t>訊號經過</w:t>
      </w:r>
      <w:r w:rsidR="00236A17">
        <w:rPr>
          <w:rFonts w:hint="eastAsia"/>
        </w:rPr>
        <w:t>RMS</w:t>
      </w:r>
      <w:r w:rsidR="00236A17">
        <w:rPr>
          <w:rFonts w:hint="eastAsia"/>
        </w:rPr>
        <w:t>計算後再將訊號分離，避開</w:t>
      </w:r>
      <w:r w:rsidR="00236A17">
        <w:rPr>
          <w:rFonts w:hint="eastAsia"/>
        </w:rPr>
        <w:t>sEMG</w:t>
      </w:r>
      <w:r w:rsidR="00236A17">
        <w:rPr>
          <w:rFonts w:hint="eastAsia"/>
        </w:rPr>
        <w:t>訊號高度高斯的性質。</w:t>
      </w:r>
    </w:p>
    <w:p w14:paraId="4033D186" w14:textId="750F3536" w:rsidR="00236A17" w:rsidRDefault="004F16E6" w:rsidP="005B0131">
      <w:pPr>
        <w:wordWrap/>
      </w:pPr>
      <w:r>
        <w:rPr>
          <w:rFonts w:hint="eastAsia"/>
        </w:rPr>
        <w:t>本論文中我們</w:t>
      </w:r>
      <w:r w:rsidR="00D577A2">
        <w:rPr>
          <w:rFonts w:hint="eastAsia"/>
        </w:rPr>
        <w:t>嘗試</w:t>
      </w:r>
      <w:r w:rsidR="00236A17" w:rsidRPr="00C44C52">
        <w:t>nICA</w:t>
      </w:r>
      <w:r w:rsidR="00236A17" w:rsidRPr="00C44C52">
        <w:t>（</w:t>
      </w:r>
      <w:r w:rsidR="00236A17" w:rsidRPr="00C44C52">
        <w:t>Non-negative ICA</w:t>
      </w:r>
      <w:r w:rsidR="00236A17" w:rsidRPr="00C44C52">
        <w:t>）</w:t>
      </w:r>
      <w:r w:rsidR="00236A17" w:rsidRPr="00C44C52">
        <w:fldChar w:fldCharType="begin"/>
      </w:r>
      <w:r w:rsidR="00B40467">
        <w:instrText xml:space="preserve"> ADDIN ZOTERO_ITEM CSL_CITATION {"citationID":"8vc4PFao","properties":{"formattedCitation":"[26]","plainCitation":"[26]","noteIndex":0},"citationItems":[{"id":"MbV2BDGR/utBjurKr","uris":["http://zotero.org/users/local/Jg4Thzek/items/T99R9QPC"],"uri":["http://zotero.org/users/local/Jg4Thzek/items/T99R9QPC"],"itemData":{"id":1164,"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236A17" w:rsidRPr="00C44C52">
        <w:fldChar w:fldCharType="separate"/>
      </w:r>
      <w:r w:rsidR="00B40467" w:rsidRPr="00B40467">
        <w:t>[26]</w:t>
      </w:r>
      <w:r w:rsidR="00236A17" w:rsidRPr="00C44C52">
        <w:fldChar w:fldCharType="end"/>
      </w:r>
      <w:r w:rsidR="00236A17" w:rsidRPr="00C44C52">
        <w:t>以及</w:t>
      </w:r>
      <w:r w:rsidR="00236A17" w:rsidRPr="00C44C52">
        <w:t>TDSEP</w:t>
      </w:r>
      <w:r w:rsidR="00236A17" w:rsidRPr="00C44C52">
        <w:t>（</w:t>
      </w:r>
      <w:r w:rsidR="00236A17" w:rsidRPr="00C44C52">
        <w:t>Temporal Decorrelation Source Separation</w:t>
      </w:r>
      <w:r w:rsidR="00236A17" w:rsidRPr="00C44C52">
        <w:t>）</w:t>
      </w:r>
      <w:r w:rsidR="00236A17" w:rsidRPr="00C44C52">
        <w:fldChar w:fldCharType="begin"/>
      </w:r>
      <w:r w:rsidR="00B40467">
        <w:instrText xml:space="preserve"> ADDIN ZOTERO_ITEM CSL_CITATION {"citationID":"jXPEBZHh","properties":{"formattedCitation":"[27]","plainCitation":"[27]","noteIndex":0},"citationItems":[{"id":"MbV2BDGR/0y7nutte","uris":["http://zotero.org/users/local/Jg4Thzek/items/S7B7X6TL"],"uri":["http://zotero.org/users/local/Jg4Thzek/items/S7B7X6TL"],"itemData":{"id":1193,"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236A17" w:rsidRPr="00C44C52">
        <w:fldChar w:fldCharType="separate"/>
      </w:r>
      <w:r w:rsidR="00B40467" w:rsidRPr="00B40467">
        <w:t>[27]</w:t>
      </w:r>
      <w:r w:rsidR="00236A17" w:rsidRPr="00C44C52">
        <w:fldChar w:fldCharType="end"/>
      </w:r>
      <w:r w:rsidR="00236A17" w:rsidRPr="00C44C52">
        <w:t>兩種訊號分離演算法。</w:t>
      </w:r>
      <w:r w:rsidR="00236A17" w:rsidRPr="00C44C52">
        <w:t>nICA</w:t>
      </w:r>
      <w:r w:rsidR="00236A17" w:rsidRPr="00C44C52">
        <w:t>將輸入訊號視作一群資料點，只考慮其在各維度上的</w:t>
      </w:r>
      <w:r w:rsidR="00236A17">
        <w:t>分佈</w:t>
      </w:r>
      <w:r w:rsidR="00236A17" w:rsidRPr="00C44C52">
        <w:t>，並試著將各維度的共同資訊減少；對</w:t>
      </w:r>
      <w:r w:rsidR="00236A17" w:rsidRPr="00C44C52">
        <w:t>TDSEP</w:t>
      </w:r>
      <w:r w:rsidR="00236A17" w:rsidRPr="00C44C52">
        <w:t>來說，其分離指標則是時域上的相關性（</w:t>
      </w:r>
      <w:r w:rsidR="00236A17" w:rsidRPr="00C44C52">
        <w:t>Correlation</w:t>
      </w:r>
      <w:r w:rsidR="00236A17" w:rsidRPr="00C44C52">
        <w:t>）。</w:t>
      </w:r>
    </w:p>
    <w:p w14:paraId="1EF9EB7B" w14:textId="185BD17E" w:rsidR="00236A17" w:rsidRPr="00C44C52" w:rsidRDefault="00236A17" w:rsidP="005B0131">
      <w:pPr>
        <w:wordWrap/>
        <w:ind w:firstLine="475"/>
      </w:pPr>
      <w:r>
        <w:rPr>
          <w:rFonts w:hint="eastAsia"/>
        </w:rPr>
        <w:t>s</w:t>
      </w:r>
      <w:r w:rsidRPr="00E73EEA">
        <w:t>EMG</w:t>
      </w:r>
      <w:r w:rsidRPr="00E73EEA">
        <w:t>訊號和肌肉張力具有高度非線性關係</w:t>
      </w:r>
      <w:r w:rsidRPr="00E73EEA">
        <w:fldChar w:fldCharType="begin"/>
      </w:r>
      <w:r w:rsidR="00B40467">
        <w:instrText xml:space="preserve"> ADDIN ZOTERO_ITEM CSL_CITATION {"citationID":"jOxwM7Zm","properties":{"formattedCitation":"[28]","plainCitation":"[28]","noteIndex":0},"citationItems":[{"id":"MbV2BDGR/pr7uKW3A","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B40467" w:rsidRPr="00B40467">
        <w:t>[28]</w:t>
      </w:r>
      <w:r w:rsidRPr="00E73EEA">
        <w:fldChar w:fldCharType="end"/>
      </w:r>
      <w:r>
        <w:rPr>
          <w:rFonts w:hint="eastAsia"/>
        </w:rPr>
        <w:t>，因此利用</w:t>
      </w:r>
      <w:r>
        <w:rPr>
          <w:rFonts w:hint="eastAsia"/>
        </w:rPr>
        <w:t>sEMG</w:t>
      </w:r>
      <w:r>
        <w:rPr>
          <w:rFonts w:hint="eastAsia"/>
        </w:rPr>
        <w:t>訊號進行肌肉張力、手勢和角度估測時，能處理非線性問題的類神經網路是常用的方法</w:t>
      </w:r>
      <w:r>
        <w:fldChar w:fldCharType="begin"/>
      </w:r>
      <w:r w:rsidR="00B40467">
        <w:instrText xml:space="preserve"> ADDIN ZOTERO_ITEM CSL_CITATION {"citationID":"IVdjQ2ax","properties":{"formattedCitation":"[8], [10], [11], [22]\\uc0\\u8211{}[24], [29]\\uc0\\u8211{}[33]","plainCitation":"[8], [10], [11], [22]–[24], [29]–[33]","noteIndex":0},"citationItems":[{"id":"MbV2BDGR/wK0gj9gR","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NTvUbMBi","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ma62Ug8b","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bHNpazYI","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2KjRkN7t","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XoIbnt6b","uris":["http://zotero.org/users/local/Jg4Thzek/items/S2PM6BBU"],"uri":["http://zotero.org/users/local/Jg4Thzek/items/S2PM6BBU"],"itemData":{"id":1114,"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MbV2BDGR/1aDEOrpf","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MbV2BDGR/bRofWYpH","uris":["http://zotero.org/users/local/Jg4Thzek/items/EPLGY3Q5"],"uri":["http://zotero.org/users/local/Jg4Thzek/items/EPLGY3Q5"],"itemData":{"id":1200,"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MbV2BDGR/aOZKAF5I","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MbV2BDGR/KlzI2r9u","uris":["http://zotero.org/users/local/Jg4Thzek/items/3Q864TM8"],"uri":["http://zotero.org/users/local/Jg4Thzek/items/3Q86</w:instrText>
      </w:r>
      <w:r w:rsidR="00B40467">
        <w:rPr>
          <w:rFonts w:hint="eastAsia"/>
        </w:rPr>
        <w:instrText>4TM8"],"itemData":{"id":146,"type":"thesis","title":"</w:instrText>
      </w:r>
      <w:r w:rsidR="00B40467">
        <w:rPr>
          <w:rFonts w:hint="eastAsia"/>
        </w:rPr>
        <w:instrText>基於肌電圖之機械臂定位控制</w:instrText>
      </w:r>
      <w:r w:rsidR="00B40467">
        <w:rPr>
          <w:rFonts w:hint="eastAsia"/>
        </w:rPr>
        <w:instrText>","genre":"Thesis","source":"ir.nctu.edu.tw","abstract":"</w:instrText>
      </w:r>
      <w:r w:rsidR="00B40467">
        <w:rPr>
          <w:rFonts w:hint="eastAsia"/>
        </w:rPr>
        <w:instrText>肌電圖（</w:instrText>
      </w:r>
      <w:r w:rsidR="00B40467">
        <w:rPr>
          <w:rFonts w:hint="eastAsia"/>
        </w:rPr>
        <w:instrText>Electromyography</w:instrText>
      </w:r>
      <w:r w:rsidR="00B40467">
        <w:rPr>
          <w:rFonts w:hint="eastAsia"/>
        </w:rPr>
        <w:instrText>，</w:instrText>
      </w:r>
      <w:r w:rsidR="00B40467">
        <w:rPr>
          <w:rFonts w:hint="eastAsia"/>
        </w:rPr>
        <w:instrText>EMG)</w:instrText>
      </w:r>
      <w:r w:rsidR="00B40467">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B40467">
        <w:rPr>
          <w:rFonts w:hint="eastAsia"/>
        </w:rPr>
        <w:instrText>MAV(mean absolute values)</w:instrText>
      </w:r>
      <w:r w:rsidR="00B40467">
        <w:rPr>
          <w:rFonts w:hint="eastAsia"/>
        </w:rPr>
        <w:instrText>的特徵值做為分析前臂運動的訊號。在本篇論文中，我們發展出了基於肌電圖定位肌械臂的系統，同時也利用</w:instrText>
      </w:r>
      <w:r w:rsidR="00B40467">
        <w:rPr>
          <w:rFonts w:hint="eastAsia"/>
        </w:rPr>
        <w:instrText>Labview</w:instrText>
      </w:r>
      <w:r w:rsidR="00B40467">
        <w:rPr>
          <w:rFonts w:hint="eastAsia"/>
        </w:rPr>
        <w:instrText>設計了一套人機介面來整合訊號擷取以及機械臂的控制。</w:instrText>
      </w:r>
      <w:r w:rsidR="00B40467">
        <w:rPr>
          <w:rFonts w:hint="eastAsia"/>
        </w:rPr>
        <w:instrText>","URL":"https://ir.nctu.edu.tw:443/handle/11536/80738","language":"zh_TW","author":[{"family":"</w:instrText>
      </w:r>
      <w:r w:rsidR="00B40467">
        <w:rPr>
          <w:rFonts w:hint="eastAsia"/>
        </w:rPr>
        <w:instrText>梁怡康</w:instrText>
      </w:r>
      <w:r w:rsidR="00B40467">
        <w:rPr>
          <w:rFonts w:hint="eastAsia"/>
        </w:rPr>
        <w:instrText>","given":""},{"family":"Liang","given":"Ti-Kang"},{"family":"</w:instrText>
      </w:r>
      <w:r w:rsidR="00B40467">
        <w:rPr>
          <w:rFonts w:hint="eastAsia"/>
        </w:rPr>
        <w:instrText>楊谷洋</w:instrText>
      </w:r>
      <w:r w:rsidR="00B40467">
        <w:rPr>
          <w:rFonts w:hint="eastAsia"/>
        </w:rPr>
        <w:instrText>","given":""},{"family":"Young","given":"Kuu-Young"}],"issued":{"date-parts":[["2006"]]},"accessed":{"date-parts":[["2018",10,25]]}}}],"schema":"https://github.com/citation-style-language/schema/raw/m</w:instrText>
      </w:r>
      <w:r w:rsidR="00B40467">
        <w:instrText xml:space="preserve">aster/csl-citation.json"} </w:instrText>
      </w:r>
      <w:r>
        <w:fldChar w:fldCharType="separate"/>
      </w:r>
      <w:r w:rsidR="003210F3" w:rsidRPr="003210F3">
        <w:t>[8</w:t>
      </w:r>
      <w:r w:rsidR="003438DB">
        <w:t xml:space="preserve">, </w:t>
      </w:r>
      <w:r w:rsidR="003210F3" w:rsidRPr="003210F3">
        <w:t>10</w:t>
      </w:r>
      <w:r w:rsidR="003438DB">
        <w:t xml:space="preserve">, </w:t>
      </w:r>
      <w:r w:rsidR="003210F3" w:rsidRPr="003210F3">
        <w:t>11</w:t>
      </w:r>
      <w:r w:rsidR="003438DB">
        <w:t xml:space="preserve">, </w:t>
      </w:r>
      <w:r w:rsidR="003210F3" w:rsidRPr="003210F3">
        <w:t>22</w:t>
      </w:r>
      <w:r w:rsidR="003438DB">
        <w:t>–</w:t>
      </w:r>
      <w:r w:rsidR="003210F3" w:rsidRPr="003210F3">
        <w:t>24</w:t>
      </w:r>
      <w:r w:rsidR="003438DB">
        <w:t xml:space="preserve">, </w:t>
      </w:r>
      <w:r w:rsidR="003210F3" w:rsidRPr="003210F3">
        <w:t>29</w:t>
      </w:r>
      <w:r w:rsidR="003438DB">
        <w:t>–</w:t>
      </w:r>
      <w:r w:rsidR="003210F3" w:rsidRPr="003210F3">
        <w:t>33]</w:t>
      </w:r>
      <w:r>
        <w:fldChar w:fldCharType="end"/>
      </w:r>
      <w:r>
        <w:rPr>
          <w:rFonts w:hint="eastAsia"/>
        </w:rPr>
        <w:t>。</w:t>
      </w:r>
      <w:r>
        <w:rPr>
          <w:rFonts w:hint="eastAsia"/>
        </w:rPr>
        <w:t>sEMG</w:t>
      </w:r>
      <w:r>
        <w:rPr>
          <w:rFonts w:hint="eastAsia"/>
        </w:rPr>
        <w:t>訊號為一時間序列，肢體角度與</w:t>
      </w:r>
      <w:r>
        <w:rPr>
          <w:rFonts w:hint="eastAsia"/>
        </w:rPr>
        <w:t>sEMG</w:t>
      </w:r>
      <w:r>
        <w:rPr>
          <w:rFonts w:hint="eastAsia"/>
        </w:rPr>
        <w:t>訊號之間的關係可能因當前肢體角度的不同而改變。有文獻試著使用</w:t>
      </w:r>
      <w:r w:rsidRPr="004961F5">
        <w:rPr>
          <w:rFonts w:hint="eastAsia"/>
        </w:rPr>
        <w:t>隱馬爾可夫模型</w:t>
      </w:r>
      <w:r>
        <w:rPr>
          <w:rFonts w:hint="eastAsia"/>
        </w:rPr>
        <w:t>（</w:t>
      </w:r>
      <w:r w:rsidRPr="004961F5">
        <w:t>Hidden Markov model</w:t>
      </w:r>
      <w:r>
        <w:rPr>
          <w:rFonts w:hint="eastAsia"/>
        </w:rPr>
        <w:t>，</w:t>
      </w:r>
      <w:r>
        <w:rPr>
          <w:rFonts w:hint="eastAsia"/>
        </w:rPr>
        <w:t>HMM</w:t>
      </w:r>
      <w:r>
        <w:rPr>
          <w:rFonts w:hint="eastAsia"/>
        </w:rPr>
        <w:t>）</w:t>
      </w:r>
      <w:r>
        <w:fldChar w:fldCharType="begin"/>
      </w:r>
      <w:r w:rsidR="00B40467">
        <w:instrText xml:space="preserve"> ADDIN ZOTERO_ITEM CSL_CITATION {"citationID":"pY4IdyMp","properties":{"formattedCitation":"[25]","plainCitation":"[25]","noteIndex":0},"citationItems":[{"id":"MbV2BDGR/nKpDe1vg","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B40467" w:rsidRPr="00B40467">
        <w:t>[25]</w:t>
      </w:r>
      <w:r>
        <w:fldChar w:fldCharType="end"/>
      </w:r>
      <w:r>
        <w:rPr>
          <w:rFonts w:hint="eastAsia"/>
        </w:rPr>
        <w:t>以及</w:t>
      </w:r>
      <w:r w:rsidRPr="00C8607F">
        <w:rPr>
          <w:rFonts w:hint="eastAsia"/>
        </w:rPr>
        <w:t>外部輸入非線性自動迴歸模型</w:t>
      </w:r>
      <w:r>
        <w:rPr>
          <w:rFonts w:hint="eastAsia"/>
        </w:rPr>
        <w:t>（</w:t>
      </w:r>
      <w:r w:rsidRPr="00C8607F">
        <w:t>Nonlinear Autoregressive with Exogenous Input Model</w:t>
      </w:r>
      <w:r>
        <w:rPr>
          <w:rFonts w:hint="eastAsia"/>
        </w:rPr>
        <w:t>，</w:t>
      </w:r>
      <w:r>
        <w:rPr>
          <w:rFonts w:hint="eastAsia"/>
        </w:rPr>
        <w:t>NARX</w:t>
      </w:r>
      <w:r w:rsidRPr="00C8607F">
        <w:rPr>
          <w:rFonts w:hint="eastAsia"/>
        </w:rPr>
        <w:t>）</w:t>
      </w:r>
      <w:r>
        <w:fldChar w:fldCharType="begin"/>
      </w:r>
      <w:r w:rsidR="00B40467">
        <w:instrText xml:space="preserve"> ADDIN ZOTERO_ITEM CSL_CITATION {"citationID":"rbcKRped","properties":{"formattedCitation":"[34]","plainCitation":"[34]","noteIndex":0},"citationItems":[{"id":"MbV2BDGR/1d0SbvRo","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fldChar w:fldCharType="separate"/>
      </w:r>
      <w:r w:rsidR="00B40467" w:rsidRPr="00B40467">
        <w:t>[34]</w:t>
      </w:r>
      <w:r>
        <w:fldChar w:fldCharType="end"/>
      </w:r>
      <w:r>
        <w:rPr>
          <w:rFonts w:hint="eastAsia"/>
        </w:rPr>
        <w:t>。</w:t>
      </w:r>
      <w:r>
        <w:rPr>
          <w:rFonts w:hint="eastAsia"/>
        </w:rPr>
        <w:t>HMM</w:t>
      </w:r>
      <w:r>
        <w:rPr>
          <w:rFonts w:hint="eastAsia"/>
        </w:rPr>
        <w:t>試</w:t>
      </w:r>
      <w:r>
        <w:rPr>
          <w:rFonts w:hint="eastAsia"/>
        </w:rPr>
        <w:lastRenderedPageBreak/>
        <w:t>著建構隱藏的狀態鏈以及其對應的估測值；</w:t>
      </w:r>
      <w:r>
        <w:rPr>
          <w:rFonts w:hint="eastAsia"/>
        </w:rPr>
        <w:t>NARX</w:t>
      </w:r>
      <w:r>
        <w:rPr>
          <w:rFonts w:hint="eastAsia"/>
        </w:rPr>
        <w:t>利用過去的模型輸出以及輸入值來估測下一個輸出值。類神經網路中，</w:t>
      </w:r>
      <w:r w:rsidRPr="00FF66B3">
        <w:rPr>
          <w:rFonts w:hint="eastAsia"/>
        </w:rPr>
        <w:t>遞歸神經網絡</w:t>
      </w:r>
      <w:r>
        <w:rPr>
          <w:rFonts w:hint="eastAsia"/>
        </w:rPr>
        <w:t>（</w:t>
      </w:r>
      <w:r w:rsidRPr="00FF66B3">
        <w:t>Recurrent neural network</w:t>
      </w:r>
      <w:r>
        <w:rPr>
          <w:rFonts w:hint="eastAsia"/>
        </w:rPr>
        <w:t>，</w:t>
      </w:r>
      <w:r>
        <w:rPr>
          <w:rFonts w:hint="eastAsia"/>
        </w:rPr>
        <w:t>RNN</w:t>
      </w:r>
      <w:r>
        <w:rPr>
          <w:rFonts w:hint="eastAsia"/>
        </w:rPr>
        <w:t>）能夠在類神經網路內部儲存訊息，以達到和</w:t>
      </w:r>
      <w:r>
        <w:rPr>
          <w:rFonts w:hint="eastAsia"/>
        </w:rPr>
        <w:t>HMM</w:t>
      </w:r>
      <w:r>
        <w:rPr>
          <w:rFonts w:hint="eastAsia"/>
        </w:rPr>
        <w:t>與</w:t>
      </w:r>
      <w:r>
        <w:rPr>
          <w:rFonts w:hint="eastAsia"/>
        </w:rPr>
        <w:t>NARX</w:t>
      </w:r>
      <w:r>
        <w:rPr>
          <w:rFonts w:hint="eastAsia"/>
        </w:rPr>
        <w:t>類似的成效。本論文使用的</w:t>
      </w:r>
      <w:r>
        <w:rPr>
          <w:rFonts w:hint="eastAsia"/>
        </w:rPr>
        <w:t>RNN</w:t>
      </w:r>
      <w:r>
        <w:rPr>
          <w:rFonts w:hint="eastAsia"/>
        </w:rPr>
        <w:t>架構為</w:t>
      </w:r>
      <w:r w:rsidRPr="00582620">
        <w:rPr>
          <w:rFonts w:hint="eastAsia"/>
        </w:rPr>
        <w:t>長短期記憶</w:t>
      </w:r>
      <w:r>
        <w:rPr>
          <w:rFonts w:hint="eastAsia"/>
        </w:rPr>
        <w:t>類神經網路（</w:t>
      </w:r>
      <w:r>
        <w:rPr>
          <w:rStyle w:val="langwithname"/>
          <w:lang w:val="en"/>
        </w:rPr>
        <w:t>Long Short-Term Memory</w:t>
      </w:r>
      <w:r>
        <w:rPr>
          <w:rStyle w:val="langwithname"/>
          <w:rFonts w:hint="eastAsia"/>
          <w:lang w:val="en"/>
        </w:rPr>
        <w:t>，</w:t>
      </w:r>
      <w:r>
        <w:rPr>
          <w:rStyle w:val="langwithname"/>
          <w:rFonts w:hint="eastAsia"/>
          <w:lang w:val="en"/>
        </w:rPr>
        <w:t>LSTM</w:t>
      </w:r>
      <w:r>
        <w:rPr>
          <w:rFonts w:hint="eastAsia"/>
        </w:rPr>
        <w:t>）。</w:t>
      </w:r>
    </w:p>
    <w:p w14:paraId="74CB9370" w14:textId="4CB0BA30" w:rsidR="00236A17" w:rsidRDefault="00236A17" w:rsidP="005B0131">
      <w:pPr>
        <w:wordWrap/>
      </w:pPr>
      <w:r>
        <w:rPr>
          <w:rFonts w:hint="eastAsia"/>
        </w:rPr>
        <w:t>實驗中我們評估四通道與六通道</w:t>
      </w:r>
      <w:r>
        <w:t>sEMG</w:t>
      </w:r>
      <w:r>
        <w:rPr>
          <w:rFonts w:hint="eastAsia"/>
        </w:rPr>
        <w:t>中，訊號分離演算法對於手腕角度結果的影響。在四通道</w:t>
      </w:r>
      <w:r>
        <w:t>sEMG</w:t>
      </w:r>
      <w:r>
        <w:rPr>
          <w:rFonts w:hint="eastAsia"/>
        </w:rPr>
        <w:t>中，訊號分離演算法對於估測準確率（以</w:t>
      </w:r>
      <w:r>
        <w:t>RMSE</w:t>
      </w:r>
      <w:r>
        <w:rPr>
          <w:rFonts w:hint="eastAsia"/>
        </w:rPr>
        <w:t>量化）有</w:t>
      </w:r>
      <w:r>
        <w:t>10~</w:t>
      </w:r>
      <w:r w:rsidR="00DA0309">
        <w:t>2</w:t>
      </w:r>
      <w:r>
        <w:t>0%</w:t>
      </w:r>
      <w:r>
        <w:rPr>
          <w:rFonts w:hint="eastAsia"/>
        </w:rPr>
        <w:t>的提升；在六通道</w:t>
      </w:r>
      <w:r>
        <w:t>sEMG</w:t>
      </w:r>
      <w:r>
        <w:rPr>
          <w:rFonts w:hint="eastAsia"/>
        </w:rPr>
        <w:t>中，訊號分離演算法對於估測準確率有</w:t>
      </w:r>
      <w:r w:rsidR="00DA0309">
        <w:t>9</w:t>
      </w:r>
      <w:r>
        <w:t>~</w:t>
      </w:r>
      <w:r w:rsidR="00DA0309">
        <w:t>16</w:t>
      </w:r>
      <w:r>
        <w:t>%</w:t>
      </w:r>
      <w:r>
        <w:rPr>
          <w:rFonts w:hint="eastAsia"/>
        </w:rPr>
        <w:t>的提升。在兩種硬體組態下，</w:t>
      </w:r>
      <w:r>
        <w:rPr>
          <w:rFonts w:hint="eastAsia"/>
        </w:rPr>
        <w:t>T</w:t>
      </w:r>
      <w:r>
        <w:t>DSEP</w:t>
      </w:r>
      <w:r>
        <w:rPr>
          <w:rFonts w:hint="eastAsia"/>
        </w:rPr>
        <w:t>與</w:t>
      </w:r>
      <w:r>
        <w:t>nICA</w:t>
      </w:r>
      <w:r>
        <w:rPr>
          <w:rFonts w:hint="eastAsia"/>
        </w:rPr>
        <w:t>皆能對估測準確率有所幫助，其中</w:t>
      </w:r>
      <w:r>
        <w:t>TDSEP</w:t>
      </w:r>
      <w:r>
        <w:rPr>
          <w:rFonts w:hint="eastAsia"/>
        </w:rPr>
        <w:t>對於估測準確率的改善較</w:t>
      </w:r>
      <w:r>
        <w:t>nICA</w:t>
      </w:r>
      <w:r>
        <w:rPr>
          <w:rFonts w:hint="eastAsia"/>
        </w:rPr>
        <w:t>好一些。透過實驗我們也發現，四通道</w:t>
      </w:r>
      <w:r>
        <w:t>sEMG</w:t>
      </w:r>
      <w:r>
        <w:rPr>
          <w:rFonts w:hint="eastAsia"/>
        </w:rPr>
        <w:t>中，估測效果對於電極放置的敏感度高，估測結果差異大。實際應用中，我們建議使用六通道</w:t>
      </w:r>
      <w:r>
        <w:t>sEMG</w:t>
      </w:r>
      <w:r>
        <w:rPr>
          <w:rFonts w:hint="eastAsia"/>
        </w:rPr>
        <w:t>配合</w:t>
      </w:r>
      <w:r>
        <w:rPr>
          <w:rFonts w:hint="eastAsia"/>
        </w:rPr>
        <w:t>T</w:t>
      </w:r>
      <w:r>
        <w:t>DSEP</w:t>
      </w:r>
      <w:r>
        <w:rPr>
          <w:rFonts w:hint="eastAsia"/>
        </w:rPr>
        <w:t>訊號分離。</w:t>
      </w:r>
    </w:p>
    <w:p w14:paraId="6CBD1A75" w14:textId="77777777" w:rsidR="00236A17" w:rsidRPr="00236A17" w:rsidRDefault="00236A17" w:rsidP="005B0131">
      <w:pPr>
        <w:wordWrap/>
      </w:pPr>
    </w:p>
    <w:p w14:paraId="502DCAB7" w14:textId="61B921B6" w:rsidR="00854368" w:rsidRDefault="00CB25AC" w:rsidP="005B0131">
      <w:pPr>
        <w:pStyle w:val="Heading2"/>
        <w:spacing w:line="360" w:lineRule="auto"/>
      </w:pPr>
      <w:r>
        <w:rPr>
          <w:rFonts w:hint="eastAsia"/>
        </w:rPr>
        <w:t xml:space="preserve">　</w:t>
      </w:r>
      <w:bookmarkStart w:id="48" w:name="_Toc528338393"/>
      <w:bookmarkStart w:id="49" w:name="_Toc536370927"/>
      <w:r w:rsidRPr="00E73EEA">
        <w:t>論文架構</w:t>
      </w:r>
      <w:bookmarkEnd w:id="48"/>
      <w:bookmarkEnd w:id="49"/>
    </w:p>
    <w:p w14:paraId="0A000C2C" w14:textId="40CFEA27" w:rsidR="00533E3A" w:rsidRPr="006C65AE" w:rsidRDefault="006C65AE" w:rsidP="005B0131">
      <w:pPr>
        <w:wordWrap/>
      </w:pPr>
      <w:r>
        <w:rPr>
          <w:rFonts w:hint="eastAsia"/>
        </w:rPr>
        <w:t>本論文共分成五章</w:t>
      </w:r>
      <w:r w:rsidR="006E4BB4">
        <w:rPr>
          <w:rFonts w:hint="eastAsia"/>
        </w:rPr>
        <w:t>。</w:t>
      </w:r>
      <w:r>
        <w:rPr>
          <w:rFonts w:hint="eastAsia"/>
        </w:rPr>
        <w:t>第一章介紹研究動機與論文架構</w:t>
      </w:r>
      <w:r w:rsidR="00B05F1C">
        <w:rPr>
          <w:rFonts w:hint="eastAsia"/>
        </w:rPr>
        <w:t>。</w:t>
      </w:r>
      <w:r w:rsidR="00EF59ED">
        <w:rPr>
          <w:rFonts w:hint="eastAsia"/>
        </w:rPr>
        <w:t>第二章介紹</w:t>
      </w:r>
      <w:r w:rsidR="005C79ED">
        <w:rPr>
          <w:rFonts w:hint="eastAsia"/>
        </w:rPr>
        <w:t>肌電訊號</w:t>
      </w:r>
      <w:r w:rsidR="00836231">
        <w:rPr>
          <w:rFonts w:hint="eastAsia"/>
        </w:rPr>
        <w:t>量測</w:t>
      </w:r>
      <w:r w:rsidR="00533E3A">
        <w:rPr>
          <w:rFonts w:hint="eastAsia"/>
        </w:rPr>
        <w:t>、手腕角度估測</w:t>
      </w:r>
      <w:r w:rsidR="00B05F1C">
        <w:rPr>
          <w:rFonts w:hint="eastAsia"/>
        </w:rPr>
        <w:t>相關文獻</w:t>
      </w:r>
      <w:r w:rsidR="00A52017">
        <w:rPr>
          <w:rFonts w:hint="eastAsia"/>
        </w:rPr>
        <w:t>，</w:t>
      </w:r>
      <w:r w:rsidR="00B05F1C">
        <w:rPr>
          <w:rFonts w:hint="eastAsia"/>
        </w:rPr>
        <w:t>以及論文中</w:t>
      </w:r>
      <w:r w:rsidR="00CB6DCD">
        <w:rPr>
          <w:rFonts w:hint="eastAsia"/>
        </w:rPr>
        <w:t>使用的</w:t>
      </w:r>
      <w:r w:rsidR="00B05F1C">
        <w:rPr>
          <w:rFonts w:hint="eastAsia"/>
        </w:rPr>
        <w:t>訊號處理演算法以及手腕角度估測用類神經網路架構。第三章分析訊號</w:t>
      </w:r>
      <w:r w:rsidR="00647922">
        <w:rPr>
          <w:rFonts w:hint="eastAsia"/>
        </w:rPr>
        <w:t>分離演算法在表面式</w:t>
      </w:r>
      <w:r w:rsidR="00647922">
        <w:t>EMG</w:t>
      </w:r>
      <w:r w:rsidR="00A54C1E">
        <w:rPr>
          <w:rFonts w:hint="eastAsia"/>
        </w:rPr>
        <w:t>訊號中的</w:t>
      </w:r>
      <w:r w:rsidR="007072D0">
        <w:rPr>
          <w:rFonts w:hint="eastAsia"/>
        </w:rPr>
        <w:t>使用，</w:t>
      </w:r>
      <w:r w:rsidR="00D80446">
        <w:rPr>
          <w:rFonts w:hint="eastAsia"/>
        </w:rPr>
        <w:t>並介紹實驗</w:t>
      </w:r>
      <w:r w:rsidR="003C2578">
        <w:rPr>
          <w:rFonts w:hint="eastAsia"/>
        </w:rPr>
        <w:t>中硬體組態與演算法參數。第四章介紹</w:t>
      </w:r>
      <w:r w:rsidR="00BD669D">
        <w:rPr>
          <w:rFonts w:hint="eastAsia"/>
        </w:rPr>
        <w:t>手腕估測系統軟硬體架構及實驗流程，</w:t>
      </w:r>
      <w:r w:rsidR="00770BEB">
        <w:rPr>
          <w:rFonts w:hint="eastAsia"/>
        </w:rPr>
        <w:t>最後呈現並</w:t>
      </w:r>
      <w:r w:rsidR="00AC697E">
        <w:rPr>
          <w:rFonts w:hint="eastAsia"/>
        </w:rPr>
        <w:t>分析</w:t>
      </w:r>
      <w:r w:rsidR="00BD669D">
        <w:rPr>
          <w:rFonts w:hint="eastAsia"/>
        </w:rPr>
        <w:t>實驗結果</w:t>
      </w:r>
      <w:r w:rsidR="00AA127E">
        <w:rPr>
          <w:rFonts w:hint="eastAsia"/>
        </w:rPr>
        <w:t>。第五章為本篇論文的結論以及未來研究上的展望。</w:t>
      </w:r>
    </w:p>
    <w:p w14:paraId="3F198E82" w14:textId="56D688D1" w:rsidR="00854368" w:rsidRDefault="007E29DA" w:rsidP="005B0131">
      <w:pPr>
        <w:pStyle w:val="Heading1"/>
      </w:pPr>
      <w:bookmarkStart w:id="50" w:name="_Toc528338394"/>
      <w:bookmarkStart w:id="51" w:name="_Toc536370928"/>
      <w:r w:rsidRPr="00E73EEA">
        <w:lastRenderedPageBreak/>
        <w:t>研究背景</w:t>
      </w:r>
      <w:bookmarkEnd w:id="50"/>
      <w:bookmarkEnd w:id="51"/>
      <w:r>
        <w:rPr>
          <w:rFonts w:hint="eastAsia"/>
        </w:rPr>
        <w:t xml:space="preserve">　</w:t>
      </w:r>
    </w:p>
    <w:p w14:paraId="7FD2CCE1" w14:textId="4B57BEE4" w:rsidR="00F2565B" w:rsidRDefault="00F2565B" w:rsidP="005B0131">
      <w:pPr>
        <w:wordWrap/>
      </w:pPr>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5B0131">
      <w:pPr>
        <w:wordWrap/>
      </w:pPr>
    </w:p>
    <w:p w14:paraId="5024B46C" w14:textId="4EE23A32" w:rsidR="00BC0249" w:rsidRPr="00E73EEA" w:rsidRDefault="00D1606A" w:rsidP="005B0131">
      <w:pPr>
        <w:pStyle w:val="Heading2"/>
      </w:pPr>
      <w:r>
        <w:rPr>
          <w:rFonts w:hint="eastAsia"/>
        </w:rPr>
        <w:t xml:space="preserve"> </w:t>
      </w:r>
      <w:bookmarkStart w:id="52" w:name="_Toc528338395"/>
      <w:bookmarkStart w:id="53" w:name="_Toc536370929"/>
      <w:r>
        <w:rPr>
          <w:rFonts w:hint="eastAsia"/>
        </w:rPr>
        <w:t>肌電訊號</w:t>
      </w:r>
      <w:bookmarkEnd w:id="52"/>
      <w:bookmarkEnd w:id="53"/>
    </w:p>
    <w:p w14:paraId="728567D0" w14:textId="1E83BE3F" w:rsidR="007444A8" w:rsidRDefault="00BC0249" w:rsidP="005B0131">
      <w:pPr>
        <w:wordWrap/>
      </w:pPr>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B40467">
        <w:instrText xml:space="preserve"> ADDIN ZOTERO_ITEM CSL_CITATION {"citationID":"H0SPO7z9","properties":{"formattedCitation":"[28]","plainCitation":"[28]","noteIndex":0},"citationItems":[{"id":"MbV2BDGR/pr7uKW3A","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006E216C">
        <w:fldChar w:fldCharType="separate"/>
      </w:r>
      <w:r w:rsidR="00B40467" w:rsidRPr="00B40467">
        <w:t>[28]</w:t>
      </w:r>
      <w:r w:rsidR="006E216C">
        <w:fldChar w:fldCharType="end"/>
      </w:r>
      <w:r w:rsidRPr="00E73EEA">
        <w:t>。</w:t>
      </w:r>
    </w:p>
    <w:p w14:paraId="55C5CBA7" w14:textId="38DE2613" w:rsidR="00BC0249" w:rsidRPr="00E73EEA" w:rsidRDefault="00BC0249" w:rsidP="005B0131">
      <w:pPr>
        <w:wordWrap/>
      </w:pPr>
      <w:r w:rsidRPr="00E73EEA">
        <w:t>由於來源的複雜性，肌電訊號為高斯</w:t>
      </w:r>
      <w:r w:rsidR="00292C32">
        <w:t>分佈</w:t>
      </w:r>
      <w:r w:rsidRPr="00E73EEA">
        <w:t>，大小通常為數毫伏</w:t>
      </w:r>
      <w:r w:rsidRPr="00E73EEA">
        <w:fldChar w:fldCharType="begin"/>
      </w:r>
      <w:r w:rsidR="00B40467">
        <w:instrText xml:space="preserve"> ADDIN ZOTERO_ITEM CSL_CITATION {"citationID":"SQKLspZz","properties":{"formattedCitation":"[28]","plainCitation":"[28]","noteIndex":0},"citationItems":[{"id":"MbV2BDGR/pr7uKW3A","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B40467" w:rsidRPr="00B40467">
        <w:t>[28]</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bookmarkStart w:id="54" w:name="OLE_LINK4"/>
      <w:bookmarkStart w:id="55" w:name="OLE_LINK5"/>
      <w:bookmarkStart w:id="56" w:name="OLE_LINK6"/>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w:t>
      </w:r>
      <w:bookmarkEnd w:id="54"/>
      <w:bookmarkEnd w:id="55"/>
      <w:bookmarkEnd w:id="56"/>
      <w:r w:rsidR="001B200A">
        <w:rPr>
          <w:rFonts w:hint="eastAsia"/>
        </w:rPr>
        <w:t>解析度</w:t>
      </w:r>
      <w:r w:rsidR="00B455A5">
        <w:rPr>
          <w:rFonts w:hint="eastAsia"/>
        </w:rPr>
        <w:t>建議在</w:t>
      </w:r>
      <w:r w:rsidR="000E1BC1">
        <w:rPr>
          <w:rFonts w:hint="eastAsia"/>
        </w:rPr>
        <w:t>12</w:t>
      </w:r>
      <w:r w:rsidR="009A787B">
        <w:rPr>
          <w:rFonts w:hint="eastAsia"/>
        </w:rPr>
        <w:t>位元以上</w:t>
      </w:r>
      <w:r w:rsidR="00EB3A57">
        <w:fldChar w:fldCharType="begin"/>
      </w:r>
      <w:r w:rsidR="00B40467">
        <w:instrText xml:space="preserve"> ADDIN ZOTERO_ITEM CSL_CITATION {"citationID":"jXDYpCEU","properties":{"formattedCitation":"[35]","plainCitation":"[35]","noteIndex":0},"citationItems":[{"id":"MbV2BDGR/BhgFCI1g","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B40467" w:rsidRPr="00B40467">
        <w:t>[35]</w:t>
      </w:r>
      <w:r w:rsidR="00EB3A57">
        <w:fldChar w:fldCharType="end"/>
      </w:r>
      <w:r w:rsidR="009A787B">
        <w:rPr>
          <w:rFonts w:hint="eastAsia"/>
        </w:rPr>
        <w:t>。</w:t>
      </w:r>
    </w:p>
    <w:p w14:paraId="3B5D35C8" w14:textId="77777777" w:rsidR="00971466" w:rsidRPr="00E73EEA" w:rsidRDefault="00971466" w:rsidP="00590C9D">
      <w:pPr>
        <w:pStyle w:val="Caption"/>
      </w:pPr>
      <w:r w:rsidRPr="00E73EEA">
        <w:rPr>
          <w:noProof/>
        </w:rPr>
        <w:drawing>
          <wp:inline distT="0" distB="0" distL="0" distR="0" wp14:anchorId="4B2CCC30" wp14:editId="1CC1938D">
            <wp:extent cx="3589361" cy="2740824"/>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34877" cy="2775580"/>
                    </a:xfrm>
                    <a:prstGeom prst="rect">
                      <a:avLst/>
                    </a:prstGeom>
                    <a:noFill/>
                    <a:ln>
                      <a:noFill/>
                    </a:ln>
                  </pic:spPr>
                </pic:pic>
              </a:graphicData>
            </a:graphic>
          </wp:inline>
        </w:drawing>
      </w:r>
    </w:p>
    <w:p w14:paraId="7DBBE420" w14:textId="767AB6FB" w:rsidR="00051F37" w:rsidRDefault="00971466" w:rsidP="005B0131">
      <w:pPr>
        <w:wordWrap/>
        <w:spacing w:line="240" w:lineRule="auto"/>
        <w:jc w:val="center"/>
      </w:pPr>
      <w:bookmarkStart w:id="57" w:name="_Toc527937690"/>
      <w:bookmarkStart w:id="58" w:name="_Toc528095165"/>
      <w:bookmarkStart w:id="59" w:name="_Toc528170278"/>
      <w:bookmarkStart w:id="60" w:name="_Toc536370978"/>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F86BBA">
        <w:rPr>
          <w:noProof/>
        </w:rPr>
        <w:t>1</w:t>
      </w:r>
      <w:r w:rsidRPr="00E73EEA">
        <w:fldChar w:fldCharType="end"/>
      </w:r>
      <w:r w:rsidR="000F63E8">
        <w:t>：</w:t>
      </w:r>
      <w:r w:rsidRPr="00E73EEA">
        <w:t>人體動作控制機制示意圖</w:t>
      </w:r>
      <w:bookmarkEnd w:id="57"/>
      <w:bookmarkEnd w:id="58"/>
      <w:bookmarkEnd w:id="59"/>
      <w:bookmarkEnd w:id="60"/>
    </w:p>
    <w:p w14:paraId="4C6A9866" w14:textId="3EDE1165" w:rsidR="00051F37" w:rsidRDefault="00234B30" w:rsidP="005B0131">
      <w:pPr>
        <w:wordWrap/>
        <w:spacing w:line="240" w:lineRule="auto"/>
        <w:jc w:val="center"/>
      </w:pPr>
      <w:r>
        <w:rPr>
          <w:rFonts w:hint="eastAsia"/>
        </w:rPr>
        <w:t>節錄</w:t>
      </w:r>
      <w:r w:rsidR="00051F37">
        <w:rPr>
          <w:rFonts w:hint="eastAsia"/>
        </w:rPr>
        <w:t>自</w:t>
      </w:r>
      <w:r w:rsidR="00051F37">
        <w:fldChar w:fldCharType="begin"/>
      </w:r>
      <w:r w:rsidR="00B40467">
        <w:instrText xml:space="preserve"> ADDIN ZOTERO_ITEM CSL_CITATION {"citationID":"XdRBsihF","properties":{"formattedCitation":"[28]","plainCitation":"[28]","noteIndex":0},"citationItems":[{"id":"MbV2BDGR/pr7uKW3A","uris":["http://zotero.org/users/local/Jg4Thzek/items/9JK6XFMV"],"uri":["http://zotero.org/users/local/Jg4Thzek/items/9JK6XFMV"],"itemData":{"id":"51ppcy75/Kap6Uof9","type":"book","title":"Electromyography: Physiology, Engineering, and Non-Invasive Applications","publisher":"Wiley-IEEE Press","author":[{"literal":"Roberto Merletti"},{"literal":"Philip J. Parker"}],"issued":{"date-parts":[["2004"]]}}}],"schema":"https://github.com/citation-style-language/schema/raw/master/csl-citation.json"} </w:instrText>
      </w:r>
      <w:r w:rsidR="00051F37">
        <w:fldChar w:fldCharType="separate"/>
      </w:r>
      <w:r w:rsidR="00B40467" w:rsidRPr="00B40467">
        <w:t>[28]</w:t>
      </w:r>
      <w:r w:rsidR="00051F37">
        <w:fldChar w:fldCharType="end"/>
      </w:r>
    </w:p>
    <w:p w14:paraId="086B34F0" w14:textId="065087F4" w:rsidR="00051F37" w:rsidRPr="00051F37" w:rsidRDefault="00051F37" w:rsidP="005B0131">
      <w:pPr>
        <w:wordWrap/>
        <w:jc w:val="center"/>
      </w:pPr>
    </w:p>
    <w:p w14:paraId="5D150D31" w14:textId="1006B790" w:rsidR="00854368" w:rsidRPr="00E73EEA" w:rsidRDefault="007124D0" w:rsidP="005B0131">
      <w:pPr>
        <w:pStyle w:val="Heading3"/>
        <w:wordWrap/>
      </w:pPr>
      <w:r w:rsidRPr="00436064">
        <w:rPr>
          <w:rFonts w:hint="eastAsia"/>
        </w:rPr>
        <w:lastRenderedPageBreak/>
        <w:t xml:space="preserve"> </w:t>
      </w:r>
      <w:bookmarkStart w:id="61" w:name="_Toc528338396"/>
      <w:bookmarkStart w:id="62" w:name="_Toc536370930"/>
      <w:r w:rsidRPr="00436064">
        <w:t>肌</w:t>
      </w:r>
      <w:r w:rsidRPr="00E73EEA">
        <w:t>電訊號量測</w:t>
      </w:r>
      <w:bookmarkEnd w:id="61"/>
      <w:bookmarkEnd w:id="62"/>
    </w:p>
    <w:p w14:paraId="0EFDBBA9" w14:textId="77777777" w:rsidR="006F6535" w:rsidRPr="00E73EEA" w:rsidRDefault="006F6535" w:rsidP="005B0131">
      <w:pPr>
        <w:wordWrap/>
      </w:pPr>
      <w:r w:rsidRPr="00E73EEA">
        <w:t>肌電訊號量測（</w:t>
      </w:r>
      <w:r w:rsidRPr="00E73EEA">
        <w:t>Electromyography</w:t>
      </w:r>
      <w:r w:rsidRPr="00E73EEA">
        <w:t>，</w:t>
      </w:r>
      <w:r w:rsidRPr="00E73EEA">
        <w:t>EMG</w:t>
      </w:r>
      <w:r w:rsidRPr="00E73EEA">
        <w:t>）泛指量測肌肉收縮時產生的肌電信號的各種方法。</w:t>
      </w:r>
    </w:p>
    <w:p w14:paraId="37150049" w14:textId="7F61F3CA" w:rsidR="006F6535" w:rsidRPr="00E73EEA" w:rsidRDefault="00131F95" w:rsidP="005B0131">
      <w:pPr>
        <w:wordWrap/>
      </w:pPr>
      <w:r w:rsidRPr="00E73EEA">
        <w:t>早在二十世紀初期，科學家便發現肌肉張力伴隨著</w:t>
      </w:r>
      <w:r w:rsidRPr="00E73EEA">
        <w:t>EMG</w:t>
      </w:r>
      <w:r w:rsidRPr="00E73EEA">
        <w:t>訊號的活動強度增強而增加，並依此研究人體構造</w:t>
      </w:r>
      <w:r>
        <w:fldChar w:fldCharType="begin"/>
      </w:r>
      <w:r w:rsidR="00B40467">
        <w:instrText xml:space="preserve"> ADDIN ZOTERO_ITEM CSL_CITATION {"citationID":"juyD1Rdr","properties":{"formattedCitation":"[1]","plainCitation":"[1]","noteIndex":0},"citationItems":[{"id":"MbV2BDGR/1UCK3Bqm","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fldChar w:fldCharType="separate"/>
      </w:r>
      <w:r w:rsidR="00B40467" w:rsidRPr="00B40467">
        <w:t>[1]</w:t>
      </w:r>
      <w:r>
        <w:fldChar w:fldCharType="end"/>
      </w:r>
      <w:r w:rsidRPr="00E73EEA">
        <w:t>。現在的</w:t>
      </w:r>
      <w:r w:rsidRPr="00E73EEA">
        <w:t>EMG</w:t>
      </w:r>
      <w:r w:rsidRPr="00E73EEA">
        <w:t>訊號分析應用包括步態分析</w:t>
      </w:r>
      <w:r>
        <w:fldChar w:fldCharType="begin"/>
      </w:r>
      <w:r w:rsidR="00B40467">
        <w:instrText xml:space="preserve"> ADDIN ZOTERO_ITEM CSL_CITATION {"citationID":"0rcWyeKy","properties":{"formattedCitation":"[2]","plainCitation":"[2]","noteIndex":0},"citationItems":[{"id":"MbV2BDGR/mrmoYgC2","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fldChar w:fldCharType="separate"/>
      </w:r>
      <w:r w:rsidR="00B40467" w:rsidRPr="00B40467">
        <w:t>[2]</w:t>
      </w:r>
      <w:r>
        <w:fldChar w:fldCharType="end"/>
      </w:r>
      <w:r w:rsidRPr="00E73EEA">
        <w:t>、疲勞分析</w:t>
      </w:r>
      <w:r w:rsidRPr="00E73EEA">
        <w:fldChar w:fldCharType="begin"/>
      </w:r>
      <w:r w:rsidR="00B40467">
        <w:instrText xml:space="preserve"> ADDIN ZOTERO_ITEM CSL_CITATION {"citationID":"YmYm9C1A","properties":{"formattedCitation":"[3]","plainCitation":"[3]","noteIndex":0},"citationItems":[{"id":"MbV2BDGR/HaT4lDpv","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B40467" w:rsidRPr="00B40467">
        <w:t>[3]</w:t>
      </w:r>
      <w:r w:rsidRPr="00E73EEA">
        <w:fldChar w:fldCharType="end"/>
      </w:r>
      <w:r w:rsidRPr="00E73EEA">
        <w:t>、運動神經細胞疾病診治</w:t>
      </w:r>
      <w:r w:rsidRPr="00E73EEA">
        <w:fldChar w:fldCharType="begin"/>
      </w:r>
      <w:r w:rsidR="00B40467">
        <w:instrText xml:space="preserve"> ADDIN ZOTERO_ITEM CSL_CITATION {"citationID":"xXFCENuT","properties":{"formattedCitation":"[36]","plainCitation":"[36]","noteIndex":0},"citationItems":[{"id":"MbV2BDGR/hFqPEX3p","uris":["http://zotero.org/users/local/l5zLMfmU/items/4N3WA263"],"uri":["http://zotero.org/users/local/l5zLMfmU/items/4N3WA263"],"itemData":{"id":159,"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B40467" w:rsidRPr="00B40467">
        <w:t>[36]</w:t>
      </w:r>
      <w:r w:rsidRPr="00E73EEA">
        <w:fldChar w:fldCharType="end"/>
      </w:r>
      <w:r w:rsidRPr="00E73EEA">
        <w:t>和義肢控制</w:t>
      </w:r>
      <w:r w:rsidRPr="00E73EEA">
        <w:fldChar w:fldCharType="begin"/>
      </w:r>
      <w:r w:rsidR="00B40467">
        <w:instrText xml:space="preserve"> ADDIN ZOTERO_ITEM CSL_CITATION {"citationID":"srwvWwkb","properties":{"formattedCitation":"[5]\\uc0\\u8211{}[9]","plainCitation":"[5]–[9]","noteIndex":0},"citationItems":[{"id":"MbV2BDGR/5TGwthan","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MbV2BDGR/Izgn2CHv","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MbV2BDGR/QzcclW8t","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MbV2BDGR/wK0gj9gR","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3210F3" w:rsidRPr="003210F3">
        <w:t>[5</w:t>
      </w:r>
      <w:r w:rsidR="003438DB">
        <w:t>–</w:t>
      </w:r>
      <w:r w:rsidR="003210F3" w:rsidRPr="003210F3">
        <w:t>9]</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B40467">
        <w:instrText xml:space="preserve"> ADDIN ZOTERO_ITEM CSL_CITATION {"citationID":"ylWPOzfS","properties":{"formattedCitation":"[37]","plainCitation":"[37]","noteIndex":0},"citationItems":[{"id":"MbV2BDGR/RHehJ3bD","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B40467" w:rsidRPr="00B40467">
        <w:t>[37]</w:t>
      </w:r>
      <w:r w:rsidRPr="00E73EEA">
        <w:fldChar w:fldCharType="end"/>
      </w:r>
      <w:r>
        <w:rPr>
          <w:rFonts w:hint="eastAsia"/>
        </w:rPr>
        <w:t>，</w:t>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B40467">
        <w:instrText xml:space="preserve"> ADDIN ZOTERO_ITEM CSL_CITATION {"citationID":"TY6LNl2q","properties":{"formattedCitation":"[28]","plainCitation":"[28]","noteIndex":0},"citationItems":[{"id":"MbV2BDGR/pr7uKW3A","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B40467" w:rsidRPr="00B40467">
        <w:t>[28]</w:t>
      </w:r>
      <w:r w:rsidRPr="00E73EEA">
        <w:fldChar w:fldCharType="end"/>
      </w:r>
      <w:r w:rsidRPr="00E73EEA">
        <w:t>。</w:t>
      </w:r>
    </w:p>
    <w:p w14:paraId="3BB8CBB5" w14:textId="61543118" w:rsidR="006F6535" w:rsidRDefault="006F6535" w:rsidP="005B0131">
      <w:pPr>
        <w:wordWrap/>
      </w:pPr>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B40467">
        <w:instrText xml:space="preserve"> ADDIN ZOTERO_ITEM CSL_CITATION {"citationID":"Z5jVNckd","properties":{"formattedCitation":"[14]","plainCitation":"[14]","noteIndex":0},"citationItems":[{"id":"MbV2BDGR/rrQEuOdw","uris":["http://zotero.org/users/local/Jg4Thzek/items/WYZ6K7TN"],"uri":["http://zotero.org/users/local/Jg4Thzek/items/WYZ6K7TN"],"itemData":{"id":"3EOUFaN0/YjiDwf8T","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B40467" w:rsidRPr="00B40467">
        <w:t>[14]</w:t>
      </w:r>
      <w:r w:rsidRPr="00E73EEA">
        <w:fldChar w:fldCharType="end"/>
      </w:r>
      <w:r w:rsidRPr="00E73EEA">
        <w:t>。一般應用上，表面式</w:t>
      </w:r>
      <w:r w:rsidRPr="00E73EEA">
        <w:t>EMG</w:t>
      </w:r>
      <w:r w:rsidRPr="00E73EEA">
        <w:t>的使用較為廣泛，也是此論文的研究重點。</w:t>
      </w:r>
    </w:p>
    <w:p w14:paraId="25DDF1CD" w14:textId="11A1F9B3" w:rsidR="0022668C" w:rsidRDefault="0022668C" w:rsidP="005B0131">
      <w:pPr>
        <w:wordWrap/>
        <w:rPr>
          <w:sz w:val="28"/>
          <w:szCs w:val="28"/>
        </w:rPr>
      </w:pPr>
    </w:p>
    <w:p w14:paraId="0DF51009" w14:textId="77777777" w:rsidR="0022668C" w:rsidRPr="00E73EEA" w:rsidRDefault="0022668C" w:rsidP="005B0131">
      <w:pPr>
        <w:wordWrap/>
        <w:rPr>
          <w:sz w:val="28"/>
          <w:szCs w:val="28"/>
        </w:rPr>
      </w:pPr>
    </w:p>
    <w:p w14:paraId="79C75DC1" w14:textId="66AB0425" w:rsidR="00971466" w:rsidRPr="00E73EEA" w:rsidRDefault="00576756" w:rsidP="005B0131">
      <w:pPr>
        <w:wordWrap/>
        <w:jc w:val="center"/>
      </w:pPr>
      <w:r>
        <w:rPr>
          <w:noProof/>
        </w:rPr>
        <w:drawing>
          <wp:inline distT="0" distB="0" distL="0" distR="0" wp14:anchorId="49CAF60D" wp14:editId="2CC0804E">
            <wp:extent cx="3227695" cy="20031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40373" cy="2010983"/>
                    </a:xfrm>
                    <a:prstGeom prst="rect">
                      <a:avLst/>
                    </a:prstGeom>
                  </pic:spPr>
                </pic:pic>
              </a:graphicData>
            </a:graphic>
          </wp:inline>
        </w:drawing>
      </w:r>
    </w:p>
    <w:p w14:paraId="4B64290B" w14:textId="21E00188" w:rsidR="00576756" w:rsidRDefault="00971466" w:rsidP="005B0131">
      <w:pPr>
        <w:wordWrap/>
        <w:spacing w:line="240" w:lineRule="auto"/>
        <w:jc w:val="center"/>
      </w:pPr>
      <w:bookmarkStart w:id="63" w:name="_Toc527937691"/>
      <w:bookmarkStart w:id="64" w:name="_Toc528095166"/>
      <w:bookmarkStart w:id="65" w:name="_Toc528170279"/>
      <w:bookmarkStart w:id="66" w:name="_Toc536370979"/>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F86BBA">
        <w:rPr>
          <w:noProof/>
        </w:rPr>
        <w:t>2</w:t>
      </w:r>
      <w:r w:rsidRPr="00E73EEA">
        <w:fldChar w:fldCharType="end"/>
      </w:r>
      <w:r w:rsidR="000F63E8">
        <w:t>：</w:t>
      </w:r>
      <w:r w:rsidRPr="00E73EEA">
        <w:t>侵入式</w:t>
      </w:r>
      <w:r w:rsidRPr="00E73EEA">
        <w:t>EMG</w:t>
      </w:r>
      <w:bookmarkEnd w:id="63"/>
      <w:bookmarkEnd w:id="64"/>
      <w:bookmarkEnd w:id="65"/>
      <w:bookmarkEnd w:id="66"/>
    </w:p>
    <w:p w14:paraId="791BA126" w14:textId="0AFCCF2D" w:rsidR="00576756" w:rsidRDefault="00234B30" w:rsidP="005B0131">
      <w:pPr>
        <w:wordWrap/>
        <w:spacing w:line="240" w:lineRule="auto"/>
        <w:jc w:val="center"/>
      </w:pPr>
      <w:r>
        <w:rPr>
          <w:rFonts w:hint="eastAsia"/>
        </w:rPr>
        <w:t>節錄</w:t>
      </w:r>
      <w:r w:rsidR="00576756">
        <w:rPr>
          <w:rFonts w:hint="eastAsia"/>
        </w:rPr>
        <w:t>自</w:t>
      </w:r>
      <w:r w:rsidR="00576756">
        <w:fldChar w:fldCharType="begin"/>
      </w:r>
      <w:r w:rsidR="00B40467">
        <w:instrText xml:space="preserve"> ADDIN ZOTERO_ITEM CSL_CITATION {"citationID":"RfNa0fnl","properties":{"formattedCitation":"[38]","plainCitation":"[38]","noteIndex":0},"citationItems":[{"id":"MbV2BDGR/okMiAY2h","uris":["http://zotero.org/users/local/Jg4Thzek/items/XZEI3AQQ"],"uri":["http://zotero.org/users/local/Jg4Thzek/items/XZEI3AQQ"],"itemData":{"id":1397,"type":"book","title":"Atlas of Pain Medicine Procedures","publisher":"McGraw-Hill Medical Publishing","author":[{"literal":"Sudhir Diwan"},{"literal":"Peter S. Staats"}],"issued":{"date-parts":[["2014"]]}}}],"schema":"https://github.com/citation-style-language/schema/raw/master/csl-citation.json"} </w:instrText>
      </w:r>
      <w:r w:rsidR="00576756">
        <w:fldChar w:fldCharType="separate"/>
      </w:r>
      <w:r w:rsidR="00B40467" w:rsidRPr="00B40467">
        <w:t>[38]</w:t>
      </w:r>
      <w:r w:rsidR="00576756">
        <w:fldChar w:fldCharType="end"/>
      </w:r>
    </w:p>
    <w:p w14:paraId="1F0D41F5" w14:textId="77777777" w:rsidR="0021688C" w:rsidRDefault="0021688C" w:rsidP="005B0131">
      <w:pPr>
        <w:wordWrap/>
        <w:snapToGrid/>
        <w:spacing w:line="240" w:lineRule="auto"/>
        <w:ind w:firstLine="0"/>
      </w:pPr>
      <w:r>
        <w:br w:type="page"/>
      </w:r>
    </w:p>
    <w:p w14:paraId="79B9C0BA" w14:textId="5F4783D7" w:rsidR="00CA3775" w:rsidRPr="00E73EEA" w:rsidRDefault="00C32147" w:rsidP="005B0131">
      <w:pPr>
        <w:pStyle w:val="Heading3"/>
        <w:wordWrap/>
      </w:pPr>
      <w:r>
        <w:rPr>
          <w:rFonts w:hint="eastAsia"/>
        </w:rPr>
        <w:lastRenderedPageBreak/>
        <w:t xml:space="preserve"> </w:t>
      </w:r>
      <w:bookmarkStart w:id="67" w:name="_Toc528338397"/>
      <w:bookmarkStart w:id="68" w:name="_Toc536370931"/>
      <w:r w:rsidRPr="00E73EEA">
        <w:t>表面式肌電訊號量測</w:t>
      </w:r>
      <w:bookmarkEnd w:id="67"/>
      <w:bookmarkEnd w:id="68"/>
    </w:p>
    <w:p w14:paraId="7E061412" w14:textId="03E1DA4D" w:rsidR="00CA3775" w:rsidRPr="00E73EEA" w:rsidRDefault="00CA3775" w:rsidP="005B0131">
      <w:pPr>
        <w:wordWrap/>
      </w:pPr>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246ACBAD" w:rsidR="00CA3775" w:rsidRDefault="00CA3775" w:rsidP="005B0131">
      <w:pPr>
        <w:wordWrap/>
      </w:pPr>
      <w:r w:rsidRPr="00E73EEA">
        <w:t>表面式</w:t>
      </w:r>
      <w:r w:rsidRPr="00E73EEA">
        <w:t>EMG</w:t>
      </w:r>
      <w:r w:rsidRPr="00E73EEA">
        <w:t>電極離</w:t>
      </w:r>
      <w:r w:rsidRPr="00E73EEA">
        <w:t>EMG</w:t>
      </w:r>
      <w:r w:rsidRPr="00E73EEA">
        <w:t>訊號</w:t>
      </w:r>
      <w:r w:rsidR="00DB0D54">
        <w:rPr>
          <w:rFonts w:hint="eastAsia"/>
        </w:rPr>
        <w:t>源</w:t>
      </w:r>
      <w:r w:rsidRPr="00E73EEA">
        <w:t>較遠，量測時只能瞄準單一肌肉群。視電極位置，</w:t>
      </w:r>
      <w:r w:rsidR="000F484F">
        <w:rPr>
          <w:rFonts w:hint="eastAsia"/>
        </w:rPr>
        <w:t>單一電極</w:t>
      </w:r>
      <w:r w:rsidRPr="00E73EEA">
        <w:rPr>
          <w:rFonts w:hint="eastAsia"/>
        </w:rPr>
        <w:t>量測</w:t>
      </w:r>
      <w:r w:rsidRPr="00E73EEA">
        <w:t>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B40467">
        <w:instrText xml:space="preserve"> ADDIN ZOTERO_ITEM CSL_CITATION {"citationID":"90qR3ZYi","properties":{"formattedCitation":"[17]","plainCitation":"[17]","noteIndex":0},"citationItems":[{"id":"MbV2BDGR/bGMNpFcD","uris":["http://zotero.org/users/local/Jg4Thzek/items/UC3JXZYT"],"uri":["http://zotero.org/users/local/Jg4Thzek/items/UC3JXZYT"],"itemData":{"id":"3EOUFaN0/pjK36mKd","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B40467" w:rsidRPr="00B40467">
        <w:t>[17]</w:t>
      </w:r>
      <w:r w:rsidRPr="00E73EEA">
        <w:fldChar w:fldCharType="end"/>
      </w:r>
      <w:r w:rsidRPr="00E73EEA">
        <w:t>，使得其分析又較侵入式</w:t>
      </w:r>
      <w:r w:rsidRPr="00E73EEA">
        <w:t>EMG</w:t>
      </w:r>
      <w:r w:rsidRPr="00E73EEA">
        <w:t>困難。</w:t>
      </w:r>
    </w:p>
    <w:p w14:paraId="4753122A" w14:textId="77777777" w:rsidR="0022668C" w:rsidRDefault="0022668C" w:rsidP="005B0131">
      <w:pPr>
        <w:wordWrap/>
      </w:pPr>
    </w:p>
    <w:p w14:paraId="450C2381" w14:textId="77777777" w:rsidR="003B1ED1" w:rsidRDefault="003B1ED1" w:rsidP="005B0131">
      <w:pPr>
        <w:wordWrap/>
      </w:pPr>
    </w:p>
    <w:tbl>
      <w:tblPr>
        <w:tblStyle w:val="TableGrid"/>
        <w:tblW w:w="0" w:type="auto"/>
        <w:tblLook w:val="04A0" w:firstRow="1" w:lastRow="0" w:firstColumn="1" w:lastColumn="0" w:noHBand="0" w:noVBand="1"/>
      </w:tblPr>
      <w:tblGrid>
        <w:gridCol w:w="4207"/>
        <w:gridCol w:w="4093"/>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5B0131">
            <w:pPr>
              <w:wordWrap/>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6C3A17DF" w:rsidR="006B1D6F" w:rsidRDefault="006B1D6F" w:rsidP="005B0131">
            <w:pPr>
              <w:wordWrap/>
              <w:ind w:firstLine="0"/>
              <w:jc w:val="center"/>
            </w:pPr>
            <w:bookmarkStart w:id="69" w:name="_Toc528170280"/>
            <w:bookmarkStart w:id="70" w:name="_Toc536370980"/>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F86BBA">
              <w:rPr>
                <w:noProof/>
              </w:rPr>
              <w:t>3</w:t>
            </w:r>
            <w:r>
              <w:rPr>
                <w:noProof/>
              </w:rPr>
              <w:fldChar w:fldCharType="end"/>
            </w:r>
            <w:r w:rsidR="000F63E8">
              <w:t>：</w:t>
            </w:r>
            <w:r w:rsidRPr="00E73EEA">
              <w:t>雙極式</w:t>
            </w:r>
            <w:r w:rsidRPr="00E73EEA">
              <w:t>sEMG</w:t>
            </w:r>
            <w:r w:rsidRPr="00E73EEA">
              <w:t>電極</w:t>
            </w:r>
            <w:bookmarkEnd w:id="69"/>
            <w:bookmarkEnd w:id="70"/>
          </w:p>
        </w:tc>
        <w:tc>
          <w:tcPr>
            <w:tcW w:w="4258" w:type="dxa"/>
            <w:tcBorders>
              <w:top w:val="nil"/>
              <w:left w:val="nil"/>
              <w:bottom w:val="nil"/>
              <w:right w:val="nil"/>
            </w:tcBorders>
          </w:tcPr>
          <w:p w14:paraId="4B803DCD" w14:textId="77777777" w:rsidR="006B1D6F" w:rsidRDefault="006B1D6F" w:rsidP="005B0131">
            <w:pPr>
              <w:wordWrap/>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71" w:name="_Toc528095167"/>
          </w:p>
          <w:p w14:paraId="4CB7D807" w14:textId="71E6A3C1" w:rsidR="00374D9D" w:rsidRDefault="006B1D6F" w:rsidP="005B0131">
            <w:pPr>
              <w:wordWrap/>
              <w:spacing w:line="240" w:lineRule="auto"/>
              <w:ind w:firstLine="0"/>
              <w:jc w:val="center"/>
            </w:pPr>
            <w:bookmarkStart w:id="72" w:name="_Toc528170281"/>
            <w:bookmarkStart w:id="73" w:name="_Toc536370981"/>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F86BBA">
              <w:rPr>
                <w:noProof/>
              </w:rPr>
              <w:t>4</w:t>
            </w:r>
            <w:r>
              <w:rPr>
                <w:noProof/>
              </w:rPr>
              <w:fldChar w:fldCharType="end"/>
            </w:r>
            <w:r w:rsidR="000F63E8">
              <w:t>：</w:t>
            </w:r>
            <w:r w:rsidRPr="00E73EEA">
              <w:t>表面式</w:t>
            </w:r>
            <w:r w:rsidRPr="00E73EEA">
              <w:t>EMG</w:t>
            </w:r>
            <w:r w:rsidRPr="00E73EEA">
              <w:t>陣列</w:t>
            </w:r>
            <w:bookmarkEnd w:id="73"/>
          </w:p>
          <w:p w14:paraId="7B1A99DE" w14:textId="6B6DB592" w:rsidR="006B1D6F" w:rsidRPr="00E73EEA" w:rsidRDefault="00234B30" w:rsidP="005B0131">
            <w:pPr>
              <w:wordWrap/>
              <w:spacing w:line="240" w:lineRule="auto"/>
              <w:ind w:firstLine="0"/>
              <w:jc w:val="center"/>
            </w:pPr>
            <w:r>
              <w:rPr>
                <w:rFonts w:hint="eastAsia"/>
              </w:rPr>
              <w:t>節錄</w:t>
            </w:r>
            <w:r w:rsidR="00374D9D">
              <w:rPr>
                <w:rFonts w:hint="eastAsia"/>
              </w:rPr>
              <w:t>自</w:t>
            </w:r>
            <w:r w:rsidR="006B1D6F" w:rsidRPr="00E73EEA">
              <w:fldChar w:fldCharType="begin"/>
            </w:r>
            <w:r w:rsidR="00B40467">
              <w:instrText xml:space="preserve"> ADDIN ZOTERO_ITEM CSL_CITATION {"citationID":"PVkNoF6S","properties":{"formattedCitation":"[10]","plainCitation":"[10]","noteIndex":0},"citationItems":[{"id":"MbV2BDGR/NTvUbMBi","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006B1D6F" w:rsidRPr="00E73EEA">
              <w:fldChar w:fldCharType="separate"/>
            </w:r>
            <w:bookmarkEnd w:id="71"/>
            <w:bookmarkEnd w:id="72"/>
            <w:r w:rsidR="00B40467" w:rsidRPr="00B40467">
              <w:t>[10]</w:t>
            </w:r>
            <w:r w:rsidR="006B1D6F" w:rsidRPr="00E73EEA">
              <w:fldChar w:fldCharType="end"/>
            </w:r>
          </w:p>
          <w:p w14:paraId="2CC797C2" w14:textId="49C2A619" w:rsidR="006B1D6F" w:rsidRDefault="006B1D6F" w:rsidP="005B0131">
            <w:pPr>
              <w:wordWrap/>
              <w:ind w:firstLine="0"/>
            </w:pPr>
          </w:p>
        </w:tc>
      </w:tr>
    </w:tbl>
    <w:p w14:paraId="217375F2" w14:textId="77777777" w:rsidR="00CA3775" w:rsidRPr="00E73EEA" w:rsidRDefault="00CA3775" w:rsidP="005B0131">
      <w:pPr>
        <w:wordWrap/>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5E711858" w14:textId="642A8F82" w:rsidR="001B0641" w:rsidRPr="000A632F" w:rsidRDefault="00CA3775" w:rsidP="005B0131">
      <w:pPr>
        <w:wordWrap/>
        <w:jc w:val="center"/>
      </w:pPr>
      <w:bookmarkStart w:id="74" w:name="_Toc528095168"/>
      <w:bookmarkStart w:id="75" w:name="_Toc528170282"/>
      <w:bookmarkStart w:id="76" w:name="_Toc536370982"/>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F86BBA">
        <w:rPr>
          <w:noProof/>
        </w:rPr>
        <w:t>5</w:t>
      </w:r>
      <w:r w:rsidRPr="00E73EEA">
        <w:fldChar w:fldCharType="end"/>
      </w:r>
      <w:r w:rsidR="000F63E8">
        <w:t>：</w:t>
      </w:r>
      <w:r w:rsidRPr="00E73EEA">
        <w:t>sEMG</w:t>
      </w:r>
      <w:r w:rsidRPr="00E73EEA">
        <w:t>交擾</w:t>
      </w:r>
      <w:bookmarkEnd w:id="74"/>
      <w:bookmarkEnd w:id="75"/>
      <w:bookmarkEnd w:id="76"/>
    </w:p>
    <w:p w14:paraId="0B3A2E53" w14:textId="56673A48" w:rsidR="00CA3775" w:rsidRPr="00E73EEA" w:rsidRDefault="00624940" w:rsidP="005B0131">
      <w:pPr>
        <w:wordWrap/>
      </w:pPr>
      <w:r>
        <w:rPr>
          <w:rFonts w:hint="eastAsia"/>
        </w:rPr>
        <w:lastRenderedPageBreak/>
        <w:t>常見的</w:t>
      </w:r>
      <w:r w:rsidR="00CA3775" w:rsidRPr="00E73EEA">
        <w:t>表面式</w:t>
      </w:r>
      <w:r w:rsidR="00CA3775" w:rsidRPr="00E73EEA">
        <w:t>EMG</w:t>
      </w:r>
      <w:r w:rsidR="00CA3775" w:rsidRPr="00E73EEA">
        <w:t>電極配置為陣列式</w:t>
      </w:r>
      <w:r w:rsidR="00E11FEB">
        <w:rPr>
          <w:rFonts w:hint="eastAsia"/>
        </w:rPr>
        <w:t>（</w:t>
      </w:r>
      <w:r w:rsidR="00E11FEB">
        <w:rPr>
          <w:rFonts w:hint="eastAsia"/>
        </w:rPr>
        <w:t>Array electrode</w:t>
      </w:r>
      <w:r w:rsidR="00E11FEB">
        <w:rPr>
          <w:rFonts w:hint="eastAsia"/>
        </w:rPr>
        <w:t>）</w:t>
      </w:r>
      <w:r w:rsidR="00CA3775" w:rsidRPr="00E73EEA">
        <w:t>和雙極式</w:t>
      </w:r>
      <w:r w:rsidR="00E11FEB">
        <w:rPr>
          <w:rFonts w:hint="eastAsia"/>
        </w:rPr>
        <w:t>（</w:t>
      </w:r>
      <w:r w:rsidR="00E11FEB">
        <w:t>Bipolar</w:t>
      </w:r>
      <w:r w:rsidR="00E11FEB">
        <w:rPr>
          <w:rFonts w:hint="eastAsia"/>
        </w:rPr>
        <w:t xml:space="preserve"> electrode</w:t>
      </w:r>
      <w:r w:rsidR="00E11FEB">
        <w:rPr>
          <w:rFonts w:hint="eastAsia"/>
        </w:rPr>
        <w:t>）</w:t>
      </w:r>
      <w:r w:rsidR="00CA3775" w:rsidRPr="00E73EEA">
        <w:t>。陣列式電極由數十至數百個單極電極組成，其優點是可以用來偵測</w:t>
      </w:r>
      <w:r w:rsidR="00CA3775" w:rsidRPr="00E73EEA">
        <w:t>EMG</w:t>
      </w:r>
      <w:r w:rsidR="00CA3775" w:rsidRPr="00E73EEA">
        <w:t>脈衝訊號在肌肉纖維上的傳導速度（</w:t>
      </w:r>
      <w:r w:rsidR="00CA3775" w:rsidRPr="00E73EEA">
        <w:t>Conduction velocity</w:t>
      </w:r>
      <w:r w:rsidR="00CA3775" w:rsidRPr="00E73EEA">
        <w:t>），此傳導速度可以被用來診斷個是運動神經疾病</w:t>
      </w:r>
      <w:r w:rsidR="00CA3775" w:rsidRPr="00E73EEA">
        <w:fldChar w:fldCharType="begin"/>
      </w:r>
      <w:r w:rsidR="00B40467">
        <w:instrText xml:space="preserve"> ADDIN ZOTERO_ITEM CSL_CITATION {"citationID":"qQ6YnuCk","properties":{"formattedCitation":"[39]","plainCitation":"[39]","noteIndex":0},"citationItems":[{"id":"MbV2BDGR/dLLMXuq4","uris":["http://zotero.org/users/local/l5zLMfmU/items/8HXR6GEB"],"uri":["http://zotero.org/users/local/l5zLMfmU/items/8HXR6GEB"],"itemData":{"id":228,"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00CA3775" w:rsidRPr="00E73EEA">
        <w:fldChar w:fldCharType="separate"/>
      </w:r>
      <w:r w:rsidR="00B40467" w:rsidRPr="00B40467">
        <w:t>[39]</w:t>
      </w:r>
      <w:r w:rsidR="00CA3775" w:rsidRPr="00E73EEA">
        <w:fldChar w:fldCharType="end"/>
      </w:r>
      <w:r w:rsidR="00CA3775" w:rsidRPr="00E73EEA">
        <w:t>。其缺點是價格昂貴、周邊設備多且配戴時行動不便。在不需要大量資料的一般應用中並不會使用。</w:t>
      </w:r>
    </w:p>
    <w:p w14:paraId="520FD056" w14:textId="5B4A01A9" w:rsidR="00CA3775" w:rsidRDefault="00912019" w:rsidP="005B0131">
      <w:pPr>
        <w:wordWrap/>
      </w:pPr>
      <w:r>
        <w:rPr>
          <w:rFonts w:hint="eastAsia"/>
        </w:rPr>
        <w:t>雙極</w:t>
      </w:r>
      <w:r w:rsidR="00CA3775" w:rsidRPr="00E73EEA">
        <w:t>式</w:t>
      </w:r>
      <w:r>
        <w:rPr>
          <w:rFonts w:hint="eastAsia"/>
        </w:rPr>
        <w:t>電</w:t>
      </w:r>
      <w:r w:rsidR="00CA3775" w:rsidRPr="00E73EEA">
        <w:t>極為雙極（</w:t>
      </w:r>
      <w:r w:rsidR="00CA3775" w:rsidRPr="00E73EEA">
        <w:t>Bipolar</w:t>
      </w:r>
      <w:r w:rsidR="00CA3775" w:rsidRPr="00E73EEA">
        <w:t>）單差（</w:t>
      </w:r>
      <w:r w:rsidR="00CA3775" w:rsidRPr="00E73EEA">
        <w:t>Single differential</w:t>
      </w:r>
      <w:r w:rsidR="00CA3775" w:rsidRPr="00E73EEA">
        <w:t>）配置</w:t>
      </w:r>
      <w:r w:rsidR="00902342">
        <w:rPr>
          <w:rFonts w:hint="eastAsia"/>
        </w:rPr>
        <w:t>，如圖</w:t>
      </w:r>
      <w:r w:rsidR="00902342">
        <w:t>6</w:t>
      </w:r>
      <w:r w:rsidR="00CE65EE">
        <w:rPr>
          <w:rFonts w:hint="eastAsia"/>
        </w:rPr>
        <w:t>，價格便宜且體積小</w:t>
      </w:r>
      <w:r w:rsidR="00CA3775" w:rsidRPr="00E73EEA">
        <w:t>。</w:t>
      </w:r>
      <w:r w:rsidR="00B314DC">
        <w:rPr>
          <w:rFonts w:hint="eastAsia"/>
        </w:rPr>
        <w:t>此配置</w:t>
      </w:r>
      <w:r w:rsidR="00CA3775" w:rsidRPr="00E73EEA">
        <w:t>將皮膚上</w:t>
      </w:r>
      <w:r w:rsidR="00201A19">
        <w:t>的兩點的電位相減，得到的電位差視作該點所量測到的動作電位</w:t>
      </w:r>
      <w:r w:rsidR="00201A19">
        <w:rPr>
          <w:rFonts w:hint="eastAsia"/>
        </w:rPr>
        <w:t>，因</w:t>
      </w:r>
      <w:r w:rsidR="004F39FC">
        <w:rPr>
          <w:rFonts w:hint="eastAsia"/>
        </w:rPr>
        <w:t>此</w:t>
      </w:r>
      <w:r w:rsidR="00CA3775" w:rsidRPr="00E73EEA">
        <w:t>能夠將直流等共模雜訊濾除，提升訊號品質</w:t>
      </w:r>
      <w:r w:rsidR="00CA3775" w:rsidRPr="00E73EEA">
        <w:fldChar w:fldCharType="begin"/>
      </w:r>
      <w:r w:rsidR="00B40467">
        <w:instrText xml:space="preserve"> ADDIN ZOTERO_ITEM CSL_CITATION {"citationID":"bNfws68g","properties":{"formattedCitation":"[28]","plainCitation":"[28]","noteIndex":0},"citationItems":[{"id":"MbV2BDGR/pr7uKW3A","uris":["http://zotero.org/users/local/Jg4Thzek/items/9JK6XFMV"],"uri":["http://zotero.org/users/local/Jg4Thzek/items/9JK6XFMV"],"itemData":{"id":"3EOUFaN0/ojGoPUV7","type":"book","title":"Electromyography: Physiology, Engineering, and Non-Invasive Applications","publisher":"Wiley-IEEE Press","author":[{"literal":"Roberto Merletti"},{"literal":"Philip J. Parker"}],"issued":{"date-parts":[["2004"]]}}}],"schema":"https://github.com/citation-style-language/schema/raw/master/csl-citation.json"} </w:instrText>
      </w:r>
      <w:r w:rsidR="00CA3775" w:rsidRPr="00E73EEA">
        <w:fldChar w:fldCharType="separate"/>
      </w:r>
      <w:r w:rsidR="00B40467" w:rsidRPr="00B40467">
        <w:t>[28]</w:t>
      </w:r>
      <w:r w:rsidR="00CA3775" w:rsidRPr="00E73EEA">
        <w:fldChar w:fldCharType="end"/>
      </w:r>
      <w:r w:rsidR="00CA3775" w:rsidRPr="00E73EEA">
        <w:t>。</w:t>
      </w:r>
      <w:r w:rsidR="00CA3775" w:rsidRPr="00E73EEA">
        <w:t>SENIAM</w:t>
      </w:r>
      <w:r w:rsidR="0096044D">
        <w:t>計畫建議兩極之</w:t>
      </w:r>
      <w:r w:rsidR="0096044D">
        <w:rPr>
          <w:rFonts w:hint="eastAsia"/>
        </w:rPr>
        <w:t>間</w:t>
      </w:r>
      <w:r w:rsidR="00CA3775" w:rsidRPr="00E73EEA">
        <w:t>的距離</w:t>
      </w:r>
      <w:r w:rsidR="00CA3775" w:rsidRPr="00E73EEA">
        <w:t>20</w:t>
      </w:r>
      <w:r w:rsidR="00CA3775" w:rsidRPr="00E73EEA">
        <w:t>毫米，並沿著肌肉纖維延伸的方向放置</w:t>
      </w:r>
      <w:r w:rsidR="00CA3775" w:rsidRPr="00E73EEA">
        <w:fldChar w:fldCharType="begin"/>
      </w:r>
      <w:r w:rsidR="00B40467">
        <w:instrText xml:space="preserve"> ADDIN ZOTERO_ITEM CSL_CITATION {"citationID":"vEiXH5Xg","properties":{"formattedCitation":"[35]","plainCitation":"[35]","noteIndex":0},"citationItems":[{"id":"MbV2BDGR/BhgFCI1g","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CA3775" w:rsidRPr="00E73EEA">
        <w:fldChar w:fldCharType="separate"/>
      </w:r>
      <w:r w:rsidR="00B40467" w:rsidRPr="00B40467">
        <w:t>[35]</w:t>
      </w:r>
      <w:r w:rsidR="00CA3775" w:rsidRPr="00E73EEA">
        <w:fldChar w:fldCharType="end"/>
      </w:r>
      <w:r w:rsidR="00CA3775" w:rsidRPr="00E73EEA">
        <w:t>。</w:t>
      </w:r>
    </w:p>
    <w:p w14:paraId="02258A16" w14:textId="58ECB2EB" w:rsidR="009753BA" w:rsidRDefault="009753BA" w:rsidP="005B0131">
      <w:pPr>
        <w:wordWrap/>
      </w:pPr>
    </w:p>
    <w:p w14:paraId="43B85732" w14:textId="51111F40" w:rsidR="00CA3775" w:rsidRPr="00E73EEA" w:rsidRDefault="00672678" w:rsidP="005B0131">
      <w:pPr>
        <w:wordWrap/>
        <w:jc w:val="center"/>
      </w:pPr>
      <w:r>
        <w:rPr>
          <w:noProof/>
        </w:rPr>
        <w:drawing>
          <wp:inline distT="0" distB="0" distL="0" distR="0" wp14:anchorId="771A5D27" wp14:editId="4354412A">
            <wp:extent cx="1235317" cy="1801504"/>
            <wp:effectExtent l="0" t="0" r="317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52410" cy="1826432"/>
                    </a:xfrm>
                    <a:prstGeom prst="rect">
                      <a:avLst/>
                    </a:prstGeom>
                    <a:noFill/>
                    <a:ln>
                      <a:noFill/>
                    </a:ln>
                  </pic:spPr>
                </pic:pic>
              </a:graphicData>
            </a:graphic>
          </wp:inline>
        </w:drawing>
      </w:r>
    </w:p>
    <w:p w14:paraId="11F5FED8" w14:textId="3A370B5A" w:rsidR="00CA3775" w:rsidRPr="00E73EEA" w:rsidRDefault="00CA3775" w:rsidP="005B0131">
      <w:pPr>
        <w:wordWrap/>
        <w:jc w:val="center"/>
        <w:rPr>
          <w:sz w:val="28"/>
          <w:szCs w:val="28"/>
        </w:rPr>
      </w:pPr>
      <w:bookmarkStart w:id="77" w:name="_Toc528095169"/>
      <w:bookmarkStart w:id="78" w:name="_Toc528170283"/>
      <w:bookmarkStart w:id="79" w:name="_Toc536370983"/>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F86BBA">
        <w:rPr>
          <w:noProof/>
        </w:rPr>
        <w:t>6</w:t>
      </w:r>
      <w:r w:rsidRPr="00E73EEA">
        <w:fldChar w:fldCharType="end"/>
      </w:r>
      <w:r w:rsidR="000F63E8">
        <w:t>：</w:t>
      </w:r>
      <w:r w:rsidRPr="00E73EEA">
        <w:t>雙極式</w:t>
      </w:r>
      <w:r w:rsidRPr="00E73EEA">
        <w:t>sEMG</w:t>
      </w:r>
      <w:r w:rsidRPr="00E73EEA">
        <w:t>等效電路</w:t>
      </w:r>
      <w:bookmarkEnd w:id="77"/>
      <w:bookmarkEnd w:id="78"/>
      <w:bookmarkEnd w:id="79"/>
    </w:p>
    <w:p w14:paraId="1FBE9E8D" w14:textId="26B5885C" w:rsidR="00D42800" w:rsidRDefault="00D42800" w:rsidP="005B0131">
      <w:pPr>
        <w:wordWrap/>
      </w:pPr>
    </w:p>
    <w:p w14:paraId="1D3CFD1A" w14:textId="67D82470" w:rsidR="00AA1CED" w:rsidRDefault="00AA1CED" w:rsidP="005B0131">
      <w:pPr>
        <w:wordWrap/>
        <w:snapToGrid/>
        <w:spacing w:line="240" w:lineRule="auto"/>
        <w:ind w:firstLine="0"/>
      </w:pPr>
      <w:r>
        <w:br w:type="page"/>
      </w:r>
    </w:p>
    <w:p w14:paraId="5C6790AD" w14:textId="5214001C" w:rsidR="00A252C7" w:rsidRDefault="00F1559C" w:rsidP="005B0131">
      <w:pPr>
        <w:pStyle w:val="Heading2"/>
      </w:pPr>
      <w:r w:rsidRPr="0022668C">
        <w:rPr>
          <w:rFonts w:hint="eastAsia"/>
        </w:rPr>
        <w:lastRenderedPageBreak/>
        <w:t xml:space="preserve">　</w:t>
      </w:r>
      <w:bookmarkStart w:id="80" w:name="_Toc528338398"/>
      <w:bookmarkStart w:id="81" w:name="_Toc536370932"/>
      <w:r w:rsidR="003D05AC">
        <w:rPr>
          <w:rFonts w:hint="eastAsia"/>
        </w:rPr>
        <w:t>s</w:t>
      </w:r>
      <w:r w:rsidRPr="00E73EEA">
        <w:t>EMG</w:t>
      </w:r>
      <w:r w:rsidRPr="00E73EEA">
        <w:t>應用於肢體角度</w:t>
      </w:r>
      <w:r w:rsidR="00870689">
        <w:t>估測</w:t>
      </w:r>
      <w:bookmarkEnd w:id="80"/>
      <w:bookmarkEnd w:id="81"/>
    </w:p>
    <w:p w14:paraId="0816480F" w14:textId="168F77B6" w:rsidR="00AD25B9" w:rsidRDefault="00AD25B9" w:rsidP="005B0131">
      <w:pPr>
        <w:wordWrap/>
      </w:pPr>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B40467">
        <w:instrText xml:space="preserve"> ADDIN ZOTERO_ITEM CSL_CITATION {"citationID":"DQnJdckW","properties":{"formattedCitation":"[40]","plainCitation":"[40]","noteIndex":0},"citationItems":[{"id":"MbV2BDGR/f3Mi3Q2P","uris":["http://zotero.org/users/local/l5zLMfmU/items/WQT394WA"],"uri":["http://zotero.org/users/local/l5zLMfmU/items/WQT394WA"],"itemData":{"id":175,"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B40467" w:rsidRPr="00B40467">
        <w:t>[40]</w:t>
      </w:r>
      <w:r w:rsidRPr="006A0D57">
        <w:fldChar w:fldCharType="end"/>
      </w:r>
      <w:r w:rsidRPr="006A0D57">
        <w:rPr>
          <w:rFonts w:hint="eastAsia"/>
        </w:rPr>
        <w:t>，轉為多維的</w:t>
      </w:r>
      <w:r w:rsidR="0082460A">
        <w:rPr>
          <w:rFonts w:hint="eastAsia"/>
        </w:rPr>
        <w:t>比例肌電控制</w:t>
      </w:r>
      <w:r w:rsidRPr="006A0D57">
        <w:fldChar w:fldCharType="begin"/>
      </w:r>
      <w:r w:rsidR="00B40467">
        <w:instrText xml:space="preserve"> ADDIN ZOTERO_ITEM CSL_CITATION {"citationID":"7oehkm8z","properties":{"formattedCitation":"[5], [6]","plainCitation":"[5], [6]","noteIndex":0},"citationItems":[{"id":"MbV2BDGR/5TGwthan","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MbV2BDGR/Izgn2CHv","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3210F3" w:rsidRPr="003210F3">
        <w:t>[5</w:t>
      </w:r>
      <w:r w:rsidR="003438DB">
        <w:t xml:space="preserve">, </w:t>
      </w:r>
      <w:r w:rsidR="003210F3" w:rsidRPr="003210F3">
        <w:t>6]</w:t>
      </w:r>
      <w:r w:rsidRPr="006A0D57">
        <w:fldChar w:fldCharType="end"/>
      </w:r>
      <w:r w:rsidRPr="006A0D57">
        <w:rPr>
          <w:rFonts w:hint="eastAsia"/>
        </w:rPr>
        <w:t>。以下我們將探索先前的研究。</w:t>
      </w:r>
    </w:p>
    <w:p w14:paraId="525B96CB" w14:textId="113F8FF7" w:rsidR="00293321" w:rsidRDefault="00293321" w:rsidP="005B0131">
      <w:pPr>
        <w:wordWrap/>
        <w:ind w:firstLine="0"/>
      </w:pPr>
    </w:p>
    <w:p w14:paraId="4E82B119" w14:textId="0CC124F8" w:rsidR="00293321" w:rsidRDefault="00CB72D6" w:rsidP="005B0131">
      <w:pPr>
        <w:pStyle w:val="Heading3"/>
        <w:wordWrap/>
      </w:pPr>
      <w:r>
        <w:rPr>
          <w:rFonts w:hint="eastAsia"/>
        </w:rPr>
        <w:t xml:space="preserve">　</w:t>
      </w:r>
      <w:bookmarkStart w:id="82" w:name="_Toc528338399"/>
      <w:bookmarkStart w:id="83" w:name="_Toc536370933"/>
      <w:r>
        <w:rPr>
          <w:rFonts w:hint="eastAsia"/>
        </w:rPr>
        <w:t>大肢體角度</w:t>
      </w:r>
      <w:r w:rsidR="00870689">
        <w:rPr>
          <w:rFonts w:hint="eastAsia"/>
        </w:rPr>
        <w:t>估測</w:t>
      </w:r>
      <w:bookmarkEnd w:id="82"/>
      <w:bookmarkEnd w:id="83"/>
    </w:p>
    <w:p w14:paraId="52F4688E" w14:textId="749CCAA8" w:rsidR="00CB72D6" w:rsidRDefault="00293321" w:rsidP="005B0131">
      <w:pPr>
        <w:wordWrap/>
      </w:pPr>
      <w:r>
        <w:rPr>
          <w:rFonts w:hint="eastAsia"/>
        </w:rPr>
        <w:t>大肢體角度</w:t>
      </w:r>
      <w:r w:rsidR="00870689">
        <w:rPr>
          <w:rFonts w:hint="eastAsia"/>
        </w:rPr>
        <w:t>估測</w:t>
      </w:r>
      <w:r>
        <w:rPr>
          <w:rFonts w:hint="eastAsia"/>
        </w:rPr>
        <w:t>的研究範圍包括手肘彎曲角度</w:t>
      </w:r>
      <w:r>
        <w:fldChar w:fldCharType="begin"/>
      </w:r>
      <w:r w:rsidR="00B40467">
        <w:instrText xml:space="preserve"> ADDIN ZOTERO_ITEM CSL_CITATION {"citationID":"cdb8jcmZ","properties":{"formattedCitation":"[41]","plainCitation":"[41]","noteIndex":0},"citationItems":[{"id":"MbV2BDGR/6cAsTQo6","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B40467" w:rsidRPr="00B40467">
        <w:t>[41]</w:t>
      </w:r>
      <w:r>
        <w:fldChar w:fldCharType="end"/>
      </w:r>
      <w:r>
        <w:rPr>
          <w:rFonts w:hint="eastAsia"/>
        </w:rPr>
        <w:t>、肩膀旋轉角度</w:t>
      </w:r>
      <w:r>
        <w:fldChar w:fldCharType="begin"/>
      </w:r>
      <w:r w:rsidR="00B40467">
        <w:instrText xml:space="preserve"> ADDIN ZOTERO_ITEM CSL_CITATION {"citationID":"VyNvzE78","properties":{"formattedCitation":"[7], [12], [18]","plainCitation":"[7], [12], [18]","noteIndex":0},"citationItems":[{"id":"MbV2BDGR/QzcclW8t","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MbV2BDGR/0xxgpvCJ","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MbV2BDGR/sBQcVsej","uris":["http://zotero.org/users/local/l5zLMfmU/items/6NIFWITA"],"uri":["http://zotero.org/users/local/l5zLMfmU/items/6NIFWITA"],"itemData":{"id":231,"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2]]}}}],"schema":"https://github.com/citation-style-language/schema/raw/master/csl-citation.json"} </w:instrText>
      </w:r>
      <w:r>
        <w:fldChar w:fldCharType="separate"/>
      </w:r>
      <w:r w:rsidR="003210F3" w:rsidRPr="003210F3">
        <w:t>[7</w:t>
      </w:r>
      <w:r w:rsidR="003438DB">
        <w:t xml:space="preserve">, </w:t>
      </w:r>
      <w:r w:rsidR="003210F3" w:rsidRPr="003210F3">
        <w:t>12</w:t>
      </w:r>
      <w:r w:rsidR="003438DB">
        <w:t xml:space="preserve">, </w:t>
      </w:r>
      <w:r w:rsidR="003210F3" w:rsidRPr="003210F3">
        <w:t>18]</w:t>
      </w:r>
      <w:r>
        <w:fldChar w:fldCharType="end"/>
      </w:r>
      <w:r>
        <w:rPr>
          <w:rFonts w:hint="eastAsia"/>
        </w:rPr>
        <w:t>以及腿部伸展角度</w:t>
      </w:r>
      <w:r>
        <w:fldChar w:fldCharType="begin"/>
      </w:r>
      <w:r w:rsidR="00B40467">
        <w:instrText xml:space="preserve"> ADDIN ZOTERO_ITEM CSL_CITATION {"citationID":"JYP8BmOZ","properties":{"formattedCitation":"[42]","plainCitation":"[42]","noteIndex":0},"citationItems":[{"id":"MbV2BDGR/nNvjWm6t","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B40467" w:rsidRPr="00B40467">
        <w:t>[42]</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47B3EFDC" w:rsidR="001D09A6" w:rsidRDefault="001D09A6" w:rsidP="005B0131">
      <w:pPr>
        <w:wordWrap/>
      </w:pPr>
      <w:r w:rsidRPr="001D09A6">
        <w:t>Aung</w:t>
      </w:r>
      <w:r>
        <w:rPr>
          <w:rFonts w:hint="eastAsia"/>
        </w:rPr>
        <w:t>與</w:t>
      </w:r>
      <w:r w:rsidRPr="001D09A6">
        <w:t>Al-Jumai</w:t>
      </w:r>
      <w:r>
        <w:rPr>
          <w:rFonts w:hint="eastAsia"/>
        </w:rPr>
        <w:t>ly</w:t>
      </w:r>
      <w:r w:rsidR="001615D1">
        <w:fldChar w:fldCharType="begin"/>
      </w:r>
      <w:r w:rsidR="00B40467">
        <w:instrText xml:space="preserve"> ADDIN ZOTERO_ITEM CSL_CITATION {"citationID":"YDN1C5QA","properties":{"formattedCitation":"[7]","plainCitation":"[7]","noteIndex":0},"citationItems":[{"id":"MbV2BDGR/QzcclW8t","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B40467" w:rsidRPr="00B40467">
        <w:t>[7]</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B40467">
        <w:instrText xml:space="preserve"> ADDIN ZOTERO_ITEM CSL_CITATION {"citationID":"FUEs6OZV","properties":{"formattedCitation":"[41]","plainCitation":"[41]","noteIndex":0},"citationItems":[{"id":"MbV2BDGR/6cAsTQo6","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B40467" w:rsidRPr="00B40467">
        <w:t>[41]</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6AF7940B" w:rsidR="004861D0" w:rsidRPr="00655112" w:rsidRDefault="00534E0D" w:rsidP="005B0131">
      <w:pPr>
        <w:wordWrap/>
      </w:pPr>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B40467">
        <w:instrText xml:space="preserve"> ADDIN ZOTERO_ITEM CSL_CITATION {"citationID":"EyRCCyLp","properties":{"formattedCitation":"[43]","plainCitation":"[43]","noteIndex":0},"citationItems":[{"id":"MbV2BDGR/xN47IkYN","uris":["http://zotero.org/users/local/l5zLMfmU/items/LZ5NILZI"],"uri":["http://zotero.org/users/local/l5zLMfmU/items/LZ5NILZI"],"itemData":{"id":219,"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00B40467" w:rsidRPr="00B40467">
        <w:t>[43]</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rsidP="005B0131">
      <w:pPr>
        <w:wordWrap/>
        <w:snapToGrid/>
        <w:spacing w:line="240" w:lineRule="auto"/>
        <w:ind w:firstLine="0"/>
      </w:pPr>
      <w:r>
        <w:br w:type="page"/>
      </w:r>
    </w:p>
    <w:p w14:paraId="0445379D" w14:textId="2B61E2B7" w:rsidR="00293321" w:rsidRDefault="00CB72D6" w:rsidP="005B0131">
      <w:pPr>
        <w:pStyle w:val="Heading3"/>
        <w:wordWrap/>
      </w:pPr>
      <w:r>
        <w:rPr>
          <w:rFonts w:hint="eastAsia"/>
        </w:rPr>
        <w:lastRenderedPageBreak/>
        <w:t xml:space="preserve">　</w:t>
      </w:r>
      <w:bookmarkStart w:id="84" w:name="_Toc528338400"/>
      <w:bookmarkStart w:id="85" w:name="_Ref533696830"/>
      <w:bookmarkStart w:id="86" w:name="_Toc536370934"/>
      <w:r w:rsidR="00C76F05">
        <w:rPr>
          <w:rFonts w:hint="eastAsia"/>
        </w:rPr>
        <w:t>手腕角度</w:t>
      </w:r>
      <w:r w:rsidR="00870689">
        <w:rPr>
          <w:rFonts w:hint="eastAsia"/>
        </w:rPr>
        <w:t>估測</w:t>
      </w:r>
      <w:bookmarkEnd w:id="84"/>
      <w:bookmarkEnd w:id="85"/>
      <w:bookmarkEnd w:id="86"/>
    </w:p>
    <w:p w14:paraId="66D9805B" w14:textId="0DF5677B" w:rsidR="00C76F05" w:rsidRDefault="00301E2D" w:rsidP="005B0131">
      <w:pPr>
        <w:wordWrap/>
      </w:pPr>
      <w:r>
        <w:rPr>
          <w:rFonts w:hint="eastAsia"/>
        </w:rPr>
        <w:t>由於需帶動手腕、手掌和手指的動作，</w:t>
      </w:r>
      <w:r w:rsidR="00974198">
        <w:rPr>
          <w:rFonts w:hint="eastAsia"/>
        </w:rPr>
        <w:t>人類的前臂有</w:t>
      </w:r>
      <w:r>
        <w:rPr>
          <w:rFonts w:hint="eastAsia"/>
        </w:rPr>
        <w:t>大量的肌肉</w:t>
      </w:r>
      <w:r w:rsidR="00203C60">
        <w:rPr>
          <w:rFonts w:hint="eastAsia"/>
        </w:rPr>
        <w:t>，如圖</w:t>
      </w:r>
      <w:r w:rsidR="00203C60">
        <w:rPr>
          <w:rFonts w:hint="eastAsia"/>
        </w:rPr>
        <w:t>7</w:t>
      </w:r>
      <w:r>
        <w:rPr>
          <w:rFonts w:hint="eastAsia"/>
        </w:rPr>
        <w:t>。</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5B0131">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1E3C138C" w14:textId="6A79B127" w:rsidR="003037F7" w:rsidRDefault="00974198" w:rsidP="00590C9D">
      <w:pPr>
        <w:pStyle w:val="Caption"/>
      </w:pPr>
      <w:bookmarkStart w:id="87" w:name="_Toc528170284"/>
      <w:bookmarkStart w:id="88" w:name="_Toc528095170"/>
      <w:bookmarkStart w:id="89" w:name="_Toc53637098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7</w:t>
      </w:r>
      <w:r>
        <w:fldChar w:fldCharType="end"/>
      </w:r>
      <w:r w:rsidR="000F63E8">
        <w:rPr>
          <w:rFonts w:hint="eastAsia"/>
        </w:rPr>
        <w:t>：</w:t>
      </w:r>
      <w:r>
        <w:rPr>
          <w:rFonts w:hint="eastAsia"/>
        </w:rPr>
        <w:t>人類前臂肌肉</w:t>
      </w:r>
      <w:bookmarkEnd w:id="89"/>
    </w:p>
    <w:p w14:paraId="7C2DFAE2" w14:textId="18501883" w:rsidR="00A73073" w:rsidRDefault="00234B30" w:rsidP="00590C9D">
      <w:pPr>
        <w:pStyle w:val="Caption"/>
      </w:pPr>
      <w:r>
        <w:rPr>
          <w:rFonts w:hint="eastAsia"/>
        </w:rPr>
        <w:t>節錄</w:t>
      </w:r>
      <w:r w:rsidR="003037F7">
        <w:rPr>
          <w:rFonts w:hint="eastAsia"/>
        </w:rPr>
        <w:t>自</w:t>
      </w:r>
      <w:r w:rsidR="00AC4D20">
        <w:fldChar w:fldCharType="begin"/>
      </w:r>
      <w:r w:rsidR="00B40467">
        <w:instrText xml:space="preserve"> ADDIN ZOTERO_ITEM CSL_CITATION {"citationID":"PZrQ9k33","properties":{"formattedCitation":"[44]","plainCitation":"[44]","noteIndex":0},"citationItems":[{"id":"MbV2BDGR/b1Sv3DlC","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rsidR="00AC4D20">
        <w:fldChar w:fldCharType="separate"/>
      </w:r>
      <w:bookmarkEnd w:id="87"/>
      <w:bookmarkEnd w:id="88"/>
      <w:r w:rsidR="00B40467" w:rsidRPr="00B40467">
        <w:t>[44]</w:t>
      </w:r>
      <w:r w:rsidR="00AC4D20">
        <w:fldChar w:fldCharType="end"/>
      </w:r>
    </w:p>
    <w:p w14:paraId="52D0452C" w14:textId="77777777" w:rsidR="00BE3004" w:rsidRPr="00BE3004" w:rsidRDefault="00BE3004" w:rsidP="005B0131">
      <w:pPr>
        <w:wordWrap/>
      </w:pPr>
    </w:p>
    <w:p w14:paraId="17090BB5" w14:textId="18E7B85B" w:rsidR="00335D06" w:rsidRPr="007B0BE2" w:rsidRDefault="008A67E1" w:rsidP="005B0131">
      <w:pPr>
        <w:wordWrap/>
      </w:pPr>
      <w:r>
        <w:rPr>
          <w:rFonts w:hint="eastAsia"/>
        </w:rPr>
        <w:t>如</w:t>
      </w:r>
      <w:r w:rsidR="00011E9E">
        <w:fldChar w:fldCharType="begin"/>
      </w:r>
      <w:r w:rsidR="00011E9E">
        <w:instrText xml:space="preserve"> </w:instrText>
      </w:r>
      <w:r w:rsidR="00011E9E">
        <w:rPr>
          <w:rFonts w:hint="eastAsia"/>
        </w:rPr>
        <w:instrText>REF _Ref532929177 \h</w:instrText>
      </w:r>
      <w:r w:rsidR="00011E9E">
        <w:instrText xml:space="preserve"> </w:instrText>
      </w:r>
      <w:r w:rsidR="00011E9E">
        <w:fldChar w:fldCharType="separate"/>
      </w:r>
      <w:r w:rsidR="00F86BBA">
        <w:rPr>
          <w:rFonts w:hint="eastAsia"/>
        </w:rPr>
        <w:t>表</w:t>
      </w:r>
      <w:r w:rsidR="00F86BBA">
        <w:rPr>
          <w:rFonts w:hint="eastAsia"/>
        </w:rPr>
        <w:t xml:space="preserve"> </w:t>
      </w:r>
      <w:r w:rsidR="00F86BBA">
        <w:rPr>
          <w:noProof/>
        </w:rPr>
        <w:t>1</w:t>
      </w:r>
      <w:r w:rsidR="00011E9E">
        <w:fldChar w:fldCharType="end"/>
      </w:r>
      <w:r>
        <w:rPr>
          <w:rFonts w:hint="eastAsia"/>
        </w:rPr>
        <w:t>，</w:t>
      </w:r>
      <w:r w:rsidR="00F6625C">
        <w:rPr>
          <w:rFonts w:hint="eastAsia"/>
        </w:rPr>
        <w:t>手腕的動作可以分為</w:t>
      </w:r>
      <w:r w:rsidR="00F6625C">
        <w:rPr>
          <w:rFonts w:hint="eastAsia"/>
        </w:rPr>
        <w:t>3</w:t>
      </w:r>
      <w:r w:rsidR="00F6625C">
        <w:rPr>
          <w:rFonts w:hint="eastAsia"/>
        </w:rPr>
        <w:t>組</w:t>
      </w:r>
      <w:r w:rsidR="009574BD">
        <w:rPr>
          <w:rFonts w:hint="eastAsia"/>
        </w:rPr>
        <w:t>：</w:t>
      </w:r>
      <w:r w:rsidR="005D6397" w:rsidRPr="00C5365B">
        <w:rPr>
          <w:rFonts w:hint="eastAsia"/>
          <w:i/>
        </w:rPr>
        <w:t>彎曲（</w:t>
      </w:r>
      <w:r w:rsidR="005D6397" w:rsidRPr="00C5365B">
        <w:rPr>
          <w:i/>
        </w:rPr>
        <w:t>Flexion</w:t>
      </w:r>
      <w:r w:rsidR="005D6397" w:rsidRPr="00C5365B">
        <w:rPr>
          <w:rFonts w:hint="eastAsia"/>
          <w:i/>
        </w:rPr>
        <w:t>）</w:t>
      </w:r>
      <w:r w:rsidR="005D6397" w:rsidRPr="00284BB9">
        <w:rPr>
          <w:rFonts w:hint="eastAsia"/>
        </w:rPr>
        <w:t>和</w:t>
      </w:r>
      <w:r w:rsidR="005D6397" w:rsidRPr="00C5365B">
        <w:rPr>
          <w:rFonts w:hint="eastAsia"/>
          <w:i/>
        </w:rPr>
        <w:t>伸展（</w:t>
      </w:r>
      <w:r w:rsidR="005D6397" w:rsidRPr="00C5365B">
        <w:rPr>
          <w:i/>
        </w:rPr>
        <w:t>Extension</w:t>
      </w:r>
      <w:r w:rsidR="005D6397" w:rsidRPr="00C5365B">
        <w:rPr>
          <w:rFonts w:hint="eastAsia"/>
          <w:i/>
        </w:rPr>
        <w:t>）</w:t>
      </w:r>
      <w:r w:rsidR="000614BF">
        <w:rPr>
          <w:rFonts w:hint="eastAsia"/>
          <w:i/>
        </w:rPr>
        <w:t>、</w:t>
      </w:r>
      <w:r w:rsidR="000C7FE4" w:rsidRPr="00763990">
        <w:rPr>
          <w:rFonts w:hint="eastAsia"/>
          <w:i/>
        </w:rPr>
        <w:t>撓骨側偏移（</w:t>
      </w:r>
      <w:r w:rsidR="000C7FE4" w:rsidRPr="00763990">
        <w:rPr>
          <w:i/>
        </w:rPr>
        <w:t>Radial deviation</w:t>
      </w:r>
      <w:r w:rsidR="000C7FE4" w:rsidRPr="00763990">
        <w:rPr>
          <w:rFonts w:hint="eastAsia"/>
          <w:i/>
        </w:rPr>
        <w:t>）</w:t>
      </w:r>
      <w:r w:rsidR="00763990" w:rsidRPr="00284BB9">
        <w:rPr>
          <w:rFonts w:hint="eastAsia"/>
        </w:rPr>
        <w:t>和</w:t>
      </w:r>
      <w:r w:rsidR="000C7FE4" w:rsidRPr="00763990">
        <w:rPr>
          <w:rFonts w:hint="eastAsia"/>
          <w:i/>
        </w:rPr>
        <w:t>尺骨側偏移（</w:t>
      </w:r>
      <w:r w:rsidR="000C7FE4" w:rsidRPr="00763990">
        <w:rPr>
          <w:i/>
        </w:rPr>
        <w:t xml:space="preserve">Ulnar </w:t>
      </w:r>
      <w:r w:rsidR="000C7FE4" w:rsidRPr="00763990">
        <w:rPr>
          <w:rFonts w:hint="eastAsia"/>
          <w:i/>
        </w:rPr>
        <w:t>d</w:t>
      </w:r>
      <w:r w:rsidR="000C7FE4" w:rsidRPr="00763990">
        <w:rPr>
          <w:i/>
        </w:rPr>
        <w:t>eviation</w:t>
      </w:r>
      <w:r w:rsidR="000C7FE4" w:rsidRPr="00763990">
        <w:rPr>
          <w:rFonts w:hint="eastAsia"/>
          <w:i/>
        </w:rPr>
        <w:t>）</w:t>
      </w:r>
      <w:r w:rsidR="00896236">
        <w:rPr>
          <w:rFonts w:hint="eastAsia"/>
          <w:i/>
        </w:rPr>
        <w:t>、</w:t>
      </w:r>
      <w:r w:rsidR="00550C71" w:rsidRPr="00D22A07">
        <w:rPr>
          <w:rFonts w:hint="eastAsia"/>
          <w:i/>
        </w:rPr>
        <w:t>往外反掌（</w:t>
      </w:r>
      <w:r w:rsidR="00550C71" w:rsidRPr="00D22A07">
        <w:rPr>
          <w:i/>
        </w:rPr>
        <w:t>Supination</w:t>
      </w:r>
      <w:r w:rsidR="00550C71" w:rsidRPr="00D22A07">
        <w:rPr>
          <w:rFonts w:hint="eastAsia"/>
          <w:i/>
        </w:rPr>
        <w:t>）</w:t>
      </w:r>
      <w:r w:rsidR="00550C71" w:rsidRPr="00D22A07">
        <w:rPr>
          <w:rFonts w:hint="eastAsia"/>
        </w:rPr>
        <w:t>和</w:t>
      </w:r>
      <w:r w:rsidR="00550C71" w:rsidRPr="00D22A07">
        <w:rPr>
          <w:rFonts w:hint="eastAsia"/>
          <w:i/>
        </w:rPr>
        <w:t>往內反掌（</w:t>
      </w:r>
      <w:r w:rsidR="00550C71" w:rsidRPr="00D22A07">
        <w:rPr>
          <w:i/>
        </w:rPr>
        <w:t>Pronation</w:t>
      </w:r>
      <w:r w:rsidR="00550C71" w:rsidRPr="00D22A07">
        <w:rPr>
          <w:rFonts w:hint="eastAsia"/>
          <w:i/>
        </w:rPr>
        <w:t>）</w:t>
      </w:r>
      <w:r w:rsidR="001E796E" w:rsidRPr="009C3047">
        <w:rPr>
          <w:rFonts w:hint="eastAsia"/>
        </w:rPr>
        <w:t>。</w:t>
      </w:r>
      <w:r w:rsidR="00C5145D">
        <w:rPr>
          <w:rFonts w:hint="eastAsia"/>
        </w:rPr>
        <w:t>如</w:t>
      </w:r>
      <w:r w:rsidR="00C5145D">
        <w:fldChar w:fldCharType="begin"/>
      </w:r>
      <w:r w:rsidR="00C5145D">
        <w:instrText xml:space="preserve"> </w:instrText>
      </w:r>
      <w:r w:rsidR="00C5145D">
        <w:rPr>
          <w:rFonts w:hint="eastAsia"/>
        </w:rPr>
        <w:instrText>REF _Ref534059256 \h</w:instrText>
      </w:r>
      <w:r w:rsidR="00C5145D">
        <w:instrText xml:space="preserve"> </w:instrText>
      </w:r>
      <w:r w:rsidR="00C5145D">
        <w:fldChar w:fldCharType="separate"/>
      </w:r>
      <w:r w:rsidR="00F86BBA">
        <w:rPr>
          <w:rFonts w:hint="eastAsia"/>
        </w:rPr>
        <w:t>圖</w:t>
      </w:r>
      <w:r w:rsidR="00F86BBA">
        <w:rPr>
          <w:rFonts w:hint="eastAsia"/>
        </w:rPr>
        <w:t xml:space="preserve"> </w:t>
      </w:r>
      <w:r w:rsidR="00F86BBA">
        <w:rPr>
          <w:noProof/>
        </w:rPr>
        <w:t>8</w:t>
      </w:r>
      <w:r w:rsidR="00C5145D">
        <w:fldChar w:fldCharType="end"/>
      </w:r>
      <w:r w:rsidR="00C5145D">
        <w:rPr>
          <w:rFonts w:hint="eastAsia"/>
        </w:rPr>
        <w:t>所示，</w:t>
      </w:r>
      <w:r w:rsidR="00171BEA">
        <w:rPr>
          <w:rFonts w:hint="eastAsia"/>
        </w:rPr>
        <w:t>手掌面下時，</w:t>
      </w:r>
      <w:r w:rsidR="00F13CD0">
        <w:rPr>
          <w:rFonts w:hint="eastAsia"/>
          <w:i/>
        </w:rPr>
        <w:t>彎曲</w:t>
      </w:r>
      <w:r w:rsidR="00F13CD0" w:rsidRPr="00455272">
        <w:rPr>
          <w:rFonts w:hint="eastAsia"/>
          <w:i/>
        </w:rPr>
        <w:t>和</w:t>
      </w:r>
      <w:r w:rsidR="00DC21C8" w:rsidRPr="00C5365B">
        <w:rPr>
          <w:rFonts w:hint="eastAsia"/>
          <w:i/>
        </w:rPr>
        <w:t>伸展</w:t>
      </w:r>
      <w:r w:rsidR="00571D4C">
        <w:rPr>
          <w:rFonts w:hint="eastAsia"/>
        </w:rPr>
        <w:t>為上下移動手掌</w:t>
      </w:r>
      <w:r w:rsidR="006469D9">
        <w:rPr>
          <w:rFonts w:hint="eastAsia"/>
        </w:rPr>
        <w:t>；</w:t>
      </w:r>
      <w:r w:rsidR="00583080" w:rsidRPr="00763990">
        <w:rPr>
          <w:rFonts w:hint="eastAsia"/>
          <w:i/>
        </w:rPr>
        <w:t>撓骨側偏移</w:t>
      </w:r>
      <w:r w:rsidR="00583080" w:rsidRPr="00583080">
        <w:rPr>
          <w:rFonts w:hint="eastAsia"/>
          <w:i/>
        </w:rPr>
        <w:t>和</w:t>
      </w:r>
      <w:r w:rsidR="00583080" w:rsidRPr="00763990">
        <w:rPr>
          <w:rFonts w:hint="eastAsia"/>
          <w:i/>
        </w:rPr>
        <w:t>尺骨側偏移</w:t>
      </w:r>
      <w:r w:rsidR="007B0BE2">
        <w:rPr>
          <w:rFonts w:hint="eastAsia"/>
        </w:rPr>
        <w:t>為</w:t>
      </w:r>
      <w:r w:rsidR="00AD5CE8">
        <w:rPr>
          <w:rFonts w:hint="eastAsia"/>
        </w:rPr>
        <w:t>左右移動手掌</w:t>
      </w:r>
      <w:r w:rsidR="00D04448">
        <w:rPr>
          <w:rFonts w:hint="eastAsia"/>
        </w:rPr>
        <w:t>；</w:t>
      </w:r>
      <w:r w:rsidR="00D04448" w:rsidRPr="00D04448">
        <w:rPr>
          <w:rFonts w:hint="eastAsia"/>
          <w:i/>
        </w:rPr>
        <w:t>往外反掌和往內反掌</w:t>
      </w:r>
      <w:r w:rsidR="00D04448" w:rsidRPr="00D04448">
        <w:rPr>
          <w:rFonts w:hint="eastAsia"/>
        </w:rPr>
        <w:t>為</w:t>
      </w:r>
      <w:r w:rsidR="001C0BA7">
        <w:rPr>
          <w:rFonts w:hint="eastAsia"/>
        </w:rPr>
        <w:t>左右旋轉手掌</w:t>
      </w:r>
      <w:r w:rsidR="00F070D3">
        <w:rPr>
          <w:rFonts w:hint="eastAsia"/>
        </w:rPr>
        <w:t>。</w:t>
      </w:r>
    </w:p>
    <w:p w14:paraId="79224561" w14:textId="7BB49889" w:rsidR="008A67E1" w:rsidRDefault="008A67E1" w:rsidP="005B0131">
      <w:pPr>
        <w:wordWrap/>
        <w:ind w:firstLine="0"/>
        <w:jc w:val="center"/>
      </w:pPr>
      <w:bookmarkStart w:id="90" w:name="_Ref532929177"/>
      <w:bookmarkStart w:id="91" w:name="_Toc53637105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86BBA">
        <w:rPr>
          <w:noProof/>
        </w:rPr>
        <w:t>1</w:t>
      </w:r>
      <w:r>
        <w:fldChar w:fldCharType="end"/>
      </w:r>
      <w:bookmarkEnd w:id="90"/>
      <w:r>
        <w:t>：</w:t>
      </w:r>
      <w:r>
        <w:rPr>
          <w:rFonts w:hint="eastAsia"/>
        </w:rPr>
        <w:t>手腕動作分類</w:t>
      </w:r>
      <w:bookmarkEnd w:id="91"/>
    </w:p>
    <w:tbl>
      <w:tblPr>
        <w:tblStyle w:val="TableGrid"/>
        <w:tblW w:w="0" w:type="auto"/>
        <w:tblLook w:val="04A0" w:firstRow="1" w:lastRow="0" w:firstColumn="1" w:lastColumn="0" w:noHBand="0" w:noVBand="1"/>
      </w:tblPr>
      <w:tblGrid>
        <w:gridCol w:w="4164"/>
        <w:gridCol w:w="4126"/>
      </w:tblGrid>
      <w:tr w:rsidR="00335D06" w14:paraId="28A1D34B" w14:textId="77777777" w:rsidTr="004C5AEB">
        <w:tc>
          <w:tcPr>
            <w:tcW w:w="4258" w:type="dxa"/>
            <w:vAlign w:val="center"/>
          </w:tcPr>
          <w:p w14:paraId="62DEF0B2" w14:textId="77777777" w:rsidR="00335D06" w:rsidRDefault="00335D06" w:rsidP="005B0131">
            <w:pPr>
              <w:wordWrap/>
              <w:ind w:firstLine="0"/>
              <w:jc w:val="center"/>
            </w:pPr>
            <w:r>
              <w:rPr>
                <w:rFonts w:hint="eastAsia"/>
              </w:rPr>
              <w:t>彎曲（</w:t>
            </w:r>
            <w:r>
              <w:t>Flexion</w:t>
            </w:r>
            <w:r>
              <w:rPr>
                <w:rFonts w:hint="eastAsia"/>
              </w:rPr>
              <w:t>）</w:t>
            </w:r>
          </w:p>
          <w:p w14:paraId="45249D26" w14:textId="0B08923D" w:rsidR="00335D06" w:rsidRDefault="00335D06" w:rsidP="005B0131">
            <w:pPr>
              <w:wordWrap/>
              <w:ind w:firstLine="0"/>
              <w:jc w:val="center"/>
            </w:pPr>
            <w:r>
              <w:rPr>
                <w:rFonts w:hint="eastAsia"/>
              </w:rPr>
              <w:t>伸展（</w:t>
            </w:r>
            <w:r>
              <w:t>Extension</w:t>
            </w:r>
            <w:r>
              <w:rPr>
                <w:rFonts w:hint="eastAsia"/>
              </w:rPr>
              <w:t>）</w:t>
            </w:r>
          </w:p>
        </w:tc>
        <w:tc>
          <w:tcPr>
            <w:tcW w:w="4258" w:type="dxa"/>
            <w:vAlign w:val="center"/>
          </w:tcPr>
          <w:p w14:paraId="28ADA50E" w14:textId="7AC4AD22" w:rsidR="00335D06" w:rsidRDefault="00335D06" w:rsidP="005B0131">
            <w:pPr>
              <w:wordWrap/>
              <w:ind w:firstLine="0"/>
              <w:jc w:val="center"/>
            </w:pPr>
            <w:r>
              <w:rPr>
                <w:rFonts w:hint="eastAsia"/>
              </w:rPr>
              <w:t>手掌面下，上下移動手掌</w:t>
            </w:r>
          </w:p>
        </w:tc>
      </w:tr>
      <w:tr w:rsidR="00335D06" w14:paraId="37914A37" w14:textId="77777777" w:rsidTr="004C5AEB">
        <w:tc>
          <w:tcPr>
            <w:tcW w:w="4258" w:type="dxa"/>
            <w:vAlign w:val="center"/>
          </w:tcPr>
          <w:p w14:paraId="4F8CEE33" w14:textId="77777777" w:rsidR="00335D06" w:rsidRDefault="00335D06" w:rsidP="005B0131">
            <w:pPr>
              <w:wordWrap/>
              <w:ind w:firstLine="0"/>
              <w:jc w:val="center"/>
            </w:pPr>
            <w:r w:rsidRPr="00A060FA">
              <w:rPr>
                <w:rFonts w:hint="eastAsia"/>
              </w:rPr>
              <w:t>撓骨側</w:t>
            </w:r>
            <w:r>
              <w:rPr>
                <w:rFonts w:hint="eastAsia"/>
              </w:rPr>
              <w:t>偏移（</w:t>
            </w:r>
            <w:r>
              <w:t>Radial deviation</w:t>
            </w:r>
            <w:r>
              <w:rPr>
                <w:rFonts w:hint="eastAsia"/>
              </w:rPr>
              <w:t>）</w:t>
            </w:r>
          </w:p>
          <w:p w14:paraId="6333A97A" w14:textId="57BED8B8" w:rsidR="00335D06" w:rsidRDefault="00335D06" w:rsidP="005B0131">
            <w:pPr>
              <w:wordWrap/>
              <w:ind w:firstLine="0"/>
              <w:jc w:val="center"/>
            </w:pPr>
            <w:r w:rsidRPr="00A060FA">
              <w:rPr>
                <w:rFonts w:hint="eastAsia"/>
              </w:rPr>
              <w:t>尺骨側</w:t>
            </w:r>
            <w:r w:rsidRPr="00101A30">
              <w:rPr>
                <w:rFonts w:hint="eastAsia"/>
              </w:rPr>
              <w:t>偏移</w:t>
            </w:r>
            <w:r>
              <w:rPr>
                <w:rFonts w:hint="eastAsia"/>
              </w:rPr>
              <w:t>（</w:t>
            </w:r>
            <w:r>
              <w:t xml:space="preserve">Ulnar </w:t>
            </w:r>
            <w:r>
              <w:rPr>
                <w:rFonts w:hint="eastAsia"/>
              </w:rPr>
              <w:t>d</w:t>
            </w:r>
            <w:r w:rsidRPr="00101A30">
              <w:t>eviation</w:t>
            </w:r>
            <w:r>
              <w:rPr>
                <w:rFonts w:hint="eastAsia"/>
              </w:rPr>
              <w:t>）</w:t>
            </w:r>
          </w:p>
        </w:tc>
        <w:tc>
          <w:tcPr>
            <w:tcW w:w="4258" w:type="dxa"/>
            <w:vAlign w:val="center"/>
          </w:tcPr>
          <w:p w14:paraId="4FF9A73A" w14:textId="7A319F19" w:rsidR="00335D06" w:rsidRDefault="00335D06" w:rsidP="005B0131">
            <w:pPr>
              <w:wordWrap/>
              <w:ind w:firstLine="0"/>
              <w:jc w:val="center"/>
            </w:pPr>
            <w:r>
              <w:rPr>
                <w:rFonts w:hint="eastAsia"/>
              </w:rPr>
              <w:t>手掌面下，左右移動手掌</w:t>
            </w:r>
          </w:p>
        </w:tc>
      </w:tr>
      <w:tr w:rsidR="00335D06" w14:paraId="36F5381A" w14:textId="77777777" w:rsidTr="004C5AEB">
        <w:tc>
          <w:tcPr>
            <w:tcW w:w="4258" w:type="dxa"/>
            <w:vAlign w:val="center"/>
          </w:tcPr>
          <w:p w14:paraId="59DC1A03" w14:textId="77777777" w:rsidR="00335D06" w:rsidRDefault="00335D06" w:rsidP="005B0131">
            <w:pPr>
              <w:wordWrap/>
              <w:ind w:firstLine="0"/>
              <w:jc w:val="center"/>
            </w:pPr>
            <w:r w:rsidRPr="00115C6B">
              <w:rPr>
                <w:rFonts w:hint="eastAsia"/>
              </w:rPr>
              <w:t>往外反掌</w:t>
            </w:r>
            <w:r>
              <w:rPr>
                <w:rFonts w:hint="eastAsia"/>
              </w:rPr>
              <w:t>（</w:t>
            </w:r>
            <w:r w:rsidRPr="00FE5026">
              <w:t>Supination</w:t>
            </w:r>
            <w:r>
              <w:rPr>
                <w:rFonts w:hint="eastAsia"/>
              </w:rPr>
              <w:t>）</w:t>
            </w:r>
          </w:p>
          <w:p w14:paraId="5BD8FA45" w14:textId="1AA227C3" w:rsidR="00335D06" w:rsidRDefault="00335D06" w:rsidP="005B0131">
            <w:pPr>
              <w:wordWrap/>
              <w:ind w:firstLine="0"/>
              <w:jc w:val="center"/>
            </w:pPr>
            <w:r w:rsidRPr="00115C6B">
              <w:rPr>
                <w:rFonts w:hint="eastAsia"/>
              </w:rPr>
              <w:t>往內反掌</w:t>
            </w:r>
            <w:r>
              <w:rPr>
                <w:rFonts w:hint="eastAsia"/>
              </w:rPr>
              <w:t>（</w:t>
            </w:r>
            <w:r w:rsidRPr="00FE5026">
              <w:t>Pronation</w:t>
            </w:r>
            <w:r>
              <w:rPr>
                <w:rFonts w:hint="eastAsia"/>
              </w:rPr>
              <w:t>）</w:t>
            </w:r>
          </w:p>
        </w:tc>
        <w:tc>
          <w:tcPr>
            <w:tcW w:w="4258" w:type="dxa"/>
            <w:vAlign w:val="center"/>
          </w:tcPr>
          <w:p w14:paraId="2E05FE30" w14:textId="3ACB90F8" w:rsidR="00335D06" w:rsidRDefault="00335D06" w:rsidP="005B0131">
            <w:pPr>
              <w:wordWrap/>
              <w:ind w:firstLine="0"/>
              <w:jc w:val="center"/>
            </w:pPr>
            <w:r>
              <w:rPr>
                <w:rFonts w:hint="eastAsia"/>
              </w:rPr>
              <w:t>手掌面左，左右旋轉手掌</w:t>
            </w:r>
          </w:p>
        </w:tc>
      </w:tr>
    </w:tbl>
    <w:p w14:paraId="25FCE236" w14:textId="718A4C57" w:rsidR="00DD1330" w:rsidRDefault="00A65EC3" w:rsidP="005B0131">
      <w:pPr>
        <w:wordWrap/>
        <w:ind w:firstLine="0"/>
        <w:jc w:val="center"/>
      </w:pPr>
      <w:r>
        <w:rPr>
          <w:noProof/>
        </w:rPr>
        <w:lastRenderedPageBreak/>
        <w:drawing>
          <wp:inline distT="0" distB="0" distL="0" distR="0" wp14:anchorId="0AACD4C8" wp14:editId="04683B10">
            <wp:extent cx="2471220" cy="1856096"/>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492940" cy="1872410"/>
                    </a:xfrm>
                    <a:prstGeom prst="rect">
                      <a:avLst/>
                    </a:prstGeom>
                  </pic:spPr>
                </pic:pic>
              </a:graphicData>
            </a:graphic>
          </wp:inline>
        </w:drawing>
      </w:r>
    </w:p>
    <w:p w14:paraId="619F96F8" w14:textId="1580B5AA" w:rsidR="00A65EC3" w:rsidRDefault="00A65EC3" w:rsidP="005B0131">
      <w:pPr>
        <w:wordWrap/>
        <w:spacing w:line="240" w:lineRule="auto"/>
        <w:ind w:firstLine="0"/>
        <w:jc w:val="center"/>
      </w:pPr>
      <w:bookmarkStart w:id="92" w:name="_Ref534059256"/>
      <w:bookmarkStart w:id="93" w:name="_Toc53637098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8</w:t>
      </w:r>
      <w:r>
        <w:fldChar w:fldCharType="end"/>
      </w:r>
      <w:bookmarkEnd w:id="92"/>
      <w:r>
        <w:rPr>
          <w:rFonts w:hint="eastAsia"/>
        </w:rPr>
        <w:t>：手腕動作</w:t>
      </w:r>
      <w:bookmarkEnd w:id="93"/>
    </w:p>
    <w:p w14:paraId="1E449728" w14:textId="67BC64B3" w:rsidR="00157B28" w:rsidRDefault="00234B30" w:rsidP="005B0131">
      <w:pPr>
        <w:wordWrap/>
        <w:spacing w:line="240" w:lineRule="auto"/>
        <w:ind w:firstLine="0"/>
        <w:jc w:val="center"/>
      </w:pPr>
      <w:r>
        <w:rPr>
          <w:rFonts w:hint="eastAsia"/>
        </w:rPr>
        <w:t>節錄</w:t>
      </w:r>
      <w:r w:rsidR="00AD4FD8">
        <w:rPr>
          <w:rFonts w:hint="eastAsia"/>
        </w:rPr>
        <w:t>自</w:t>
      </w:r>
      <w:r w:rsidR="00D50759">
        <w:fldChar w:fldCharType="begin"/>
      </w:r>
      <w:r w:rsidR="00B40467">
        <w:instrText xml:space="preserve"> ADDIN ZOTERO_ITEM CSL_CITATION {"citationID":"uPGOPOsp","properties":{"formattedCitation":"[45]","plainCitation":"[45]","noteIndex":0},"citationItems":[{"id":"MbV2BDGR/ZvYqTgR9","uris":["http://zotero.org/users/local/Jg4Thzek/items/BCDM55K3"],"uri":["http://zotero.org/users/local/Jg4Thzek/items/BCDM55K3"],"itemData":{"id":1401,"type":"paper-conference","title":"State of the Art in Prosthetic Wrists: Commercial and Research Devices","container-title":"2015 IEEE International Conference on Rehabilitation Robotics (ICORR)","page":"331-338","source":"IEEE Xplore","event":"2015 IEEE International Conference on Rehabilitation Robotics (ICORR)","abstract":"The human wrist contributes greatly to hand mobility and manipulation capabilities in healthy individuals, but both the commercial and research domains have often overlooked prosthetic wrists in favor of terminal device development. In this paper, we review the current state of the art of in a wide variety of passive, body powered and active wrists from both the prosthetics industry and research community. We primarily focus on the mechanical design and kinematic arrangement of these systems, giving details of articulation methods and specifications where possible. Among other take-aways, the review shows that very few powered wrists are available commercially, all of which are single-DOF, that multi-DOF wrist designs are most often serial chain systems, and that there seems to be opportunities for the development of body-powered wrist devices or wrists with a parallel kinematic architecture. Additionally, of the three DOF of the human wrist, radial/ulnar deviation is least commonly implemented in hardware.","DOI":"10.1109/ICORR.2015.7281221","shortTitle":"State of the art in prosthetic wrists","author":[{"family":"Bajaj","given":"N. M."},{"family":"Spiers","given":"A. J."},{"family":"Dollar","given":"A. M."}],"issued":{"date-parts":[["2015",8]]}}}],"schema":"https://github.com/citation-style-language/schema/raw/master/csl-citation.json"} </w:instrText>
      </w:r>
      <w:r w:rsidR="00D50759">
        <w:fldChar w:fldCharType="separate"/>
      </w:r>
      <w:r w:rsidR="00B40467" w:rsidRPr="00B40467">
        <w:t>[45]</w:t>
      </w:r>
      <w:r w:rsidR="00D50759">
        <w:fldChar w:fldCharType="end"/>
      </w:r>
      <w:r w:rsidR="00157B28" w:rsidRPr="00157B28">
        <w:rPr>
          <w:rFonts w:hint="eastAsia"/>
        </w:rPr>
        <w:t xml:space="preserve"> </w:t>
      </w:r>
    </w:p>
    <w:p w14:paraId="12231D2F" w14:textId="77777777" w:rsidR="004E0F86" w:rsidRDefault="004E0F86" w:rsidP="005B0131">
      <w:pPr>
        <w:wordWrap/>
        <w:spacing w:line="240" w:lineRule="auto"/>
        <w:ind w:firstLine="0"/>
        <w:jc w:val="center"/>
      </w:pPr>
    </w:p>
    <w:p w14:paraId="23B6CB80" w14:textId="5FC7D1F5" w:rsidR="00CA3A22" w:rsidRDefault="00157B28" w:rsidP="005B0131">
      <w:pPr>
        <w:wordWrap/>
      </w:pPr>
      <w:r>
        <w:rPr>
          <w:rFonts w:hint="eastAsia"/>
        </w:rPr>
        <w:t>在手腕角度估測的研究中，手腕的</w:t>
      </w:r>
      <w:r w:rsidRPr="00F44A86">
        <w:rPr>
          <w:rFonts w:hint="eastAsia"/>
        </w:rPr>
        <w:t>彎曲和伸展</w:t>
      </w:r>
      <w:r>
        <w:rPr>
          <w:rFonts w:hint="eastAsia"/>
        </w:rPr>
        <w:t>是必定探討的動作</w:t>
      </w:r>
      <w:r>
        <w:fldChar w:fldCharType="begin"/>
      </w:r>
      <w:r w:rsidR="00B40467">
        <w:instrText xml:space="preserve"> ADDIN ZOTERO_ITEM CSL_CITATION {"citationID":"gC6ff06L","properties":{"formattedCitation":"[8]\\uc0\\u8211{}[10], [18], [19], [21]\\uc0\\u8211{}[24]","plainCitation":"[8]–[10], [18], [19], [21]–[24]","noteIndex":0},"citationItems":[{"id":"MbV2BDGR/wK0gj9gR","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NTvUbMBi","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0xxgpvCJ","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MbV2BDGR/5J0rAkg3","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MbV2BDGR/ma62Ug8b","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bHNpazYI","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MbV2BDGR/2KjRkN7t","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aLVLN3Ea","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fldChar w:fldCharType="separate"/>
      </w:r>
      <w:r w:rsidR="003210F3" w:rsidRPr="003210F3">
        <w:t>[8</w:t>
      </w:r>
      <w:r w:rsidR="003438DB">
        <w:t>–</w:t>
      </w:r>
      <w:r w:rsidR="003210F3" w:rsidRPr="003210F3">
        <w:t>10</w:t>
      </w:r>
      <w:r w:rsidR="003438DB">
        <w:t xml:space="preserve">, </w:t>
      </w:r>
      <w:r w:rsidR="003210F3" w:rsidRPr="003210F3">
        <w:t>18</w:t>
      </w:r>
      <w:r w:rsidR="003438DB">
        <w:t xml:space="preserve">, </w:t>
      </w:r>
      <w:r w:rsidR="003210F3" w:rsidRPr="003210F3">
        <w:t>19</w:t>
      </w:r>
      <w:r w:rsidR="003438DB">
        <w:t xml:space="preserve">, </w:t>
      </w:r>
      <w:r w:rsidR="003210F3" w:rsidRPr="003210F3">
        <w:t>21</w:t>
      </w:r>
      <w:r w:rsidR="003438DB">
        <w:t>–</w:t>
      </w:r>
      <w:r w:rsidR="003210F3" w:rsidRPr="003210F3">
        <w:t>24]</w:t>
      </w:r>
      <w:r>
        <w:fldChar w:fldCharType="end"/>
      </w:r>
      <w:r>
        <w:rPr>
          <w:rFonts w:hint="eastAsia"/>
        </w:rPr>
        <w:t>；次之是</w:t>
      </w:r>
      <w:r w:rsidRPr="00F44A86">
        <w:rPr>
          <w:rFonts w:hint="eastAsia"/>
        </w:rPr>
        <w:t>尺骨側偏移和撓骨側偏移</w:t>
      </w:r>
      <w:r>
        <w:fldChar w:fldCharType="begin"/>
      </w:r>
      <w:r w:rsidR="00B40467">
        <w:instrText xml:space="preserve"> ADDIN ZOTERO_ITEM CSL_CITATION {"citationID":"iqSOlDXu","properties":{"formattedCitation":"[8], [10], [11], [21], [22], [24]","plainCitation":"[8], [10], [11], [21], [22], [24]","noteIndex":0},"citationItems":[{"id":"MbV2BDGR/wK0gj9gR","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NTvUbMBi","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5J0rAkg3","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MbV2BDGR/ma62Ug8b","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2KjRkN7t","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fldChar w:fldCharType="separate"/>
      </w:r>
      <w:r w:rsidR="003210F3" w:rsidRPr="003210F3">
        <w:t>[8</w:t>
      </w:r>
      <w:r w:rsidR="003438DB">
        <w:t xml:space="preserve">, </w:t>
      </w:r>
      <w:r w:rsidR="003210F3" w:rsidRPr="003210F3">
        <w:t>10</w:t>
      </w:r>
      <w:r w:rsidR="003438DB">
        <w:t xml:space="preserve">, </w:t>
      </w:r>
      <w:r w:rsidR="003210F3" w:rsidRPr="003210F3">
        <w:t>11</w:t>
      </w:r>
      <w:r w:rsidR="003438DB">
        <w:t xml:space="preserve">, </w:t>
      </w:r>
      <w:r w:rsidR="003210F3" w:rsidRPr="003210F3">
        <w:t>21</w:t>
      </w:r>
      <w:r w:rsidR="003438DB">
        <w:t xml:space="preserve">, </w:t>
      </w:r>
      <w:r w:rsidR="003210F3" w:rsidRPr="003210F3">
        <w:t>22</w:t>
      </w:r>
      <w:r w:rsidR="003438DB">
        <w:t xml:space="preserve">, </w:t>
      </w:r>
      <w:r w:rsidR="003210F3" w:rsidRPr="003210F3">
        <w:t>24]</w:t>
      </w:r>
      <w:r>
        <w:fldChar w:fldCharType="end"/>
      </w:r>
      <w:r>
        <w:rPr>
          <w:rFonts w:hint="eastAsia"/>
        </w:rPr>
        <w:t>；最後則是</w:t>
      </w:r>
      <w:r w:rsidRPr="00F44A86">
        <w:rPr>
          <w:rFonts w:hint="eastAsia"/>
        </w:rPr>
        <w:t>往外反掌和往內反掌</w:t>
      </w:r>
      <w:r>
        <w:fldChar w:fldCharType="begin"/>
      </w:r>
      <w:r w:rsidR="00B40467">
        <w:instrText xml:space="preserve"> ADDIN ZOTERO_ITEM CSL_CITATION {"citationID":"lNfd3542","properties":{"formattedCitation":"[9], [11], [22], [23]","plainCitation":"[9], [11], [22], [23]","noteIndex":0},"citationItems":[{"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ma62Ug8b","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bHNpazYI","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3210F3" w:rsidRPr="003210F3">
        <w:t>[9</w:t>
      </w:r>
      <w:r w:rsidR="003438DB">
        <w:t xml:space="preserve">, </w:t>
      </w:r>
      <w:r w:rsidR="003210F3" w:rsidRPr="003210F3">
        <w:t>11</w:t>
      </w:r>
      <w:r w:rsidR="003438DB">
        <w:t xml:space="preserve">, </w:t>
      </w:r>
      <w:r w:rsidR="003210F3" w:rsidRPr="003210F3">
        <w:t>22</w:t>
      </w:r>
      <w:r w:rsidR="003438DB">
        <w:t xml:space="preserve">, </w:t>
      </w:r>
      <w:r w:rsidR="003210F3" w:rsidRPr="003210F3">
        <w:t>23]</w:t>
      </w:r>
      <w:r>
        <w:fldChar w:fldCharType="end"/>
      </w:r>
      <w:r>
        <w:rPr>
          <w:rFonts w:hint="eastAsia"/>
        </w:rPr>
        <w:t>。研究中，估測準確率依此順序降低，而原因我們可以從三者所使用的肌肉群</w:t>
      </w:r>
      <w:r w:rsidR="00BE39A5">
        <w:rPr>
          <w:rFonts w:hint="eastAsia"/>
        </w:rPr>
        <w:t>看出。</w:t>
      </w:r>
    </w:p>
    <w:p w14:paraId="63AB2E26" w14:textId="47EE98B5" w:rsidR="006A0D11" w:rsidRDefault="00BE39A5" w:rsidP="005B0131">
      <w:pPr>
        <w:wordWrap/>
        <w:ind w:firstLine="0"/>
        <w:jc w:val="center"/>
      </w:pPr>
      <w:bookmarkStart w:id="94" w:name="_Ref533433565"/>
      <w:bookmarkStart w:id="95" w:name="_Toc53637105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86BBA">
        <w:rPr>
          <w:noProof/>
        </w:rPr>
        <w:t>2</w:t>
      </w:r>
      <w:r>
        <w:fldChar w:fldCharType="end"/>
      </w:r>
      <w:bookmarkEnd w:id="94"/>
      <w:r>
        <w:rPr>
          <w:rFonts w:hint="eastAsia"/>
        </w:rPr>
        <w:t>：各手腕動作所用之肌肉群</w:t>
      </w:r>
      <w:bookmarkEnd w:id="95"/>
    </w:p>
    <w:tbl>
      <w:tblPr>
        <w:tblStyle w:val="TableGrid"/>
        <w:tblW w:w="0" w:type="auto"/>
        <w:tblLook w:val="04A0" w:firstRow="1" w:lastRow="0" w:firstColumn="1" w:lastColumn="0" w:noHBand="0" w:noVBand="1"/>
      </w:tblPr>
      <w:tblGrid>
        <w:gridCol w:w="2694"/>
        <w:gridCol w:w="5596"/>
      </w:tblGrid>
      <w:tr w:rsidR="004C5AEB" w14:paraId="63CE5EEC" w14:textId="77777777" w:rsidTr="004C5AEB">
        <w:tc>
          <w:tcPr>
            <w:tcW w:w="2718" w:type="dxa"/>
            <w:vAlign w:val="center"/>
          </w:tcPr>
          <w:p w14:paraId="3A74B83D" w14:textId="77777777" w:rsidR="004C5AEB" w:rsidRDefault="004C5AEB" w:rsidP="005B0131">
            <w:pPr>
              <w:wordWrap/>
              <w:ind w:firstLine="0"/>
              <w:jc w:val="center"/>
            </w:pPr>
            <w:bookmarkStart w:id="96" w:name="_Toc528095171"/>
            <w:bookmarkStart w:id="97" w:name="_Toc528170285"/>
            <w:bookmarkStart w:id="98" w:name="_Ref533431924"/>
            <w:bookmarkStart w:id="99" w:name="_Ref533431930"/>
            <w:r>
              <w:rPr>
                <w:rFonts w:hint="eastAsia"/>
              </w:rPr>
              <w:t>彎曲</w:t>
            </w:r>
          </w:p>
          <w:p w14:paraId="2ACCCE0F" w14:textId="77777777" w:rsidR="004C5AEB" w:rsidRDefault="004C5AEB" w:rsidP="005B0131">
            <w:pPr>
              <w:wordWrap/>
              <w:ind w:firstLine="0"/>
              <w:jc w:val="center"/>
            </w:pPr>
            <w:r>
              <w:rPr>
                <w:rFonts w:hint="eastAsia"/>
              </w:rPr>
              <w:t>Flexion</w:t>
            </w:r>
          </w:p>
        </w:tc>
        <w:tc>
          <w:tcPr>
            <w:tcW w:w="5670" w:type="dxa"/>
            <w:vAlign w:val="center"/>
          </w:tcPr>
          <w:p w14:paraId="0E09DD62" w14:textId="77777777" w:rsidR="004C5AEB" w:rsidRDefault="004C5AEB" w:rsidP="005B0131">
            <w:pPr>
              <w:wordWrap/>
              <w:ind w:firstLine="0"/>
            </w:pPr>
            <w:r w:rsidRPr="003B04F1">
              <w:t>Flexor Carpi Radialis</w:t>
            </w:r>
          </w:p>
          <w:p w14:paraId="2B7EBA77" w14:textId="77777777" w:rsidR="004C5AEB" w:rsidRDefault="004C5AEB" w:rsidP="005B0131">
            <w:pPr>
              <w:wordWrap/>
              <w:ind w:firstLine="0"/>
            </w:pPr>
            <w:r w:rsidRPr="003B04F1">
              <w:t>Flexor Carpi Ulnaris</w:t>
            </w:r>
          </w:p>
          <w:p w14:paraId="37C4341C" w14:textId="77777777" w:rsidR="004C5AEB" w:rsidRDefault="004C5AEB" w:rsidP="005B0131">
            <w:pPr>
              <w:wordWrap/>
              <w:ind w:firstLine="0"/>
            </w:pPr>
            <w:r>
              <w:t>Flexor Digitorum</w:t>
            </w:r>
          </w:p>
          <w:p w14:paraId="7D0FD795" w14:textId="77777777" w:rsidR="004C5AEB" w:rsidRDefault="004C5AEB" w:rsidP="005B0131">
            <w:pPr>
              <w:wordWrap/>
              <w:ind w:firstLine="0"/>
            </w:pPr>
            <w:r w:rsidRPr="003B04F1">
              <w:t>Flexor Pollicis Longus</w:t>
            </w:r>
          </w:p>
        </w:tc>
      </w:tr>
      <w:tr w:rsidR="004C5AEB" w14:paraId="4E26050D" w14:textId="77777777" w:rsidTr="004C5AEB">
        <w:tc>
          <w:tcPr>
            <w:tcW w:w="2718" w:type="dxa"/>
            <w:vAlign w:val="center"/>
          </w:tcPr>
          <w:p w14:paraId="7F1C5DDF" w14:textId="77777777" w:rsidR="004C5AEB" w:rsidRDefault="004C5AEB" w:rsidP="005B0131">
            <w:pPr>
              <w:wordWrap/>
              <w:ind w:firstLine="0"/>
              <w:jc w:val="center"/>
            </w:pPr>
            <w:r>
              <w:rPr>
                <w:rFonts w:hint="eastAsia"/>
              </w:rPr>
              <w:t>伸展</w:t>
            </w:r>
          </w:p>
          <w:p w14:paraId="7E4A218E" w14:textId="77777777" w:rsidR="004C5AEB" w:rsidRDefault="004C5AEB" w:rsidP="005B0131">
            <w:pPr>
              <w:wordWrap/>
              <w:ind w:firstLine="0"/>
              <w:jc w:val="center"/>
            </w:pPr>
            <w:r>
              <w:rPr>
                <w:rFonts w:hint="eastAsia"/>
              </w:rPr>
              <w:t>Extension</w:t>
            </w:r>
          </w:p>
        </w:tc>
        <w:tc>
          <w:tcPr>
            <w:tcW w:w="5670" w:type="dxa"/>
            <w:vAlign w:val="center"/>
          </w:tcPr>
          <w:p w14:paraId="7CF63400" w14:textId="77777777" w:rsidR="004C5AEB" w:rsidRDefault="004C5AEB" w:rsidP="005B0131">
            <w:pPr>
              <w:wordWrap/>
              <w:ind w:firstLine="0"/>
            </w:pPr>
            <w:r>
              <w:t>Extensor Carpi Radialis</w:t>
            </w:r>
          </w:p>
          <w:p w14:paraId="0C35E81A" w14:textId="77777777" w:rsidR="004C5AEB" w:rsidRDefault="004C5AEB" w:rsidP="005B0131">
            <w:pPr>
              <w:wordWrap/>
              <w:ind w:firstLine="0"/>
            </w:pPr>
            <w:r>
              <w:t>Extensor Carpi Ulnaris</w:t>
            </w:r>
          </w:p>
          <w:p w14:paraId="0B15E9EA" w14:textId="77777777" w:rsidR="004C5AEB" w:rsidRDefault="004C5AEB" w:rsidP="005B0131">
            <w:pPr>
              <w:wordWrap/>
              <w:ind w:firstLine="0"/>
            </w:pPr>
            <w:r>
              <w:t>Extensor Digitorum</w:t>
            </w:r>
          </w:p>
          <w:p w14:paraId="62BB7FE3" w14:textId="77777777" w:rsidR="004C5AEB" w:rsidRDefault="004C5AEB" w:rsidP="005B0131">
            <w:pPr>
              <w:wordWrap/>
              <w:ind w:firstLine="0"/>
            </w:pPr>
            <w:r>
              <w:t>Extensor Pollicis Longus</w:t>
            </w:r>
          </w:p>
        </w:tc>
      </w:tr>
      <w:tr w:rsidR="004C5AEB" w14:paraId="747D839C" w14:textId="77777777" w:rsidTr="004C5AEB">
        <w:tc>
          <w:tcPr>
            <w:tcW w:w="2718" w:type="dxa"/>
            <w:vAlign w:val="center"/>
          </w:tcPr>
          <w:p w14:paraId="239C988B" w14:textId="77777777" w:rsidR="004C5AEB" w:rsidRDefault="004C5AEB" w:rsidP="005B0131">
            <w:pPr>
              <w:wordWrap/>
              <w:snapToGrid/>
              <w:spacing w:line="240" w:lineRule="auto"/>
              <w:ind w:firstLine="0"/>
              <w:jc w:val="center"/>
            </w:pPr>
            <w:r w:rsidRPr="00AC4029">
              <w:rPr>
                <w:rFonts w:hint="eastAsia"/>
              </w:rPr>
              <w:t>撓骨側偏移</w:t>
            </w:r>
          </w:p>
          <w:p w14:paraId="4994D7A6" w14:textId="77777777" w:rsidR="004C5AEB" w:rsidRDefault="004C5AEB" w:rsidP="005B0131">
            <w:pPr>
              <w:wordWrap/>
              <w:snapToGrid/>
              <w:spacing w:line="240" w:lineRule="auto"/>
              <w:ind w:firstLine="0"/>
              <w:jc w:val="center"/>
            </w:pPr>
            <w:r>
              <w:t>Radial deviation</w:t>
            </w:r>
          </w:p>
        </w:tc>
        <w:tc>
          <w:tcPr>
            <w:tcW w:w="5670" w:type="dxa"/>
            <w:vAlign w:val="center"/>
          </w:tcPr>
          <w:p w14:paraId="6E21DC42" w14:textId="77777777" w:rsidR="004C5AEB" w:rsidRDefault="004C5AEB" w:rsidP="005B0131">
            <w:pPr>
              <w:wordWrap/>
              <w:ind w:firstLine="0"/>
            </w:pPr>
            <w:r w:rsidRPr="003B04F1">
              <w:t>Flexor Carpi Radialis</w:t>
            </w:r>
          </w:p>
          <w:p w14:paraId="240BD1D4" w14:textId="77777777" w:rsidR="004C5AEB" w:rsidRDefault="004C5AEB" w:rsidP="005B0131">
            <w:pPr>
              <w:wordWrap/>
              <w:ind w:firstLine="0"/>
            </w:pPr>
            <w:r>
              <w:t>Extensor Carpi Radialis</w:t>
            </w:r>
          </w:p>
        </w:tc>
      </w:tr>
      <w:tr w:rsidR="004C5AEB" w14:paraId="7634830A" w14:textId="77777777" w:rsidTr="004C5AEB">
        <w:tc>
          <w:tcPr>
            <w:tcW w:w="2718" w:type="dxa"/>
            <w:vAlign w:val="center"/>
          </w:tcPr>
          <w:p w14:paraId="0E2EF076" w14:textId="77777777" w:rsidR="004C5AEB" w:rsidRDefault="004C5AEB" w:rsidP="005B0131">
            <w:pPr>
              <w:wordWrap/>
              <w:ind w:firstLine="0"/>
              <w:jc w:val="center"/>
            </w:pPr>
            <w:r w:rsidRPr="00A060FA">
              <w:rPr>
                <w:rFonts w:hint="eastAsia"/>
              </w:rPr>
              <w:t>尺骨側</w:t>
            </w:r>
            <w:r w:rsidRPr="00101A30">
              <w:rPr>
                <w:rFonts w:hint="eastAsia"/>
              </w:rPr>
              <w:t>偏移</w:t>
            </w:r>
          </w:p>
          <w:p w14:paraId="39CB8ADA" w14:textId="77777777" w:rsidR="004C5AEB" w:rsidRPr="00AC4029" w:rsidRDefault="004C5AEB" w:rsidP="005B0131">
            <w:pPr>
              <w:wordWrap/>
              <w:ind w:firstLine="0"/>
              <w:jc w:val="center"/>
            </w:pPr>
            <w:r>
              <w:t xml:space="preserve">Ulnar </w:t>
            </w:r>
            <w:r>
              <w:rPr>
                <w:rFonts w:hint="eastAsia"/>
              </w:rPr>
              <w:t>d</w:t>
            </w:r>
            <w:r w:rsidRPr="00101A30">
              <w:t>eviation</w:t>
            </w:r>
          </w:p>
        </w:tc>
        <w:tc>
          <w:tcPr>
            <w:tcW w:w="5670" w:type="dxa"/>
            <w:vAlign w:val="center"/>
          </w:tcPr>
          <w:p w14:paraId="509A9893" w14:textId="77777777" w:rsidR="004C5AEB" w:rsidRDefault="004C5AEB" w:rsidP="005B0131">
            <w:pPr>
              <w:wordWrap/>
              <w:ind w:firstLine="0"/>
            </w:pPr>
            <w:r w:rsidRPr="003B04F1">
              <w:t>Flexor Carpi Ulnaris</w:t>
            </w:r>
          </w:p>
          <w:p w14:paraId="55DC0EE6" w14:textId="77777777" w:rsidR="004C5AEB" w:rsidRPr="003B04F1" w:rsidRDefault="004C5AEB" w:rsidP="005B0131">
            <w:pPr>
              <w:wordWrap/>
              <w:ind w:firstLine="0"/>
            </w:pPr>
            <w:r>
              <w:t>Extensor Carpi Ulnaris</w:t>
            </w:r>
          </w:p>
        </w:tc>
      </w:tr>
      <w:tr w:rsidR="004C5AEB" w14:paraId="12269A31" w14:textId="77777777" w:rsidTr="004C5AEB">
        <w:tc>
          <w:tcPr>
            <w:tcW w:w="2718" w:type="dxa"/>
            <w:vAlign w:val="center"/>
          </w:tcPr>
          <w:p w14:paraId="57940FA4" w14:textId="77777777" w:rsidR="004C5AEB" w:rsidRDefault="004C5AEB" w:rsidP="005B0131">
            <w:pPr>
              <w:wordWrap/>
              <w:ind w:firstLine="0"/>
              <w:jc w:val="center"/>
            </w:pPr>
            <w:r w:rsidRPr="00115C6B">
              <w:rPr>
                <w:rFonts w:hint="eastAsia"/>
              </w:rPr>
              <w:t>往外反掌</w:t>
            </w:r>
          </w:p>
          <w:p w14:paraId="6628EDE7" w14:textId="77777777" w:rsidR="004C5AEB" w:rsidRPr="00AC4029" w:rsidRDefault="004C5AEB" w:rsidP="005B0131">
            <w:pPr>
              <w:wordWrap/>
              <w:ind w:firstLine="0"/>
              <w:jc w:val="center"/>
            </w:pPr>
            <w:r w:rsidRPr="00FE5026">
              <w:t>Supination</w:t>
            </w:r>
          </w:p>
        </w:tc>
        <w:tc>
          <w:tcPr>
            <w:tcW w:w="5670" w:type="dxa"/>
            <w:vAlign w:val="center"/>
          </w:tcPr>
          <w:p w14:paraId="4B3BA344" w14:textId="77777777" w:rsidR="004C5AEB" w:rsidRDefault="004C5AEB" w:rsidP="005B0131">
            <w:pPr>
              <w:wordWrap/>
              <w:ind w:firstLine="0"/>
            </w:pPr>
            <w:r w:rsidRPr="00153F9C">
              <w:t>Supinator Muscle</w:t>
            </w:r>
          </w:p>
          <w:p w14:paraId="49F33434" w14:textId="77777777" w:rsidR="004C5AEB" w:rsidRPr="003B04F1" w:rsidRDefault="004C5AEB" w:rsidP="005B0131">
            <w:pPr>
              <w:wordWrap/>
              <w:ind w:firstLine="0"/>
            </w:pPr>
            <w:r w:rsidRPr="00153F9C">
              <w:t>Biceps Brachii</w:t>
            </w:r>
          </w:p>
        </w:tc>
      </w:tr>
      <w:tr w:rsidR="004C5AEB" w14:paraId="232B971C" w14:textId="77777777" w:rsidTr="004C5AEB">
        <w:tc>
          <w:tcPr>
            <w:tcW w:w="2718" w:type="dxa"/>
            <w:vAlign w:val="center"/>
          </w:tcPr>
          <w:p w14:paraId="6DF60178" w14:textId="77777777" w:rsidR="004C5AEB" w:rsidRDefault="004C5AEB" w:rsidP="005B0131">
            <w:pPr>
              <w:wordWrap/>
              <w:ind w:firstLine="0"/>
              <w:jc w:val="center"/>
            </w:pPr>
            <w:r w:rsidRPr="00115C6B">
              <w:rPr>
                <w:rFonts w:hint="eastAsia"/>
              </w:rPr>
              <w:t>往內反掌</w:t>
            </w:r>
          </w:p>
          <w:p w14:paraId="11A3573A" w14:textId="77777777" w:rsidR="004C5AEB" w:rsidRPr="00AC4029" w:rsidRDefault="004C5AEB" w:rsidP="005B0131">
            <w:pPr>
              <w:wordWrap/>
              <w:ind w:firstLine="0"/>
              <w:jc w:val="center"/>
            </w:pPr>
            <w:r w:rsidRPr="00FE5026">
              <w:t>Pronation</w:t>
            </w:r>
          </w:p>
        </w:tc>
        <w:tc>
          <w:tcPr>
            <w:tcW w:w="5670" w:type="dxa"/>
            <w:vAlign w:val="center"/>
          </w:tcPr>
          <w:p w14:paraId="4255FEA6" w14:textId="77777777" w:rsidR="004C5AEB" w:rsidRDefault="004C5AEB" w:rsidP="005B0131">
            <w:pPr>
              <w:wordWrap/>
              <w:ind w:firstLine="0"/>
            </w:pPr>
            <w:r w:rsidRPr="00153F9C">
              <w:t>Pronator Teres</w:t>
            </w:r>
          </w:p>
          <w:p w14:paraId="7816F114" w14:textId="77777777" w:rsidR="004C5AEB" w:rsidRPr="003B04F1" w:rsidRDefault="004C5AEB" w:rsidP="005B0131">
            <w:pPr>
              <w:wordWrap/>
              <w:ind w:firstLine="0"/>
            </w:pPr>
            <w:r w:rsidRPr="00153F9C">
              <w:t>Pronator Quadratus</w:t>
            </w:r>
          </w:p>
        </w:tc>
      </w:tr>
    </w:tbl>
    <w:bookmarkEnd w:id="96"/>
    <w:bookmarkEnd w:id="97"/>
    <w:bookmarkEnd w:id="98"/>
    <w:bookmarkEnd w:id="99"/>
    <w:p w14:paraId="5479577C" w14:textId="1F0DDCB2" w:rsidR="00994A7A" w:rsidRDefault="00551B55" w:rsidP="005B0131">
      <w:pPr>
        <w:wordWrap/>
      </w:pPr>
      <w:r>
        <w:rPr>
          <w:rFonts w:hint="eastAsia"/>
        </w:rPr>
        <w:lastRenderedPageBreak/>
        <w:t>如</w:t>
      </w:r>
      <w:r w:rsidR="00220A89">
        <w:fldChar w:fldCharType="begin"/>
      </w:r>
      <w:r w:rsidR="00220A89">
        <w:instrText xml:space="preserve"> </w:instrText>
      </w:r>
      <w:r w:rsidR="00220A89">
        <w:rPr>
          <w:rFonts w:hint="eastAsia"/>
        </w:rPr>
        <w:instrText>REF _Ref533433565 \h</w:instrText>
      </w:r>
      <w:r w:rsidR="00220A89">
        <w:instrText xml:space="preserve"> </w:instrText>
      </w:r>
      <w:r w:rsidR="00220A89">
        <w:fldChar w:fldCharType="separate"/>
      </w:r>
      <w:r w:rsidR="00F86BBA">
        <w:rPr>
          <w:rFonts w:hint="eastAsia"/>
        </w:rPr>
        <w:t>表</w:t>
      </w:r>
      <w:r w:rsidR="00F86BBA">
        <w:rPr>
          <w:rFonts w:hint="eastAsia"/>
        </w:rPr>
        <w:t xml:space="preserve"> </w:t>
      </w:r>
      <w:r w:rsidR="00F86BBA">
        <w:rPr>
          <w:noProof/>
        </w:rPr>
        <w:t>2</w:t>
      </w:r>
      <w:r w:rsidR="00220A89">
        <w:fldChar w:fldCharType="end"/>
      </w:r>
      <w:r w:rsidR="00606249">
        <w:rPr>
          <w:rFonts w:hint="eastAsia"/>
        </w:rPr>
        <w:t>所示</w:t>
      </w:r>
      <w:r w:rsidR="00A67154">
        <w:rPr>
          <w:rFonts w:hint="eastAsia"/>
        </w:rPr>
        <w:t>，</w:t>
      </w:r>
      <w:r w:rsidR="00AC4D20" w:rsidRPr="00703453">
        <w:rPr>
          <w:rFonts w:hint="eastAsia"/>
        </w:rPr>
        <w:t>彎曲和伸展</w:t>
      </w:r>
      <w:r w:rsidR="00AC4D20">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B40467">
        <w:instrText xml:space="preserve"> ADDIN ZOTERO_ITEM CSL_CITATION {"citationID":"3hjzFMNz","properties":{"formattedCitation":"[46]","plainCitation":"[46]","noteIndex":0},"citationItems":[{"id":"MbV2BDGR/jCXSSS01","uris":["http://zotero.org/users/local/l5zLMfmU/items/62HTF67D"],"uri":["http://zotero.org/users/local/l5zLMfmU/items/62HTF67D"],"itemData":{"id":"3EOUFaN0/FF12TEGC","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B40467" w:rsidRPr="00B40467">
        <w:t>[46]</w:t>
      </w:r>
      <w:r w:rsidR="00621D42">
        <w:fldChar w:fldCharType="end"/>
      </w:r>
      <w:r w:rsidR="00650E32">
        <w:rPr>
          <w:rFonts w:hint="eastAsia"/>
        </w:rPr>
        <w:t>。這使得</w:t>
      </w:r>
      <w:r w:rsidR="00650E32">
        <w:rPr>
          <w:rFonts w:hint="eastAsia"/>
        </w:rPr>
        <w:t>sEMG</w:t>
      </w:r>
      <w:r w:rsidR="00EC68E8">
        <w:rPr>
          <w:rFonts w:hint="eastAsia"/>
        </w:rPr>
        <w:t>擷取</w:t>
      </w:r>
      <w:r w:rsidR="00650E32">
        <w:rPr>
          <w:rFonts w:hint="eastAsia"/>
        </w:rPr>
        <w:t>容易，訊號</w:t>
      </w:r>
      <w:r w:rsidR="005B7438">
        <w:rPr>
          <w:rFonts w:hint="eastAsia"/>
        </w:rPr>
        <w:t>分析</w:t>
      </w:r>
      <w:r w:rsidR="00650E32">
        <w:rPr>
          <w:rFonts w:hint="eastAsia"/>
        </w:rPr>
        <w:t>也較簡單</w:t>
      </w:r>
      <w:r w:rsidR="00650E32">
        <w:fldChar w:fldCharType="begin"/>
      </w:r>
      <w:r w:rsidR="00B40467">
        <w:instrText xml:space="preserve"> ADDIN ZOTERO_ITEM CSL_CITATION {"citationID":"n1Gxwii9","properties":{"formattedCitation":"[22]","plainCitation":"[22]","noteIndex":0},"citationItems":[{"id":"MbV2BDGR/ma62Ug8b","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B40467" w:rsidRPr="00B40467">
        <w:t>[22]</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B40467">
        <w:instrText xml:space="preserve"> ADDIN ZOTERO_ITEM CSL_CITATION {"citationID":"reKCpdLx","properties":{"formattedCitation":"[46]","plainCitation":"[46]","noteIndex":0},"citationItems":[{"id":"MbV2BDGR/jCXSSS01","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B40467" w:rsidRPr="00B40467">
        <w:t>[46]</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2815CB51" w:rsidR="002B5477" w:rsidRDefault="004104BE" w:rsidP="005B0131">
      <w:pPr>
        <w:wordWrap/>
      </w:pPr>
      <w:r>
        <w:rPr>
          <w:rFonts w:hint="eastAsia"/>
        </w:rPr>
        <w:t>儘管如此，</w:t>
      </w:r>
      <w:r w:rsidR="00D509D8">
        <w:rPr>
          <w:rFonts w:hint="eastAsia"/>
        </w:rPr>
        <w:t>如</w:t>
      </w:r>
      <w:r w:rsidR="00D343F6">
        <w:fldChar w:fldCharType="begin"/>
      </w:r>
      <w:r w:rsidR="00D343F6">
        <w:instrText xml:space="preserve"> </w:instrText>
      </w:r>
      <w:r w:rsidR="00D343F6">
        <w:rPr>
          <w:rFonts w:hint="eastAsia"/>
        </w:rPr>
        <w:instrText>REF _Ref533433584 \h</w:instrText>
      </w:r>
      <w:r w:rsidR="00D343F6">
        <w:instrText xml:space="preserve"> </w:instrText>
      </w:r>
      <w:r w:rsidR="00D343F6">
        <w:fldChar w:fldCharType="separate"/>
      </w:r>
      <w:r w:rsidR="00F86BBA">
        <w:rPr>
          <w:rFonts w:hint="eastAsia"/>
        </w:rPr>
        <w:t>圖</w:t>
      </w:r>
      <w:r w:rsidR="00F86BBA">
        <w:rPr>
          <w:rFonts w:hint="eastAsia"/>
        </w:rPr>
        <w:t xml:space="preserve"> </w:t>
      </w:r>
      <w:r w:rsidR="00F86BBA">
        <w:rPr>
          <w:noProof/>
        </w:rPr>
        <w:t>9</w:t>
      </w:r>
      <w:r w:rsidR="00D343F6">
        <w:fldChar w:fldCharType="end"/>
      </w:r>
      <w:r w:rsidR="00451379">
        <w:rPr>
          <w:rFonts w:hint="eastAsia"/>
        </w:rPr>
        <w:t>所示</w:t>
      </w:r>
      <w:r w:rsidR="00841B5A">
        <w:rPr>
          <w:rFonts w:hint="eastAsia"/>
        </w:rPr>
        <w:t>，</w:t>
      </w:r>
      <w:r w:rsidR="00B01242">
        <w:rPr>
          <w:rFonts w:hint="eastAsia"/>
        </w:rPr>
        <w:t>由於</w:t>
      </w:r>
      <w:r>
        <w:rPr>
          <w:rFonts w:hint="eastAsia"/>
        </w:rPr>
        <w:t>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B40467">
        <w:instrText xml:space="preserve"> ADDIN ZOTERO_ITEM CSL_CITATION {"citationID":"cBqP6crO","properties":{"formattedCitation":"[9], [11]","plainCitation":"[9], [11]","noteIndex":0},"citationItems":[{"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3210F3" w:rsidRPr="003210F3">
        <w:t>[9</w:t>
      </w:r>
      <w:r w:rsidR="003438DB">
        <w:t xml:space="preserve">, </w:t>
      </w:r>
      <w:r w:rsidR="003210F3" w:rsidRPr="003210F3">
        <w:t>11]</w:t>
      </w:r>
      <w:r w:rsidR="00755C18">
        <w:fldChar w:fldCharType="end"/>
      </w:r>
      <w:r w:rsidR="00FF7BB0">
        <w:rPr>
          <w:rFonts w:hint="eastAsia"/>
        </w:rPr>
        <w:t>。</w:t>
      </w:r>
    </w:p>
    <w:p w14:paraId="4B6F7AE5" w14:textId="77777777" w:rsidR="009D288C" w:rsidRDefault="009D288C" w:rsidP="005B0131">
      <w:pPr>
        <w:keepNext/>
        <w:wordWrap/>
        <w:ind w:firstLine="0"/>
        <w:jc w:val="center"/>
      </w:pPr>
      <w:r>
        <w:rPr>
          <w:rFonts w:hint="eastAsia"/>
          <w:noProof/>
        </w:rPr>
        <w:drawing>
          <wp:inline distT="0" distB="0" distL="0" distR="0" wp14:anchorId="608B1423" wp14:editId="67D4685D">
            <wp:extent cx="4312692" cy="2949425"/>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17843" cy="2952948"/>
                    </a:xfrm>
                    <a:prstGeom prst="rect">
                      <a:avLst/>
                    </a:prstGeom>
                    <a:noFill/>
                    <a:ln>
                      <a:noFill/>
                    </a:ln>
                  </pic:spPr>
                </pic:pic>
              </a:graphicData>
            </a:graphic>
          </wp:inline>
        </w:drawing>
      </w:r>
    </w:p>
    <w:p w14:paraId="74482C55" w14:textId="661E9E88" w:rsidR="00D343F6" w:rsidRDefault="009D288C" w:rsidP="00590C9D">
      <w:pPr>
        <w:pStyle w:val="Caption"/>
      </w:pPr>
      <w:bookmarkStart w:id="100" w:name="_Ref533433584"/>
      <w:bookmarkStart w:id="101" w:name="_Toc528170286"/>
      <w:bookmarkStart w:id="102" w:name="_Toc528095172"/>
      <w:bookmarkStart w:id="103" w:name="_Toc53637098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9</w:t>
      </w:r>
      <w:r>
        <w:fldChar w:fldCharType="end"/>
      </w:r>
      <w:bookmarkEnd w:id="100"/>
      <w:r w:rsidR="000F63E8">
        <w:rPr>
          <w:rFonts w:hint="eastAsia"/>
        </w:rPr>
        <w:t>：</w:t>
      </w:r>
      <w:r>
        <w:rPr>
          <w:rFonts w:hint="eastAsia"/>
        </w:rPr>
        <w:t>手腕動作肌肉</w:t>
      </w:r>
      <w:bookmarkEnd w:id="103"/>
    </w:p>
    <w:p w14:paraId="7BAC4CAF" w14:textId="115090AF" w:rsidR="0075122E" w:rsidRDefault="00234B30" w:rsidP="00590C9D">
      <w:pPr>
        <w:pStyle w:val="Caption"/>
      </w:pPr>
      <w:r>
        <w:rPr>
          <w:rFonts w:hint="eastAsia"/>
        </w:rPr>
        <w:t>節錄</w:t>
      </w:r>
      <w:r w:rsidR="00D343F6">
        <w:rPr>
          <w:rFonts w:hint="eastAsia"/>
        </w:rPr>
        <w:t>自</w:t>
      </w:r>
      <w:r w:rsidR="009D288C">
        <w:fldChar w:fldCharType="begin"/>
      </w:r>
      <w:r w:rsidR="00B40467">
        <w:instrText xml:space="preserve"> ADDIN ZOTERO_ITEM CSL_CITATION {"citationID":"60HOlVQ9","properties":{"formattedCitation":"[44]","plainCitation":"[44]","noteIndex":0},"citationItems":[{"id":"MbV2BDGR/b1Sv3DlC","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rsidR="009D288C">
        <w:fldChar w:fldCharType="separate"/>
      </w:r>
      <w:bookmarkEnd w:id="101"/>
      <w:bookmarkEnd w:id="102"/>
      <w:r w:rsidR="00B40467" w:rsidRPr="00B40467">
        <w:t>[44]</w:t>
      </w:r>
      <w:r w:rsidR="009D288C">
        <w:fldChar w:fldCharType="end"/>
      </w:r>
    </w:p>
    <w:p w14:paraId="0CD0A7F2" w14:textId="77777777" w:rsidR="00242E0E" w:rsidRPr="00242E0E" w:rsidRDefault="00242E0E" w:rsidP="005B0131">
      <w:pPr>
        <w:wordWrap/>
      </w:pPr>
    </w:p>
    <w:p w14:paraId="4EF5B1C8" w14:textId="3DFDA453" w:rsidR="00C863EA" w:rsidRPr="00984D6A" w:rsidRDefault="004544D2" w:rsidP="005B0131">
      <w:pPr>
        <w:wordWrap/>
      </w:pPr>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272255C9" w:rsidR="00A151D6" w:rsidRDefault="00D25A3B" w:rsidP="005B0131">
      <w:pPr>
        <w:wordWrap/>
      </w:pPr>
      <w:r w:rsidRPr="00D25A3B">
        <w:t>Nielsen</w:t>
      </w:r>
      <w:r>
        <w:rPr>
          <w:rFonts w:hint="eastAsia"/>
        </w:rPr>
        <w:t>等</w:t>
      </w:r>
      <w:r>
        <w:fldChar w:fldCharType="begin"/>
      </w:r>
      <w:r w:rsidR="00B40467">
        <w:instrText xml:space="preserve"> ADDIN ZOTERO_ITEM CSL_CITATION {"citationID":"h94e7cXe","properties":{"formattedCitation":"[8]","plainCitation":"[8]","noteIndex":0},"citationItems":[{"id":"MbV2BDGR/wK0gj9gR","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00B40467" w:rsidRPr="00B40467">
        <w:t>[8]</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p>
    <w:p w14:paraId="6F1D1855" w14:textId="6F98D55B" w:rsidR="004D1E1E" w:rsidRDefault="006447CD" w:rsidP="005B0131">
      <w:pPr>
        <w:wordWrap/>
      </w:pPr>
      <w:r w:rsidRPr="006447CD">
        <w:lastRenderedPageBreak/>
        <w:t>Muceli</w:t>
      </w:r>
      <w:r>
        <w:rPr>
          <w:rFonts w:hint="eastAsia"/>
        </w:rPr>
        <w:t>等</w:t>
      </w:r>
      <w:r>
        <w:fldChar w:fldCharType="begin"/>
      </w:r>
      <w:r w:rsidR="00B40467">
        <w:instrText xml:space="preserve"> ADDIN ZOTERO_ITEM CSL_CITATION {"citationID":"jOQq6Vwn","properties":{"formattedCitation":"[22]","plainCitation":"[22]","noteIndex":0},"citationItems":[{"id":"MbV2BDGR/ma62Ug8b","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B40467" w:rsidRPr="00B40467">
        <w:t>[22]</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051F2FD2" w14:textId="6076C81D" w:rsidR="009046DF" w:rsidRPr="00825FF2" w:rsidRDefault="003405C4" w:rsidP="005B0131">
      <w:pPr>
        <w:wordWrap/>
      </w:pPr>
      <w:r w:rsidRPr="003405C4">
        <w:t>Hahne</w:t>
      </w:r>
      <w:r>
        <w:rPr>
          <w:rFonts w:hint="eastAsia"/>
        </w:rPr>
        <w:t>等</w:t>
      </w:r>
      <w:r>
        <w:fldChar w:fldCharType="begin"/>
      </w:r>
      <w:r w:rsidR="00B40467">
        <w:instrText xml:space="preserve"> ADDIN ZOTERO_ITEM CSL_CITATION {"citationID":"QCNDRHb0","properties":{"formattedCitation":"[10]","plainCitation":"[10]","noteIndex":0},"citationItems":[{"id":"MbV2BDGR/NTvUbMBi","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00B40467" w:rsidRPr="00B40467">
        <w:t>[10]</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7FE43C84" w14:textId="197EB9B4" w:rsidR="003A2D01" w:rsidRPr="002E5F74" w:rsidRDefault="007D2AB8" w:rsidP="005B0131">
      <w:pPr>
        <w:pStyle w:val="Heading2"/>
      </w:pPr>
      <w:r w:rsidRPr="00E52D69">
        <w:rPr>
          <w:rFonts w:hint="eastAsia"/>
        </w:rPr>
        <w:t xml:space="preserve">　</w:t>
      </w:r>
      <w:bookmarkStart w:id="104" w:name="_Toc528338401"/>
      <w:bookmarkStart w:id="105" w:name="_Toc536370935"/>
      <w:r w:rsidR="00AD783E" w:rsidRPr="002E5F74">
        <w:t>sEMG</w:t>
      </w:r>
      <w:r w:rsidR="00AD783E" w:rsidRPr="002E5F74">
        <w:t>訊號特徵</w:t>
      </w:r>
      <w:bookmarkEnd w:id="104"/>
      <w:bookmarkEnd w:id="105"/>
    </w:p>
    <w:p w14:paraId="71F29773" w14:textId="6EF2EF7C" w:rsidR="003A2D01" w:rsidRDefault="00FA5458" w:rsidP="005B0131">
      <w:pPr>
        <w:wordWrap/>
      </w:pPr>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B40467">
        <w:instrText xml:space="preserve"> ADDIN ZOTERO_ITEM CSL_CITATION {"citationID":"F97VLD1k","properties":{"formattedCitation":"[47]","plainCitation":"[47]","noteIndex":0},"citationItems":[{"id":"MbV2BDGR/QOcrFgWd","uris":["http://zotero.org/users/local/Jg4Thzek/items/FJXNQRIU"],"uri":["http://zotero.org/users/local/Jg4Thzek/items/FJXNQRIU"],"itemData":{"id":1261,"type":"paper-conference","title":"Fatigue Independent Amplitude-Frequency Correlations in EMG Signals","source":"arXiv.org","event":"Biomechanika'06","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B40467" w:rsidRPr="00B40467">
        <w:t>[47]</w:t>
      </w:r>
      <w:r w:rsidR="003A2D01">
        <w:fldChar w:fldCharType="end"/>
      </w:r>
      <w:r w:rsidR="003A2D01" w:rsidRPr="002E5F74">
        <w:t>。</w:t>
      </w:r>
    </w:p>
    <w:p w14:paraId="4C780D59" w14:textId="0FC2238A" w:rsidR="0078617C" w:rsidRDefault="0078617C" w:rsidP="005B0131">
      <w:pPr>
        <w:wordWrap/>
      </w:pPr>
    </w:p>
    <w:p w14:paraId="72409A02" w14:textId="77777777" w:rsidR="00E551C5" w:rsidRDefault="0078617C" w:rsidP="005B0131">
      <w:pPr>
        <w:pStyle w:val="Heading3"/>
        <w:wordWrap/>
      </w:pPr>
      <w:r>
        <w:rPr>
          <w:rFonts w:hint="eastAsia"/>
        </w:rPr>
        <w:t xml:space="preserve">　</w:t>
      </w:r>
      <w:bookmarkStart w:id="106" w:name="_Toc528338403"/>
      <w:bookmarkStart w:id="107" w:name="_Toc528338402"/>
      <w:bookmarkStart w:id="108" w:name="_Toc536370936"/>
      <w:r w:rsidR="00E551C5" w:rsidRPr="002E5F74">
        <w:t>平方平均數（</w:t>
      </w:r>
      <w:r w:rsidR="00E551C5" w:rsidRPr="002E5F74">
        <w:t>Root mean square</w:t>
      </w:r>
      <w:r w:rsidR="00E551C5" w:rsidRPr="002E5F74">
        <w:t>，</w:t>
      </w:r>
      <w:r w:rsidR="00E551C5" w:rsidRPr="002E5F74">
        <w:t>RMS</w:t>
      </w:r>
      <w:r w:rsidR="00E551C5" w:rsidRPr="002E5F74">
        <w:t>）</w:t>
      </w:r>
      <w:bookmarkEnd w:id="106"/>
      <w:bookmarkEnd w:id="108"/>
    </w:p>
    <w:p w14:paraId="33612AED" w14:textId="527F051C" w:rsidR="00E551C5" w:rsidRDefault="00E551C5" w:rsidP="005B0131">
      <w:pPr>
        <w:wordWrap/>
      </w:pPr>
      <w:r>
        <w:rPr>
          <w:rFonts w:hint="eastAsia"/>
        </w:rPr>
        <w:t>RMS</w:t>
      </w:r>
      <w:r w:rsidR="004311F9">
        <w:rPr>
          <w:rFonts w:hint="eastAsia"/>
        </w:rPr>
        <w:t>是</w:t>
      </w:r>
      <w:r>
        <w:rPr>
          <w:rFonts w:hint="eastAsia"/>
        </w:rPr>
        <w:t>一種常用的</w:t>
      </w:r>
      <w:r>
        <w:rPr>
          <w:rFonts w:hint="eastAsia"/>
        </w:rPr>
        <w:t>sEMG</w:t>
      </w:r>
      <w:r>
        <w:rPr>
          <w:rFonts w:hint="eastAsia"/>
        </w:rPr>
        <w:t>訊號特徵擷取方法</w:t>
      </w:r>
      <w:r>
        <w:fldChar w:fldCharType="begin"/>
      </w:r>
      <w:r w:rsidR="00B40467">
        <w:instrText xml:space="preserve"> ADDIN ZOTERO_ITEM CSL_CITATION {"citationID":"k1FUd0L9","properties":{"formattedCitation":"[10], [22], [23], [48]","plainCitation":"[10], [22], [23], [48]","noteIndex":0},"citationItems":[{"id":"MbV2BDGR/NTvUbMBi","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ma62Ug8b","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bHNpazYI","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MbV2BDGR/I6GPO5hE","uris":["http://zotero.org/users/local/Jg4Thzek/items/7FX3NYJG"],"uri":["http://zotero.org/users/local/Jg4Thzek/items/7FX3NYJG"],"itemData":{"id":1278,"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fldChar w:fldCharType="separate"/>
      </w:r>
      <w:r w:rsidR="003210F3" w:rsidRPr="003210F3">
        <w:t>[10</w:t>
      </w:r>
      <w:r w:rsidR="003438DB">
        <w:t xml:space="preserve">, </w:t>
      </w:r>
      <w:r w:rsidR="003210F3" w:rsidRPr="003210F3">
        <w:t>22</w:t>
      </w:r>
      <w:r w:rsidR="003438DB">
        <w:t xml:space="preserve">, </w:t>
      </w:r>
      <w:r w:rsidR="003210F3" w:rsidRPr="003210F3">
        <w:t>23</w:t>
      </w:r>
      <w:r w:rsidR="003438DB">
        <w:t xml:space="preserve">, </w:t>
      </w:r>
      <w:r w:rsidR="003210F3" w:rsidRPr="003210F3">
        <w:t>48]</w:t>
      </w:r>
      <w:r>
        <w:fldChar w:fldCharType="end"/>
      </w:r>
      <w:r w:rsidR="004311F9">
        <w:rPr>
          <w:rFonts w:hint="eastAsia"/>
        </w:rPr>
        <w:t>。</w:t>
      </w:r>
      <w:r>
        <w:rPr>
          <w:rFonts w:hint="eastAsia"/>
        </w:rPr>
        <w:t>RMS</w:t>
      </w:r>
      <w:r>
        <w:rPr>
          <w:rFonts w:hint="eastAsia"/>
        </w:rPr>
        <w:t>計算訊號的平均功率，也常用在電氣功率的計算。</w:t>
      </w:r>
    </w:p>
    <w:p w14:paraId="31B884AA" w14:textId="4A317CBB" w:rsidR="00E551C5" w:rsidRPr="00C35E80" w:rsidRDefault="00E551C5" w:rsidP="005B0131">
      <w:pPr>
        <w:wordWrap/>
        <w:ind w:left="2880"/>
      </w:pPr>
      <m:oMathPara>
        <m:oMath>
          <m:r>
            <m:rPr>
              <m:sty m:val="p"/>
            </m:rPr>
            <w:rPr>
              <w:rFonts w:ascii="Cambria Math" w:hAnsi="Cambria Math" w:hint="eastAsia"/>
            </w:rPr>
            <m:t xml:space="preserve">　　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如式</m:t>
          </m:r>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REF _Ref533434338 \h</m:t>
          </m:r>
          <m:r>
            <m:rPr>
              <m:sty m:val="p"/>
            </m:rPr>
            <w:rPr>
              <w:rFonts w:ascii="Cambria Math" w:hAnsi="Cambria Math"/>
            </w:rPr>
            <m:t xml:space="preserve"> </m:t>
          </m:r>
          <m:r>
            <m:rPr>
              <m:sty m:val="p"/>
            </m:rPr>
            <w:rPr>
              <w:rFonts w:ascii="Cambria Math" w:hAnsi="Cambria Math"/>
            </w:rPr>
          </m:r>
          <m:r>
            <m:rPr>
              <m:sty m:val="p"/>
            </m:rPr>
            <w:rPr>
              <w:rFonts w:ascii="Cambria Math" w:hAnsi="Cambria Math"/>
            </w:rPr>
            <w:fldChar w:fldCharType="separate"/>
          </m:r>
          <m:r>
            <m:rPr>
              <m:sty m:val="p"/>
            </m:rPr>
            <w:rPr>
              <w:rFonts w:ascii="Cambria Math" w:hAnsi="Cambria Math"/>
            </w:rPr>
            <m:t>(</m:t>
          </m:r>
          <m:r>
            <m:rPr>
              <m:sty m:val="p"/>
            </m:rPr>
            <w:rPr>
              <w:rFonts w:ascii="Cambria Math" w:hAnsi="Cambria Math"/>
              <w:noProof/>
            </w:rPr>
            <m:t>1</m:t>
          </m:r>
          <m:r>
            <m:rPr>
              <m:sty m:val="p"/>
            </m:rPr>
            <w:rPr>
              <w:rFonts w:ascii="Cambria Math" w:hAnsi="Cambria Math"/>
            </w:rPr>
            <m:t>)</m:t>
          </m:r>
          <m:r>
            <m:rPr>
              <m:sty m:val="p"/>
            </m:rPr>
            <w:rPr>
              <w:rFonts w:ascii="Cambria Math" w:hAnsi="Cambria Math"/>
            </w:rPr>
            <w:fldChar w:fldCharType="end"/>
          </m:r>
          <m:r>
            <m:rPr>
              <m:sty m:val="p"/>
            </m:rPr>
            <w:rPr>
              <w:rFonts w:ascii="Cambria Math" w:hAnsi="Cambria Math" w:hint="eastAsia"/>
            </w:rPr>
            <m:t>所示：</m:t>
          </m:r>
        </m:oMath>
      </m:oMathPara>
    </w:p>
    <w:tbl>
      <w:tblPr>
        <w:tblStyle w:val="a6"/>
        <w:tblpPr w:leftFromText="180" w:rightFromText="180" w:vertAnchor="text" w:horzAnchor="margin" w:tblpY="115"/>
        <w:tblW w:w="9186" w:type="dxa"/>
        <w:tblLook w:val="04A0" w:firstRow="1" w:lastRow="0" w:firstColumn="1" w:lastColumn="0" w:noHBand="0" w:noVBand="1"/>
      </w:tblPr>
      <w:tblGrid>
        <w:gridCol w:w="6488"/>
        <w:gridCol w:w="2698"/>
      </w:tblGrid>
      <w:tr w:rsidR="00E551C5" w14:paraId="09B63753" w14:textId="77777777" w:rsidTr="00D7319C">
        <w:trPr>
          <w:trHeight w:val="1149"/>
        </w:trPr>
        <w:tc>
          <w:tcPr>
            <w:tcW w:w="0" w:type="auto"/>
          </w:tcPr>
          <w:p w14:paraId="0EC63AF0" w14:textId="77777777" w:rsidR="00E551C5" w:rsidRPr="00937021" w:rsidRDefault="00E551C5" w:rsidP="005B0131">
            <w:pPr>
              <w:wordWrap/>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CFC01C" w14:textId="6239F563" w:rsidR="00E551C5" w:rsidRPr="00A252C7" w:rsidRDefault="00E551C5" w:rsidP="005B0131">
            <w:pPr>
              <w:pStyle w:val="a5"/>
              <w:wordWrap/>
              <w:ind w:firstLine="504"/>
            </w:pPr>
            <w:bookmarkStart w:id="109" w:name="_Ref533434338"/>
            <w:r>
              <w:t>(</w:t>
            </w:r>
            <w:r>
              <w:rPr>
                <w:noProof/>
              </w:rPr>
              <w:fldChar w:fldCharType="begin"/>
            </w:r>
            <w:r>
              <w:rPr>
                <w:noProof/>
              </w:rPr>
              <w:instrText xml:space="preserve"> SEQ Equation \* ARABIC </w:instrText>
            </w:r>
            <w:r>
              <w:rPr>
                <w:noProof/>
              </w:rPr>
              <w:fldChar w:fldCharType="separate"/>
            </w:r>
            <w:r w:rsidR="00F86BBA">
              <w:rPr>
                <w:noProof/>
              </w:rPr>
              <w:t>1</w:t>
            </w:r>
            <w:r>
              <w:rPr>
                <w:noProof/>
              </w:rPr>
              <w:fldChar w:fldCharType="end"/>
            </w:r>
            <w:r>
              <w:t>)</w:t>
            </w:r>
            <w:bookmarkEnd w:id="109"/>
          </w:p>
          <w:p w14:paraId="6E09D17A" w14:textId="77777777" w:rsidR="00E551C5" w:rsidRDefault="00E551C5" w:rsidP="005B0131">
            <w:pPr>
              <w:keepNext/>
              <w:wordWrap/>
              <w:ind w:firstLine="0"/>
            </w:pPr>
          </w:p>
        </w:tc>
      </w:tr>
    </w:tbl>
    <w:p w14:paraId="756B3668" w14:textId="36512223" w:rsidR="008F2D47" w:rsidRDefault="008F2D47" w:rsidP="005B0131">
      <w:pPr>
        <w:wordWrap/>
        <w:snapToGrid/>
        <w:spacing w:line="240" w:lineRule="auto"/>
        <w:ind w:firstLine="0"/>
      </w:pPr>
    </w:p>
    <w:p w14:paraId="0A3A5ADA" w14:textId="77777777" w:rsidR="00222F7F" w:rsidRDefault="00222F7F">
      <w:pPr>
        <w:wordWrap/>
        <w:snapToGrid/>
        <w:spacing w:line="240" w:lineRule="auto"/>
        <w:ind w:firstLine="0"/>
      </w:pPr>
      <w:r>
        <w:br w:type="page"/>
      </w:r>
    </w:p>
    <w:p w14:paraId="1C1B9C0A" w14:textId="43CDD334" w:rsidR="008F2D47" w:rsidRDefault="004266CB" w:rsidP="005B0131">
      <w:pPr>
        <w:wordWrap/>
      </w:pPr>
      <w:r>
        <w:lastRenderedPageBreak/>
        <w:fldChar w:fldCharType="begin"/>
      </w:r>
      <w:r>
        <w:instrText xml:space="preserve"> </w:instrText>
      </w:r>
      <w:r>
        <w:rPr>
          <w:rFonts w:hint="eastAsia"/>
        </w:rPr>
        <w:instrText>REF _Ref535513834 \h</w:instrText>
      </w:r>
      <w:r>
        <w:instrText xml:space="preserve"> </w:instrText>
      </w:r>
      <w:r>
        <w:fldChar w:fldCharType="separate"/>
      </w:r>
      <w:r w:rsidR="00F86BBA">
        <w:rPr>
          <w:rFonts w:hint="eastAsia"/>
        </w:rPr>
        <w:t>圖</w:t>
      </w:r>
      <w:r w:rsidR="00F86BBA">
        <w:rPr>
          <w:rFonts w:hint="eastAsia"/>
        </w:rPr>
        <w:t xml:space="preserve"> </w:t>
      </w:r>
      <w:r w:rsidR="00F86BBA">
        <w:rPr>
          <w:noProof/>
        </w:rPr>
        <w:t>10</w:t>
      </w:r>
      <w:r>
        <w:fldChar w:fldCharType="end"/>
      </w:r>
      <w:r w:rsidR="008F2D47">
        <w:rPr>
          <w:rFonts w:hint="eastAsia"/>
        </w:rPr>
        <w:t>為原始四通道</w:t>
      </w:r>
      <w:r w:rsidR="008F2D47">
        <w:rPr>
          <w:rFonts w:hint="eastAsia"/>
        </w:rPr>
        <w:t>sEMG</w:t>
      </w:r>
      <w:r w:rsidR="008F2D47">
        <w:rPr>
          <w:rFonts w:hint="eastAsia"/>
        </w:rPr>
        <w:t>訊號，其中包含四個動作：</w:t>
      </w:r>
      <w:r w:rsidR="008F2D47" w:rsidRPr="00C5365B">
        <w:rPr>
          <w:rFonts w:hint="eastAsia"/>
          <w:i/>
        </w:rPr>
        <w:t>彎曲（</w:t>
      </w:r>
      <w:r w:rsidR="008F2D47" w:rsidRPr="00C5365B">
        <w:rPr>
          <w:i/>
        </w:rPr>
        <w:t>Flexion</w:t>
      </w:r>
      <w:r w:rsidR="008F2D47" w:rsidRPr="00C5365B">
        <w:rPr>
          <w:rFonts w:hint="eastAsia"/>
          <w:i/>
        </w:rPr>
        <w:t>）</w:t>
      </w:r>
      <w:r w:rsidR="008F2D47">
        <w:rPr>
          <w:rFonts w:hint="eastAsia"/>
          <w:i/>
        </w:rPr>
        <w:t>、</w:t>
      </w:r>
      <w:r w:rsidR="008F2D47" w:rsidRPr="00C5365B">
        <w:rPr>
          <w:rFonts w:hint="eastAsia"/>
          <w:i/>
        </w:rPr>
        <w:t>伸展（</w:t>
      </w:r>
      <w:r w:rsidR="008F2D47" w:rsidRPr="00C5365B">
        <w:rPr>
          <w:i/>
        </w:rPr>
        <w:t>Extension</w:t>
      </w:r>
      <w:r w:rsidR="008F2D47" w:rsidRPr="00C5365B">
        <w:rPr>
          <w:rFonts w:hint="eastAsia"/>
          <w:i/>
        </w:rPr>
        <w:t>）</w:t>
      </w:r>
      <w:r w:rsidR="008F2D47">
        <w:rPr>
          <w:rFonts w:hint="eastAsia"/>
          <w:i/>
        </w:rPr>
        <w:t>、</w:t>
      </w:r>
      <w:r w:rsidR="008F2D47" w:rsidRPr="00D22A07">
        <w:rPr>
          <w:rFonts w:hint="eastAsia"/>
          <w:i/>
        </w:rPr>
        <w:t>往外反掌（</w:t>
      </w:r>
      <w:r w:rsidR="008F2D47" w:rsidRPr="00D22A07">
        <w:rPr>
          <w:i/>
        </w:rPr>
        <w:t>Supination</w:t>
      </w:r>
      <w:r w:rsidR="008F2D47" w:rsidRPr="00D22A07">
        <w:rPr>
          <w:rFonts w:hint="eastAsia"/>
          <w:i/>
        </w:rPr>
        <w:t>）</w:t>
      </w:r>
      <w:r w:rsidR="008F2D47">
        <w:rPr>
          <w:rFonts w:hint="eastAsia"/>
        </w:rPr>
        <w:t>以及</w:t>
      </w:r>
      <w:r w:rsidR="008F2D47" w:rsidRPr="00D22A07">
        <w:rPr>
          <w:rFonts w:hint="eastAsia"/>
          <w:i/>
        </w:rPr>
        <w:t>往內反掌（</w:t>
      </w:r>
      <w:r w:rsidR="008F2D47" w:rsidRPr="00D22A07">
        <w:rPr>
          <w:i/>
        </w:rPr>
        <w:t>Pronation</w:t>
      </w:r>
      <w:r w:rsidR="008F2D47" w:rsidRPr="00D22A07">
        <w:rPr>
          <w:rFonts w:hint="eastAsia"/>
          <w:i/>
        </w:rPr>
        <w:t>）</w:t>
      </w:r>
      <w:r w:rsidR="008F2D47" w:rsidRPr="009C3047">
        <w:rPr>
          <w:rFonts w:hint="eastAsia"/>
        </w:rPr>
        <w:t>。</w:t>
      </w:r>
      <w:r w:rsidR="008F2D47">
        <w:rPr>
          <w:rFonts w:hint="eastAsia"/>
        </w:rPr>
        <w:t>原始訊號的平均值為零，而由於</w:t>
      </w:r>
      <w:r w:rsidR="009427D4">
        <w:rPr>
          <w:rFonts w:hint="eastAsia"/>
        </w:rPr>
        <w:t>EMG</w:t>
      </w:r>
      <w:r w:rsidR="008F2D47">
        <w:rPr>
          <w:rFonts w:hint="eastAsia"/>
        </w:rPr>
        <w:t>訊號源本身為高斯分布</w:t>
      </w:r>
      <w:r w:rsidR="00B94B98">
        <w:fldChar w:fldCharType="begin"/>
      </w:r>
      <w:r w:rsidR="00B40467">
        <w:instrText xml:space="preserve"> ADDIN ZOTERO_ITEM CSL_CITATION {"citationID":"Mqcrny64","properties":{"formattedCitation":"[15], [16]","plainCitation":"[15], [16]","noteIndex":0},"citationItems":[{"id":"MbV2BDGR/9QGJNnBP","uris":["http://zotero.org/users/local/Jg4Thzek/items/FFTVTNGK"],"uri":["http://zotero.org/users/local/Jg4Thzek/items/FFTVTNGK"],"itemData":{"id":"e2MEpRPh/XLVoNnZc","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id":"MbV2BDGR/XrJJUm6a","uris":["http://zotero.org/users/local/Jg4Thzek/items/46SSK8G7"],"uri":["http://zotero.org/users/local/Jg4Thzek/items/46SSK8G7"],"itemData":{"id":1387,"type":"article-journal","title":"A Note on the Probability Distribution Function of the Surface Electromyogram Signal","container-title":"Brain Research Bulletin","page":"88-91","volume":"90","source":"PubMed Central","abstract":"► We recorded surface EMG signals with a biofeedback setup at 7 different contraction levels. ► We estimated the PDF, kurtosis and bicoherence index of the measured signals. ► We show that the EMG PDF at low contraction levels is super-Gaussian. ► At higher contraction forces, the EMG PDF tends to a Gaussian distribution., The probability density function (PDF) of the surface electromyogram (EMG) signals has been modelled with Gaussian and Laplacian distribution functions. However, a general consensus upon the PDF of the EMG signals is yet to be reached, because not only are there several biological factors that can influence this distribution function, but also different analysis techniques can lead to contradicting results. Here, we recorded the EMG signal at different isometric muscle contraction levels and characterised the probability distribution of the surface EMG signal with two statistical measures: bicoherence and kurtosis. Bicoherence analysis did not help to infer the PDF of measured EMG signals. In contrast, with kurtosis analysis we demonstrated that the EMG PDF at isometric, non-fatiguing, low contraction levels is super-Gaussian. Moreover, kurtosis analysis showed that as the contraction force increases the surface EMG PDF tends to a Gaussian distribution.","DOI":"10.1016/j.brainresbull.2012.09.012","ISSN":"0361-9230","note":"PMID: 23047056\nPMCID: PMC3878385","journalAbbreviation":"Brain Res Bull","author":[{"family":"Nazarpour","given":"Kianoush"},{"family":"Al-Timemy","given":"Ali H."},{"family":"Bugmann","given":"Guido"},{"family":"Jackson","given":"Andrew"}],"issued":{"date-parts":[["2013",1]]}}}],"schema":"https://github.com/citation-style-language/schema/raw/master/csl-citation.json"} </w:instrText>
      </w:r>
      <w:r w:rsidR="00B94B98">
        <w:fldChar w:fldCharType="separate"/>
      </w:r>
      <w:r w:rsidR="003210F3" w:rsidRPr="003210F3">
        <w:t>[15</w:t>
      </w:r>
      <w:r w:rsidR="003438DB">
        <w:t xml:space="preserve">, </w:t>
      </w:r>
      <w:r w:rsidR="003210F3" w:rsidRPr="003210F3">
        <w:t>16]</w:t>
      </w:r>
      <w:r w:rsidR="00B94B98">
        <w:fldChar w:fldCharType="end"/>
      </w:r>
      <w:r w:rsidR="008F2D47">
        <w:rPr>
          <w:rFonts w:hint="eastAsia"/>
        </w:rPr>
        <w:t>，經混合後的原始訊號亦為高斯分布。經過</w:t>
      </w:r>
      <w:r w:rsidRPr="00263483">
        <w:rPr>
          <w:rFonts w:hint="eastAsia"/>
        </w:rPr>
        <w:t>平方平均數（</w:t>
      </w:r>
      <w:r w:rsidRPr="00263483">
        <w:rPr>
          <w:rFonts w:hint="eastAsia"/>
        </w:rPr>
        <w:t>RMS</w:t>
      </w:r>
      <w:r w:rsidRPr="00263483">
        <w:rPr>
          <w:rFonts w:hint="eastAsia"/>
        </w:rPr>
        <w:t>）</w:t>
      </w:r>
      <w:r w:rsidR="008F2D47">
        <w:rPr>
          <w:rFonts w:hint="eastAsia"/>
        </w:rPr>
        <w:t>處理後，結果如</w:t>
      </w:r>
      <w:r>
        <w:fldChar w:fldCharType="begin"/>
      </w:r>
      <w:r>
        <w:instrText xml:space="preserve"> REF _Ref534723649 \h </w:instrText>
      </w:r>
      <w:r>
        <w:fldChar w:fldCharType="separate"/>
      </w:r>
      <w:r w:rsidR="00F86BBA">
        <w:rPr>
          <w:rFonts w:hint="eastAsia"/>
        </w:rPr>
        <w:t>圖</w:t>
      </w:r>
      <w:r w:rsidR="00F86BBA">
        <w:rPr>
          <w:rFonts w:hint="eastAsia"/>
        </w:rPr>
        <w:t xml:space="preserve"> </w:t>
      </w:r>
      <w:r w:rsidR="00F86BBA">
        <w:rPr>
          <w:noProof/>
        </w:rPr>
        <w:t>11</w:t>
      </w:r>
      <w:r>
        <w:fldChar w:fldCharType="end"/>
      </w:r>
      <w:r w:rsidR="008F2D47">
        <w:rPr>
          <w:rFonts w:hint="eastAsia"/>
        </w:rPr>
        <w:t>所示，</w:t>
      </w:r>
      <w:r w:rsidR="008F2D47">
        <w:rPr>
          <w:rFonts w:hint="eastAsia"/>
        </w:rPr>
        <w:t>sEMG</w:t>
      </w:r>
      <w:r w:rsidR="008F2D47">
        <w:rPr>
          <w:rFonts w:hint="eastAsia"/>
        </w:rPr>
        <w:t>訊號變得平滑，四通道間相關性</w:t>
      </w:r>
      <w:r w:rsidR="00F07FC5">
        <w:rPr>
          <w:rFonts w:hint="eastAsia"/>
        </w:rPr>
        <w:t>亦</w:t>
      </w:r>
      <w:r w:rsidR="008F2D47">
        <w:rPr>
          <w:rFonts w:hint="eastAsia"/>
        </w:rPr>
        <w:t>變得明顯。</w:t>
      </w:r>
    </w:p>
    <w:p w14:paraId="2075DD99" w14:textId="77777777" w:rsidR="008F2D47" w:rsidRDefault="008F2D47" w:rsidP="005B0131">
      <w:pPr>
        <w:wordWrap/>
      </w:pPr>
    </w:p>
    <w:p w14:paraId="2DC7E5C6" w14:textId="77777777" w:rsidR="007B104C" w:rsidRDefault="008F2D47" w:rsidP="005B0131">
      <w:pPr>
        <w:wordWrap/>
        <w:ind w:firstLine="0"/>
        <w:jc w:val="center"/>
      </w:pPr>
      <w:r>
        <w:rPr>
          <w:noProof/>
        </w:rPr>
        <w:drawing>
          <wp:inline distT="0" distB="0" distL="0" distR="0" wp14:anchorId="2E3C6C0A" wp14:editId="2B8B18B6">
            <wp:extent cx="4779818" cy="2634660"/>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46277" cy="2671293"/>
                    </a:xfrm>
                    <a:prstGeom prst="rect">
                      <a:avLst/>
                    </a:prstGeom>
                  </pic:spPr>
                </pic:pic>
              </a:graphicData>
            </a:graphic>
          </wp:inline>
        </w:drawing>
      </w:r>
    </w:p>
    <w:p w14:paraId="2E752453" w14:textId="58B4C408" w:rsidR="00E551C5" w:rsidRDefault="008F2D47" w:rsidP="005B0131">
      <w:pPr>
        <w:wordWrap/>
        <w:ind w:firstLine="0"/>
        <w:jc w:val="center"/>
      </w:pPr>
      <w:bookmarkStart w:id="110" w:name="_Ref535513834"/>
      <w:bookmarkStart w:id="111" w:name="_Toc53637098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10</w:t>
      </w:r>
      <w:r>
        <w:fldChar w:fldCharType="end"/>
      </w:r>
      <w:bookmarkEnd w:id="110"/>
      <w:r>
        <w:t>：</w:t>
      </w:r>
      <w:r>
        <w:rPr>
          <w:rFonts w:hint="eastAsia"/>
        </w:rPr>
        <w:t>原始</w:t>
      </w:r>
      <w:r>
        <w:rPr>
          <w:rFonts w:hint="eastAsia"/>
        </w:rPr>
        <w:t>sEMG</w:t>
      </w:r>
      <w:r>
        <w:rPr>
          <w:rFonts w:hint="eastAsia"/>
        </w:rPr>
        <w:t>訊號</w:t>
      </w:r>
      <w:bookmarkEnd w:id="111"/>
    </w:p>
    <w:p w14:paraId="5EFF4E54" w14:textId="77777777" w:rsidR="00E551C5" w:rsidRDefault="00E551C5" w:rsidP="005B0131">
      <w:pPr>
        <w:keepNext/>
        <w:wordWrap/>
        <w:ind w:firstLine="0"/>
        <w:jc w:val="center"/>
      </w:pPr>
      <w:r>
        <w:rPr>
          <w:noProof/>
        </w:rPr>
        <w:drawing>
          <wp:inline distT="0" distB="0" distL="0" distR="0" wp14:anchorId="58181850" wp14:editId="4162C99B">
            <wp:extent cx="4773880" cy="2528431"/>
            <wp:effectExtent l="0" t="0" r="825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43239" cy="2565166"/>
                    </a:xfrm>
                    <a:prstGeom prst="rect">
                      <a:avLst/>
                    </a:prstGeom>
                  </pic:spPr>
                </pic:pic>
              </a:graphicData>
            </a:graphic>
          </wp:inline>
        </w:drawing>
      </w:r>
    </w:p>
    <w:p w14:paraId="036CE5FA" w14:textId="6105ACB1" w:rsidR="00E551C5" w:rsidRDefault="00E551C5" w:rsidP="00590C9D">
      <w:pPr>
        <w:pStyle w:val="Caption"/>
      </w:pPr>
      <w:bookmarkStart w:id="112" w:name="_Ref534723649"/>
      <w:bookmarkStart w:id="113" w:name="_Toc528095175"/>
      <w:bookmarkStart w:id="114" w:name="_Toc528170289"/>
      <w:bookmarkStart w:id="115" w:name="_Toc53637098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11</w:t>
      </w:r>
      <w:r>
        <w:fldChar w:fldCharType="end"/>
      </w:r>
      <w:bookmarkEnd w:id="112"/>
      <w:r>
        <w:rPr>
          <w:rFonts w:hint="eastAsia"/>
        </w:rPr>
        <w:t>：</w:t>
      </w:r>
      <w:r>
        <w:rPr>
          <w:rFonts w:hint="eastAsia"/>
        </w:rPr>
        <w:t>sEMG</w:t>
      </w:r>
      <w:r>
        <w:rPr>
          <w:rFonts w:hint="eastAsia"/>
        </w:rPr>
        <w:t>訊號的</w:t>
      </w:r>
      <w:r>
        <w:rPr>
          <w:rFonts w:hint="eastAsia"/>
        </w:rPr>
        <w:t>RMS</w:t>
      </w:r>
      <w:r>
        <w:rPr>
          <w:rFonts w:hint="eastAsia"/>
        </w:rPr>
        <w:t>值</w:t>
      </w:r>
      <w:bookmarkEnd w:id="113"/>
      <w:bookmarkEnd w:id="114"/>
      <w:bookmarkEnd w:id="115"/>
    </w:p>
    <w:p w14:paraId="1DF3E1B6" w14:textId="3D23AFFA" w:rsidR="00E551C5" w:rsidRDefault="00E551C5" w:rsidP="00590C9D">
      <w:pPr>
        <w:pStyle w:val="Caption"/>
      </w:pPr>
    </w:p>
    <w:p w14:paraId="3026B5C5" w14:textId="77777777" w:rsidR="00E551C5" w:rsidRDefault="00E551C5" w:rsidP="005B0131">
      <w:pPr>
        <w:wordWrap/>
        <w:snapToGrid/>
        <w:spacing w:line="240" w:lineRule="auto"/>
        <w:ind w:firstLine="0"/>
      </w:pPr>
      <w:r>
        <w:br w:type="page"/>
      </w:r>
    </w:p>
    <w:p w14:paraId="3AC80F25" w14:textId="5D608E9B" w:rsidR="0078617C" w:rsidRDefault="00E551C5" w:rsidP="005B0131">
      <w:pPr>
        <w:pStyle w:val="Heading3"/>
        <w:wordWrap/>
      </w:pPr>
      <w:r>
        <w:rPr>
          <w:rFonts w:hint="eastAsia"/>
        </w:rPr>
        <w:lastRenderedPageBreak/>
        <w:t xml:space="preserve"> </w:t>
      </w:r>
      <w:bookmarkStart w:id="116" w:name="_Toc536370937"/>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107"/>
      <w:bookmarkEnd w:id="116"/>
    </w:p>
    <w:p w14:paraId="7DED84BE" w14:textId="7AF35109" w:rsidR="00262709" w:rsidRDefault="00130533" w:rsidP="005B0131">
      <w:pPr>
        <w:wordWrap/>
      </w:pPr>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B40467">
        <w:instrText xml:space="preserve"> ADDIN ZOTERO_ITEM CSL_CITATION {"citationID":"LEykVhH4","properties":{"formattedCitation":"[9], [23], [49]","plainCitation":"[9], [23], [49]","noteIndex":0},"citationItems":[{"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bHNpazYI","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MbV2BDGR/4iO2DMnQ","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3210F3" w:rsidRPr="003210F3">
        <w:t>[9</w:t>
      </w:r>
      <w:r w:rsidR="003438DB">
        <w:t xml:space="preserve">, </w:t>
      </w:r>
      <w:r w:rsidR="003210F3" w:rsidRPr="003210F3">
        <w:t>23</w:t>
      </w:r>
      <w:r w:rsidR="003438DB">
        <w:t xml:space="preserve">, </w:t>
      </w:r>
      <w:r w:rsidR="003210F3" w:rsidRPr="003210F3">
        <w:t>49]</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w:t>
      </w:r>
      <w:r w:rsidR="00724BAA" w:rsidRPr="002E5F74">
        <w:t>絕對平均數</w:t>
      </w:r>
      <w:r w:rsidR="00F66DFB">
        <w:rPr>
          <w:rFonts w:hint="eastAsia"/>
        </w:rPr>
        <w:t>為</w:t>
      </w:r>
      <w:r w:rsidR="00724BAA" w:rsidRPr="00263483">
        <w:rPr>
          <w:rFonts w:hint="eastAsia"/>
        </w:rPr>
        <w:t>平方平均數</w:t>
      </w:r>
      <w:r w:rsidR="00724BAA">
        <w:rPr>
          <w:rFonts w:hint="eastAsia"/>
        </w:rPr>
        <w:t>的近似值，能減少運算量但</w:t>
      </w:r>
      <w:r w:rsidR="0084199E">
        <w:rPr>
          <w:rFonts w:hint="eastAsia"/>
        </w:rPr>
        <w:t>也</w:t>
      </w:r>
      <w:r w:rsidR="00724BAA">
        <w:rPr>
          <w:rFonts w:hint="eastAsia"/>
        </w:rPr>
        <w:t>降低</w:t>
      </w:r>
      <w:r w:rsidR="002241A6">
        <w:rPr>
          <w:rFonts w:hint="eastAsia"/>
        </w:rPr>
        <w:t>訊號功率的</w:t>
      </w:r>
      <w:r w:rsidR="00724BAA">
        <w:rPr>
          <w:rFonts w:hint="eastAsia"/>
        </w:rPr>
        <w:t>準確率。</w:t>
      </w:r>
    </w:p>
    <w:p w14:paraId="2E8851E2" w14:textId="6D97D9BF" w:rsidR="002E77C4" w:rsidRPr="002E77C4" w:rsidRDefault="00057CC1" w:rsidP="005B0131">
      <w:pPr>
        <w:wordWrap/>
        <w:ind w:left="480"/>
      </w:pPr>
      <m:oMathPara>
        <m:oMath>
          <m:r>
            <m:rPr>
              <m:sty m:val="p"/>
            </m:rPr>
            <w:rPr>
              <w:rFonts w:ascii="Cambria Math" w:hAnsi="Cambria Math" w:hint="eastAsia"/>
            </w:rPr>
            <m:t xml:space="preserve">　　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如式</m:t>
          </m:r>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REF _Ref533434226 \h</m:t>
          </m:r>
          <m:r>
            <m:rPr>
              <m:sty m:val="p"/>
            </m:rPr>
            <w:rPr>
              <w:rFonts w:ascii="Cambria Math" w:hAnsi="Cambria Math"/>
            </w:rPr>
            <m:t xml:space="preserve"> </m:t>
          </m:r>
          <m:r>
            <m:rPr>
              <m:sty m:val="p"/>
            </m:rPr>
            <w:rPr>
              <w:rFonts w:ascii="Cambria Math" w:hAnsi="Cambria Math"/>
            </w:rPr>
          </m:r>
          <m:r>
            <m:rPr>
              <m:sty m:val="p"/>
            </m:rPr>
            <w:rPr>
              <w:rFonts w:ascii="Cambria Math" w:hAnsi="Cambria Math"/>
            </w:rPr>
            <w:fldChar w:fldCharType="separate"/>
          </m:r>
          <m:r>
            <m:rPr>
              <m:sty m:val="p"/>
            </m:rPr>
            <w:rPr>
              <w:rFonts w:ascii="Cambria Math" w:hAnsi="Cambria Math"/>
            </w:rPr>
            <m:t>(</m:t>
          </m:r>
          <m:r>
            <m:rPr>
              <m:sty m:val="p"/>
            </m:rPr>
            <w:rPr>
              <w:rFonts w:ascii="Cambria Math" w:hAnsi="Cambria Math"/>
              <w:noProof/>
            </w:rPr>
            <m:t>2</m:t>
          </m:r>
          <m:r>
            <m:rPr>
              <m:sty m:val="p"/>
            </m:rPr>
            <w:rPr>
              <w:rFonts w:ascii="Cambria Math" w:hAnsi="Cambria Math"/>
            </w:rPr>
            <m:t>)</m:t>
          </m:r>
          <m:r>
            <m:rPr>
              <m:sty m:val="p"/>
            </m:rPr>
            <w:rPr>
              <w:rFonts w:ascii="Cambria Math" w:hAnsi="Cambria Math"/>
            </w:rPr>
            <w:fldChar w:fldCharType="end"/>
          </m:r>
          <m:r>
            <m:rPr>
              <m:sty m:val="p"/>
            </m:rPr>
            <w:rPr>
              <w:rFonts w:ascii="Cambria Math" w:hAnsi="Cambria Math" w:hint="eastAsia"/>
            </w:rPr>
            <m:t>所示：</m:t>
          </m:r>
        </m:oMath>
      </m:oMathPara>
    </w:p>
    <w:tbl>
      <w:tblPr>
        <w:tblStyle w:val="a6"/>
        <w:tblW w:w="9186" w:type="dxa"/>
        <w:tblLook w:val="04A0" w:firstRow="1" w:lastRow="0" w:firstColumn="1" w:lastColumn="0" w:noHBand="0" w:noVBand="1"/>
      </w:tblPr>
      <w:tblGrid>
        <w:gridCol w:w="6383"/>
        <w:gridCol w:w="2803"/>
      </w:tblGrid>
      <w:tr w:rsidR="002E77C4" w14:paraId="2AB0C042" w14:textId="77777777" w:rsidTr="002C165D">
        <w:trPr>
          <w:trHeight w:val="1149"/>
        </w:trPr>
        <w:tc>
          <w:tcPr>
            <w:tcW w:w="0" w:type="auto"/>
          </w:tcPr>
          <w:p w14:paraId="1A8F0A26" w14:textId="77777777" w:rsidR="002E77C4" w:rsidRPr="00937021" w:rsidRDefault="002E77C4" w:rsidP="005B0131">
            <w:pPr>
              <w:wordWrap/>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7C852027" w14:textId="541120FC" w:rsidR="002E77C4" w:rsidRPr="00A252C7" w:rsidRDefault="002E77C4" w:rsidP="005B0131">
            <w:pPr>
              <w:pStyle w:val="a5"/>
              <w:wordWrap/>
              <w:ind w:firstLine="504"/>
            </w:pPr>
            <w:bookmarkStart w:id="117" w:name="_Ref533434226"/>
            <w:r>
              <w:t>(</w:t>
            </w:r>
            <w:r>
              <w:rPr>
                <w:noProof/>
              </w:rPr>
              <w:fldChar w:fldCharType="begin"/>
            </w:r>
            <w:r>
              <w:rPr>
                <w:noProof/>
              </w:rPr>
              <w:instrText xml:space="preserve"> SEQ Equation \* ARABIC </w:instrText>
            </w:r>
            <w:r>
              <w:rPr>
                <w:noProof/>
              </w:rPr>
              <w:fldChar w:fldCharType="separate"/>
            </w:r>
            <w:r w:rsidR="00F86BBA">
              <w:rPr>
                <w:noProof/>
              </w:rPr>
              <w:t>2</w:t>
            </w:r>
            <w:r>
              <w:rPr>
                <w:noProof/>
              </w:rPr>
              <w:fldChar w:fldCharType="end"/>
            </w:r>
            <w:r>
              <w:t>)</w:t>
            </w:r>
            <w:bookmarkEnd w:id="117"/>
          </w:p>
          <w:p w14:paraId="1A2F7BE5" w14:textId="77777777" w:rsidR="002E77C4" w:rsidRDefault="002E77C4" w:rsidP="005B0131">
            <w:pPr>
              <w:keepNext/>
              <w:wordWrap/>
              <w:ind w:firstLine="0"/>
            </w:pPr>
          </w:p>
        </w:tc>
      </w:tr>
    </w:tbl>
    <w:p w14:paraId="75D3BC24" w14:textId="31994506" w:rsidR="00B32150" w:rsidRDefault="00B32150" w:rsidP="005B0131">
      <w:pPr>
        <w:wordWrap/>
      </w:pPr>
      <w:r>
        <w:rPr>
          <w:rFonts w:hint="eastAsia"/>
        </w:rPr>
        <w:t>經過</w:t>
      </w:r>
      <w:r w:rsidR="00332E1E" w:rsidRPr="002E5F74">
        <w:t>絕對平均數</w:t>
      </w:r>
      <w:r w:rsidR="00332E1E">
        <w:rPr>
          <w:rFonts w:hint="eastAsia"/>
        </w:rPr>
        <w:t>（</w:t>
      </w:r>
      <w:r w:rsidR="00332E1E">
        <w:rPr>
          <w:rFonts w:hint="eastAsia"/>
        </w:rPr>
        <w:t>MAV</w:t>
      </w:r>
      <w:r w:rsidR="00332E1E">
        <w:rPr>
          <w:rFonts w:hint="eastAsia"/>
        </w:rPr>
        <w:t>）</w:t>
      </w:r>
      <w:r>
        <w:rPr>
          <w:rFonts w:hint="eastAsia"/>
        </w:rPr>
        <w:t>處理後，結果如</w:t>
      </w:r>
      <w:r w:rsidR="00332E1E">
        <w:fldChar w:fldCharType="begin"/>
      </w:r>
      <w:r w:rsidR="00332E1E">
        <w:instrText xml:space="preserve"> </w:instrText>
      </w:r>
      <w:r w:rsidR="00332E1E">
        <w:rPr>
          <w:rFonts w:hint="eastAsia"/>
        </w:rPr>
        <w:instrText>REF _Ref534723585 \h</w:instrText>
      </w:r>
      <w:r w:rsidR="00332E1E">
        <w:instrText xml:space="preserve"> </w:instrText>
      </w:r>
      <w:r w:rsidR="00332E1E">
        <w:fldChar w:fldCharType="separate"/>
      </w:r>
      <w:r w:rsidR="00F86BBA">
        <w:rPr>
          <w:rFonts w:hint="eastAsia"/>
        </w:rPr>
        <w:t>圖</w:t>
      </w:r>
      <w:r w:rsidR="00F86BBA">
        <w:rPr>
          <w:rFonts w:hint="eastAsia"/>
        </w:rPr>
        <w:t xml:space="preserve"> </w:t>
      </w:r>
      <w:r w:rsidR="00F86BBA">
        <w:rPr>
          <w:noProof/>
        </w:rPr>
        <w:t>12</w:t>
      </w:r>
      <w:r w:rsidR="00332E1E">
        <w:fldChar w:fldCharType="end"/>
      </w:r>
      <w:r w:rsidR="00332E1E">
        <w:rPr>
          <w:rFonts w:hint="eastAsia"/>
        </w:rPr>
        <w:t>所示。</w:t>
      </w:r>
      <w:r w:rsidR="00196D67">
        <w:rPr>
          <w:rFonts w:hint="eastAsia"/>
        </w:rPr>
        <w:t>和</w:t>
      </w:r>
      <w:r w:rsidR="004504FB" w:rsidRPr="00263483">
        <w:rPr>
          <w:rFonts w:hint="eastAsia"/>
        </w:rPr>
        <w:t>平方平均數</w:t>
      </w:r>
      <w:r w:rsidR="004504FB">
        <w:rPr>
          <w:rFonts w:hint="eastAsia"/>
        </w:rPr>
        <w:t>相同，</w:t>
      </w:r>
      <w:r>
        <w:rPr>
          <w:rFonts w:hint="eastAsia"/>
        </w:rPr>
        <w:t>sEMG</w:t>
      </w:r>
      <w:r>
        <w:rPr>
          <w:rFonts w:hint="eastAsia"/>
        </w:rPr>
        <w:t>訊號變得平滑，四通道間相關性變得明顯。將</w:t>
      </w:r>
      <w:r w:rsidRPr="002E5F74">
        <w:t>絕對平均數</w:t>
      </w:r>
      <w:r>
        <w:rPr>
          <w:rFonts w:hint="eastAsia"/>
        </w:rPr>
        <w:t>和</w:t>
      </w:r>
      <w:r w:rsidRPr="00263483">
        <w:rPr>
          <w:rFonts w:hint="eastAsia"/>
        </w:rPr>
        <w:t>平方平均數</w:t>
      </w:r>
      <w:r>
        <w:rPr>
          <w:rFonts w:hint="eastAsia"/>
        </w:rPr>
        <w:t>處理後的</w:t>
      </w:r>
      <w:r>
        <w:rPr>
          <w:rFonts w:hint="eastAsia"/>
        </w:rPr>
        <w:t>sEMG</w:t>
      </w:r>
      <w:r w:rsidR="000E0EF0">
        <w:rPr>
          <w:rFonts w:hint="eastAsia"/>
        </w:rPr>
        <w:t>訊號畫出</w:t>
      </w:r>
      <w:r>
        <w:rPr>
          <w:rFonts w:hint="eastAsia"/>
        </w:rPr>
        <w:t>，如</w:t>
      </w:r>
      <w:r>
        <w:fldChar w:fldCharType="begin"/>
      </w:r>
      <w:r>
        <w:instrText xml:space="preserve"> </w:instrText>
      </w:r>
      <w:r>
        <w:rPr>
          <w:rFonts w:hint="eastAsia"/>
        </w:rPr>
        <w:instrText>REF _Ref534723713 \h</w:instrText>
      </w:r>
      <w:r>
        <w:instrText xml:space="preserve"> </w:instrText>
      </w:r>
      <w:r>
        <w:fldChar w:fldCharType="separate"/>
      </w:r>
      <w:r w:rsidR="00F86BBA">
        <w:rPr>
          <w:rFonts w:hint="eastAsia"/>
        </w:rPr>
        <w:t>圖</w:t>
      </w:r>
      <w:r w:rsidR="00F86BBA">
        <w:rPr>
          <w:rFonts w:hint="eastAsia"/>
        </w:rPr>
        <w:t xml:space="preserve"> </w:t>
      </w:r>
      <w:r w:rsidR="00F86BBA">
        <w:rPr>
          <w:noProof/>
        </w:rPr>
        <w:t>13</w:t>
      </w:r>
      <w:r>
        <w:fldChar w:fldCharType="end"/>
      </w:r>
      <w:r>
        <w:rPr>
          <w:rFonts w:hint="eastAsia"/>
        </w:rPr>
        <w:t>所示，兩者僅在振幅大小有些微的差異。</w:t>
      </w:r>
    </w:p>
    <w:p w14:paraId="0AB3DC20" w14:textId="77777777" w:rsidR="00B32150" w:rsidRDefault="00B32150" w:rsidP="00590C9D">
      <w:pPr>
        <w:pStyle w:val="Caption"/>
      </w:pPr>
      <w:r>
        <w:rPr>
          <w:noProof/>
        </w:rPr>
        <w:drawing>
          <wp:inline distT="0" distB="0" distL="0" distR="0" wp14:anchorId="5C34A9C6" wp14:editId="7F3CC6B7">
            <wp:extent cx="3658861" cy="201986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10927" cy="2048612"/>
                    </a:xfrm>
                    <a:prstGeom prst="rect">
                      <a:avLst/>
                    </a:prstGeom>
                  </pic:spPr>
                </pic:pic>
              </a:graphicData>
            </a:graphic>
          </wp:inline>
        </w:drawing>
      </w:r>
    </w:p>
    <w:p w14:paraId="25AA4CE0" w14:textId="421BF67D" w:rsidR="00EA5A4A" w:rsidRDefault="00B32150" w:rsidP="005B0131">
      <w:pPr>
        <w:wordWrap/>
        <w:jc w:val="center"/>
      </w:pPr>
      <w:bookmarkStart w:id="118" w:name="_Ref534723585"/>
      <w:bookmarkStart w:id="119" w:name="_Toc528095174"/>
      <w:bookmarkStart w:id="120" w:name="_Toc528170288"/>
      <w:bookmarkStart w:id="121" w:name="_Toc53637098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12</w:t>
      </w:r>
      <w:r>
        <w:fldChar w:fldCharType="end"/>
      </w:r>
      <w:bookmarkEnd w:id="118"/>
      <w:r>
        <w:rPr>
          <w:rFonts w:hint="eastAsia"/>
        </w:rPr>
        <w:t>：</w:t>
      </w:r>
      <w:r>
        <w:rPr>
          <w:rFonts w:hint="eastAsia"/>
        </w:rPr>
        <w:t>sEMG</w:t>
      </w:r>
      <w:r>
        <w:rPr>
          <w:rFonts w:hint="eastAsia"/>
        </w:rPr>
        <w:t>訊號的</w:t>
      </w:r>
      <w:r>
        <w:rPr>
          <w:rFonts w:hint="eastAsia"/>
        </w:rPr>
        <w:t>MAV</w:t>
      </w:r>
      <w:r>
        <w:rPr>
          <w:rFonts w:hint="eastAsia"/>
        </w:rPr>
        <w:t>值</w:t>
      </w:r>
      <w:bookmarkEnd w:id="119"/>
      <w:bookmarkEnd w:id="120"/>
      <w:bookmarkEnd w:id="121"/>
    </w:p>
    <w:p w14:paraId="43DD73C4" w14:textId="73DAA2F3" w:rsidR="00B32150" w:rsidRDefault="00B32150" w:rsidP="00222F7F">
      <w:pPr>
        <w:wordWrap/>
        <w:ind w:firstLine="0"/>
        <w:jc w:val="center"/>
      </w:pPr>
      <w:r>
        <w:rPr>
          <w:noProof/>
        </w:rPr>
        <w:drawing>
          <wp:inline distT="0" distB="0" distL="0" distR="0" wp14:anchorId="52BE0ADD" wp14:editId="64139591">
            <wp:extent cx="3670996" cy="2053988"/>
            <wp:effectExtent l="0" t="0" r="5715"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739227" cy="2092164"/>
                    </a:xfrm>
                    <a:prstGeom prst="rect">
                      <a:avLst/>
                    </a:prstGeom>
                  </pic:spPr>
                </pic:pic>
              </a:graphicData>
            </a:graphic>
          </wp:inline>
        </w:drawing>
      </w:r>
    </w:p>
    <w:p w14:paraId="7A52A32E" w14:textId="1E553D96" w:rsidR="00B32150" w:rsidRPr="002E77C4" w:rsidRDefault="00B32150" w:rsidP="005B0131">
      <w:pPr>
        <w:wordWrap/>
        <w:jc w:val="center"/>
      </w:pPr>
      <w:bookmarkStart w:id="122" w:name="_Ref534723713"/>
      <w:bookmarkStart w:id="123" w:name="_Toc528095176"/>
      <w:bookmarkStart w:id="124" w:name="_Toc528170290"/>
      <w:bookmarkStart w:id="125" w:name="_Toc53637099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13</w:t>
      </w:r>
      <w:r>
        <w:fldChar w:fldCharType="end"/>
      </w:r>
      <w:bookmarkEnd w:id="122"/>
      <w:r>
        <w:t>：</w:t>
      </w:r>
      <w:r>
        <w:rPr>
          <w:rFonts w:hint="eastAsia"/>
        </w:rPr>
        <w:t>比較</w:t>
      </w:r>
      <w:r>
        <w:rPr>
          <w:rFonts w:hint="eastAsia"/>
        </w:rPr>
        <w:t>sEMG</w:t>
      </w:r>
      <w:r>
        <w:rPr>
          <w:rFonts w:hint="eastAsia"/>
        </w:rPr>
        <w:t>訊號的</w:t>
      </w:r>
      <w:r>
        <w:rPr>
          <w:rFonts w:hint="eastAsia"/>
        </w:rPr>
        <w:t>MAV</w:t>
      </w:r>
      <w:r>
        <w:rPr>
          <w:rFonts w:hint="eastAsia"/>
        </w:rPr>
        <w:t>和</w:t>
      </w:r>
      <w:r>
        <w:rPr>
          <w:rFonts w:hint="eastAsia"/>
        </w:rPr>
        <w:t>RMS</w:t>
      </w:r>
      <w:r>
        <w:rPr>
          <w:rFonts w:hint="eastAsia"/>
        </w:rPr>
        <w:t>值</w:t>
      </w:r>
      <w:bookmarkEnd w:id="123"/>
      <w:bookmarkEnd w:id="124"/>
      <w:bookmarkEnd w:id="125"/>
    </w:p>
    <w:p w14:paraId="2A05A12C" w14:textId="596C589E" w:rsidR="006667AC" w:rsidRDefault="00755D5D" w:rsidP="005B0131">
      <w:pPr>
        <w:pStyle w:val="Heading3"/>
        <w:wordWrap/>
      </w:pPr>
      <w:r>
        <w:rPr>
          <w:rFonts w:hint="eastAsia"/>
        </w:rPr>
        <w:lastRenderedPageBreak/>
        <w:t xml:space="preserve">　</w:t>
      </w:r>
      <w:bookmarkStart w:id="126" w:name="_Toc528338404"/>
      <w:bookmarkStart w:id="127" w:name="_Toc536370938"/>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126"/>
      <w:bookmarkEnd w:id="127"/>
    </w:p>
    <w:p w14:paraId="601D171D" w14:textId="6D647204" w:rsidR="00755D5D" w:rsidRDefault="00A26683" w:rsidP="005B0131">
      <w:pPr>
        <w:wordWrap/>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B40467">
        <w:rPr>
          <w:rStyle w:val="st"/>
        </w:rPr>
        <w:instrText xml:space="preserve"> ADDIN ZOTERO_ITEM CSL_CITATION {"citationID":"HCosJuds","properties":{"formattedCitation":"[21], [22], [24], [49]","plainCitation":"[21], [22], [24], [49]","noteIndex":0},"citationItems":[{"id":"MbV2BDGR/5J0rAkg3","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MbV2BDGR/ma62Ug8b","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2KjRkN7t","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4iO2DMnQ","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3210F3" w:rsidRPr="003210F3">
        <w:t>[21</w:t>
      </w:r>
      <w:r w:rsidR="003438DB">
        <w:t xml:space="preserve">, </w:t>
      </w:r>
      <w:r w:rsidR="003210F3" w:rsidRPr="003210F3">
        <w:t>22</w:t>
      </w:r>
      <w:r w:rsidR="003438DB">
        <w:t xml:space="preserve">, </w:t>
      </w:r>
      <w:r w:rsidR="003210F3" w:rsidRPr="003210F3">
        <w:t>24</w:t>
      </w:r>
      <w:r w:rsidR="003438DB">
        <w:t xml:space="preserve">, </w:t>
      </w:r>
      <w:r w:rsidR="003210F3" w:rsidRPr="003210F3">
        <w:t>49]</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5B0131">
      <w:pPr>
        <w:wordWrap/>
        <w:ind w:firstLine="0"/>
        <w:rPr>
          <w:rStyle w:val="st"/>
        </w:rPr>
      </w:pPr>
    </w:p>
    <w:p w14:paraId="5FADF34D" w14:textId="137045FE" w:rsidR="00700450" w:rsidRDefault="00700450" w:rsidP="005B0131">
      <w:pPr>
        <w:wordWrap/>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sidR="00EB1E58">
        <w:rPr>
          <w:rStyle w:val="st"/>
          <w:rFonts w:hint="eastAsia"/>
        </w:rPr>
        <w:t>本</w:t>
      </w:r>
      <w:r>
        <w:rPr>
          <w:rStyle w:val="st"/>
          <w:rFonts w:hint="eastAsia"/>
        </w:rPr>
        <w:t>論文</w:t>
      </w:r>
      <w:r w:rsidR="00EB1E58">
        <w:rPr>
          <w:rStyle w:val="st"/>
          <w:rFonts w:hint="eastAsia"/>
        </w:rPr>
        <w:t>中</w:t>
      </w:r>
      <w:r>
        <w:rPr>
          <w:rStyle w:val="st"/>
          <w:rFonts w:hint="eastAsia"/>
        </w:rPr>
        <w:t>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sidR="00EB1E58">
        <w:rPr>
          <w:rStyle w:val="st"/>
          <w:rFonts w:hint="eastAsia"/>
        </w:rPr>
        <w:t>估測準確率</w:t>
      </w:r>
      <w:r>
        <w:rPr>
          <w:rStyle w:val="st"/>
          <w:rFonts w:hint="eastAsia"/>
        </w:rPr>
        <w:t>，</w:t>
      </w:r>
      <w:r w:rsidR="00BE77BF">
        <w:rPr>
          <w:rStyle w:val="st"/>
          <w:rFonts w:hint="eastAsia"/>
        </w:rPr>
        <w:t>因此選擇了能準確計算訊號功率</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5B0131">
      <w:pPr>
        <w:wordWrap/>
        <w:ind w:firstLine="0"/>
        <w:rPr>
          <w:rStyle w:val="st"/>
        </w:rPr>
      </w:pPr>
    </w:p>
    <w:p w14:paraId="519E4711" w14:textId="277066AA" w:rsidR="00700450" w:rsidRDefault="00654F2F" w:rsidP="005B0131">
      <w:pPr>
        <w:pStyle w:val="Heading2"/>
      </w:pPr>
      <w:r>
        <w:rPr>
          <w:rFonts w:hint="eastAsia"/>
        </w:rPr>
        <w:t xml:space="preserve">　</w:t>
      </w:r>
      <w:bookmarkStart w:id="128" w:name="_Toc528338405"/>
      <w:bookmarkStart w:id="129" w:name="_Toc536370939"/>
      <w:r w:rsidR="001B04C9">
        <w:rPr>
          <w:rFonts w:hint="eastAsia"/>
        </w:rPr>
        <w:t>sEMG</w:t>
      </w:r>
      <w:r w:rsidR="001B04C9">
        <w:rPr>
          <w:rFonts w:hint="eastAsia"/>
        </w:rPr>
        <w:t>訊號</w:t>
      </w:r>
      <w:r w:rsidR="004C4E6E">
        <w:rPr>
          <w:rFonts w:hint="eastAsia"/>
        </w:rPr>
        <w:t>分離</w:t>
      </w:r>
      <w:bookmarkEnd w:id="128"/>
      <w:bookmarkEnd w:id="129"/>
    </w:p>
    <w:p w14:paraId="7E25E11B" w14:textId="0464A39B" w:rsidR="00FF793D" w:rsidRDefault="003E65EA" w:rsidP="005B0131">
      <w:pPr>
        <w:wordWrap/>
      </w:pPr>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B40467">
        <w:instrText xml:space="preserve"> ADDIN ZOTERO_ITEM CSL_CITATION {"citationID":"Hu5xgTzQ","properties":{"formattedCitation":"[8]\\uc0\\u8211{}[10], [24], [49]","plainCitation":"[8]–[10], [24], [49]","noteIndex":0},"citationItems":[{"id":"MbV2BDGR/wK0gj9gR","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NTvUbMBi","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2KjRkN7t","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4iO2DMnQ","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3210F3" w:rsidRPr="003210F3">
        <w:t>[8</w:t>
      </w:r>
      <w:r w:rsidR="003438DB">
        <w:t>–</w:t>
      </w:r>
      <w:r w:rsidR="003210F3" w:rsidRPr="003210F3">
        <w:t>10</w:t>
      </w:r>
      <w:r w:rsidR="003438DB">
        <w:t xml:space="preserve">, </w:t>
      </w:r>
      <w:r w:rsidR="003210F3" w:rsidRPr="003210F3">
        <w:t>24</w:t>
      </w:r>
      <w:r w:rsidR="003438DB">
        <w:t xml:space="preserve">, </w:t>
      </w:r>
      <w:r w:rsidR="003210F3" w:rsidRPr="003210F3">
        <w:t>49]</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1200E163" w:rsidR="00E01CFF" w:rsidRDefault="002F47A5" w:rsidP="005B0131">
      <w:pPr>
        <w:wordWrap/>
      </w:pPr>
      <w:r w:rsidRPr="00E73EEA">
        <w:t>sEMG</w:t>
      </w:r>
      <w:r w:rsidRPr="00E73EEA">
        <w:t>訊號</w:t>
      </w:r>
      <w:r>
        <w:rPr>
          <w:rFonts w:hint="eastAsia"/>
        </w:rPr>
        <w:t>中</w:t>
      </w:r>
      <w:r w:rsidRPr="00E73EEA">
        <w:t>容易</w:t>
      </w:r>
      <w:r>
        <w:rPr>
          <w:rFonts w:hint="eastAsia"/>
        </w:rPr>
        <w:t>出現的肌電訊號</w:t>
      </w:r>
      <w:r w:rsidRPr="00E73EEA">
        <w:t>交擾（</w:t>
      </w:r>
      <w:bookmarkStart w:id="130" w:name="OLE_LINK10"/>
      <w:bookmarkStart w:id="131" w:name="OLE_LINK11"/>
      <w:bookmarkStart w:id="132" w:name="OLE_LINK12"/>
      <w:r w:rsidRPr="00E73EEA">
        <w:t>Cross-talk</w:t>
      </w:r>
      <w:bookmarkEnd w:id="130"/>
      <w:bookmarkEnd w:id="131"/>
      <w:bookmarkEnd w:id="132"/>
      <w:r w:rsidRPr="00E73EEA">
        <w:t>）</w:t>
      </w:r>
      <w:r w:rsidRPr="00E73EEA">
        <w:fldChar w:fldCharType="begin"/>
      </w:r>
      <w:r w:rsidR="00B40467">
        <w:instrText xml:space="preserve"> ADDIN ZOTERO_ITEM CSL_CITATION {"citationID":"XxRPgvLn","properties":{"formattedCitation":"[17]","plainCitation":"[17]","noteIndex":0},"citationItems":[{"id":"MbV2BDGR/bGMNpFcD","uris":["http://zotero.org/users/local/Jg4Thzek/items/UC3JXZYT"],"uri":["http://zotero.org/users/local/Jg4Thzek/items/UC3JXZYT"],"itemData":{"id":"WEsIISIh/OZMB8LUE","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B40467" w:rsidRPr="00B40467">
        <w:t>[17]</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5B0131">
      <w:pPr>
        <w:wordWrap/>
      </w:pPr>
    </w:p>
    <w:p w14:paraId="062F47AC" w14:textId="43E080D3" w:rsidR="00653C65" w:rsidRPr="00DC2081" w:rsidRDefault="00DC2081" w:rsidP="005B0131">
      <w:pPr>
        <w:wordWrap/>
      </w:pPr>
      <w:r>
        <w:rPr>
          <w:rFonts w:hint="eastAsia"/>
        </w:rPr>
        <w:t>設我們從觀察皮膚表面測量到的觀測值為</w:t>
      </w:r>
      <w:r>
        <w:rPr>
          <w:rFonts w:hint="eastAsia"/>
          <w:b/>
        </w:rPr>
        <w:t>x</w:t>
      </w:r>
      <w:r w:rsidR="00BC679E">
        <w:rPr>
          <w:rFonts w:hint="eastAsia"/>
          <w:b/>
        </w:rPr>
        <w:t>，</w:t>
      </w:r>
      <w:r w:rsidR="00BC679E" w:rsidRPr="00BC679E">
        <w:rPr>
          <w:rFonts w:hint="eastAsia"/>
        </w:rPr>
        <w:t>如式</w:t>
      </w:r>
      <w:r w:rsidR="00BC679E" w:rsidRPr="00BC679E">
        <w:fldChar w:fldCharType="begin"/>
      </w:r>
      <w:r w:rsidR="00BC679E" w:rsidRPr="00BC679E">
        <w:instrText xml:space="preserve"> </w:instrText>
      </w:r>
      <w:r w:rsidR="00BC679E" w:rsidRPr="00BC679E">
        <w:rPr>
          <w:rFonts w:hint="eastAsia"/>
        </w:rPr>
        <w:instrText>REF _Ref533434400 \h</w:instrText>
      </w:r>
      <w:r w:rsidR="00BC679E" w:rsidRPr="00BC679E">
        <w:instrText xml:space="preserve"> </w:instrText>
      </w:r>
      <w:r w:rsidR="00BC679E">
        <w:instrText xml:space="preserve"> \* MERGEFORMAT </w:instrText>
      </w:r>
      <w:r w:rsidR="00BC679E" w:rsidRPr="00BC679E">
        <w:fldChar w:fldCharType="separate"/>
      </w:r>
      <w:r w:rsidR="00F86BBA">
        <w:t>(</w:t>
      </w:r>
      <w:r w:rsidR="00F86BBA">
        <w:rPr>
          <w:noProof/>
        </w:rPr>
        <w:t>3</w:t>
      </w:r>
      <w:r w:rsidR="00F86BBA">
        <w:t>)</w:t>
      </w:r>
      <w:r w:rsidR="00BC679E" w:rsidRPr="00BC679E">
        <w:fldChar w:fldCharType="end"/>
      </w:r>
      <w:r w:rsidR="00BC679E" w:rsidRPr="00BC679E">
        <w:rPr>
          <w:rFonts w:hint="eastAsia"/>
        </w:rPr>
        <w:t>所示，</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4431"/>
        <w:gridCol w:w="4755"/>
      </w:tblGrid>
      <w:tr w:rsidR="00653C65" w14:paraId="6B386C4B" w14:textId="77777777" w:rsidTr="0073023C">
        <w:trPr>
          <w:trHeight w:val="530"/>
        </w:trPr>
        <w:tc>
          <w:tcPr>
            <w:tcW w:w="0" w:type="auto"/>
          </w:tcPr>
          <w:p w14:paraId="66AE1220" w14:textId="32900F66" w:rsidR="00653C65" w:rsidRPr="00937021" w:rsidRDefault="00653C65" w:rsidP="005B0131">
            <w:pPr>
              <w:wordWrap/>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7207B023" w:rsidR="00653C65" w:rsidRDefault="00653C65" w:rsidP="005B0131">
            <w:pPr>
              <w:pStyle w:val="a5"/>
              <w:wordWrap/>
              <w:ind w:firstLine="504"/>
            </w:pPr>
            <w:bookmarkStart w:id="133" w:name="_Ref533434400"/>
            <w:r>
              <w:t>(</w:t>
            </w:r>
            <w:r w:rsidR="007C2EE0">
              <w:rPr>
                <w:noProof/>
              </w:rPr>
              <w:fldChar w:fldCharType="begin"/>
            </w:r>
            <w:r w:rsidR="007C2EE0">
              <w:rPr>
                <w:noProof/>
              </w:rPr>
              <w:instrText xml:space="preserve"> SEQ Equation \* ARABIC </w:instrText>
            </w:r>
            <w:r w:rsidR="007C2EE0">
              <w:rPr>
                <w:noProof/>
              </w:rPr>
              <w:fldChar w:fldCharType="separate"/>
            </w:r>
            <w:r w:rsidR="00F86BBA">
              <w:rPr>
                <w:noProof/>
              </w:rPr>
              <w:t>3</w:t>
            </w:r>
            <w:r w:rsidR="007C2EE0">
              <w:rPr>
                <w:noProof/>
              </w:rPr>
              <w:fldChar w:fldCharType="end"/>
            </w:r>
            <w:r>
              <w:t>)</w:t>
            </w:r>
            <w:bookmarkEnd w:id="133"/>
          </w:p>
        </w:tc>
      </w:tr>
    </w:tbl>
    <w:p w14:paraId="4D9729FC" w14:textId="1F9DCF10" w:rsidR="00653C65" w:rsidRPr="004B5E61" w:rsidRDefault="009C0F09" w:rsidP="005B0131">
      <w:pPr>
        <w:wordWrap/>
      </w:pPr>
      <w:r>
        <w:rPr>
          <w:rFonts w:hint="eastAsia"/>
        </w:rPr>
        <w:t>如</w:t>
      </w:r>
      <w:r w:rsidR="00354951">
        <w:rPr>
          <w:rFonts w:hint="eastAsia"/>
        </w:rPr>
        <w:t>式</w:t>
      </w:r>
      <w:r w:rsidR="00354951">
        <w:fldChar w:fldCharType="begin"/>
      </w:r>
      <w:r w:rsidR="00354951">
        <w:instrText xml:space="preserve"> </w:instrText>
      </w:r>
      <w:r w:rsidR="00354951">
        <w:rPr>
          <w:rFonts w:hint="eastAsia"/>
        </w:rPr>
        <w:instrText>REF _Ref533434439 \h</w:instrText>
      </w:r>
      <w:r w:rsidR="00354951">
        <w:instrText xml:space="preserve"> </w:instrText>
      </w:r>
      <w:r w:rsidR="00354951">
        <w:fldChar w:fldCharType="separate"/>
      </w:r>
      <w:r w:rsidR="00F86BBA">
        <w:t>(</w:t>
      </w:r>
      <w:r w:rsidR="00F86BBA">
        <w:rPr>
          <w:noProof/>
        </w:rPr>
        <w:t>4</w:t>
      </w:r>
      <w:r w:rsidR="00F86BBA">
        <w:t>)</w:t>
      </w:r>
      <w:r w:rsidR="00354951">
        <w:fldChar w:fldCharType="end"/>
      </w:r>
      <w:r w:rsidR="00354951">
        <w:rPr>
          <w:rFonts w:hint="eastAsia"/>
        </w:rPr>
        <w:t>所示</w:t>
      </w:r>
      <w:r w:rsidR="00E92F39">
        <w:rPr>
          <w:rFonts w:hint="eastAsia"/>
        </w:rPr>
        <w:t>，</w:t>
      </w:r>
      <w:r w:rsidR="00402C54">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4424"/>
        <w:gridCol w:w="4762"/>
      </w:tblGrid>
      <w:tr w:rsidR="00F8095B" w14:paraId="39DA35FF" w14:textId="77777777" w:rsidTr="0073023C">
        <w:trPr>
          <w:trHeight w:val="530"/>
        </w:trPr>
        <w:tc>
          <w:tcPr>
            <w:tcW w:w="0" w:type="auto"/>
          </w:tcPr>
          <w:p w14:paraId="6910EFCB" w14:textId="74681DF7" w:rsidR="00472B39" w:rsidRPr="00937021" w:rsidRDefault="00F8095B" w:rsidP="005B0131">
            <w:pPr>
              <w:wordWrap/>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4A63126F" w:rsidR="00472B39" w:rsidRDefault="00472B39" w:rsidP="005B0131">
            <w:pPr>
              <w:pStyle w:val="a5"/>
              <w:wordWrap/>
              <w:ind w:firstLine="504"/>
            </w:pPr>
            <w:bookmarkStart w:id="134" w:name="_Ref533434439"/>
            <w:r>
              <w:t>(</w:t>
            </w:r>
            <w:r w:rsidR="007C2EE0">
              <w:rPr>
                <w:noProof/>
              </w:rPr>
              <w:fldChar w:fldCharType="begin"/>
            </w:r>
            <w:r w:rsidR="007C2EE0">
              <w:rPr>
                <w:noProof/>
              </w:rPr>
              <w:instrText xml:space="preserve"> SEQ Equation \* ARABIC </w:instrText>
            </w:r>
            <w:r w:rsidR="007C2EE0">
              <w:rPr>
                <w:noProof/>
              </w:rPr>
              <w:fldChar w:fldCharType="separate"/>
            </w:r>
            <w:r w:rsidR="00F86BBA">
              <w:rPr>
                <w:noProof/>
              </w:rPr>
              <w:t>4</w:t>
            </w:r>
            <w:r w:rsidR="007C2EE0">
              <w:rPr>
                <w:noProof/>
              </w:rPr>
              <w:fldChar w:fldCharType="end"/>
            </w:r>
            <w:r>
              <w:t>)</w:t>
            </w:r>
            <w:bookmarkEnd w:id="134"/>
          </w:p>
        </w:tc>
      </w:tr>
    </w:tbl>
    <w:p w14:paraId="16C365F3" w14:textId="25F824C4" w:rsidR="00DB19C2" w:rsidRDefault="00D03870" w:rsidP="005B0131">
      <w:pPr>
        <w:wordWrap/>
      </w:pPr>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 xml:space="preserve">Independent </w:t>
      </w:r>
      <w:r w:rsidR="00467F29">
        <w:rPr>
          <w:rFonts w:hint="eastAsia"/>
        </w:rPr>
        <w:t>C</w:t>
      </w:r>
      <w:r w:rsidR="00A9501A" w:rsidRPr="00A9501A">
        <w:rPr>
          <w:rFonts w:hint="eastAsia"/>
        </w:rPr>
        <w:t xml:space="preserve">omponent </w:t>
      </w:r>
      <w:r w:rsidR="00467F29">
        <w:rPr>
          <w:rFonts w:hint="eastAsia"/>
        </w:rPr>
        <w:t>A</w:t>
      </w:r>
      <w:r w:rsidR="00A9501A" w:rsidRPr="00A9501A">
        <w:rPr>
          <w:rFonts w:hint="eastAsia"/>
        </w:rPr>
        <w:t>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B40467">
        <w:instrText xml:space="preserve"> ADDIN ZOTERO_ITEM CSL_CITATION {"citationID":"yT1sJF1K","properties":{"formattedCitation":"[50]\\uc0\\u8211{}[54]","plainCitation":"[50]–[54]","noteIndex":0},"citationItems":[{"id":"MbV2BDGR/Ki0oQTpi","uris":["http://zotero.org/users/local/Jg4Thzek/items/Y2ZDD6NB"],"uri":["http://zotero.org/users/local/Jg4Thzek/items/Y2ZDD6NB"],"itemData":{"id":1392,"type":"article-journal","title":"A Comparison of ICA Algorithms in Surface EMG Signal Processing","container-title":"Int. J. of Biomedical Engineering and Technology","page":"363-374","volume":"6","source":"ResearchGate","abstract":"Recent research has resulted in development of number of different Independent Component Analysis (ICA) technique. While there are some researchers who have compared their techniques with the existing methods for audio examples, there is no comparison of performance between ICA algorithms for biosignal applications. With ICA being the feasible method for source separation and decomposition of biosignals, it is important to compare the different techniques and determine the most suitable method for the applications. This paper presents the performance of five ICA algorithms (SOBI, TDSEP, FastICA, JADE and Infomax) for decomposition of surface electromyogram (sEMG) to identify subtle wrist actions.","DOI":"10.1504/IJBET.2011.041774","journalAbbreviation":"Int. J. of Biomedical Engineering and Technology","author":[{"family":"Naik","given":"Ganesh"}],"issued":{"date-parts":[["2011",8,1]]}}},{"id":"MbV2BDGR/4IG08kEP","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MbV2BDGR/aHEzbfL7","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MbV2BDGR/a6qU9IOe","uris":["http://zotero.org/users/local/Jg4Thzek/items/UZKNPJXE"],"uri":["http://zotero.org/users/local/Jg4Thzek/items/UZKNPJXE"],"itemData":{"id":133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MbV2BDGR/FnAzNz8t","uris":["http://zotero.org/users/local/Jg4Thzek/items/UJ2MIA99"],"uri":["http://zotero.org/users/local/Jg4Thzek/items/UJ2MIA99"],"itemData":{"id":1329,"type":"article-journal","title":"The Application of Independent Component Analysis to the Multi-Channel Surface Electromyographic Signals for Separation of Motor Unit Action Potential Train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3210F3" w:rsidRPr="003210F3">
        <w:t>[50</w:t>
      </w:r>
      <w:r w:rsidR="003438DB">
        <w:t>–</w:t>
      </w:r>
      <w:r w:rsidR="003210F3" w:rsidRPr="003210F3">
        <w:t>54]</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78AC2404" w:rsidR="00A84C0C" w:rsidRDefault="00AA57BB" w:rsidP="005B0131">
      <w:pPr>
        <w:wordWrap/>
      </w:pPr>
      <w:r>
        <w:rPr>
          <w:rFonts w:hint="eastAsia"/>
        </w:rPr>
        <w:t>Naik</w:t>
      </w:r>
      <w:r>
        <w:rPr>
          <w:rFonts w:hint="eastAsia"/>
        </w:rPr>
        <w:t>等</w:t>
      </w:r>
      <w:r>
        <w:fldChar w:fldCharType="begin"/>
      </w:r>
      <w:r w:rsidR="00B40467">
        <w:instrText xml:space="preserve"> ADDIN ZOTERO_ITEM CSL_CITATION {"citationID":"8TuwnmVh","properties":{"formattedCitation":"[16]","plainCitation":"[16]","noteIndex":0},"citationItems":[{"id":"MbV2BDGR/9QGJNnBP","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B40467" w:rsidRPr="00B40467">
        <w:t>[16]</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對於辨識率的提升最有幫助。</w:t>
      </w:r>
    </w:p>
    <w:p w14:paraId="3CBE4E89" w14:textId="72AB17B5" w:rsidR="00F270B9" w:rsidRDefault="00A84C0C" w:rsidP="005B0131">
      <w:pPr>
        <w:wordWrap/>
      </w:pPr>
      <w:r>
        <w:rPr>
          <w:rFonts w:hint="eastAsia"/>
        </w:rPr>
        <w:t>一般訊號處裡中常用的</w:t>
      </w:r>
      <w:r w:rsidR="00BD36D0">
        <w:rPr>
          <w:rFonts w:hint="eastAsia"/>
        </w:rPr>
        <w:t>Fast-</w:t>
      </w:r>
      <w:r w:rsidR="00030AA1">
        <w:rPr>
          <w:rFonts w:hint="eastAsia"/>
        </w:rPr>
        <w:t>ICA</w:t>
      </w:r>
      <w:r>
        <w:rPr>
          <w:rFonts w:hint="eastAsia"/>
        </w:rPr>
        <w:t>能從線性混合訊號中找出訊號源，但由於</w:t>
      </w:r>
      <w:r>
        <w:rPr>
          <w:rFonts w:hint="eastAsia"/>
        </w:rPr>
        <w:t>EMG</w:t>
      </w:r>
      <w:r w:rsidR="007D2525">
        <w:rPr>
          <w:rFonts w:hint="eastAsia"/>
        </w:rPr>
        <w:t>源</w:t>
      </w:r>
      <w:r>
        <w:rPr>
          <w:rFonts w:hint="eastAsia"/>
        </w:rPr>
        <w:t>訊號屬於高斯</w:t>
      </w:r>
      <w:r w:rsidR="00292C32">
        <w:rPr>
          <w:rFonts w:hint="eastAsia"/>
        </w:rPr>
        <w:t>分佈</w:t>
      </w:r>
      <w:r>
        <w:rPr>
          <w:rFonts w:hint="eastAsia"/>
        </w:rPr>
        <w:t>，</w:t>
      </w:r>
      <w:r w:rsidR="00F93B0B">
        <w:rPr>
          <w:rFonts w:hint="eastAsia"/>
        </w:rPr>
        <w:t>利用</w:t>
      </w:r>
      <w:r w:rsidR="00F93B0B">
        <w:rPr>
          <w:rFonts w:hint="eastAsia"/>
        </w:rPr>
        <w:t>ICA</w:t>
      </w:r>
      <w:r w:rsidR="00F93B0B">
        <w:rPr>
          <w:rFonts w:hint="eastAsia"/>
        </w:rPr>
        <w:t>分離各肌肉群</w:t>
      </w:r>
      <w:r w:rsidR="00562BAD">
        <w:rPr>
          <w:rFonts w:hint="eastAsia"/>
        </w:rPr>
        <w:t>產生</w:t>
      </w:r>
      <w:r w:rsidR="00F93B0B">
        <w:rPr>
          <w:rFonts w:hint="eastAsia"/>
        </w:rPr>
        <w:t>之</w:t>
      </w:r>
      <w:r w:rsidR="00F93B0B">
        <w:rPr>
          <w:rFonts w:hint="eastAsia"/>
        </w:rPr>
        <w:t>EMG</w:t>
      </w:r>
      <w:r w:rsidR="00F93B0B">
        <w:rPr>
          <w:rFonts w:hint="eastAsia"/>
        </w:rPr>
        <w:t>訊號的效果不佳</w:t>
      </w:r>
      <w:r w:rsidR="00205589">
        <w:fldChar w:fldCharType="begin"/>
      </w:r>
      <w:r w:rsidR="00B40467">
        <w:instrText xml:space="preserve"> ADDIN ZOTERO_ITEM CSL_CITATION {"citationID":"4Bod6Imq","properties":{"formattedCitation":"[16]","plainCitation":"[16]","noteIndex":0},"citationItems":[{"id":"MbV2BDGR/9QGJNnBP","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B40467" w:rsidRPr="00B40467">
        <w:t>[16]</w:t>
      </w:r>
      <w:r w:rsidR="00205589">
        <w:fldChar w:fldCharType="end"/>
      </w:r>
      <w:r>
        <w:rPr>
          <w:rFonts w:hint="eastAsia"/>
        </w:rPr>
        <w:t>，多用來濾除動作產生的雜訊</w:t>
      </w:r>
      <w:r>
        <w:fldChar w:fldCharType="begin"/>
      </w:r>
      <w:r w:rsidR="00B40467">
        <w:instrText xml:space="preserve"> ADDIN ZOTERO_ITEM CSL_CITATION {"citationID":"gqjBzAt6","properties":{"formattedCitation":"[25]","plainCitation":"[25]","noteIndex":0},"citationItems":[{"id":"MbV2BDGR/nKpDe1vg","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B40467" w:rsidRPr="00B40467">
        <w:t>[25]</w:t>
      </w:r>
      <w:r>
        <w:fldChar w:fldCharType="end"/>
      </w:r>
      <w:r>
        <w:rPr>
          <w:rFonts w:hint="eastAsia"/>
        </w:rPr>
        <w:t>。</w:t>
      </w:r>
      <w:r w:rsidR="001D133C">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sidR="001D133C">
        <w:rPr>
          <w:rFonts w:hint="eastAsia"/>
        </w:rPr>
        <w:t>以下將介紹兩種</w:t>
      </w:r>
      <w:r w:rsidR="00636519">
        <w:rPr>
          <w:rFonts w:hint="eastAsia"/>
        </w:rPr>
        <w:t>本篇論文使用的</w:t>
      </w:r>
      <w:r w:rsidR="00156A93">
        <w:rPr>
          <w:rFonts w:hint="eastAsia"/>
        </w:rPr>
        <w:t>s</w:t>
      </w:r>
      <w:r w:rsidR="001D133C">
        <w:rPr>
          <w:rFonts w:hint="eastAsia"/>
        </w:rPr>
        <w:t>EMG</w:t>
      </w:r>
      <w:r w:rsidR="001D133C">
        <w:rPr>
          <w:rFonts w:hint="eastAsia"/>
        </w:rPr>
        <w:t>訊號分離方法</w:t>
      </w:r>
      <w:r w:rsidR="00197AEF">
        <w:rPr>
          <w:rFonts w:hint="eastAsia"/>
        </w:rPr>
        <w:t>。</w:t>
      </w:r>
    </w:p>
    <w:p w14:paraId="2FFBDBEA" w14:textId="77777777" w:rsidR="000548A5" w:rsidRDefault="000548A5" w:rsidP="005B0131">
      <w:pPr>
        <w:wordWrap/>
      </w:pPr>
    </w:p>
    <w:p w14:paraId="18A8E8D6" w14:textId="458E5C83" w:rsidR="00202340" w:rsidRDefault="00BD3680" w:rsidP="005B0131">
      <w:pPr>
        <w:pStyle w:val="Heading3"/>
        <w:wordWrap/>
      </w:pPr>
      <w:r>
        <w:rPr>
          <w:rFonts w:hint="eastAsia"/>
        </w:rPr>
        <w:t xml:space="preserve">　</w:t>
      </w:r>
      <w:bookmarkStart w:id="135" w:name="_Toc528338406"/>
      <w:bookmarkStart w:id="136" w:name="_Toc536370940"/>
      <w:r>
        <w:rPr>
          <w:rFonts w:hint="eastAsia"/>
        </w:rPr>
        <w:t>Non-negative ICA</w:t>
      </w:r>
      <w:r>
        <w:rPr>
          <w:rFonts w:hint="eastAsia"/>
        </w:rPr>
        <w:t>（</w:t>
      </w:r>
      <w:r>
        <w:rPr>
          <w:rFonts w:hint="eastAsia"/>
        </w:rPr>
        <w:t>nICA</w:t>
      </w:r>
      <w:r>
        <w:rPr>
          <w:rFonts w:hint="eastAsia"/>
        </w:rPr>
        <w:t>）</w:t>
      </w:r>
      <w:bookmarkEnd w:id="135"/>
      <w:bookmarkEnd w:id="136"/>
    </w:p>
    <w:p w14:paraId="74344163" w14:textId="28C73CC5" w:rsidR="008D2577" w:rsidRPr="00223D2D" w:rsidRDefault="00223D2D" w:rsidP="005B0131">
      <w:pPr>
        <w:wordWrap/>
      </w:pPr>
      <w:r>
        <w:rPr>
          <w:rFonts w:hint="eastAsia"/>
        </w:rPr>
        <w:t>n</w:t>
      </w:r>
      <w:r>
        <w:t>ICA</w:t>
      </w:r>
      <w:r w:rsidR="00700BBE">
        <w:rPr>
          <w:rFonts w:hint="eastAsia"/>
        </w:rPr>
        <w:t>為</w:t>
      </w:r>
      <w:r w:rsidR="00700BBE" w:rsidRPr="00700BBE">
        <w:t>Mark D. Plumbley</w:t>
      </w:r>
      <w:r w:rsidR="001D0455">
        <w:fldChar w:fldCharType="begin"/>
      </w:r>
      <w:r w:rsidR="00B40467">
        <w:instrText xml:space="preserve"> ADDIN ZOTERO_ITEM CSL_CITATION {"citationID":"J2OJPxyO","properties":{"formattedCitation":"[26]","plainCitation":"[26]","noteIndex":0},"citationItems":[{"id":"MbV2BDGR/utBjurKr","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B40467" w:rsidRPr="00B40467">
        <w:t>[26]</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訊號源</w:t>
      </w:r>
      <w:r w:rsidR="00643553" w:rsidRPr="002246EE">
        <w:rPr>
          <w:rFonts w:hint="eastAsia"/>
          <w:b/>
        </w:rPr>
        <w:t>s</w:t>
      </w:r>
      <w:r w:rsidR="00F05840">
        <w:rPr>
          <w:rFonts w:hint="eastAsia"/>
        </w:rPr>
        <w:t>為恆正的隨機向量</w:t>
      </w:r>
      <w:r w:rsidR="000D4419">
        <w:rPr>
          <w:rFonts w:hint="eastAsia"/>
        </w:rPr>
        <w:t>，而且</w:t>
      </w:r>
      <w:r w:rsidR="00643553">
        <w:rPr>
          <w:rFonts w:hint="eastAsia"/>
        </w:rPr>
        <w:t>訊號源在</w:t>
      </w:r>
      <w:r w:rsidR="00643553" w:rsidRPr="000D4419">
        <w:rPr>
          <w:rFonts w:hint="eastAsia"/>
          <w:b/>
        </w:rPr>
        <w:t>s</w:t>
      </w:r>
      <w:r w:rsidR="00643553">
        <w:t xml:space="preserve"> = </w:t>
      </w:r>
      <w:r w:rsidR="00643553">
        <w:rPr>
          <w:rFonts w:hint="eastAsia"/>
        </w:rPr>
        <w:t>0</w:t>
      </w:r>
      <w:r w:rsidR="00643553">
        <w:rPr>
          <w:rFonts w:hint="eastAsia"/>
        </w:rPr>
        <w:t>的機率不為零</w:t>
      </w:r>
      <w:r w:rsidR="00C929AA">
        <w:rPr>
          <w:rFonts w:hint="eastAsia"/>
        </w:rPr>
        <w:t>。</w:t>
      </w:r>
      <w:r w:rsidR="008D2577">
        <w:rPr>
          <w:rFonts w:hint="eastAsia"/>
        </w:rPr>
        <w:t>sEMG</w:t>
      </w:r>
      <w:r w:rsidR="008D2577">
        <w:rPr>
          <w:rFonts w:hint="eastAsia"/>
        </w:rPr>
        <w:t>訊號為肌肉</w:t>
      </w:r>
      <w:r w:rsidR="004942B3">
        <w:rPr>
          <w:rFonts w:hint="eastAsia"/>
        </w:rPr>
        <w:t>輸出</w:t>
      </w:r>
      <w:r w:rsidR="008D2577">
        <w:rPr>
          <w:rFonts w:hint="eastAsia"/>
        </w:rPr>
        <w:t>功率的</w:t>
      </w:r>
      <w:r w:rsidR="001326C5">
        <w:rPr>
          <w:rFonts w:hint="eastAsia"/>
        </w:rPr>
        <w:t>表徵</w:t>
      </w:r>
      <w:r w:rsidR="00D90613">
        <w:fldChar w:fldCharType="begin"/>
      </w:r>
      <w:r w:rsidR="00B40467">
        <w:instrText xml:space="preserve"> ADDIN ZOTERO_ITEM CSL_CITATION {"citationID":"goUaOKrt","properties":{"formattedCitation":"[55]","plainCitation":"[55]","noteIndex":0},"citationItems":[{"id":"MbV2BDGR/kv3Ux9Fb","uris":["http://zotero.org/users/local/Jg4Thzek/items/64UYAX74"],"uri":["http://zotero.org/users/local/Jg4Thzek/items/64UYAX74"],"itemData":{"id":133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B40467" w:rsidRPr="00B40467">
        <w:t>[55]</w:t>
      </w:r>
      <w:r w:rsidR="00D90613">
        <w:fldChar w:fldCharType="end"/>
      </w:r>
      <w:r w:rsidR="001326C5">
        <w:rPr>
          <w:rFonts w:hint="eastAsia"/>
        </w:rPr>
        <w:t>，以上兩種假設</w:t>
      </w:r>
      <w:r w:rsidR="00B94BA5">
        <w:rPr>
          <w:rFonts w:hint="eastAsia"/>
        </w:rPr>
        <w:t>皆成立。</w:t>
      </w:r>
    </w:p>
    <w:p w14:paraId="0908E9CF" w14:textId="016E8C76" w:rsidR="00A822DB" w:rsidRPr="00DC2081" w:rsidRDefault="00401E7B" w:rsidP="005B0131">
      <w:pPr>
        <w:wordWrap/>
      </w:pPr>
      <w:r>
        <w:rPr>
          <w:rFonts w:hint="eastAsia"/>
        </w:rPr>
        <w:t>設我們從觀察皮膚表面測量到的觀測值為</w:t>
      </w:r>
      <w:r>
        <w:rPr>
          <w:rFonts w:hint="eastAsia"/>
          <w:b/>
        </w:rPr>
        <w:t>x</w:t>
      </w:r>
      <w:r>
        <w:rPr>
          <w:rFonts w:hint="eastAsia"/>
        </w:rPr>
        <w:t>，</w:t>
      </w:r>
      <w:r w:rsidR="00CF58D4">
        <w:rPr>
          <w:rFonts w:hint="eastAsia"/>
        </w:rPr>
        <w:t>如</w:t>
      </w:r>
      <w:r w:rsidR="00346E41">
        <w:rPr>
          <w:rFonts w:hint="eastAsia"/>
        </w:rPr>
        <w:t>式</w:t>
      </w:r>
      <w:r w:rsidR="00346E41">
        <w:fldChar w:fldCharType="begin"/>
      </w:r>
      <w:r w:rsidR="00346E41">
        <w:instrText xml:space="preserve"> </w:instrText>
      </w:r>
      <w:r w:rsidR="00346E41">
        <w:rPr>
          <w:rFonts w:hint="eastAsia"/>
        </w:rPr>
        <w:instrText>REF _Ref533434465 \h</w:instrText>
      </w:r>
      <w:r w:rsidR="00346E41">
        <w:instrText xml:space="preserve"> </w:instrText>
      </w:r>
      <w:r w:rsidR="00346E41">
        <w:fldChar w:fldCharType="separate"/>
      </w:r>
      <w:r w:rsidR="00F86BBA">
        <w:t>(</w:t>
      </w:r>
      <w:r w:rsidR="00F86BBA">
        <w:rPr>
          <w:noProof/>
        </w:rPr>
        <w:t>5</w:t>
      </w:r>
      <w:r w:rsidR="00F86BBA">
        <w:t>)</w:t>
      </w:r>
      <w:r w:rsidR="00346E41">
        <w:fldChar w:fldCharType="end"/>
      </w:r>
      <w:r w:rsidR="00346E41">
        <w:rPr>
          <w:rFonts w:hint="eastAsia"/>
        </w:rPr>
        <w:t>所示</w:t>
      </w:r>
      <w:r w:rsidR="00CF58D4">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sidR="00141298">
        <w:rPr>
          <w:rFonts w:hint="eastAsia"/>
        </w:rPr>
        <w:t>線性轉換（混合）後的結果。</w:t>
      </w:r>
      <w:r w:rsidR="00C52E17">
        <w:rPr>
          <w:rFonts w:hint="eastAsia"/>
        </w:rPr>
        <w:t>訊號源</w:t>
      </w:r>
      <w:r w:rsidR="00C52E17" w:rsidRPr="00DC2081">
        <w:rPr>
          <w:rFonts w:hint="eastAsia"/>
          <w:b/>
        </w:rPr>
        <w:t>s</w:t>
      </w:r>
      <w:r w:rsidR="00C52E17">
        <w:rPr>
          <w:rFonts w:hint="eastAsia"/>
        </w:rPr>
        <w:t>為兩個</w:t>
      </w:r>
      <w:r w:rsidR="00C52E17" w:rsidRPr="000F7475">
        <w:rPr>
          <w:rFonts w:hint="eastAsia"/>
        </w:rPr>
        <w:t>均匀分布</w:t>
      </w:r>
      <w:r w:rsidR="00C52E17">
        <w:rPr>
          <w:rFonts w:hint="eastAsia"/>
        </w:rPr>
        <w:t>訊號組成，如</w:t>
      </w:r>
      <w:r w:rsidR="00263018">
        <w:fldChar w:fldCharType="begin"/>
      </w:r>
      <w:r w:rsidR="00263018">
        <w:instrText xml:space="preserve"> </w:instrText>
      </w:r>
      <w:r w:rsidR="00263018">
        <w:rPr>
          <w:rFonts w:hint="eastAsia"/>
        </w:rPr>
        <w:instrText>REF _Ref534723792 \h</w:instrText>
      </w:r>
      <w:r w:rsidR="00263018">
        <w:instrText xml:space="preserve"> </w:instrText>
      </w:r>
      <w:r w:rsidR="00263018">
        <w:fldChar w:fldCharType="separate"/>
      </w:r>
      <w:r w:rsidR="00F86BBA">
        <w:rPr>
          <w:rFonts w:hint="eastAsia"/>
        </w:rPr>
        <w:t>圖</w:t>
      </w:r>
      <w:r w:rsidR="00F86BBA">
        <w:rPr>
          <w:rFonts w:hint="eastAsia"/>
        </w:rPr>
        <w:t xml:space="preserve"> </w:t>
      </w:r>
      <w:r w:rsidR="00F86BBA">
        <w:rPr>
          <w:noProof/>
        </w:rPr>
        <w:t>14</w:t>
      </w:r>
      <w:r w:rsidR="00263018">
        <w:fldChar w:fldCharType="end"/>
      </w:r>
      <w:r w:rsidR="00285B5B">
        <w:rPr>
          <w:rFonts w:hint="eastAsia"/>
        </w:rPr>
        <w:t>，兩維度間沒有相關性</w:t>
      </w:r>
      <w:r w:rsidR="00A630BA">
        <w:rPr>
          <w:rFonts w:hint="eastAsia"/>
        </w:rPr>
        <w:t>。</w:t>
      </w:r>
      <w:r w:rsidR="00F90300">
        <w:rPr>
          <w:rFonts w:hint="eastAsia"/>
        </w:rPr>
        <w:t>經過混合矩陣</w:t>
      </w:r>
      <w:r w:rsidR="00F90300" w:rsidRPr="00DC2081">
        <w:rPr>
          <w:rFonts w:hint="eastAsia"/>
          <w:b/>
        </w:rPr>
        <w:t>A</w:t>
      </w:r>
      <w:r w:rsidR="00FB4655">
        <w:rPr>
          <w:rFonts w:hint="eastAsia"/>
        </w:rPr>
        <w:t>混合後的混合訊號</w:t>
      </w:r>
      <w:r w:rsidR="00FB4655">
        <w:rPr>
          <w:rFonts w:hint="eastAsia"/>
          <w:b/>
        </w:rPr>
        <w:t>x</w:t>
      </w:r>
      <w:r w:rsidR="00FB4655">
        <w:rPr>
          <w:rFonts w:hint="eastAsia"/>
        </w:rPr>
        <w:t>如</w:t>
      </w:r>
      <w:r w:rsidR="00263018">
        <w:fldChar w:fldCharType="begin"/>
      </w:r>
      <w:r w:rsidR="00263018">
        <w:instrText xml:space="preserve"> REF _Ref534723793 \h </w:instrText>
      </w:r>
      <w:r w:rsidR="00263018">
        <w:fldChar w:fldCharType="separate"/>
      </w:r>
      <w:r w:rsidR="00F86BBA">
        <w:rPr>
          <w:rFonts w:hint="eastAsia"/>
        </w:rPr>
        <w:t>圖</w:t>
      </w:r>
      <w:r w:rsidR="00F86BBA">
        <w:rPr>
          <w:rFonts w:hint="eastAsia"/>
        </w:rPr>
        <w:t xml:space="preserve"> </w:t>
      </w:r>
      <w:r w:rsidR="00F86BBA">
        <w:rPr>
          <w:noProof/>
        </w:rPr>
        <w:t>15</w:t>
      </w:r>
      <w:r w:rsidR="00263018">
        <w:fldChar w:fldCharType="end"/>
      </w:r>
      <w:r w:rsidR="00FB4655">
        <w:rPr>
          <w:rFonts w:hint="eastAsia"/>
        </w:rPr>
        <w:t>所示</w:t>
      </w:r>
      <w:r w:rsidR="00127368">
        <w:rPr>
          <w:rFonts w:hint="eastAsia"/>
        </w:rPr>
        <w:t>，</w:t>
      </w:r>
      <w:r w:rsidR="00C278D0">
        <w:rPr>
          <w:rFonts w:hint="eastAsia"/>
        </w:rPr>
        <w:t>此時維度間有相關性</w:t>
      </w:r>
      <w:r w:rsidR="0026301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4431"/>
        <w:gridCol w:w="4755"/>
      </w:tblGrid>
      <w:tr w:rsidR="00401E7B" w14:paraId="5A2FBDDC" w14:textId="77777777" w:rsidTr="00A822DB">
        <w:trPr>
          <w:trHeight w:val="900"/>
        </w:trPr>
        <w:tc>
          <w:tcPr>
            <w:tcW w:w="0" w:type="auto"/>
          </w:tcPr>
          <w:p w14:paraId="012E8D18" w14:textId="77777777" w:rsidR="00401E7B" w:rsidRPr="00937021" w:rsidRDefault="00401E7B" w:rsidP="005B0131">
            <w:pPr>
              <w:wordWrap/>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18C00844" w:rsidR="00401E7B" w:rsidRDefault="00401E7B" w:rsidP="005B0131">
            <w:pPr>
              <w:pStyle w:val="a5"/>
              <w:wordWrap/>
              <w:ind w:firstLine="504"/>
            </w:pPr>
            <w:bookmarkStart w:id="137" w:name="_Ref533434465"/>
            <w:r>
              <w:t>(</w:t>
            </w:r>
            <w:r w:rsidR="007C2EE0">
              <w:rPr>
                <w:noProof/>
              </w:rPr>
              <w:fldChar w:fldCharType="begin"/>
            </w:r>
            <w:r w:rsidR="007C2EE0">
              <w:rPr>
                <w:noProof/>
              </w:rPr>
              <w:instrText xml:space="preserve"> SEQ Equation \* ARABIC </w:instrText>
            </w:r>
            <w:r w:rsidR="007C2EE0">
              <w:rPr>
                <w:noProof/>
              </w:rPr>
              <w:fldChar w:fldCharType="separate"/>
            </w:r>
            <w:r w:rsidR="00F86BBA">
              <w:rPr>
                <w:noProof/>
              </w:rPr>
              <w:t>5</w:t>
            </w:r>
            <w:r w:rsidR="007C2EE0">
              <w:rPr>
                <w:noProof/>
              </w:rPr>
              <w:fldChar w:fldCharType="end"/>
            </w:r>
            <w:r>
              <w:t>)</w:t>
            </w:r>
            <w:bookmarkEnd w:id="137"/>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7"/>
        <w:gridCol w:w="4173"/>
      </w:tblGrid>
      <w:tr w:rsidR="009270FA" w14:paraId="73AB10FD" w14:textId="77777777" w:rsidTr="003B1B1F">
        <w:tc>
          <w:tcPr>
            <w:tcW w:w="4258" w:type="dxa"/>
          </w:tcPr>
          <w:p w14:paraId="292A7193" w14:textId="76E35743" w:rsidR="009270FA" w:rsidRDefault="00CD225D" w:rsidP="005B0131">
            <w:pPr>
              <w:wordWrap/>
              <w:ind w:firstLine="0"/>
              <w:jc w:val="center"/>
            </w:pPr>
            <w:r>
              <w:rPr>
                <w:noProof/>
              </w:rPr>
              <w:drawing>
                <wp:inline distT="0" distB="0" distL="0" distR="0" wp14:anchorId="0A97A3E6" wp14:editId="7ABB4AC2">
                  <wp:extent cx="798023" cy="1405719"/>
                  <wp:effectExtent l="0" t="0" r="2540" b="444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24579" cy="1452498"/>
                          </a:xfrm>
                          <a:prstGeom prst="rect">
                            <a:avLst/>
                          </a:prstGeom>
                        </pic:spPr>
                      </pic:pic>
                    </a:graphicData>
                  </a:graphic>
                </wp:inline>
              </w:drawing>
            </w:r>
          </w:p>
          <w:p w14:paraId="7612293E" w14:textId="044C1EFF" w:rsidR="009270FA" w:rsidRDefault="009270FA" w:rsidP="00590C9D">
            <w:pPr>
              <w:pStyle w:val="Caption"/>
            </w:pPr>
            <w:bookmarkStart w:id="138" w:name="_Ref534723792"/>
            <w:bookmarkStart w:id="139" w:name="_Toc528170291"/>
            <w:bookmarkStart w:id="140" w:name="_Toc53637099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14</w:t>
            </w:r>
            <w:r>
              <w:fldChar w:fldCharType="end"/>
            </w:r>
            <w:bookmarkEnd w:id="138"/>
            <w:r w:rsidR="000F63E8">
              <w:t>：</w:t>
            </w:r>
            <w:r>
              <w:rPr>
                <w:rFonts w:hint="eastAsia"/>
              </w:rPr>
              <w:t>訊號源</w:t>
            </w:r>
            <w:r w:rsidRPr="009270FA">
              <w:rPr>
                <w:rFonts w:hint="eastAsia"/>
                <w:b/>
              </w:rPr>
              <w:t>s</w:t>
            </w:r>
            <w:bookmarkEnd w:id="139"/>
            <w:bookmarkEnd w:id="140"/>
          </w:p>
        </w:tc>
        <w:tc>
          <w:tcPr>
            <w:tcW w:w="4258" w:type="dxa"/>
          </w:tcPr>
          <w:p w14:paraId="44BBAB0A" w14:textId="7DCA9132" w:rsidR="009270FA" w:rsidRDefault="00CD225D" w:rsidP="005B0131">
            <w:pPr>
              <w:keepNext/>
              <w:wordWrap/>
              <w:ind w:firstLine="0"/>
              <w:jc w:val="center"/>
            </w:pPr>
            <w:r>
              <w:rPr>
                <w:noProof/>
              </w:rPr>
              <w:drawing>
                <wp:inline distT="0" distB="0" distL="0" distR="0" wp14:anchorId="5F31345B" wp14:editId="082565D3">
                  <wp:extent cx="1405255" cy="1433014"/>
                  <wp:effectExtent l="0" t="0" r="444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431788" cy="1460072"/>
                          </a:xfrm>
                          <a:prstGeom prst="rect">
                            <a:avLst/>
                          </a:prstGeom>
                        </pic:spPr>
                      </pic:pic>
                    </a:graphicData>
                  </a:graphic>
                </wp:inline>
              </w:drawing>
            </w:r>
          </w:p>
          <w:p w14:paraId="31C52862" w14:textId="0E13ED75" w:rsidR="009270FA" w:rsidRDefault="009270FA" w:rsidP="00590C9D">
            <w:pPr>
              <w:pStyle w:val="Caption"/>
            </w:pPr>
            <w:bookmarkStart w:id="141" w:name="_Ref534723793"/>
            <w:bookmarkStart w:id="142" w:name="_Toc528170292"/>
            <w:bookmarkStart w:id="143" w:name="_Toc53637099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15</w:t>
            </w:r>
            <w:r>
              <w:fldChar w:fldCharType="end"/>
            </w:r>
            <w:bookmarkEnd w:id="141"/>
            <w:r w:rsidR="000F63E8">
              <w:t>：</w:t>
            </w:r>
            <w:r>
              <w:rPr>
                <w:rFonts w:hint="eastAsia"/>
              </w:rPr>
              <w:t>混合訊號</w:t>
            </w:r>
            <w:r w:rsidRPr="009270FA">
              <w:rPr>
                <w:rFonts w:hint="eastAsia"/>
                <w:b/>
              </w:rPr>
              <w:t>x</w:t>
            </w:r>
            <w:bookmarkEnd w:id="142"/>
            <w:bookmarkEnd w:id="143"/>
          </w:p>
        </w:tc>
      </w:tr>
    </w:tbl>
    <w:p w14:paraId="35FC537B" w14:textId="5EE8A51A" w:rsidR="0008701D" w:rsidRDefault="000600DA" w:rsidP="005B0131">
      <w:pPr>
        <w:wordWrap/>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501837">
        <w:rPr>
          <w:rFonts w:hint="eastAsia"/>
        </w:rPr>
        <w:t>，如式</w:t>
      </w:r>
      <w:r w:rsidR="00DD5714">
        <w:fldChar w:fldCharType="begin"/>
      </w:r>
      <w:r w:rsidR="00DD5714">
        <w:instrText xml:space="preserve"> </w:instrText>
      </w:r>
      <w:r w:rsidR="00DD5714">
        <w:rPr>
          <w:rFonts w:hint="eastAsia"/>
        </w:rPr>
        <w:instrText>REF _Ref533434811 \h</w:instrText>
      </w:r>
      <w:r w:rsidR="00DD5714">
        <w:instrText xml:space="preserve"> </w:instrText>
      </w:r>
      <w:r w:rsidR="00DD5714">
        <w:fldChar w:fldCharType="separate"/>
      </w:r>
      <w:r w:rsidR="00F86BBA">
        <w:t>(</w:t>
      </w:r>
      <w:r w:rsidR="00F86BBA">
        <w:rPr>
          <w:noProof/>
        </w:rPr>
        <w:t>6</w:t>
      </w:r>
      <w:r w:rsidR="00F86BBA">
        <w:t>)</w:t>
      </w:r>
      <w:r w:rsidR="00DD5714">
        <w:fldChar w:fldCharType="end"/>
      </w:r>
      <w:r w:rsidR="00501837">
        <w:rPr>
          <w:rFonts w:hint="eastAsia"/>
        </w:rPr>
        <w:t>所示</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4424"/>
        <w:gridCol w:w="4762"/>
      </w:tblGrid>
      <w:tr w:rsidR="00FE4999" w14:paraId="322FD7A0" w14:textId="77777777" w:rsidTr="00025087">
        <w:trPr>
          <w:trHeight w:val="530"/>
        </w:trPr>
        <w:tc>
          <w:tcPr>
            <w:tcW w:w="0" w:type="auto"/>
          </w:tcPr>
          <w:p w14:paraId="77F3B508" w14:textId="457CBB0D" w:rsidR="00FE4999" w:rsidRPr="00937021" w:rsidRDefault="00FE4999" w:rsidP="005B0131">
            <w:pPr>
              <w:wordWrap/>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1CF89EC7" w:rsidR="00FE4999" w:rsidRDefault="00FE4999" w:rsidP="005B0131">
            <w:pPr>
              <w:pStyle w:val="a5"/>
              <w:wordWrap/>
              <w:ind w:firstLine="504"/>
            </w:pPr>
            <w:bookmarkStart w:id="144" w:name="_Ref533434811"/>
            <w:r>
              <w:t>(</w:t>
            </w:r>
            <w:r w:rsidR="007C2EE0">
              <w:rPr>
                <w:noProof/>
              </w:rPr>
              <w:fldChar w:fldCharType="begin"/>
            </w:r>
            <w:r w:rsidR="007C2EE0">
              <w:rPr>
                <w:noProof/>
              </w:rPr>
              <w:instrText xml:space="preserve"> SEQ Equation \* ARABIC </w:instrText>
            </w:r>
            <w:r w:rsidR="007C2EE0">
              <w:rPr>
                <w:noProof/>
              </w:rPr>
              <w:fldChar w:fldCharType="separate"/>
            </w:r>
            <w:r w:rsidR="00F86BBA">
              <w:rPr>
                <w:noProof/>
              </w:rPr>
              <w:t>6</w:t>
            </w:r>
            <w:r w:rsidR="007C2EE0">
              <w:rPr>
                <w:noProof/>
              </w:rPr>
              <w:fldChar w:fldCharType="end"/>
            </w:r>
            <w:r>
              <w:t>)</w:t>
            </w:r>
            <w:bookmarkEnd w:id="144"/>
          </w:p>
        </w:tc>
      </w:tr>
    </w:tbl>
    <w:p w14:paraId="6C1B4E76" w14:textId="7C2B4540" w:rsidR="00361FFF" w:rsidRDefault="00527E90" w:rsidP="005B0131">
      <w:pPr>
        <w:wordWrap/>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5B0131">
      <w:pPr>
        <w:wordWrap/>
      </w:pPr>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307"/>
        <w:gridCol w:w="3879"/>
      </w:tblGrid>
      <w:tr w:rsidR="00361FFF" w14:paraId="3F88B9B6" w14:textId="77777777" w:rsidTr="00025087">
        <w:trPr>
          <w:trHeight w:val="530"/>
        </w:trPr>
        <w:tc>
          <w:tcPr>
            <w:tcW w:w="0" w:type="auto"/>
          </w:tcPr>
          <w:p w14:paraId="6E9DF0C3" w14:textId="07BFBDD6" w:rsidR="00361FFF" w:rsidRPr="00361FFF" w:rsidRDefault="00F86BBA" w:rsidP="005B0131">
            <w:pPr>
              <w:wordWrap/>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5CBA14E8" w:rsidR="00361FFF" w:rsidRDefault="00361FFF" w:rsidP="005B0131">
            <w:pPr>
              <w:pStyle w:val="a5"/>
              <w:wordWrap/>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F86BBA">
              <w:rPr>
                <w:noProof/>
              </w:rPr>
              <w:t>7</w:t>
            </w:r>
            <w:r w:rsidR="007C2EE0">
              <w:rPr>
                <w:noProof/>
              </w:rPr>
              <w:fldChar w:fldCharType="end"/>
            </w:r>
            <w:r>
              <w:t>)</w:t>
            </w:r>
          </w:p>
        </w:tc>
      </w:tr>
    </w:tbl>
    <w:p w14:paraId="41BC218D" w14:textId="55A81FF7" w:rsidR="008F26C2" w:rsidRDefault="00793942" w:rsidP="005B0131">
      <w:pPr>
        <w:wordWrap/>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6693"/>
        <w:gridCol w:w="2493"/>
      </w:tblGrid>
      <w:tr w:rsidR="003C6936" w14:paraId="4ED0B0CE" w14:textId="77777777" w:rsidTr="00025087">
        <w:trPr>
          <w:trHeight w:val="530"/>
        </w:trPr>
        <w:tc>
          <w:tcPr>
            <w:tcW w:w="0" w:type="auto"/>
          </w:tcPr>
          <w:p w14:paraId="02DCE750" w14:textId="1927250D" w:rsidR="003C6936" w:rsidRPr="003C6936" w:rsidRDefault="003C6936" w:rsidP="005B0131">
            <w:pPr>
              <w:wordWrap/>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5BE9BD02" w:rsidR="003C6936" w:rsidRDefault="003C6936" w:rsidP="005B0131">
            <w:pPr>
              <w:pStyle w:val="a5"/>
              <w:wordWrap/>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F86BBA">
              <w:rPr>
                <w:noProof/>
              </w:rPr>
              <w:t>8</w:t>
            </w:r>
            <w:r w:rsidR="007C2EE0">
              <w:rPr>
                <w:noProof/>
              </w:rPr>
              <w:fldChar w:fldCharType="end"/>
            </w:r>
            <w:r>
              <w:t>)</w:t>
            </w:r>
          </w:p>
        </w:tc>
      </w:tr>
    </w:tbl>
    <w:p w14:paraId="4F795477" w14:textId="767CF0C5" w:rsidR="004C3F9E" w:rsidRDefault="001129FC" w:rsidP="005B0131">
      <w:pPr>
        <w:wordWrap/>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p w14:paraId="322DB6F8" w14:textId="77777777" w:rsidR="00F06085" w:rsidRDefault="00F06085" w:rsidP="005B0131">
      <w:pPr>
        <w:wordWrap/>
        <w:ind w:firstLine="0"/>
      </w:pPr>
    </w:p>
    <w:p w14:paraId="1A3B2638" w14:textId="2D1CCD28" w:rsidR="009E26A7" w:rsidRDefault="00F106B5" w:rsidP="005B0131">
      <w:pPr>
        <w:wordWrap/>
      </w:pPr>
      <w:r>
        <w:rPr>
          <w:rFonts w:hint="eastAsia"/>
        </w:rPr>
        <w:t>經過</w:t>
      </w:r>
      <w:r>
        <w:rPr>
          <w:rFonts w:hint="eastAsia"/>
        </w:rPr>
        <w:t>ZCA</w:t>
      </w:r>
      <w:r>
        <w:rPr>
          <w:rFonts w:hint="eastAsia"/>
        </w:rPr>
        <w:t>白化轉換後的結果如</w:t>
      </w:r>
      <w:r w:rsidR="009E26A7">
        <w:fldChar w:fldCharType="begin"/>
      </w:r>
      <w:r w:rsidR="009E26A7">
        <w:instrText xml:space="preserve"> REF _Ref534723884 \h </w:instrText>
      </w:r>
      <w:r w:rsidR="009E26A7">
        <w:fldChar w:fldCharType="separate"/>
      </w:r>
      <w:r w:rsidR="00F86BBA">
        <w:rPr>
          <w:rFonts w:hint="eastAsia"/>
        </w:rPr>
        <w:t>圖</w:t>
      </w:r>
      <w:r w:rsidR="00F86BBA">
        <w:rPr>
          <w:rFonts w:hint="eastAsia"/>
        </w:rPr>
        <w:t xml:space="preserve"> </w:t>
      </w:r>
      <w:r w:rsidR="00F86BBA">
        <w:rPr>
          <w:noProof/>
        </w:rPr>
        <w:t>16</w:t>
      </w:r>
      <w:r w:rsidR="009E26A7">
        <w:fldChar w:fldCharType="end"/>
      </w:r>
      <w:r>
        <w:rPr>
          <w:rFonts w:hint="eastAsia"/>
        </w:rPr>
        <w:t>所示。</w:t>
      </w:r>
      <w:r w:rsidR="008325E5">
        <w:rPr>
          <w:rFonts w:hint="eastAsia"/>
        </w:rPr>
        <w:t>此時</w:t>
      </w:r>
      <w:r w:rsidR="00AF283A">
        <w:rPr>
          <w:rFonts w:hint="eastAsia"/>
        </w:rPr>
        <w:t>訊號</w:t>
      </w:r>
      <w:r w:rsidR="00067889">
        <w:rPr>
          <w:rFonts w:hint="eastAsia"/>
        </w:rPr>
        <w:t>分布</w:t>
      </w:r>
      <w:r w:rsidR="00AF283A">
        <w:rPr>
          <w:rFonts w:hint="eastAsia"/>
        </w:rPr>
        <w:t>變為</w:t>
      </w:r>
      <w:r w:rsidR="00067889">
        <w:rPr>
          <w:rFonts w:hint="eastAsia"/>
        </w:rPr>
        <w:t>矩形，</w:t>
      </w:r>
      <w:r w:rsidR="002962B0">
        <w:rPr>
          <w:rFonts w:hint="eastAsia"/>
        </w:rPr>
        <w:t>我們只須找到</w:t>
      </w:r>
      <w:r w:rsidR="005331DB">
        <w:rPr>
          <w:rFonts w:hint="eastAsia"/>
        </w:rPr>
        <w:t>一旋轉矩陣，使得旋轉後的資料在兩維度上的分布回到原本沒有相關性的狀態</w:t>
      </w:r>
      <w:r w:rsidR="00D958D6">
        <w:rPr>
          <w:rFonts w:hint="eastAsia"/>
        </w:rPr>
        <w:t>。</w:t>
      </w:r>
      <w:r w:rsidR="000F4C0D">
        <w:rPr>
          <w:rFonts w:hint="eastAsia"/>
        </w:rPr>
        <w:t>一般的</w:t>
      </w:r>
      <w:r w:rsidR="000F4C0D">
        <w:rPr>
          <w:rFonts w:hint="eastAsia"/>
        </w:rPr>
        <w:t>ICA</w:t>
      </w:r>
      <w:r w:rsidR="000F4C0D">
        <w:rPr>
          <w:rFonts w:hint="eastAsia"/>
        </w:rPr>
        <w:t>演算法在此階段會試著找到一旋轉矩陣使得降低反混合結果的高斯性質（</w:t>
      </w:r>
      <w:r w:rsidR="000F4C0D" w:rsidRPr="006C4984">
        <w:t>Gaussianity</w:t>
      </w:r>
      <w:r w:rsidR="000F4C0D">
        <w:rPr>
          <w:rFonts w:hint="eastAsia"/>
        </w:rPr>
        <w:t>），如利用峰度（</w:t>
      </w:r>
      <w:r w:rsidR="000F4C0D">
        <w:rPr>
          <w:rFonts w:hint="eastAsia"/>
        </w:rPr>
        <w:t>K</w:t>
      </w:r>
      <w:r w:rsidR="000F4C0D" w:rsidRPr="00FF3774">
        <w:t>urtosis</w:t>
      </w:r>
      <w:r w:rsidR="000F4C0D" w:rsidRPr="00FF3774">
        <w:rPr>
          <w:rFonts w:hint="eastAsia"/>
        </w:rPr>
        <w:t>）</w:t>
      </w:r>
      <w:r w:rsidR="000F4C0D">
        <w:fldChar w:fldCharType="begin"/>
      </w:r>
      <w:r w:rsidR="00B40467">
        <w:instrText xml:space="preserve"> ADDIN ZOTERO_ITEM CSL_CITATION {"citationID":"41tPofhF","properties":{"formattedCitation":"[56]","plainCitation":"[56]","noteIndex":0},"citationItems":[{"id":"MbV2BDGR/6QJeVjRt","uris":["http://zotero.org/users/local/Jg4Thzek/items/SM55MFPN"],"uri":["http://zotero.org/users/local/Jg4Thzek/items/SM55MFPN"],"itemData":{"id":1339,"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0F4C0D">
        <w:fldChar w:fldCharType="separate"/>
      </w:r>
      <w:r w:rsidR="00B40467" w:rsidRPr="00B40467">
        <w:t>[56]</w:t>
      </w:r>
      <w:r w:rsidR="000F4C0D">
        <w:fldChar w:fldCharType="end"/>
      </w:r>
      <w:r w:rsidR="000F4C0D">
        <w:rPr>
          <w:rFonts w:hint="eastAsia"/>
        </w:rPr>
        <w:t>。但觀察白化訊號</w:t>
      </w:r>
      <w:r w:rsidR="000F4C0D">
        <w:rPr>
          <w:rFonts w:hint="eastAsia"/>
          <w:b/>
        </w:rPr>
        <w:t>z</w:t>
      </w:r>
      <w:r w:rsidR="000F4C0D" w:rsidRPr="006667E6">
        <w:rPr>
          <w:rFonts w:hint="eastAsia"/>
        </w:rPr>
        <w:t>，</w:t>
      </w:r>
      <w:r w:rsidR="000F4C0D">
        <w:rPr>
          <w:rFonts w:hint="eastAsia"/>
        </w:rPr>
        <w:t>加上我們對於</w:t>
      </w:r>
      <w:r w:rsidR="000F4C0D" w:rsidRPr="00EA0E3D">
        <w:rPr>
          <w:rFonts w:hint="eastAsia"/>
          <w:b/>
        </w:rPr>
        <w:t>s</w:t>
      </w:r>
      <w:r w:rsidR="000F4C0D">
        <w:rPr>
          <w:rFonts w:hint="eastAsia"/>
        </w:rPr>
        <w:t>的假設，我們發現我們只需要找到一旋轉矩陣將白化訊號</w:t>
      </w:r>
      <w:r w:rsidR="000F4C0D">
        <w:rPr>
          <w:rFonts w:hint="eastAsia"/>
          <w:b/>
        </w:rPr>
        <w:t>z</w:t>
      </w:r>
      <w:r w:rsidR="000F4C0D">
        <w:rPr>
          <w:rFonts w:hint="eastAsia"/>
        </w:rPr>
        <w:t>的資料點都轉至第一象限即可。</w:t>
      </w:r>
    </w:p>
    <w:p w14:paraId="7DD3B867" w14:textId="77777777" w:rsidR="00840A88" w:rsidRDefault="00840A88" w:rsidP="005B0131">
      <w:pPr>
        <w:wordWrap/>
      </w:pPr>
    </w:p>
    <w:tbl>
      <w:tblPr>
        <w:tblStyle w:val="TableGrid"/>
        <w:tblW w:w="84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tblGrid>
      <w:tr w:rsidR="008325E5" w14:paraId="64D26EE8" w14:textId="77777777" w:rsidTr="00840A88">
        <w:tc>
          <w:tcPr>
            <w:tcW w:w="8478" w:type="dxa"/>
          </w:tcPr>
          <w:p w14:paraId="5FF49ABC" w14:textId="114009E0" w:rsidR="008325E5" w:rsidRDefault="00840A88" w:rsidP="005B0131">
            <w:pPr>
              <w:keepNext/>
              <w:tabs>
                <w:tab w:val="center" w:pos="4131"/>
                <w:tab w:val="left" w:pos="7329"/>
              </w:tabs>
              <w:wordWrap/>
              <w:ind w:firstLine="0"/>
            </w:pPr>
            <w:bookmarkStart w:id="145" w:name="_Toc357024748"/>
            <w:r>
              <w:tab/>
            </w:r>
            <w:r w:rsidR="008325E5">
              <w:rPr>
                <w:noProof/>
              </w:rPr>
              <w:drawing>
                <wp:inline distT="0" distB="0" distL="0" distR="0" wp14:anchorId="325E159C" wp14:editId="6B72F77B">
                  <wp:extent cx="1827086" cy="1746914"/>
                  <wp:effectExtent l="0" t="0" r="1905" b="571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836002" cy="1755439"/>
                          </a:xfrm>
                          <a:prstGeom prst="rect">
                            <a:avLst/>
                          </a:prstGeom>
                        </pic:spPr>
                      </pic:pic>
                    </a:graphicData>
                  </a:graphic>
                </wp:inline>
              </w:drawing>
            </w:r>
            <w:r>
              <w:tab/>
            </w:r>
          </w:p>
          <w:p w14:paraId="45E106E6" w14:textId="7A829A55" w:rsidR="008325E5" w:rsidRPr="005D7A1D" w:rsidRDefault="008325E5" w:rsidP="00590C9D">
            <w:pPr>
              <w:pStyle w:val="Caption"/>
            </w:pPr>
            <w:bookmarkStart w:id="146" w:name="_Ref534723884"/>
            <w:bookmarkStart w:id="147" w:name="_Toc528170294"/>
            <w:bookmarkStart w:id="148" w:name="_Toc53637099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16</w:t>
            </w:r>
            <w:r>
              <w:fldChar w:fldCharType="end"/>
            </w:r>
            <w:bookmarkEnd w:id="146"/>
            <w:r>
              <w:t>：</w:t>
            </w:r>
            <w:r>
              <w:rPr>
                <w:rFonts w:hint="eastAsia"/>
              </w:rPr>
              <w:t>白化訊號</w:t>
            </w:r>
            <w:r>
              <w:rPr>
                <w:rFonts w:hint="eastAsia"/>
                <w:b/>
              </w:rPr>
              <w:t>z</w:t>
            </w:r>
            <w:bookmarkEnd w:id="147"/>
            <w:bookmarkEnd w:id="148"/>
          </w:p>
        </w:tc>
      </w:tr>
    </w:tbl>
    <w:p w14:paraId="7C3A0346" w14:textId="5F7075BA" w:rsidR="006113E3" w:rsidRDefault="006113E3" w:rsidP="005B0131">
      <w:pPr>
        <w:wordWrap/>
        <w:ind w:firstLine="0"/>
      </w:pPr>
    </w:p>
    <w:p w14:paraId="77F95AFE" w14:textId="078F56AE" w:rsidR="0025716A" w:rsidRPr="003554FD" w:rsidRDefault="00AE7836" w:rsidP="005B0131">
      <w:pPr>
        <w:wordWrap/>
      </w:pPr>
      <w:r>
        <w:rPr>
          <w:rFonts w:hint="eastAsia"/>
        </w:rPr>
        <w:lastRenderedPageBreak/>
        <w:t>定義此旋轉矩陣為</w:t>
      </w:r>
      <w:r>
        <w:rPr>
          <w:b/>
        </w:rPr>
        <w:t>W</w:t>
      </w:r>
      <w:r w:rsidR="002751AA">
        <w:rPr>
          <w:rFonts w:hint="eastAsia"/>
        </w:rPr>
        <w:t>，如式</w:t>
      </w:r>
      <w:r w:rsidR="00117A74">
        <w:fldChar w:fldCharType="begin"/>
      </w:r>
      <w:r w:rsidR="00117A74">
        <w:instrText xml:space="preserve"> </w:instrText>
      </w:r>
      <w:r w:rsidR="00117A74">
        <w:rPr>
          <w:rFonts w:hint="eastAsia"/>
        </w:rPr>
        <w:instrText>REF _Ref533434938 \h</w:instrText>
      </w:r>
      <w:r w:rsidR="00117A74">
        <w:instrText xml:space="preserve"> </w:instrText>
      </w:r>
      <w:r w:rsidR="00117A74">
        <w:fldChar w:fldCharType="separate"/>
      </w:r>
      <w:r w:rsidR="00F86BBA">
        <w:t>(</w:t>
      </w:r>
      <w:r w:rsidR="00F86BBA">
        <w:rPr>
          <w:noProof/>
        </w:rPr>
        <w:t>9</w:t>
      </w:r>
      <w:r w:rsidR="00F86BBA">
        <w:t>)</w:t>
      </w:r>
      <w:r w:rsidR="00117A74">
        <w:fldChar w:fldCharType="end"/>
      </w:r>
      <w:r w:rsidR="002751AA">
        <w:rPr>
          <w:rFonts w:hint="eastAsia"/>
        </w:rPr>
        <w:t>所示，</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6113"/>
        <w:gridCol w:w="3073"/>
      </w:tblGrid>
      <w:tr w:rsidR="009044C1" w14:paraId="4CA3D671" w14:textId="77777777" w:rsidTr="00025087">
        <w:trPr>
          <w:trHeight w:val="530"/>
        </w:trPr>
        <w:tc>
          <w:tcPr>
            <w:tcW w:w="0" w:type="auto"/>
          </w:tcPr>
          <w:p w14:paraId="44CC934D" w14:textId="1474D7A9" w:rsidR="00A11619" w:rsidRPr="00937021" w:rsidRDefault="00A11619" w:rsidP="005B0131">
            <w:pPr>
              <w:wordWrap/>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4D1D017A" w:rsidR="00A11619" w:rsidRDefault="00A11619" w:rsidP="005B0131">
            <w:pPr>
              <w:pStyle w:val="a5"/>
              <w:wordWrap/>
              <w:ind w:firstLine="504"/>
            </w:pPr>
            <w:bookmarkStart w:id="149" w:name="_Ref533434938"/>
            <w:r>
              <w:t>(</w:t>
            </w:r>
            <w:r w:rsidR="007C2EE0">
              <w:rPr>
                <w:noProof/>
              </w:rPr>
              <w:fldChar w:fldCharType="begin"/>
            </w:r>
            <w:r w:rsidR="007C2EE0">
              <w:rPr>
                <w:noProof/>
              </w:rPr>
              <w:instrText xml:space="preserve"> SEQ Equation \* ARABIC </w:instrText>
            </w:r>
            <w:r w:rsidR="007C2EE0">
              <w:rPr>
                <w:noProof/>
              </w:rPr>
              <w:fldChar w:fldCharType="separate"/>
            </w:r>
            <w:r w:rsidR="00F86BBA">
              <w:rPr>
                <w:noProof/>
              </w:rPr>
              <w:t>9</w:t>
            </w:r>
            <w:r w:rsidR="007C2EE0">
              <w:rPr>
                <w:noProof/>
              </w:rPr>
              <w:fldChar w:fldCharType="end"/>
            </w:r>
            <w:r>
              <w:t>)</w:t>
            </w:r>
            <w:bookmarkEnd w:id="149"/>
          </w:p>
        </w:tc>
      </w:tr>
    </w:tbl>
    <w:p w14:paraId="3435D1C3" w14:textId="51E07BAD" w:rsidR="00A11619" w:rsidRDefault="00B96020" w:rsidP="005B0131">
      <w:pPr>
        <w:wordWrap/>
      </w:pPr>
      <w:r>
        <w:rPr>
          <w:rFonts w:hint="eastAsia"/>
        </w:rPr>
        <w:t>我們可以定義一成本函數（</w:t>
      </w:r>
      <w:r>
        <w:rPr>
          <w:rFonts w:hint="eastAsia"/>
        </w:rPr>
        <w:t>Cost function</w:t>
      </w:r>
      <w:r>
        <w:rPr>
          <w:rFonts w:hint="eastAsia"/>
        </w:rPr>
        <w:t>）</w:t>
      </w:r>
      <w:r w:rsidRPr="00F95E2C">
        <w:rPr>
          <w:rFonts w:hint="eastAsia"/>
        </w:rPr>
        <w:t>J</w:t>
      </w:r>
      <w:r w:rsidR="00117A74">
        <w:rPr>
          <w:rFonts w:hint="eastAsia"/>
        </w:rPr>
        <w:t>，</w:t>
      </w:r>
      <w:r w:rsidR="004316E0">
        <w:rPr>
          <w:rFonts w:hint="eastAsia"/>
        </w:rPr>
        <w:t>如式</w:t>
      </w:r>
      <w:r w:rsidR="004316E0">
        <w:fldChar w:fldCharType="begin"/>
      </w:r>
      <w:r w:rsidR="004316E0">
        <w:instrText xml:space="preserve"> </w:instrText>
      </w:r>
      <w:r w:rsidR="004316E0">
        <w:rPr>
          <w:rFonts w:hint="eastAsia"/>
        </w:rPr>
        <w:instrText>REF _Ref533434966 \h</w:instrText>
      </w:r>
      <w:r w:rsidR="004316E0">
        <w:instrText xml:space="preserve"> </w:instrText>
      </w:r>
      <w:r w:rsidR="004316E0">
        <w:fldChar w:fldCharType="separate"/>
      </w:r>
      <w:r w:rsidR="00F86BBA">
        <w:t>(</w:t>
      </w:r>
      <w:r w:rsidR="00F86BBA">
        <w:rPr>
          <w:noProof/>
        </w:rPr>
        <w:t>10</w:t>
      </w:r>
      <w:r w:rsidR="00F86BBA">
        <w:t>)</w:t>
      </w:r>
      <w:r w:rsidR="004316E0">
        <w:fldChar w:fldCharType="end"/>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6605"/>
        <w:gridCol w:w="2581"/>
      </w:tblGrid>
      <w:tr w:rsidR="00EF21D6" w14:paraId="3C8A76F1" w14:textId="77777777" w:rsidTr="00025087">
        <w:trPr>
          <w:trHeight w:val="530"/>
        </w:trPr>
        <w:tc>
          <w:tcPr>
            <w:tcW w:w="0" w:type="auto"/>
          </w:tcPr>
          <w:p w14:paraId="4DA863E9" w14:textId="11ABDCFF" w:rsidR="00B96020" w:rsidRPr="00B96020" w:rsidRDefault="00EF21D6" w:rsidP="005B0131">
            <w:pPr>
              <w:wordWrap/>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5FA5FD23" w:rsidR="00B96020" w:rsidRDefault="00B96020" w:rsidP="005B0131">
            <w:pPr>
              <w:pStyle w:val="a5"/>
              <w:wordWrap/>
              <w:ind w:firstLine="504"/>
            </w:pPr>
            <w:bookmarkStart w:id="150" w:name="_Ref533434966"/>
            <w:r>
              <w:t>(</w:t>
            </w:r>
            <w:r w:rsidR="007C2EE0">
              <w:rPr>
                <w:noProof/>
              </w:rPr>
              <w:fldChar w:fldCharType="begin"/>
            </w:r>
            <w:r w:rsidR="007C2EE0">
              <w:rPr>
                <w:noProof/>
              </w:rPr>
              <w:instrText xml:space="preserve"> SEQ Equation \* ARABIC </w:instrText>
            </w:r>
            <w:r w:rsidR="007C2EE0">
              <w:rPr>
                <w:noProof/>
              </w:rPr>
              <w:fldChar w:fldCharType="separate"/>
            </w:r>
            <w:r w:rsidR="00F86BBA">
              <w:rPr>
                <w:noProof/>
              </w:rPr>
              <w:t>10</w:t>
            </w:r>
            <w:r w:rsidR="007C2EE0">
              <w:rPr>
                <w:noProof/>
              </w:rPr>
              <w:fldChar w:fldCharType="end"/>
            </w:r>
            <w:r>
              <w:t>)</w:t>
            </w:r>
            <w:bookmarkEnd w:id="150"/>
          </w:p>
        </w:tc>
      </w:tr>
    </w:tbl>
    <w:p w14:paraId="138A815D" w14:textId="74785C94" w:rsidR="0015493D" w:rsidRDefault="00FC5431" w:rsidP="005B0131">
      <w:pPr>
        <w:wordWrap/>
      </w:pPr>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5B0131">
      <w:pPr>
        <w:wordWrap/>
      </w:pPr>
    </w:p>
    <w:p w14:paraId="4EAE1FFE" w14:textId="08471E93" w:rsidR="0015493D" w:rsidRDefault="0015493D" w:rsidP="005B0131">
      <w:pPr>
        <w:wordWrap/>
      </w:pPr>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4654"/>
        <w:gridCol w:w="4532"/>
      </w:tblGrid>
      <w:tr w:rsidR="0015493D" w14:paraId="728F8458" w14:textId="77777777" w:rsidTr="00025087">
        <w:trPr>
          <w:trHeight w:val="530"/>
        </w:trPr>
        <w:tc>
          <w:tcPr>
            <w:tcW w:w="0" w:type="auto"/>
          </w:tcPr>
          <w:p w14:paraId="5EB0187F" w14:textId="4437EF54" w:rsidR="0015493D" w:rsidRPr="00B96020" w:rsidRDefault="0015493D" w:rsidP="005B0131">
            <w:pPr>
              <w:wordWrap/>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7D4AB20B" w:rsidR="0015493D" w:rsidRDefault="0015493D" w:rsidP="005B0131">
            <w:pPr>
              <w:pStyle w:val="a5"/>
              <w:wordWrap/>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F86BBA">
              <w:rPr>
                <w:noProof/>
              </w:rPr>
              <w:t>11</w:t>
            </w:r>
            <w:r w:rsidR="007C2EE0">
              <w:rPr>
                <w:noProof/>
              </w:rPr>
              <w:fldChar w:fldCharType="end"/>
            </w:r>
            <w:r>
              <w:t>)</w:t>
            </w:r>
          </w:p>
        </w:tc>
      </w:tr>
    </w:tbl>
    <w:p w14:paraId="0B5A7A5A" w14:textId="6BEE0CC3" w:rsidR="001F4546" w:rsidRPr="00BA18DC" w:rsidRDefault="00A918F7" w:rsidP="005B0131">
      <w:pPr>
        <w:wordWrap/>
      </w:pPr>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5B0131">
      <w:pPr>
        <w:wordWrap/>
      </w:pPr>
    </w:p>
    <w:p w14:paraId="249774E3" w14:textId="69218C6A" w:rsidR="003616B5" w:rsidRDefault="00543FDA" w:rsidP="005B0131">
      <w:pPr>
        <w:wordWrap/>
      </w:pPr>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326B14" w:rsidRPr="00326B14">
        <w:rPr>
          <w:rFonts w:hint="eastAsia"/>
        </w:rPr>
        <w:t>為一</w:t>
      </w:r>
      <w:r w:rsidR="00326B14">
        <w:rPr>
          <w:rFonts w:hint="eastAsia"/>
        </w:rPr>
        <w:t>旋轉矩陣</w:t>
      </w:r>
      <w:r w:rsidR="00BC682F">
        <w:rPr>
          <w:rFonts w:hint="eastAsia"/>
        </w:rPr>
        <w:t>，</w:t>
      </w:r>
      <w:r w:rsidR="00326B14">
        <w:rPr>
          <w:rFonts w:hint="eastAsia"/>
        </w:rPr>
        <w:t>如式</w:t>
      </w:r>
      <w:r w:rsidR="00326B14">
        <w:fldChar w:fldCharType="begin"/>
      </w:r>
      <w:r w:rsidR="00326B14">
        <w:instrText xml:space="preserve"> </w:instrText>
      </w:r>
      <w:r w:rsidR="00326B14">
        <w:rPr>
          <w:rFonts w:hint="eastAsia"/>
        </w:rPr>
        <w:instrText>REF _Ref533435030 \h</w:instrText>
      </w:r>
      <w:r w:rsidR="00326B14">
        <w:instrText xml:space="preserve"> </w:instrText>
      </w:r>
      <w:r w:rsidR="00326B14">
        <w:fldChar w:fldCharType="separate"/>
      </w:r>
      <w:r w:rsidR="00F86BBA">
        <w:t>(</w:t>
      </w:r>
      <w:r w:rsidR="00F86BBA">
        <w:rPr>
          <w:noProof/>
        </w:rPr>
        <w:t>12</w:t>
      </w:r>
      <w:r w:rsidR="00F86BBA">
        <w:t>)</w:t>
      </w:r>
      <w:r w:rsidR="00326B14">
        <w:fldChar w:fldCharType="end"/>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6426"/>
        <w:gridCol w:w="2760"/>
      </w:tblGrid>
      <w:tr w:rsidR="00046186" w14:paraId="4ACEBB8C" w14:textId="77777777" w:rsidTr="00025087">
        <w:trPr>
          <w:trHeight w:val="530"/>
        </w:trPr>
        <w:tc>
          <w:tcPr>
            <w:tcW w:w="0" w:type="auto"/>
          </w:tcPr>
          <w:p w14:paraId="58B0629B" w14:textId="0701BDB3" w:rsidR="00315094" w:rsidRPr="00B96020" w:rsidRDefault="00046186" w:rsidP="005B0131">
            <w:pPr>
              <w:wordWrap/>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4A9C3BB7" w:rsidR="00315094" w:rsidRDefault="00315094" w:rsidP="005B0131">
            <w:pPr>
              <w:pStyle w:val="a5"/>
              <w:wordWrap/>
              <w:ind w:firstLine="504"/>
            </w:pPr>
            <w:bookmarkStart w:id="151" w:name="_Ref533435030"/>
            <w:r>
              <w:t>(</w:t>
            </w:r>
            <w:r w:rsidR="007C2EE0">
              <w:rPr>
                <w:noProof/>
              </w:rPr>
              <w:fldChar w:fldCharType="begin"/>
            </w:r>
            <w:r w:rsidR="007C2EE0">
              <w:rPr>
                <w:noProof/>
              </w:rPr>
              <w:instrText xml:space="preserve"> SEQ Equation \* ARABIC </w:instrText>
            </w:r>
            <w:r w:rsidR="007C2EE0">
              <w:rPr>
                <w:noProof/>
              </w:rPr>
              <w:fldChar w:fldCharType="separate"/>
            </w:r>
            <w:r w:rsidR="00F86BBA">
              <w:rPr>
                <w:noProof/>
              </w:rPr>
              <w:t>12</w:t>
            </w:r>
            <w:r w:rsidR="007C2EE0">
              <w:rPr>
                <w:noProof/>
              </w:rPr>
              <w:fldChar w:fldCharType="end"/>
            </w:r>
            <w:r>
              <w:t>)</w:t>
            </w:r>
            <w:bookmarkEnd w:id="151"/>
          </w:p>
        </w:tc>
      </w:tr>
    </w:tbl>
    <w:p w14:paraId="05A40AC8" w14:textId="77777777" w:rsidR="002F038D" w:rsidRDefault="002F038D" w:rsidP="005B0131">
      <w:pPr>
        <w:wordWrap/>
      </w:pPr>
    </w:p>
    <w:p w14:paraId="37A362EA" w14:textId="6980DA8F" w:rsidR="00DC3331" w:rsidRDefault="00A07D93" w:rsidP="005B0131">
      <w:pPr>
        <w:wordWrap/>
      </w:pPr>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6A0779">
        <w:rPr>
          <w:rFonts w:hint="eastAsia"/>
        </w:rPr>
        <w:t>（式</w:t>
      </w:r>
      <w:r w:rsidR="006A0779">
        <w:fldChar w:fldCharType="begin"/>
      </w:r>
      <w:r w:rsidR="006A0779">
        <w:instrText xml:space="preserve"> </w:instrText>
      </w:r>
      <w:r w:rsidR="006A0779">
        <w:rPr>
          <w:rFonts w:hint="eastAsia"/>
        </w:rPr>
        <w:instrText>REF _Ref533434966 \h</w:instrText>
      </w:r>
      <w:r w:rsidR="006A0779">
        <w:instrText xml:space="preserve"> </w:instrText>
      </w:r>
      <w:r w:rsidR="006A0779">
        <w:fldChar w:fldCharType="separate"/>
      </w:r>
      <w:r w:rsidR="00F86BBA">
        <w:t>(</w:t>
      </w:r>
      <w:r w:rsidR="00F86BBA">
        <w:rPr>
          <w:noProof/>
        </w:rPr>
        <w:t>10</w:t>
      </w:r>
      <w:r w:rsidR="00F86BBA">
        <w:t>)</w:t>
      </w:r>
      <w:r w:rsidR="006A0779">
        <w:fldChar w:fldCharType="end"/>
      </w:r>
      <w:r w:rsidR="006A077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e>
        </m:d>
      </m:oMath>
      <w:r w:rsidR="00DC3331">
        <w:rPr>
          <w:rFonts w:hint="eastAsia"/>
        </w:rPr>
        <w:t>。針對</w:t>
      </w:r>
      <w:r w:rsidR="00DC3331" w:rsidRPr="00F95E2C">
        <w:rPr>
          <w:rFonts w:hint="eastAsia"/>
        </w:rPr>
        <w:t>J</w:t>
      </w:r>
      <w:r w:rsidR="00DC3331" w:rsidRPr="00E13149">
        <w:rPr>
          <w:rFonts w:hint="eastAsia"/>
        </w:rPr>
        <w:t>(</w:t>
      </w:r>
      <m:oMath>
        <m:r>
          <w:rPr>
            <w:rFonts w:ascii="Cambria Math" w:hAnsi="Cambria Math"/>
          </w:rPr>
          <m:t>φ</m:t>
        </m:r>
      </m:oMath>
      <w:r w:rsidR="00DC3331" w:rsidRPr="00E13149">
        <w:rPr>
          <w:rFonts w:hint="eastAsia"/>
        </w:rPr>
        <w:t>)</w:t>
      </w:r>
      <w:r w:rsidR="00DC3331">
        <w:rPr>
          <w:rFonts w:hint="eastAsia"/>
        </w:rPr>
        <w:t>進行偏微分，我們得到式</w:t>
      </w:r>
      <w:r w:rsidR="00DC3331">
        <w:fldChar w:fldCharType="begin"/>
      </w:r>
      <w:r w:rsidR="00DC3331">
        <w:instrText xml:space="preserve"> </w:instrText>
      </w:r>
      <w:r w:rsidR="00DC3331">
        <w:rPr>
          <w:rFonts w:hint="eastAsia"/>
        </w:rPr>
        <w:instrText>REF _Ref533435098 \h</w:instrText>
      </w:r>
      <w:r w:rsidR="00DC3331">
        <w:instrText xml:space="preserve"> </w:instrText>
      </w:r>
      <w:r w:rsidR="00DC3331">
        <w:fldChar w:fldCharType="separate"/>
      </w:r>
      <w:r w:rsidR="00F86BBA">
        <w:t>(</w:t>
      </w:r>
      <w:r w:rsidR="00F86BBA">
        <w:rPr>
          <w:noProof/>
        </w:rPr>
        <w:t>13</w:t>
      </w:r>
      <w:r w:rsidR="00F86BBA">
        <w:t>)</w:t>
      </w:r>
      <w:r w:rsidR="00DC3331">
        <w:fldChar w:fldCharType="end"/>
      </w:r>
      <w:r w:rsidR="00DC33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6139"/>
        <w:gridCol w:w="3047"/>
      </w:tblGrid>
      <w:tr w:rsidR="005245DD" w14:paraId="502A9292" w14:textId="77777777" w:rsidTr="00025087">
        <w:trPr>
          <w:trHeight w:val="530"/>
        </w:trPr>
        <w:tc>
          <w:tcPr>
            <w:tcW w:w="0" w:type="auto"/>
          </w:tcPr>
          <w:p w14:paraId="3E8A4D0E" w14:textId="140FE060" w:rsidR="00685607" w:rsidRPr="005245DD" w:rsidRDefault="00F86BBA" w:rsidP="005B0131">
            <w:pPr>
              <w:wordWrap/>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5906A99C" w:rsidR="00685607" w:rsidRDefault="00685607" w:rsidP="005B0131">
            <w:pPr>
              <w:pStyle w:val="a5"/>
              <w:wordWrap/>
              <w:ind w:firstLine="504"/>
            </w:pPr>
            <w:bookmarkStart w:id="152" w:name="_Ref533435098"/>
            <w:r>
              <w:t>(</w:t>
            </w:r>
            <w:r w:rsidR="007C2EE0">
              <w:rPr>
                <w:noProof/>
              </w:rPr>
              <w:fldChar w:fldCharType="begin"/>
            </w:r>
            <w:r w:rsidR="007C2EE0">
              <w:rPr>
                <w:noProof/>
              </w:rPr>
              <w:instrText xml:space="preserve"> SEQ Equation \* ARABIC </w:instrText>
            </w:r>
            <w:r w:rsidR="007C2EE0">
              <w:rPr>
                <w:noProof/>
              </w:rPr>
              <w:fldChar w:fldCharType="separate"/>
            </w:r>
            <w:r w:rsidR="00F86BBA">
              <w:rPr>
                <w:noProof/>
              </w:rPr>
              <w:t>13</w:t>
            </w:r>
            <w:r w:rsidR="007C2EE0">
              <w:rPr>
                <w:noProof/>
              </w:rPr>
              <w:fldChar w:fldCharType="end"/>
            </w:r>
            <w:r>
              <w:t>)</w:t>
            </w:r>
            <w:bookmarkEnd w:id="152"/>
          </w:p>
        </w:tc>
      </w:tr>
    </w:tbl>
    <w:p w14:paraId="597F28CB" w14:textId="1357B168" w:rsidR="00685607" w:rsidRDefault="005245DD" w:rsidP="005B0131">
      <w:pPr>
        <w:wordWrap/>
      </w:pPr>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5B0131">
      <w:pPr>
        <w:wordWrap/>
      </w:pPr>
    </w:p>
    <w:p w14:paraId="476A1076" w14:textId="478453D9" w:rsidR="00E879E8" w:rsidRDefault="00FA35BD" w:rsidP="005B0131">
      <w:pPr>
        <w:wordWrap/>
      </w:pPr>
      <w:r>
        <w:rPr>
          <w:rFonts w:hint="eastAsia"/>
        </w:rPr>
        <w:t>利用式</w:t>
      </w:r>
      <w:r w:rsidR="00AC2BF7">
        <w:fldChar w:fldCharType="begin"/>
      </w:r>
      <w:r w:rsidR="00AC2BF7">
        <w:instrText xml:space="preserve"> </w:instrText>
      </w:r>
      <w:r w:rsidR="00AC2BF7">
        <w:rPr>
          <w:rFonts w:hint="eastAsia"/>
        </w:rPr>
        <w:instrText>REF _Ref533435098 \h</w:instrText>
      </w:r>
      <w:r w:rsidR="00AC2BF7">
        <w:instrText xml:space="preserve"> </w:instrText>
      </w:r>
      <w:r w:rsidR="00AC2BF7">
        <w:fldChar w:fldCharType="separate"/>
      </w:r>
      <w:r w:rsidR="00F86BBA">
        <w:t>(</w:t>
      </w:r>
      <w:r w:rsidR="00F86BBA">
        <w:rPr>
          <w:noProof/>
        </w:rPr>
        <w:t>13</w:t>
      </w:r>
      <w:r w:rsidR="00F86BBA">
        <w:t>)</w:t>
      </w:r>
      <w:r w:rsidR="00AC2BF7">
        <w:fldChar w:fldCharType="end"/>
      </w:r>
      <w:r w:rsidR="00AC2BF7">
        <w:rPr>
          <w:rFonts w:hint="eastAsia"/>
        </w:rPr>
        <w:t>，</w:t>
      </w:r>
      <w:r w:rsidR="00E879E8">
        <w:rPr>
          <w:rFonts w:hint="eastAsia"/>
        </w:rPr>
        <w:t>我們可以利用</w:t>
      </w:r>
      <w:r w:rsidR="00E879E8" w:rsidRPr="00E879E8">
        <w:rPr>
          <w:rFonts w:hint="eastAsia"/>
        </w:rPr>
        <w:t>梯度下降法</w:t>
      </w:r>
      <w:r w:rsidR="00E879E8">
        <w:rPr>
          <w:rFonts w:hint="eastAsia"/>
        </w:rPr>
        <w:t>（</w:t>
      </w:r>
      <w:r w:rsidR="00E879E8">
        <w:rPr>
          <w:rStyle w:val="langwithname"/>
          <w:lang w:val="en"/>
        </w:rPr>
        <w:t>Gradient descent</w:t>
      </w:r>
      <w:r w:rsidR="00E879E8">
        <w:rPr>
          <w:rFonts w:hint="eastAsia"/>
        </w:rPr>
        <w:t>）找出最佳的</w:t>
      </w:r>
      <m:oMath>
        <m:r>
          <w:rPr>
            <w:rFonts w:ascii="Cambria Math" w:hAnsi="Cambria Math"/>
          </w:rPr>
          <m:t>φ</m:t>
        </m:r>
      </m:oMath>
      <w:r w:rsidR="00E879E8">
        <w:rPr>
          <w:rFonts w:hint="eastAsia"/>
        </w:rPr>
        <w:t>值，</w:t>
      </w:r>
      <w:r w:rsidR="007368A4">
        <w:rPr>
          <w:rFonts w:hint="eastAsia"/>
        </w:rPr>
        <w:t>最後</w:t>
      </w:r>
      <w:r w:rsidR="00E879E8">
        <w:rPr>
          <w:rFonts w:hint="eastAsia"/>
        </w:rPr>
        <w:t>建構出</w:t>
      </w:r>
      <m:oMath>
        <m:r>
          <m:rPr>
            <m:sty m:val="b"/>
          </m:rPr>
          <w:rPr>
            <w:rFonts w:ascii="Cambria Math" w:hAnsi="Cambria Math" w:hint="eastAsia"/>
          </w:rPr>
          <m:t>W</m:t>
        </m:r>
        <m:r>
          <m:rPr>
            <m:sty m:val="p"/>
          </m:rPr>
          <w:rPr>
            <w:rFonts w:ascii="Cambria Math" w:hAnsi="Cambria Math" w:hint="eastAsia"/>
          </w:rPr>
          <m:t>。</m:t>
        </m:r>
        <m:r>
          <w:rPr>
            <w:rFonts w:ascii="Cambria Math" w:hAnsi="Cambria Math"/>
          </w:rPr>
          <m:t>φ</m:t>
        </m:r>
      </m:oMath>
      <w:r w:rsidR="00877177">
        <w:rPr>
          <w:rFonts w:hint="eastAsia"/>
        </w:rPr>
        <w:t>值的更新如式</w:t>
      </w:r>
      <w:r w:rsidR="00877177">
        <w:fldChar w:fldCharType="begin"/>
      </w:r>
      <w:r w:rsidR="00877177">
        <w:instrText xml:space="preserve"> </w:instrText>
      </w:r>
      <w:r w:rsidR="00877177">
        <w:rPr>
          <w:rFonts w:hint="eastAsia"/>
        </w:rPr>
        <w:instrText>REF _Ref533435199 \h</w:instrText>
      </w:r>
      <w:r w:rsidR="00877177">
        <w:instrText xml:space="preserve"> </w:instrText>
      </w:r>
      <w:r w:rsidR="00877177">
        <w:fldChar w:fldCharType="separate"/>
      </w:r>
      <w:r w:rsidR="00F86BBA">
        <w:t>(</w:t>
      </w:r>
      <w:r w:rsidR="00F86BBA">
        <w:rPr>
          <w:noProof/>
        </w:rPr>
        <w:t>14</w:t>
      </w:r>
      <w:r w:rsidR="00F86BBA">
        <w:t>)</w:t>
      </w:r>
      <w:r w:rsidR="00877177">
        <w:fldChar w:fldCharType="end"/>
      </w:r>
      <w:r w:rsidR="00877177">
        <w:rPr>
          <w:rFonts w:hint="eastAsia"/>
        </w:rPr>
        <w:t>所示：</w:t>
      </w:r>
    </w:p>
    <w:tbl>
      <w:tblPr>
        <w:tblStyle w:val="a6"/>
        <w:tblpPr w:leftFromText="180" w:rightFromText="180" w:vertAnchor="text" w:horzAnchor="margin" w:tblpY="115"/>
        <w:tblW w:w="9186" w:type="dxa"/>
        <w:tblLook w:val="04A0" w:firstRow="1" w:lastRow="0" w:firstColumn="1" w:lastColumn="0" w:noHBand="0" w:noVBand="1"/>
      </w:tblPr>
      <w:tblGrid>
        <w:gridCol w:w="6555"/>
        <w:gridCol w:w="2631"/>
      </w:tblGrid>
      <w:tr w:rsidR="00A9756C" w14:paraId="3C354107" w14:textId="77777777" w:rsidTr="00025087">
        <w:trPr>
          <w:trHeight w:val="530"/>
        </w:trPr>
        <w:tc>
          <w:tcPr>
            <w:tcW w:w="0" w:type="auto"/>
          </w:tcPr>
          <w:p w14:paraId="21061324" w14:textId="1B8EE271" w:rsidR="008014EB" w:rsidRPr="00A9756C" w:rsidRDefault="00A9756C" w:rsidP="005B0131">
            <w:pPr>
              <w:wordWrap/>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6EEA910A" w:rsidR="008014EB" w:rsidRDefault="008014EB" w:rsidP="005B0131">
            <w:pPr>
              <w:pStyle w:val="a5"/>
              <w:wordWrap/>
              <w:ind w:firstLine="504"/>
            </w:pPr>
            <w:bookmarkStart w:id="153" w:name="_Ref533435199"/>
            <w:r>
              <w:t>(</w:t>
            </w:r>
            <w:r w:rsidR="007C2EE0">
              <w:rPr>
                <w:noProof/>
              </w:rPr>
              <w:fldChar w:fldCharType="begin"/>
            </w:r>
            <w:r w:rsidR="007C2EE0">
              <w:rPr>
                <w:noProof/>
              </w:rPr>
              <w:instrText xml:space="preserve"> SEQ Equation \* ARABIC </w:instrText>
            </w:r>
            <w:r w:rsidR="007C2EE0">
              <w:rPr>
                <w:noProof/>
              </w:rPr>
              <w:fldChar w:fldCharType="separate"/>
            </w:r>
            <w:r w:rsidR="00F86BBA">
              <w:rPr>
                <w:noProof/>
              </w:rPr>
              <w:t>14</w:t>
            </w:r>
            <w:r w:rsidR="007C2EE0">
              <w:rPr>
                <w:noProof/>
              </w:rPr>
              <w:fldChar w:fldCharType="end"/>
            </w:r>
            <w:r>
              <w:t>)</w:t>
            </w:r>
            <w:bookmarkEnd w:id="153"/>
          </w:p>
        </w:tc>
      </w:tr>
    </w:tbl>
    <w:p w14:paraId="0C170815" w14:textId="6EC8E5D8" w:rsidR="0005530F" w:rsidRDefault="0005530F" w:rsidP="005B0131">
      <w:pPr>
        <w:wordWrap/>
        <w:rPr>
          <w:noProof/>
        </w:rPr>
      </w:pPr>
    </w:p>
    <w:p w14:paraId="2C268868" w14:textId="77777777" w:rsidR="0005530F" w:rsidRDefault="0005530F" w:rsidP="005B0131">
      <w:pPr>
        <w:wordWrap/>
        <w:snapToGrid/>
        <w:spacing w:line="240" w:lineRule="auto"/>
        <w:ind w:firstLine="0"/>
        <w:rPr>
          <w:noProof/>
        </w:rPr>
      </w:pPr>
      <w:r>
        <w:rPr>
          <w:noProof/>
        </w:rPr>
        <w:br w:type="page"/>
      </w:r>
    </w:p>
    <w:p w14:paraId="62258ADC" w14:textId="5BD3912D" w:rsidR="0005530F" w:rsidRDefault="0005530F" w:rsidP="005B0131">
      <w:pPr>
        <w:wordWrap/>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9"/>
        <w:gridCol w:w="2737"/>
        <w:gridCol w:w="2836"/>
      </w:tblGrid>
      <w:tr w:rsidR="0005530F" w14:paraId="4764DBF9" w14:textId="77777777" w:rsidTr="008F015D">
        <w:tc>
          <w:tcPr>
            <w:tcW w:w="2585" w:type="dxa"/>
          </w:tcPr>
          <w:p w14:paraId="22C2E98D" w14:textId="77777777" w:rsidR="0005530F" w:rsidRDefault="0005530F" w:rsidP="005B0131">
            <w:pPr>
              <w:wordWrap/>
              <w:ind w:firstLine="0"/>
              <w:jc w:val="center"/>
            </w:pPr>
            <w:r>
              <w:rPr>
                <w:noProof/>
              </w:rPr>
              <w:drawing>
                <wp:inline distT="0" distB="0" distL="0" distR="0" wp14:anchorId="0357B674" wp14:editId="56FF2F32">
                  <wp:extent cx="1526210" cy="1414039"/>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39279" cy="1426148"/>
                          </a:xfrm>
                          <a:prstGeom prst="rect">
                            <a:avLst/>
                          </a:prstGeom>
                        </pic:spPr>
                      </pic:pic>
                    </a:graphicData>
                  </a:graphic>
                </wp:inline>
              </w:drawing>
            </w:r>
          </w:p>
          <w:p w14:paraId="2A86871D" w14:textId="5C719FB3" w:rsidR="0005530F" w:rsidRDefault="0005530F" w:rsidP="005B0131">
            <w:pPr>
              <w:wordWrap/>
              <w:ind w:firstLine="0"/>
              <w:jc w:val="center"/>
            </w:pPr>
            <w:bookmarkStart w:id="154" w:name="_Ref533435236"/>
            <w:bookmarkStart w:id="155" w:name="_Toc528170295"/>
            <w:bookmarkStart w:id="156" w:name="_Toc53637099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17</w:t>
            </w:r>
            <w:r>
              <w:fldChar w:fldCharType="end"/>
            </w:r>
            <w:bookmarkEnd w:id="154"/>
            <w:r>
              <w:rPr>
                <w:rFonts w:hint="eastAsia"/>
              </w:rPr>
              <w:t>：</w:t>
            </w:r>
            <w:r w:rsidRPr="00E879E8">
              <w:rPr>
                <w:rFonts w:hint="eastAsia"/>
              </w:rPr>
              <w:t>梯度下降</w:t>
            </w:r>
            <w:r>
              <w:rPr>
                <w:rFonts w:hint="eastAsia"/>
              </w:rPr>
              <w:t>0</w:t>
            </w:r>
            <w:r>
              <w:rPr>
                <w:rFonts w:hint="eastAsia"/>
              </w:rPr>
              <w:t>次</w:t>
            </w:r>
            <w:bookmarkEnd w:id="155"/>
            <w:bookmarkEnd w:id="156"/>
          </w:p>
        </w:tc>
        <w:tc>
          <w:tcPr>
            <w:tcW w:w="2797" w:type="dxa"/>
          </w:tcPr>
          <w:p w14:paraId="05FA228E" w14:textId="77777777" w:rsidR="0005530F" w:rsidRDefault="0005530F" w:rsidP="005B0131">
            <w:pPr>
              <w:wordWrap/>
              <w:ind w:firstLine="0"/>
              <w:jc w:val="center"/>
            </w:pPr>
            <w:r>
              <w:rPr>
                <w:noProof/>
              </w:rPr>
              <w:drawing>
                <wp:inline distT="0" distB="0" distL="0" distR="0" wp14:anchorId="16C26DB4" wp14:editId="3BF75261">
                  <wp:extent cx="1482546" cy="1435734"/>
                  <wp:effectExtent l="0" t="0" r="381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6400"/>
                          <a:stretch/>
                        </pic:blipFill>
                        <pic:spPr bwMode="auto">
                          <a:xfrm>
                            <a:off x="0" y="0"/>
                            <a:ext cx="1507355" cy="1459760"/>
                          </a:xfrm>
                          <a:prstGeom prst="rect">
                            <a:avLst/>
                          </a:prstGeom>
                          <a:ln>
                            <a:noFill/>
                          </a:ln>
                          <a:extLst>
                            <a:ext uri="{53640926-AAD7-44D8-BBD7-CCE9431645EC}">
                              <a14:shadowObscured xmlns:a14="http://schemas.microsoft.com/office/drawing/2010/main"/>
                            </a:ext>
                          </a:extLst>
                        </pic:spPr>
                      </pic:pic>
                    </a:graphicData>
                  </a:graphic>
                </wp:inline>
              </w:drawing>
            </w:r>
          </w:p>
          <w:p w14:paraId="680C4BD8" w14:textId="49680143" w:rsidR="0005530F" w:rsidRDefault="0005530F" w:rsidP="005B0131">
            <w:pPr>
              <w:wordWrap/>
              <w:ind w:firstLine="0"/>
              <w:jc w:val="center"/>
            </w:pPr>
            <w:bookmarkStart w:id="157" w:name="_Toc528170296"/>
            <w:bookmarkStart w:id="158" w:name="_Toc53637099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18</w:t>
            </w:r>
            <w:r>
              <w:fldChar w:fldCharType="end"/>
            </w:r>
            <w:r>
              <w:rPr>
                <w:rFonts w:hint="eastAsia"/>
              </w:rPr>
              <w:t>：</w:t>
            </w:r>
            <w:r w:rsidRPr="00E879E8">
              <w:rPr>
                <w:rFonts w:hint="eastAsia"/>
              </w:rPr>
              <w:t>梯度下降</w:t>
            </w:r>
            <w:r>
              <w:rPr>
                <w:rFonts w:hint="eastAsia"/>
              </w:rPr>
              <w:t>150</w:t>
            </w:r>
            <w:r>
              <w:rPr>
                <w:rFonts w:hint="eastAsia"/>
              </w:rPr>
              <w:t>次</w:t>
            </w:r>
            <w:bookmarkEnd w:id="157"/>
            <w:bookmarkEnd w:id="158"/>
          </w:p>
        </w:tc>
        <w:tc>
          <w:tcPr>
            <w:tcW w:w="2898" w:type="dxa"/>
          </w:tcPr>
          <w:p w14:paraId="3AC68864" w14:textId="77777777" w:rsidR="0005530F" w:rsidRDefault="0005530F" w:rsidP="005B0131">
            <w:pPr>
              <w:wordWrap/>
              <w:ind w:firstLine="0"/>
              <w:jc w:val="center"/>
            </w:pPr>
            <w:r>
              <w:rPr>
                <w:noProof/>
              </w:rPr>
              <w:drawing>
                <wp:inline distT="0" distB="0" distL="0" distR="0" wp14:anchorId="1A2031BA" wp14:editId="602061EB">
                  <wp:extent cx="1546063" cy="1445308"/>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571481" cy="1469069"/>
                          </a:xfrm>
                          <a:prstGeom prst="rect">
                            <a:avLst/>
                          </a:prstGeom>
                        </pic:spPr>
                      </pic:pic>
                    </a:graphicData>
                  </a:graphic>
                </wp:inline>
              </w:drawing>
            </w:r>
          </w:p>
          <w:p w14:paraId="6D6B45E2" w14:textId="45BAEFE1" w:rsidR="0005530F" w:rsidRDefault="0005530F" w:rsidP="005B0131">
            <w:pPr>
              <w:keepNext/>
              <w:wordWrap/>
              <w:ind w:firstLine="0"/>
              <w:jc w:val="center"/>
            </w:pPr>
            <w:bookmarkStart w:id="159" w:name="_Ref533435241"/>
            <w:bookmarkStart w:id="160" w:name="_Toc528170297"/>
            <w:bookmarkStart w:id="161" w:name="_Toc53637099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19</w:t>
            </w:r>
            <w:r>
              <w:fldChar w:fldCharType="end"/>
            </w:r>
            <w:bookmarkEnd w:id="159"/>
            <w:r>
              <w:rPr>
                <w:rFonts w:hint="eastAsia"/>
              </w:rPr>
              <w:t>：</w:t>
            </w:r>
            <w:r w:rsidRPr="00E879E8">
              <w:rPr>
                <w:rFonts w:hint="eastAsia"/>
              </w:rPr>
              <w:t>梯度下降</w:t>
            </w:r>
            <w:r>
              <w:rPr>
                <w:rFonts w:hint="eastAsia"/>
              </w:rPr>
              <w:t>8</w:t>
            </w:r>
            <w:r>
              <w:t>00</w:t>
            </w:r>
            <w:r>
              <w:rPr>
                <w:rFonts w:hint="eastAsia"/>
              </w:rPr>
              <w:t>次</w:t>
            </w:r>
            <w:bookmarkEnd w:id="160"/>
            <w:bookmarkEnd w:id="161"/>
          </w:p>
        </w:tc>
      </w:tr>
    </w:tbl>
    <w:p w14:paraId="1BBBB030" w14:textId="77777777" w:rsidR="0005530F" w:rsidRDefault="0005530F" w:rsidP="005B0131">
      <w:pPr>
        <w:wordWrap/>
        <w:rPr>
          <w:noProof/>
        </w:rPr>
      </w:pPr>
    </w:p>
    <w:p w14:paraId="04EA2059" w14:textId="3799ACC0" w:rsidR="0074639A" w:rsidRPr="00DC488E" w:rsidRDefault="00DA5283" w:rsidP="005B0131">
      <w:pPr>
        <w:wordWrap/>
      </w:pPr>
      <w:r>
        <w:rPr>
          <w:rFonts w:hint="eastAsia"/>
          <w:noProof/>
        </w:rPr>
        <w:t>如</w:t>
      </w:r>
      <w:r>
        <w:rPr>
          <w:noProof/>
        </w:rPr>
        <w:fldChar w:fldCharType="begin"/>
      </w:r>
      <w:r>
        <w:rPr>
          <w:noProof/>
        </w:rPr>
        <w:instrText xml:space="preserve"> REF _Ref533435236 \h </w:instrText>
      </w:r>
      <w:r>
        <w:rPr>
          <w:noProof/>
        </w:rPr>
      </w:r>
      <w:r>
        <w:rPr>
          <w:noProof/>
        </w:rPr>
        <w:fldChar w:fldCharType="separate"/>
      </w:r>
      <w:r w:rsidR="00F86BBA">
        <w:rPr>
          <w:rFonts w:hint="eastAsia"/>
        </w:rPr>
        <w:t>圖</w:t>
      </w:r>
      <w:r w:rsidR="00F86BBA">
        <w:rPr>
          <w:rFonts w:hint="eastAsia"/>
        </w:rPr>
        <w:t xml:space="preserve"> </w:t>
      </w:r>
      <w:r w:rsidR="00F86BBA">
        <w:rPr>
          <w:noProof/>
        </w:rPr>
        <w:t>17</w:t>
      </w:r>
      <w:r>
        <w:rPr>
          <w:noProof/>
        </w:rPr>
        <w:fldChar w:fldCharType="end"/>
      </w:r>
      <w:r>
        <w:rPr>
          <w:rFonts w:hint="eastAsia"/>
          <w:noProof/>
        </w:rPr>
        <w:t>至</w:t>
      </w:r>
      <w:r>
        <w:rPr>
          <w:noProof/>
        </w:rPr>
        <w:fldChar w:fldCharType="begin"/>
      </w:r>
      <w:r>
        <w:rPr>
          <w:noProof/>
        </w:rPr>
        <w:instrText xml:space="preserve"> REF _Ref533435241 \h </w:instrText>
      </w:r>
      <w:r>
        <w:rPr>
          <w:noProof/>
        </w:rPr>
      </w:r>
      <w:r>
        <w:rPr>
          <w:noProof/>
        </w:rPr>
        <w:fldChar w:fldCharType="separate"/>
      </w:r>
      <w:r w:rsidR="00F86BBA">
        <w:rPr>
          <w:rFonts w:hint="eastAsia"/>
        </w:rPr>
        <w:t>圖</w:t>
      </w:r>
      <w:r w:rsidR="00F86BBA">
        <w:rPr>
          <w:rFonts w:hint="eastAsia"/>
        </w:rPr>
        <w:t xml:space="preserve"> </w:t>
      </w:r>
      <w:r w:rsidR="00F86BBA">
        <w:rPr>
          <w:noProof/>
        </w:rPr>
        <w:t>19</w:t>
      </w:r>
      <w:r>
        <w:rPr>
          <w:noProof/>
        </w:rPr>
        <w:fldChar w:fldCharType="end"/>
      </w:r>
      <w:r>
        <w:rPr>
          <w:rFonts w:hint="eastAsia"/>
          <w:noProof/>
        </w:rPr>
        <w:t>所示，梯度下降更新</w:t>
      </w:r>
      <m:oMath>
        <m:r>
          <w:rPr>
            <w:rFonts w:ascii="Cambria Math" w:hAnsi="Cambria Math"/>
          </w:rPr>
          <m:t>φ</m:t>
        </m:r>
      </m:oMath>
      <w:r>
        <w:rPr>
          <w:rFonts w:hint="eastAsia"/>
        </w:rPr>
        <w:t>值</w:t>
      </w:r>
      <w:r w:rsidR="00C034B4">
        <w:rPr>
          <w:rFonts w:hint="eastAsia"/>
        </w:rPr>
        <w:t>，</w:t>
      </w:r>
      <w:r>
        <w:rPr>
          <w:rFonts w:hint="eastAsia"/>
        </w:rPr>
        <w:t>使得更多資料點旋轉至第一象限</w:t>
      </w:r>
      <w:r w:rsidR="00C034B4">
        <w:rPr>
          <w:rFonts w:hint="eastAsia"/>
        </w:rPr>
        <w:t>降低了</w:t>
      </w:r>
      <w:r w:rsidR="00C034B4" w:rsidRPr="00F95E2C">
        <w:rPr>
          <w:rFonts w:hint="eastAsia"/>
        </w:rPr>
        <w:t>J</w:t>
      </w:r>
      <w:r w:rsidR="00C034B4" w:rsidRPr="00E13149">
        <w:rPr>
          <w:rFonts w:hint="eastAsia"/>
        </w:rPr>
        <w:t>(</w:t>
      </w:r>
      <w:r w:rsidR="00C034B4">
        <w:rPr>
          <w:rFonts w:hint="eastAsia"/>
          <w:b/>
        </w:rPr>
        <w:t>W</w:t>
      </w:r>
      <w:r w:rsidR="00C034B4" w:rsidRPr="00E13149">
        <w:rPr>
          <w:rFonts w:hint="eastAsia"/>
        </w:rPr>
        <w:t>)</w:t>
      </w:r>
      <w:r w:rsidR="00C034B4">
        <w:rPr>
          <w:rFonts w:hint="eastAsia"/>
        </w:rPr>
        <w:t>。在此範例中，經過</w:t>
      </w:r>
      <w:r w:rsidR="00C034B4">
        <w:rPr>
          <w:rFonts w:hint="eastAsia"/>
        </w:rPr>
        <w:t>800</w:t>
      </w:r>
      <w:r w:rsidR="00C034B4">
        <w:rPr>
          <w:rFonts w:hint="eastAsia"/>
        </w:rPr>
        <w:t>次的梯度下降後</w:t>
      </w:r>
      <w:r>
        <w:rPr>
          <w:rFonts w:hint="eastAsia"/>
        </w:rPr>
        <w:t>，</w:t>
      </w:r>
      <w:r w:rsidR="00C034B4">
        <w:rPr>
          <w:rFonts w:hint="eastAsia"/>
        </w:rPr>
        <w:t>所有</w:t>
      </w:r>
      <w:r w:rsidR="002F32C9">
        <w:rPr>
          <w:rFonts w:hint="eastAsia"/>
        </w:rPr>
        <w:t>樣本點</w:t>
      </w:r>
      <w:r w:rsidR="00C034B4">
        <w:rPr>
          <w:rFonts w:hint="eastAsia"/>
        </w:rPr>
        <w:t>都回到了第一象限</w:t>
      </w:r>
      <w:r w:rsidR="002F32C9">
        <w:rPr>
          <w:rFonts w:hint="eastAsia"/>
        </w:rPr>
        <w:t>，</w:t>
      </w:r>
      <w:r w:rsidR="007F346D">
        <w:rPr>
          <w:rFonts w:hint="eastAsia"/>
        </w:rPr>
        <w:t>使得</w:t>
      </w:r>
      <w:r w:rsidR="00037F1A" w:rsidRPr="00F95E2C">
        <w:rPr>
          <w:rFonts w:hint="eastAsia"/>
        </w:rPr>
        <w:t>J</w:t>
      </w:r>
      <w:r w:rsidR="00037F1A" w:rsidRPr="00E13149">
        <w:rPr>
          <w:rFonts w:hint="eastAsia"/>
        </w:rPr>
        <w:t>(</w:t>
      </w:r>
      <w:r w:rsidR="00037F1A">
        <w:rPr>
          <w:rFonts w:hint="eastAsia"/>
          <w:b/>
        </w:rPr>
        <w:t>W</w:t>
      </w:r>
      <w:r w:rsidR="00037F1A" w:rsidRPr="00E13149">
        <w:rPr>
          <w:rFonts w:hint="eastAsia"/>
        </w:rPr>
        <w:t>)</w:t>
      </w:r>
      <w:r w:rsidR="00037F1A">
        <w:rPr>
          <w:rFonts w:hint="eastAsia"/>
        </w:rPr>
        <w:t>為零</w:t>
      </w:r>
      <w:r>
        <w:rPr>
          <w:rFonts w:hint="eastAsia"/>
        </w:rPr>
        <w:t>。</w:t>
      </w:r>
      <w:r w:rsidR="009673A5">
        <w:rPr>
          <w:rFonts w:hint="eastAsia"/>
        </w:rPr>
        <w:t>實際</w:t>
      </w:r>
      <w:r w:rsidR="00037F1A">
        <w:rPr>
          <w:rFonts w:hint="eastAsia"/>
        </w:rPr>
        <w:t>應用中，</w:t>
      </w:r>
      <w:r w:rsidR="00D01874">
        <w:rPr>
          <w:rFonts w:hint="eastAsia"/>
        </w:rPr>
        <w:t>資料旋轉可能</w:t>
      </w:r>
      <w:r w:rsidR="00A913DB">
        <w:rPr>
          <w:rFonts w:hint="eastAsia"/>
        </w:rPr>
        <w:t>無法</w:t>
      </w:r>
      <w:r w:rsidR="00D01874">
        <w:rPr>
          <w:rFonts w:hint="eastAsia"/>
        </w:rPr>
        <w:t>使</w:t>
      </w:r>
      <w:r w:rsidR="00A913DB">
        <w:rPr>
          <w:rFonts w:hint="eastAsia"/>
        </w:rPr>
        <w:t>所有樣本點</w:t>
      </w:r>
      <w:r w:rsidR="00D53F7F">
        <w:rPr>
          <w:rFonts w:hint="eastAsia"/>
        </w:rPr>
        <w:t>都位於第一象限，因此</w:t>
      </w:r>
      <w:r w:rsidR="009F3C1A">
        <w:rPr>
          <w:rFonts w:hint="eastAsia"/>
        </w:rPr>
        <w:t>梯度下降的中止條件</w:t>
      </w:r>
      <w:r w:rsidR="00DC488E">
        <w:rPr>
          <w:rFonts w:hint="eastAsia"/>
        </w:rPr>
        <w:t>為</w:t>
      </w:r>
      <w:r w:rsidR="00DC488E" w:rsidRPr="00F95E2C">
        <w:rPr>
          <w:rFonts w:hint="eastAsia"/>
        </w:rPr>
        <w:t>J</w:t>
      </w:r>
      <w:r w:rsidR="00DC488E" w:rsidRPr="00E13149">
        <w:rPr>
          <w:rFonts w:hint="eastAsia"/>
        </w:rPr>
        <w:t>(</w:t>
      </w:r>
      <w:r w:rsidR="00DC488E">
        <w:rPr>
          <w:rFonts w:hint="eastAsia"/>
          <w:b/>
        </w:rPr>
        <w:t>W</w:t>
      </w:r>
      <w:r w:rsidR="00DC488E" w:rsidRPr="00E13149">
        <w:rPr>
          <w:rFonts w:hint="eastAsia"/>
        </w:rPr>
        <w:t>)</w:t>
      </w:r>
      <w:r w:rsidR="00DC488E">
        <w:rPr>
          <w:rFonts w:hint="eastAsia"/>
        </w:rPr>
        <w:t>小於一預設容忍值。</w:t>
      </w:r>
    </w:p>
    <w:p w14:paraId="096F9EC7" w14:textId="0B24D80E" w:rsidR="007D243B" w:rsidRDefault="00062DEE" w:rsidP="005B0131">
      <w:pPr>
        <w:wordWrap/>
        <w:rPr>
          <w:noProof/>
        </w:rPr>
      </w:pPr>
      <w:r>
        <w:rPr>
          <w:rFonts w:hint="eastAsia"/>
          <w:noProof/>
        </w:rPr>
        <w:t>而為處理多維問題，論文提出了兩兩維度旋轉的方法。</w:t>
      </w:r>
      <w:r w:rsidR="00704A4A">
        <w:rPr>
          <w:rFonts w:hint="eastAsia"/>
          <w:noProof/>
        </w:rPr>
        <w:t>nICA</w:t>
      </w:r>
      <w:r w:rsidR="00704A4A">
        <w:rPr>
          <w:rFonts w:hint="eastAsia"/>
          <w:noProof/>
        </w:rPr>
        <w:t>可</w:t>
      </w:r>
      <w:r w:rsidR="00D12D37">
        <w:rPr>
          <w:rFonts w:hint="eastAsia"/>
          <w:noProof/>
        </w:rPr>
        <w:t>處理</w:t>
      </w:r>
      <w:r w:rsidR="009F57DC">
        <w:rPr>
          <w:rFonts w:hint="eastAsia"/>
          <w:noProof/>
        </w:rPr>
        <w:t>多</w:t>
      </w:r>
      <w:r w:rsidR="00CD7296">
        <w:rPr>
          <w:rFonts w:hint="eastAsia"/>
          <w:noProof/>
        </w:rPr>
        <w:t>維</w:t>
      </w:r>
      <w:r w:rsidR="00D12D37">
        <w:rPr>
          <w:rFonts w:hint="eastAsia"/>
          <w:noProof/>
        </w:rPr>
        <w:t>問題</w:t>
      </w:r>
      <w:r w:rsidR="00055875">
        <w:rPr>
          <w:rFonts w:hint="eastAsia"/>
          <w:noProof/>
        </w:rPr>
        <w:t>：</w:t>
      </w:r>
      <w:r w:rsidR="00704A4A">
        <w:rPr>
          <w:rFonts w:hint="eastAsia"/>
          <w:noProof/>
        </w:rPr>
        <w:t>首先</w:t>
      </w:r>
      <w:r w:rsidR="00C71D64">
        <w:rPr>
          <w:rFonts w:hint="eastAsia"/>
          <w:noProof/>
        </w:rPr>
        <w:t>設一</w:t>
      </w:r>
      <w:r w:rsidR="00DB6642">
        <w:rPr>
          <w:rFonts w:hint="eastAsia"/>
          <w:noProof/>
        </w:rPr>
        <w:t>N</w:t>
      </w:r>
      <w:r w:rsidR="00DB6642">
        <w:rPr>
          <w:rFonts w:hint="eastAsia"/>
          <w:noProof/>
        </w:rPr>
        <w:t>維</w:t>
      </w:r>
      <w:r w:rsidR="00C71D64">
        <w:rPr>
          <w:rFonts w:hint="eastAsia"/>
          <w:noProof/>
        </w:rPr>
        <w:t>旋轉矩陣</w:t>
      </w:r>
      <w:r w:rsidR="00C71D64" w:rsidRPr="00704A4A">
        <w:rPr>
          <w:b/>
          <w:noProof/>
        </w:rPr>
        <w:t>W</w:t>
      </w:r>
      <w:r w:rsidR="00C71D64">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r w:rsidR="00704A4A">
        <w:rPr>
          <w:rFonts w:hint="eastAsia"/>
          <w:b/>
          <w:noProof/>
        </w:rPr>
        <w:t>，</w:t>
      </w:r>
      <w:r w:rsidR="00704A4A">
        <w:rPr>
          <w:rFonts w:hint="eastAsia"/>
          <w:noProof/>
        </w:rPr>
        <w:t>接著</w:t>
      </w:r>
      <w:r w:rsidR="00D721D7">
        <w:rPr>
          <w:rFonts w:hint="eastAsia"/>
          <w:noProof/>
        </w:rPr>
        <w:t>兩兩計算</w:t>
      </w:r>
      <w:r w:rsidR="0092649B">
        <w:rPr>
          <w:rFonts w:hint="eastAsia"/>
          <w:noProof/>
        </w:rPr>
        <w:t>資料</w:t>
      </w:r>
      <w:r w:rsidR="00D721D7">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04A4A">
        <w:rPr>
          <w:rFonts w:hint="eastAsia"/>
          <w:noProof/>
        </w:rPr>
        <w:t>。利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sidR="00541391">
        <w:rPr>
          <w:rFonts w:hint="eastAsia"/>
          <w:noProof/>
        </w:rPr>
        <w:t>構成二維資料矩陣</w:t>
      </w:r>
      <w:r w:rsidR="00704A4A">
        <w:rPr>
          <w:rFonts w:hint="eastAsia"/>
          <w:noProof/>
        </w:rPr>
        <w:t>，</w:t>
      </w:r>
      <w:r w:rsidR="00F1485C">
        <w:rPr>
          <w:rFonts w:hint="eastAsia"/>
          <w:noProof/>
        </w:rPr>
        <w:t>再</w:t>
      </w:r>
      <w:r w:rsidR="00541391">
        <w:rPr>
          <w:rFonts w:hint="eastAsia"/>
          <w:noProof/>
        </w:rPr>
        <w:t>利用前述的</w:t>
      </w:r>
      <w:r w:rsidR="00F07A53">
        <w:rPr>
          <w:rFonts w:hint="eastAsia"/>
          <w:noProof/>
        </w:rPr>
        <w:t>二維</w:t>
      </w:r>
      <w:r w:rsidR="00F07A53">
        <w:rPr>
          <w:rFonts w:hint="eastAsia"/>
          <w:noProof/>
        </w:rPr>
        <w:t>nICA</w:t>
      </w:r>
      <w:r w:rsidR="00541391">
        <w:rPr>
          <w:rFonts w:hint="eastAsia"/>
          <w:noProof/>
        </w:rPr>
        <w:t>找出這兩個維度</w:t>
      </w:r>
      <w:r w:rsidR="001B517C">
        <w:rPr>
          <w:rFonts w:hint="eastAsia"/>
          <w:noProof/>
        </w:rPr>
        <w:t>間最佳的旋轉角度</w:t>
      </w:r>
      <w:r w:rsidR="00CD4A40" w:rsidRPr="00CD4A40">
        <w:rPr>
          <w:rFonts w:hint="eastAsia"/>
          <w:noProof/>
        </w:rPr>
        <w:t>φ</w:t>
      </w:r>
      <w:r w:rsidR="004F3CD4">
        <w:rPr>
          <w:rFonts w:hint="eastAsia"/>
          <w:noProof/>
        </w:rPr>
        <w:t>。</w:t>
      </w:r>
      <w:r w:rsidR="00CD4A40">
        <w:rPr>
          <w:rFonts w:hint="eastAsia"/>
          <w:noProof/>
        </w:rPr>
        <w:t>利用</w:t>
      </w:r>
      <w:r w:rsidR="004F3CD4">
        <w:rPr>
          <w:rFonts w:hint="eastAsia"/>
          <w:noProof/>
        </w:rPr>
        <w:t>此旋轉角度</w:t>
      </w:r>
      <w:r w:rsidR="004F3CD4" w:rsidRPr="00CD4A40">
        <w:rPr>
          <w:rFonts w:hint="eastAsia"/>
          <w:noProof/>
        </w:rPr>
        <w:t>φ</w:t>
      </w:r>
      <w:r w:rsidR="00CD4A40">
        <w:rPr>
          <w:rFonts w:hint="eastAsia"/>
          <w:noProof/>
        </w:rPr>
        <w:t>建構</w:t>
      </w:r>
      <w:r w:rsidR="00CD4A40">
        <w:rPr>
          <w:rFonts w:hint="eastAsia"/>
          <w:noProof/>
        </w:rPr>
        <w:t>N</w:t>
      </w:r>
      <w:r w:rsidR="00CD4A40">
        <w:rPr>
          <w:rFonts w:hint="eastAsia"/>
          <w:noProof/>
        </w:rPr>
        <w:t>維的旋轉矩陣</w:t>
      </w:r>
      <w:r w:rsidR="00CD4A40" w:rsidRPr="004F3CD4">
        <w:rPr>
          <w:rFonts w:hint="eastAsia"/>
          <w:b/>
          <w:noProof/>
        </w:rPr>
        <w:t>R</w:t>
      </w:r>
      <w:r w:rsidR="004F3CD4">
        <w:rPr>
          <w:rFonts w:hint="eastAsia"/>
          <w:b/>
          <w:noProof/>
        </w:rPr>
        <w:t>，</w:t>
      </w:r>
      <w:r w:rsidR="004F3CD4">
        <w:rPr>
          <w:rFonts w:hint="eastAsia"/>
          <w:noProof/>
        </w:rPr>
        <w:t>並</w:t>
      </w:r>
      <w:r w:rsidR="00CD4A40">
        <w:rPr>
          <w:rFonts w:hint="eastAsia"/>
          <w:noProof/>
        </w:rPr>
        <w:t>利用</w:t>
      </w:r>
      <w:r w:rsidR="00CD4A40" w:rsidRPr="004F3CD4">
        <w:rPr>
          <w:rFonts w:hint="eastAsia"/>
          <w:b/>
          <w:noProof/>
        </w:rPr>
        <w:t>R</w:t>
      </w:r>
      <w:r w:rsidR="00CD4A40">
        <w:rPr>
          <w:rFonts w:hint="eastAsia"/>
          <w:noProof/>
        </w:rPr>
        <w:t>更新</w:t>
      </w:r>
      <w:r w:rsidR="00CD4A40" w:rsidRPr="004F3CD4">
        <w:rPr>
          <w:rFonts w:hint="eastAsia"/>
          <w:b/>
          <w:noProof/>
        </w:rPr>
        <w:t>W</w:t>
      </w:r>
      <w:r w:rsidR="00CD4A40">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d>
          <m:dPr>
            <m:ctrlPr>
              <w:rPr>
                <w:rFonts w:ascii="Cambria Math" w:hAnsi="Cambria Math"/>
                <w:noProof/>
              </w:rPr>
            </m:ctrlPr>
          </m:dPr>
          <m:e>
            <m:r>
              <m:rPr>
                <m:sty m:val="p"/>
              </m:rPr>
              <w:rPr>
                <w:rFonts w:ascii="Cambria Math" w:hAnsi="Cambria Math"/>
                <w:noProof/>
              </w:rPr>
              <m:t>t</m:t>
            </m:r>
          </m:e>
        </m:d>
      </m:oMath>
      <w:r w:rsidR="004F3CD4">
        <w:rPr>
          <w:rFonts w:hint="eastAsia"/>
          <w:noProof/>
        </w:rPr>
        <w:t>。這些步驟將重複進行</w:t>
      </w:r>
      <w:r w:rsidR="00AF6E72" w:rsidRPr="004F3CD4">
        <w:rPr>
          <w:rFonts w:hint="eastAsia"/>
          <w:noProof/>
        </w:rPr>
        <w:t>直到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AF6E72" w:rsidRPr="004F3CD4">
        <w:rPr>
          <w:rFonts w:hint="eastAsia"/>
          <w:noProof/>
        </w:rPr>
        <w:t>小於容忍值</w:t>
      </w:r>
      <w:r w:rsidR="00AF6E72">
        <w:rPr>
          <w:rFonts w:hint="eastAsia"/>
          <w:noProof/>
        </w:rPr>
        <w:t>。</w:t>
      </w:r>
    </w:p>
    <w:p w14:paraId="1468011D" w14:textId="218CB08E" w:rsidR="007D243B" w:rsidRDefault="007D243B" w:rsidP="005B0131">
      <w:pPr>
        <w:wordWrap/>
        <w:rPr>
          <w:noProof/>
        </w:rPr>
      </w:pPr>
    </w:p>
    <w:p w14:paraId="2FA3D77C" w14:textId="3DB5E054" w:rsidR="00241EF0" w:rsidRDefault="00241EF0" w:rsidP="005B0131">
      <w:pPr>
        <w:wordWrap/>
        <w:ind w:firstLine="0"/>
        <w:rPr>
          <w:noProof/>
        </w:rPr>
      </w:pPr>
    </w:p>
    <w:p w14:paraId="63A6AEBE" w14:textId="77777777" w:rsidR="009C6156" w:rsidRDefault="009C6156" w:rsidP="005B0131">
      <w:pPr>
        <w:wordWrap/>
        <w:snapToGrid/>
        <w:spacing w:line="240" w:lineRule="auto"/>
        <w:ind w:firstLine="0"/>
      </w:pPr>
      <w:r>
        <w:br w:type="page"/>
      </w:r>
    </w:p>
    <w:p w14:paraId="0968D324" w14:textId="688C3A6D" w:rsidR="00B91ED0" w:rsidRDefault="001F172F" w:rsidP="005B0131">
      <w:pPr>
        <w:wordWrap/>
        <w:rPr>
          <w:noProof/>
        </w:rPr>
      </w:pPr>
      <w:r>
        <w:rPr>
          <w:rFonts w:hint="eastAsia"/>
        </w:rPr>
        <w:lastRenderedPageBreak/>
        <w:t>如</w:t>
      </w:r>
      <w:r>
        <w:rPr>
          <w:noProof/>
        </w:rPr>
        <w:fldChar w:fldCharType="begin"/>
      </w:r>
      <w:r>
        <w:rPr>
          <w:noProof/>
        </w:rPr>
        <w:instrText xml:space="preserve"> </w:instrText>
      </w:r>
      <w:r>
        <w:rPr>
          <w:rFonts w:hint="eastAsia"/>
          <w:noProof/>
        </w:rPr>
        <w:instrText>REF _Ref533435432 \h</w:instrText>
      </w:r>
      <w:r>
        <w:rPr>
          <w:noProof/>
        </w:rPr>
        <w:instrText xml:space="preserve"> </w:instrText>
      </w:r>
      <w:r>
        <w:rPr>
          <w:noProof/>
        </w:rPr>
      </w:r>
      <w:r>
        <w:rPr>
          <w:noProof/>
        </w:rPr>
        <w:fldChar w:fldCharType="separate"/>
      </w:r>
      <w:r w:rsidR="00F86BBA" w:rsidRPr="003C4B63">
        <w:rPr>
          <w:rFonts w:hint="eastAsia"/>
        </w:rPr>
        <w:t>圖</w:t>
      </w:r>
      <w:r w:rsidR="00F86BBA" w:rsidRPr="003C4B63">
        <w:rPr>
          <w:rFonts w:hint="eastAsia"/>
        </w:rPr>
        <w:t xml:space="preserve"> </w:t>
      </w:r>
      <w:r w:rsidR="00F86BBA">
        <w:rPr>
          <w:noProof/>
        </w:rPr>
        <w:t>20</w:t>
      </w:r>
      <w:r>
        <w:rPr>
          <w:noProof/>
        </w:rPr>
        <w:fldChar w:fldCharType="end"/>
      </w:r>
      <w:r>
        <w:rPr>
          <w:rFonts w:hint="eastAsia"/>
          <w:noProof/>
        </w:rPr>
        <w:t>至</w:t>
      </w:r>
      <w:r>
        <w:rPr>
          <w:noProof/>
        </w:rPr>
        <w:fldChar w:fldCharType="begin"/>
      </w:r>
      <w:r>
        <w:rPr>
          <w:noProof/>
        </w:rPr>
        <w:instrText xml:space="preserve"> </w:instrText>
      </w:r>
      <w:r>
        <w:rPr>
          <w:rFonts w:hint="eastAsia"/>
          <w:noProof/>
        </w:rPr>
        <w:instrText>REF _Ref533435438 \h</w:instrText>
      </w:r>
      <w:r>
        <w:rPr>
          <w:noProof/>
        </w:rPr>
        <w:instrText xml:space="preserve"> </w:instrText>
      </w:r>
      <w:r>
        <w:rPr>
          <w:noProof/>
        </w:rPr>
      </w:r>
      <w:r>
        <w:rPr>
          <w:noProof/>
        </w:rPr>
        <w:fldChar w:fldCharType="separate"/>
      </w:r>
      <w:r w:rsidR="00F86BBA">
        <w:rPr>
          <w:rFonts w:hint="eastAsia"/>
        </w:rPr>
        <w:t>圖</w:t>
      </w:r>
      <w:r w:rsidR="00F86BBA">
        <w:rPr>
          <w:rFonts w:hint="eastAsia"/>
        </w:rPr>
        <w:t xml:space="preserve"> </w:t>
      </w:r>
      <w:r w:rsidR="00F86BBA">
        <w:rPr>
          <w:noProof/>
        </w:rPr>
        <w:t>22</w:t>
      </w:r>
      <w:r>
        <w:rPr>
          <w:noProof/>
        </w:rPr>
        <w:fldChar w:fldCharType="end"/>
      </w:r>
      <w:r>
        <w:rPr>
          <w:rFonts w:hint="eastAsia"/>
          <w:noProof/>
        </w:rPr>
        <w:t>所示，</w:t>
      </w:r>
      <w:r w:rsidR="00A16385">
        <w:rPr>
          <w:rFonts w:hint="eastAsia"/>
        </w:rPr>
        <w:t>訊號源</w:t>
      </w:r>
      <w:r w:rsidR="00A16385" w:rsidRPr="00DC2081">
        <w:rPr>
          <w:rFonts w:hint="eastAsia"/>
          <w:b/>
        </w:rPr>
        <w:t>s</w:t>
      </w:r>
      <w:r w:rsidR="00A16385">
        <w:rPr>
          <w:rFonts w:hint="eastAsia"/>
        </w:rPr>
        <w:t>由三個</w:t>
      </w:r>
      <w:r w:rsidR="00A16385" w:rsidRPr="000F7475">
        <w:rPr>
          <w:rFonts w:hint="eastAsia"/>
        </w:rPr>
        <w:t>均匀分布</w:t>
      </w:r>
      <w:r w:rsidR="00A16385">
        <w:rPr>
          <w:rFonts w:hint="eastAsia"/>
        </w:rPr>
        <w:t>訊號組成。</w:t>
      </w:r>
      <w:r w:rsidR="00AD046B">
        <w:rPr>
          <w:rFonts w:hint="eastAsia"/>
          <w:noProof/>
        </w:rPr>
        <w:t>原始訊號</w:t>
      </w:r>
      <w:r w:rsidR="00E97529">
        <w:rPr>
          <w:rFonts w:hint="eastAsia"/>
          <w:noProof/>
        </w:rPr>
        <w:t>為三維</w:t>
      </w:r>
      <w:r w:rsidR="00AE4774">
        <w:rPr>
          <w:rFonts w:hint="eastAsia"/>
          <w:noProof/>
        </w:rPr>
        <w:t>的</w:t>
      </w:r>
      <w:r w:rsidR="00E97529">
        <w:rPr>
          <w:rFonts w:hint="eastAsia"/>
          <w:noProof/>
        </w:rPr>
        <w:t>獨立</w:t>
      </w:r>
      <w:r w:rsidR="00AD046B">
        <w:rPr>
          <w:rFonts w:hint="eastAsia"/>
          <w:noProof/>
        </w:rPr>
        <w:t>訊號</w:t>
      </w:r>
      <w:r w:rsidR="00622808">
        <w:rPr>
          <w:rFonts w:hint="eastAsia"/>
        </w:rPr>
        <w:t>，</w:t>
      </w:r>
      <w:r w:rsidR="00FA5CCA">
        <w:rPr>
          <w:rFonts w:hint="eastAsia"/>
        </w:rPr>
        <w:t>從各個方向看</w:t>
      </w:r>
      <w:r w:rsidR="00461416">
        <w:rPr>
          <w:rFonts w:hint="eastAsia"/>
        </w:rPr>
        <w:t>皆為矩形</w:t>
      </w:r>
      <w:r w:rsidR="00FA5CCA">
        <w:rPr>
          <w:rFonts w:hint="eastAsia"/>
        </w:rPr>
        <w:t>，</w:t>
      </w:r>
      <w:r w:rsidR="00A20476">
        <w:rPr>
          <w:rFonts w:hint="eastAsia"/>
        </w:rPr>
        <w:t>各</w:t>
      </w:r>
      <w:r w:rsidR="00622808">
        <w:rPr>
          <w:rFonts w:hint="eastAsia"/>
        </w:rPr>
        <w:t>維度間沒有相關性</w:t>
      </w:r>
      <w:r w:rsidR="00A20476">
        <w:rPr>
          <w:rFonts w:hint="eastAsia"/>
        </w:rPr>
        <w:t>。</w:t>
      </w:r>
      <w:r w:rsidR="00041B1D">
        <w:rPr>
          <w:rFonts w:hint="eastAsia"/>
        </w:rPr>
        <w:t>同樣經過混合矩陣</w:t>
      </w:r>
      <w:r w:rsidR="00041B1D" w:rsidRPr="00DC2081">
        <w:rPr>
          <w:rFonts w:hint="eastAsia"/>
          <w:b/>
        </w:rPr>
        <w:t>A</w:t>
      </w:r>
      <w:r w:rsidR="00041B1D">
        <w:rPr>
          <w:rFonts w:hint="eastAsia"/>
        </w:rPr>
        <w:t>混合，</w:t>
      </w:r>
      <w:r w:rsidR="00041B1D">
        <w:rPr>
          <w:rFonts w:hint="eastAsia"/>
          <w:noProof/>
        </w:rPr>
        <w:t>如</w:t>
      </w:r>
      <w:r w:rsidR="00041B1D">
        <w:rPr>
          <w:noProof/>
        </w:rPr>
        <w:fldChar w:fldCharType="begin"/>
      </w:r>
      <w:r w:rsidR="00041B1D">
        <w:rPr>
          <w:noProof/>
        </w:rPr>
        <w:instrText xml:space="preserve"> </w:instrText>
      </w:r>
      <w:r w:rsidR="00041B1D">
        <w:rPr>
          <w:rFonts w:hint="eastAsia"/>
          <w:noProof/>
        </w:rPr>
        <w:instrText>REF _Ref533435463 \h</w:instrText>
      </w:r>
      <w:r w:rsidR="00041B1D">
        <w:rPr>
          <w:noProof/>
        </w:rPr>
        <w:instrText xml:space="preserve"> </w:instrText>
      </w:r>
      <w:r w:rsidR="00041B1D">
        <w:rPr>
          <w:noProof/>
        </w:rPr>
      </w:r>
      <w:r w:rsidR="00041B1D">
        <w:rPr>
          <w:noProof/>
        </w:rPr>
        <w:fldChar w:fldCharType="separate"/>
      </w:r>
      <w:r w:rsidR="00F86BBA" w:rsidRPr="003C4B63">
        <w:rPr>
          <w:rFonts w:hint="eastAsia"/>
        </w:rPr>
        <w:t>圖</w:t>
      </w:r>
      <w:r w:rsidR="00F86BBA" w:rsidRPr="003C4B63">
        <w:rPr>
          <w:rFonts w:hint="eastAsia"/>
        </w:rPr>
        <w:t xml:space="preserve"> </w:t>
      </w:r>
      <w:r w:rsidR="00F86BBA">
        <w:rPr>
          <w:noProof/>
        </w:rPr>
        <w:t>23</w:t>
      </w:r>
      <w:r w:rsidR="00041B1D">
        <w:rPr>
          <w:noProof/>
        </w:rPr>
        <w:fldChar w:fldCharType="end"/>
      </w:r>
      <w:r w:rsidR="00041B1D">
        <w:rPr>
          <w:rFonts w:hint="eastAsia"/>
          <w:noProof/>
        </w:rPr>
        <w:t>至</w:t>
      </w:r>
      <w:r w:rsidR="00041B1D">
        <w:rPr>
          <w:noProof/>
        </w:rPr>
        <w:fldChar w:fldCharType="begin"/>
      </w:r>
      <w:r w:rsidR="00041B1D">
        <w:rPr>
          <w:noProof/>
        </w:rPr>
        <w:instrText xml:space="preserve"> </w:instrText>
      </w:r>
      <w:r w:rsidR="00041B1D">
        <w:rPr>
          <w:rFonts w:hint="eastAsia"/>
          <w:noProof/>
        </w:rPr>
        <w:instrText>REF _Ref533435470 \h</w:instrText>
      </w:r>
      <w:r w:rsidR="00041B1D">
        <w:rPr>
          <w:noProof/>
        </w:rPr>
        <w:instrText xml:space="preserve"> </w:instrText>
      </w:r>
      <w:r w:rsidR="00041B1D">
        <w:rPr>
          <w:noProof/>
        </w:rPr>
      </w:r>
      <w:r w:rsidR="00041B1D">
        <w:rPr>
          <w:noProof/>
        </w:rPr>
        <w:fldChar w:fldCharType="separate"/>
      </w:r>
      <w:r w:rsidR="00F86BBA">
        <w:rPr>
          <w:rFonts w:hint="eastAsia"/>
        </w:rPr>
        <w:t>圖</w:t>
      </w:r>
      <w:r w:rsidR="00F86BBA">
        <w:rPr>
          <w:rFonts w:hint="eastAsia"/>
        </w:rPr>
        <w:t xml:space="preserve"> </w:t>
      </w:r>
      <w:r w:rsidR="00F86BBA">
        <w:rPr>
          <w:noProof/>
        </w:rPr>
        <w:t>25</w:t>
      </w:r>
      <w:r w:rsidR="00041B1D">
        <w:rPr>
          <w:noProof/>
        </w:rPr>
        <w:fldChar w:fldCharType="end"/>
      </w:r>
      <w:r w:rsidR="00041B1D">
        <w:rPr>
          <w:rFonts w:hint="eastAsia"/>
          <w:noProof/>
        </w:rPr>
        <w:t>所示，經過混合</w:t>
      </w:r>
      <w:r w:rsidR="007164E7">
        <w:rPr>
          <w:rFonts w:hint="eastAsia"/>
          <w:noProof/>
        </w:rPr>
        <w:t>後的</w:t>
      </w:r>
      <w:r w:rsidR="00041B1D">
        <w:rPr>
          <w:rFonts w:hint="eastAsia"/>
          <w:noProof/>
        </w:rPr>
        <w:t>資料出現了相關性</w:t>
      </w:r>
      <w:r w:rsidR="00C55FBE">
        <w:rPr>
          <w:rFonts w:hint="eastAsia"/>
          <w:noProof/>
        </w:rPr>
        <w:t>，資料分布接近菱形</w:t>
      </w:r>
      <w:r w:rsidR="00041B1D">
        <w:rPr>
          <w:rFonts w:hint="eastAsia"/>
          <w:noProof/>
        </w:rPr>
        <w:t>。</w:t>
      </w:r>
    </w:p>
    <w:p w14:paraId="00AE283B" w14:textId="77777777" w:rsidR="008B64EF" w:rsidRDefault="008B64EF" w:rsidP="005B0131">
      <w:pPr>
        <w:wordWrap/>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3"/>
        <w:gridCol w:w="2752"/>
        <w:gridCol w:w="2775"/>
      </w:tblGrid>
      <w:tr w:rsidR="00B31F2A" w14:paraId="28E32348" w14:textId="77777777" w:rsidTr="00B647F4">
        <w:tc>
          <w:tcPr>
            <w:tcW w:w="2838" w:type="dxa"/>
          </w:tcPr>
          <w:p w14:paraId="64AA6B4E" w14:textId="1CC4A27E" w:rsidR="0095619F" w:rsidRDefault="00B31F2A" w:rsidP="005B0131">
            <w:pPr>
              <w:wordWrap/>
              <w:ind w:firstLine="0"/>
              <w:jc w:val="center"/>
            </w:pPr>
            <w:r>
              <w:rPr>
                <w:noProof/>
              </w:rPr>
              <w:drawing>
                <wp:inline distT="0" distB="0" distL="0" distR="0" wp14:anchorId="2029A1AD" wp14:editId="6D033424">
                  <wp:extent cx="1480402" cy="1419284"/>
                  <wp:effectExtent l="0" t="0" r="571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490364" cy="1428835"/>
                          </a:xfrm>
                          <a:prstGeom prst="rect">
                            <a:avLst/>
                          </a:prstGeom>
                        </pic:spPr>
                      </pic:pic>
                    </a:graphicData>
                  </a:graphic>
                </wp:inline>
              </w:drawing>
            </w:r>
          </w:p>
          <w:p w14:paraId="1D8B3D45" w14:textId="5D112FC7" w:rsidR="0095619F" w:rsidRDefault="0095619F" w:rsidP="00590C9D">
            <w:pPr>
              <w:pStyle w:val="Caption"/>
            </w:pPr>
            <w:bookmarkStart w:id="162" w:name="_Ref533435432"/>
            <w:bookmarkStart w:id="163" w:name="_Toc528170298"/>
            <w:bookmarkStart w:id="164" w:name="_Toc53637099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F86BBA">
              <w:rPr>
                <w:noProof/>
              </w:rPr>
              <w:t>20</w:t>
            </w:r>
            <w:r w:rsidRPr="003C4B63">
              <w:fldChar w:fldCharType="end"/>
            </w:r>
            <w:bookmarkEnd w:id="162"/>
            <w:r w:rsidR="000F63E8">
              <w:rPr>
                <w:rFonts w:hint="eastAsia"/>
              </w:rPr>
              <w:t>：</w:t>
            </w:r>
            <w:r w:rsidR="00363873">
              <w:rPr>
                <w:rFonts w:hint="eastAsia"/>
              </w:rPr>
              <w:t>原始訊號</w:t>
            </w:r>
            <w:r w:rsidR="000F63E8">
              <w:rPr>
                <w:rFonts w:hint="eastAsia"/>
              </w:rPr>
              <w:t>：</w:t>
            </w:r>
            <w:r w:rsidR="00566CBF">
              <w:rPr>
                <w:rFonts w:hint="eastAsia"/>
              </w:rPr>
              <w:t>從</w:t>
            </w:r>
            <w:r w:rsidR="00F17E49" w:rsidRPr="003C4B63">
              <w:rPr>
                <w:rFonts w:hint="eastAsia"/>
              </w:rPr>
              <w:t>第</w:t>
            </w:r>
            <w:r w:rsidR="00F17E49" w:rsidRPr="003C4B63">
              <w:rPr>
                <w:rFonts w:hint="eastAsia"/>
              </w:rPr>
              <w:t>1</w:t>
            </w:r>
            <w:r w:rsidR="00F17E49" w:rsidRPr="003C4B63">
              <w:rPr>
                <w:rFonts w:hint="eastAsia"/>
              </w:rPr>
              <w:t>維度</w:t>
            </w:r>
            <w:r w:rsidR="004E3FFA">
              <w:rPr>
                <w:rFonts w:hint="eastAsia"/>
              </w:rPr>
              <w:t>觀測</w:t>
            </w:r>
            <w:bookmarkEnd w:id="163"/>
            <w:bookmarkEnd w:id="164"/>
          </w:p>
        </w:tc>
        <w:tc>
          <w:tcPr>
            <w:tcW w:w="2839" w:type="dxa"/>
          </w:tcPr>
          <w:p w14:paraId="736C3C3E" w14:textId="4DB0E958" w:rsidR="0095619F" w:rsidRDefault="00B31F2A" w:rsidP="005B0131">
            <w:pPr>
              <w:wordWrap/>
              <w:ind w:firstLine="0"/>
              <w:jc w:val="center"/>
            </w:pPr>
            <w:r>
              <w:rPr>
                <w:noProof/>
              </w:rPr>
              <w:drawing>
                <wp:inline distT="0" distB="0" distL="0" distR="0" wp14:anchorId="16F4B64E" wp14:editId="499E51FB">
                  <wp:extent cx="1424893" cy="1408207"/>
                  <wp:effectExtent l="0" t="0" r="4445" b="190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444248" cy="1427335"/>
                          </a:xfrm>
                          <a:prstGeom prst="rect">
                            <a:avLst/>
                          </a:prstGeom>
                        </pic:spPr>
                      </pic:pic>
                    </a:graphicData>
                  </a:graphic>
                </wp:inline>
              </w:drawing>
            </w:r>
          </w:p>
          <w:p w14:paraId="01BA36FF" w14:textId="5AA1BE0D" w:rsidR="0095619F" w:rsidRDefault="0095619F" w:rsidP="00590C9D">
            <w:pPr>
              <w:pStyle w:val="Caption"/>
            </w:pPr>
            <w:bookmarkStart w:id="165" w:name="_Toc528170299"/>
            <w:bookmarkStart w:id="166" w:name="_Toc53637099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21</w:t>
            </w:r>
            <w:r>
              <w:fldChar w:fldCharType="end"/>
            </w:r>
            <w:r w:rsidR="00876313">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65"/>
            <w:bookmarkEnd w:id="166"/>
          </w:p>
        </w:tc>
        <w:tc>
          <w:tcPr>
            <w:tcW w:w="2839" w:type="dxa"/>
          </w:tcPr>
          <w:p w14:paraId="0C952C30" w14:textId="17012668" w:rsidR="0095619F" w:rsidRDefault="00B31F2A" w:rsidP="005B0131">
            <w:pPr>
              <w:keepNext/>
              <w:wordWrap/>
              <w:ind w:firstLine="0"/>
              <w:jc w:val="center"/>
            </w:pPr>
            <w:r>
              <w:rPr>
                <w:noProof/>
              </w:rPr>
              <w:drawing>
                <wp:inline distT="0" distB="0" distL="0" distR="0" wp14:anchorId="222B18FC" wp14:editId="29B8868D">
                  <wp:extent cx="1492211" cy="1414561"/>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514407" cy="1435602"/>
                          </a:xfrm>
                          <a:prstGeom prst="rect">
                            <a:avLst/>
                          </a:prstGeom>
                        </pic:spPr>
                      </pic:pic>
                    </a:graphicData>
                  </a:graphic>
                </wp:inline>
              </w:drawing>
            </w:r>
          </w:p>
          <w:p w14:paraId="5FDC7E38" w14:textId="36BB50EF" w:rsidR="0095619F" w:rsidRDefault="0095619F" w:rsidP="00590C9D">
            <w:pPr>
              <w:pStyle w:val="Caption"/>
            </w:pPr>
            <w:bookmarkStart w:id="167" w:name="_Ref533435438"/>
            <w:bookmarkStart w:id="168" w:name="_Toc528170300"/>
            <w:bookmarkStart w:id="169" w:name="_Toc53637099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22</w:t>
            </w:r>
            <w:r>
              <w:fldChar w:fldCharType="end"/>
            </w:r>
            <w:bookmarkEnd w:id="167"/>
            <w:r w:rsidR="00876313">
              <w:rPr>
                <w:rFonts w:hint="eastAsia"/>
              </w:rPr>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68"/>
            <w:bookmarkEnd w:id="169"/>
          </w:p>
        </w:tc>
      </w:tr>
    </w:tbl>
    <w:p w14:paraId="037C6073" w14:textId="74A79B90" w:rsidR="00B91ED0" w:rsidRDefault="00B91ED0" w:rsidP="005B0131">
      <w:pPr>
        <w:wordWrap/>
        <w:snapToGrid/>
        <w:spacing w:line="240" w:lineRule="auto"/>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2"/>
        <w:gridCol w:w="2766"/>
        <w:gridCol w:w="2782"/>
      </w:tblGrid>
      <w:tr w:rsidR="007B52BE" w14:paraId="6BBCA3D1" w14:textId="77777777" w:rsidTr="00B647F4">
        <w:tc>
          <w:tcPr>
            <w:tcW w:w="2838" w:type="dxa"/>
          </w:tcPr>
          <w:p w14:paraId="239C38F3" w14:textId="266ED8D5" w:rsidR="00B91ED0" w:rsidRDefault="00B31F2A" w:rsidP="005B0131">
            <w:pPr>
              <w:wordWrap/>
              <w:ind w:firstLine="0"/>
              <w:jc w:val="center"/>
            </w:pPr>
            <w:r>
              <w:rPr>
                <w:noProof/>
              </w:rPr>
              <w:drawing>
                <wp:inline distT="0" distB="0" distL="0" distR="0" wp14:anchorId="05812193" wp14:editId="05537804">
                  <wp:extent cx="1391235" cy="1368950"/>
                  <wp:effectExtent l="0" t="0" r="0" b="317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98015" cy="1375621"/>
                          </a:xfrm>
                          <a:prstGeom prst="rect">
                            <a:avLst/>
                          </a:prstGeom>
                        </pic:spPr>
                      </pic:pic>
                    </a:graphicData>
                  </a:graphic>
                </wp:inline>
              </w:drawing>
            </w:r>
          </w:p>
          <w:p w14:paraId="544F9AAB" w14:textId="32148C28" w:rsidR="00B91ED0" w:rsidRDefault="00B91ED0" w:rsidP="005B0131">
            <w:pPr>
              <w:wordWrap/>
              <w:snapToGrid/>
              <w:spacing w:line="240" w:lineRule="auto"/>
              <w:ind w:firstLine="0"/>
              <w:jc w:val="center"/>
            </w:pPr>
            <w:bookmarkStart w:id="170" w:name="_Ref533435463"/>
            <w:bookmarkStart w:id="171" w:name="_Toc528170301"/>
            <w:bookmarkStart w:id="172" w:name="_Toc536371000"/>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F86BBA">
              <w:rPr>
                <w:noProof/>
              </w:rPr>
              <w:t>23</w:t>
            </w:r>
            <w:r w:rsidRPr="003C4B63">
              <w:fldChar w:fldCharType="end"/>
            </w:r>
            <w:bookmarkEnd w:id="170"/>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71"/>
            <w:bookmarkEnd w:id="172"/>
          </w:p>
        </w:tc>
        <w:tc>
          <w:tcPr>
            <w:tcW w:w="2839" w:type="dxa"/>
          </w:tcPr>
          <w:p w14:paraId="50503196" w14:textId="130DF6BD" w:rsidR="00B91ED0" w:rsidRDefault="00B31F2A" w:rsidP="005B0131">
            <w:pPr>
              <w:wordWrap/>
              <w:ind w:firstLine="0"/>
              <w:jc w:val="center"/>
            </w:pPr>
            <w:r>
              <w:rPr>
                <w:noProof/>
              </w:rPr>
              <w:drawing>
                <wp:inline distT="0" distB="0" distL="0" distR="0" wp14:anchorId="19BF6BEE" wp14:editId="7D8EF216">
                  <wp:extent cx="1436112" cy="139348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15318"/>
                          <a:stretch/>
                        </pic:blipFill>
                        <pic:spPr bwMode="auto">
                          <a:xfrm>
                            <a:off x="0" y="0"/>
                            <a:ext cx="1443763" cy="1400906"/>
                          </a:xfrm>
                          <a:prstGeom prst="rect">
                            <a:avLst/>
                          </a:prstGeom>
                          <a:ln>
                            <a:noFill/>
                          </a:ln>
                          <a:extLst>
                            <a:ext uri="{53640926-AAD7-44D8-BBD7-CCE9431645EC}">
                              <a14:shadowObscured xmlns:a14="http://schemas.microsoft.com/office/drawing/2010/main"/>
                            </a:ext>
                          </a:extLst>
                        </pic:spPr>
                      </pic:pic>
                    </a:graphicData>
                  </a:graphic>
                </wp:inline>
              </w:drawing>
            </w:r>
          </w:p>
          <w:p w14:paraId="0CED6E5D" w14:textId="137D7011" w:rsidR="00B91ED0" w:rsidRDefault="00B91ED0" w:rsidP="005B0131">
            <w:pPr>
              <w:wordWrap/>
              <w:snapToGrid/>
              <w:spacing w:line="240" w:lineRule="auto"/>
              <w:ind w:firstLine="0"/>
              <w:jc w:val="center"/>
            </w:pPr>
            <w:bookmarkStart w:id="173" w:name="_Toc528170302"/>
            <w:bookmarkStart w:id="174" w:name="_Toc53637100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24</w:t>
            </w:r>
            <w:r>
              <w:fldChar w:fldCharType="end"/>
            </w:r>
            <w:r w:rsidR="000F63E8">
              <w:rPr>
                <w:rFonts w:hint="eastAsia"/>
              </w:rPr>
              <w:t>：</w:t>
            </w:r>
            <w:r>
              <w:rPr>
                <w:rFonts w:hint="eastAsia"/>
              </w:rPr>
              <w:t>混合</w:t>
            </w:r>
            <w:r w:rsidRPr="003C4B63">
              <w:rPr>
                <w:rFonts w:hint="eastAsia"/>
              </w:rPr>
              <w:t>訊號</w:t>
            </w:r>
            <w:r w:rsidR="000F63E8">
              <w:rPr>
                <w:rFonts w:hint="eastAsia"/>
              </w:rPr>
              <w:t>：</w:t>
            </w:r>
            <w:r>
              <w:rPr>
                <w:rFonts w:hint="eastAsia"/>
              </w:rPr>
              <w:t>從</w:t>
            </w:r>
            <w:bookmarkEnd w:id="173"/>
            <w:r w:rsidRPr="003C4B63">
              <w:rPr>
                <w:rFonts w:hint="eastAsia"/>
              </w:rPr>
              <w:t>第</w:t>
            </w:r>
            <w:r>
              <w:rPr>
                <w:rFonts w:hint="eastAsia"/>
              </w:rPr>
              <w:t>2</w:t>
            </w:r>
            <w:r w:rsidRPr="003C4B63">
              <w:rPr>
                <w:rFonts w:hint="eastAsia"/>
              </w:rPr>
              <w:t>維度</w:t>
            </w:r>
            <w:r>
              <w:rPr>
                <w:rFonts w:hint="eastAsia"/>
              </w:rPr>
              <w:t>觀測</w:t>
            </w:r>
            <w:bookmarkEnd w:id="174"/>
          </w:p>
        </w:tc>
        <w:tc>
          <w:tcPr>
            <w:tcW w:w="2839" w:type="dxa"/>
          </w:tcPr>
          <w:p w14:paraId="758372C6" w14:textId="39283C43" w:rsidR="00B91ED0" w:rsidRDefault="00B31F2A" w:rsidP="005B0131">
            <w:pPr>
              <w:keepNext/>
              <w:wordWrap/>
              <w:ind w:firstLine="0"/>
              <w:jc w:val="center"/>
            </w:pPr>
            <w:r>
              <w:rPr>
                <w:noProof/>
              </w:rPr>
              <w:drawing>
                <wp:inline distT="0" distB="0" distL="0" distR="0" wp14:anchorId="579CAFBA" wp14:editId="0CF98857">
                  <wp:extent cx="1480991" cy="1432660"/>
                  <wp:effectExtent l="0" t="0" r="508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490683" cy="1442036"/>
                          </a:xfrm>
                          <a:prstGeom prst="rect">
                            <a:avLst/>
                          </a:prstGeom>
                        </pic:spPr>
                      </pic:pic>
                    </a:graphicData>
                  </a:graphic>
                </wp:inline>
              </w:drawing>
            </w:r>
          </w:p>
          <w:p w14:paraId="0BAFA0E8" w14:textId="6B7D7796" w:rsidR="00B91ED0" w:rsidRDefault="00B91ED0" w:rsidP="005B0131">
            <w:pPr>
              <w:wordWrap/>
              <w:snapToGrid/>
              <w:spacing w:line="240" w:lineRule="auto"/>
              <w:ind w:firstLine="0"/>
              <w:jc w:val="center"/>
            </w:pPr>
            <w:bookmarkStart w:id="175" w:name="_Ref533435470"/>
            <w:bookmarkStart w:id="176" w:name="_Toc528170303"/>
            <w:bookmarkStart w:id="177" w:name="_Toc53637100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25</w:t>
            </w:r>
            <w:r>
              <w:fldChar w:fldCharType="end"/>
            </w:r>
            <w:bookmarkEnd w:id="175"/>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76"/>
            <w:bookmarkEnd w:id="177"/>
          </w:p>
        </w:tc>
      </w:tr>
    </w:tbl>
    <w:p w14:paraId="07A2F264" w14:textId="7CAC74ED" w:rsidR="00802679" w:rsidRDefault="00802679" w:rsidP="005B0131">
      <w:pPr>
        <w:wordWrap/>
        <w:snapToGrid/>
        <w:spacing w:line="240" w:lineRule="auto"/>
        <w:ind w:firstLine="0"/>
        <w:rPr>
          <w:noProof/>
        </w:rPr>
      </w:pPr>
    </w:p>
    <w:p w14:paraId="5914A700" w14:textId="67AC094F" w:rsidR="00986665" w:rsidRDefault="00802679" w:rsidP="005B0131">
      <w:pPr>
        <w:wordWrap/>
      </w:pPr>
      <w:r>
        <w:rPr>
          <w:rFonts w:hint="eastAsia"/>
          <w:noProof/>
        </w:rPr>
        <w:t>根據</w:t>
      </w:r>
      <w:r>
        <w:rPr>
          <w:rFonts w:hint="eastAsia"/>
          <w:noProof/>
        </w:rPr>
        <w:t>nICA</w:t>
      </w:r>
      <w:r>
        <w:rPr>
          <w:rFonts w:hint="eastAsia"/>
          <w:noProof/>
        </w:rPr>
        <w:t>處理多維資料的演算法，我們對</w:t>
      </w:r>
      <w:r>
        <w:rPr>
          <w:rFonts w:hint="eastAsia"/>
        </w:rPr>
        <w:t>混合資料進行</w:t>
      </w:r>
      <w:r>
        <w:rPr>
          <w:rFonts w:hint="eastAsia"/>
        </w:rPr>
        <w:t>ZCA</w:t>
      </w:r>
      <w:r>
        <w:rPr>
          <w:rFonts w:hint="eastAsia"/>
        </w:rPr>
        <w:t>白化，其結果</w:t>
      </w:r>
      <w:r>
        <w:rPr>
          <w:rFonts w:hint="eastAsia"/>
          <w:noProof/>
        </w:rPr>
        <w:t>如</w:t>
      </w:r>
      <w:r>
        <w:rPr>
          <w:noProof/>
        </w:rPr>
        <w:fldChar w:fldCharType="begin"/>
      </w:r>
      <w:r>
        <w:rPr>
          <w:noProof/>
        </w:rPr>
        <w:instrText xml:space="preserve"> </w:instrText>
      </w:r>
      <w:r>
        <w:rPr>
          <w:rFonts w:hint="eastAsia"/>
          <w:noProof/>
        </w:rPr>
        <w:instrText>REF _Ref533435486 \h</w:instrText>
      </w:r>
      <w:r>
        <w:rPr>
          <w:noProof/>
        </w:rPr>
        <w:instrText xml:space="preserve"> </w:instrText>
      </w:r>
      <w:r>
        <w:rPr>
          <w:noProof/>
        </w:rPr>
      </w:r>
      <w:r>
        <w:rPr>
          <w:noProof/>
        </w:rPr>
        <w:fldChar w:fldCharType="separate"/>
      </w:r>
      <w:r w:rsidR="00F86BBA" w:rsidRPr="003C4B63">
        <w:rPr>
          <w:rFonts w:hint="eastAsia"/>
        </w:rPr>
        <w:t>圖</w:t>
      </w:r>
      <w:r w:rsidR="00F86BBA" w:rsidRPr="003C4B63">
        <w:rPr>
          <w:rFonts w:hint="eastAsia"/>
        </w:rPr>
        <w:t xml:space="preserve"> </w:t>
      </w:r>
      <w:r w:rsidR="00F86BBA">
        <w:rPr>
          <w:noProof/>
        </w:rPr>
        <w:t>26</w:t>
      </w:r>
      <w:r>
        <w:rPr>
          <w:noProof/>
        </w:rPr>
        <w:fldChar w:fldCharType="end"/>
      </w:r>
      <w:r>
        <w:rPr>
          <w:rFonts w:hint="eastAsia"/>
          <w:noProof/>
        </w:rPr>
        <w:t>至</w:t>
      </w:r>
      <w:r>
        <w:rPr>
          <w:noProof/>
        </w:rPr>
        <w:fldChar w:fldCharType="begin"/>
      </w:r>
      <w:r>
        <w:rPr>
          <w:noProof/>
        </w:rPr>
        <w:instrText xml:space="preserve"> </w:instrText>
      </w:r>
      <w:r>
        <w:rPr>
          <w:rFonts w:hint="eastAsia"/>
          <w:noProof/>
        </w:rPr>
        <w:instrText>REF _Ref533435491 \h</w:instrText>
      </w:r>
      <w:r>
        <w:rPr>
          <w:noProof/>
        </w:rPr>
        <w:instrText xml:space="preserve"> </w:instrText>
      </w:r>
      <w:r>
        <w:rPr>
          <w:noProof/>
        </w:rPr>
      </w:r>
      <w:r>
        <w:rPr>
          <w:noProof/>
        </w:rPr>
        <w:fldChar w:fldCharType="separate"/>
      </w:r>
      <w:r w:rsidR="00F86BBA">
        <w:rPr>
          <w:rFonts w:hint="eastAsia"/>
        </w:rPr>
        <w:t>圖</w:t>
      </w:r>
      <w:r w:rsidR="00F86BBA">
        <w:rPr>
          <w:rFonts w:hint="eastAsia"/>
        </w:rPr>
        <w:t xml:space="preserve"> </w:t>
      </w:r>
      <w:r w:rsidR="00F86BBA">
        <w:rPr>
          <w:noProof/>
        </w:rPr>
        <w:t>28</w:t>
      </w:r>
      <w:r>
        <w:rPr>
          <w:noProof/>
        </w:rPr>
        <w:fldChar w:fldCharType="end"/>
      </w:r>
      <w:r>
        <w:rPr>
          <w:rFonts w:hint="eastAsia"/>
          <w:noProof/>
        </w:rPr>
        <w:t>所示，此時訊號分布為一立方體。最後一個步驟為尋找旋轉矩陣並旋轉資料，</w:t>
      </w:r>
      <w:r>
        <w:rPr>
          <w:rFonts w:hint="eastAsia"/>
        </w:rPr>
        <w:t>將所有樣本點旋轉為正值。</w:t>
      </w:r>
      <w:r w:rsidR="00533C79">
        <w:rPr>
          <w:rFonts w:hint="eastAsia"/>
        </w:rPr>
        <w:t>我們以梯度下降法求出旋轉矩陣，</w:t>
      </w:r>
      <w:r w:rsidR="00800053">
        <w:rPr>
          <w:rFonts w:hint="eastAsia"/>
        </w:rPr>
        <w:t>旋轉</w:t>
      </w:r>
      <w:r w:rsidR="00800053">
        <w:rPr>
          <w:rFonts w:hint="eastAsia"/>
        </w:rPr>
        <w:t>ZCA</w:t>
      </w:r>
      <w:r w:rsidR="00800053">
        <w:rPr>
          <w:rFonts w:hint="eastAsia"/>
        </w:rPr>
        <w:t>白化後的資料，</w:t>
      </w:r>
      <w:r w:rsidR="00533C79">
        <w:rPr>
          <w:rFonts w:hint="eastAsia"/>
        </w:rPr>
        <w:t>如</w:t>
      </w:r>
      <w:r w:rsidR="00533C79">
        <w:fldChar w:fldCharType="begin"/>
      </w:r>
      <w:r w:rsidR="00533C79">
        <w:instrText xml:space="preserve"> </w:instrText>
      </w:r>
      <w:r w:rsidR="00533C79">
        <w:rPr>
          <w:rFonts w:hint="eastAsia"/>
        </w:rPr>
        <w:instrText>REF _Ref533435507 \h</w:instrText>
      </w:r>
      <w:r w:rsidR="00533C79">
        <w:instrText xml:space="preserve"> </w:instrText>
      </w:r>
      <w:r w:rsidR="00533C79">
        <w:fldChar w:fldCharType="separate"/>
      </w:r>
      <w:r w:rsidR="00F86BBA" w:rsidRPr="003C4B63">
        <w:rPr>
          <w:rFonts w:hint="eastAsia"/>
        </w:rPr>
        <w:t>圖</w:t>
      </w:r>
      <w:r w:rsidR="00F86BBA" w:rsidRPr="003C4B63">
        <w:rPr>
          <w:rFonts w:hint="eastAsia"/>
        </w:rPr>
        <w:t xml:space="preserve"> </w:t>
      </w:r>
      <w:r w:rsidR="00F86BBA">
        <w:rPr>
          <w:noProof/>
        </w:rPr>
        <w:t>29</w:t>
      </w:r>
      <w:r w:rsidR="00533C79">
        <w:fldChar w:fldCharType="end"/>
      </w:r>
      <w:r w:rsidR="00533C79">
        <w:rPr>
          <w:rFonts w:hint="eastAsia"/>
        </w:rPr>
        <w:t>至</w:t>
      </w:r>
      <w:r w:rsidR="00533C79">
        <w:fldChar w:fldCharType="begin"/>
      </w:r>
      <w:r w:rsidR="00533C79">
        <w:instrText xml:space="preserve"> REF _Ref533435510 \h </w:instrText>
      </w:r>
      <w:r w:rsidR="00533C79">
        <w:fldChar w:fldCharType="separate"/>
      </w:r>
      <w:r w:rsidR="00F86BBA">
        <w:rPr>
          <w:rFonts w:hint="eastAsia"/>
        </w:rPr>
        <w:t>圖</w:t>
      </w:r>
      <w:r w:rsidR="00F86BBA">
        <w:rPr>
          <w:rFonts w:hint="eastAsia"/>
        </w:rPr>
        <w:t xml:space="preserve"> </w:t>
      </w:r>
      <w:r w:rsidR="00F86BBA">
        <w:rPr>
          <w:noProof/>
        </w:rPr>
        <w:t>31</w:t>
      </w:r>
      <w:r w:rsidR="00533C79">
        <w:fldChar w:fldCharType="end"/>
      </w:r>
      <w:r w:rsidR="00533C79">
        <w:rPr>
          <w:rFonts w:hint="eastAsia"/>
        </w:rPr>
        <w:t>所示</w:t>
      </w:r>
      <w:r w:rsidR="00800053">
        <w:rPr>
          <w:rFonts w:hint="eastAsia"/>
        </w:rPr>
        <w:t>。</w:t>
      </w:r>
      <w:r w:rsidR="002B4D12">
        <w:rPr>
          <w:rFonts w:hint="eastAsia"/>
        </w:rPr>
        <w:t>經過</w:t>
      </w:r>
      <w:r w:rsidR="00BC66C8">
        <w:rPr>
          <w:rFonts w:hint="eastAsia"/>
        </w:rPr>
        <w:t>多次旋轉後，</w:t>
      </w:r>
      <w:r w:rsidR="00AB12CF">
        <w:rPr>
          <w:rFonts w:hint="eastAsia"/>
        </w:rPr>
        <w:t>資料在各個維度皆為矩形，維度間沒有相關性。</w:t>
      </w:r>
      <w:r w:rsidR="006B6CB3">
        <w:rPr>
          <w:rFonts w:hint="eastAsia"/>
        </w:rPr>
        <w:t>但</w:t>
      </w:r>
      <w:r w:rsidR="006B6CB3">
        <w:rPr>
          <w:rFonts w:hint="eastAsia"/>
        </w:rPr>
        <w:t>nICA</w:t>
      </w:r>
      <w:r w:rsidR="006B6CB3">
        <w:rPr>
          <w:rFonts w:hint="eastAsia"/>
        </w:rPr>
        <w:t>和</w:t>
      </w:r>
      <w:r w:rsidR="006B6CB3">
        <w:rPr>
          <w:rFonts w:hint="eastAsia"/>
        </w:rPr>
        <w:t>ICA</w:t>
      </w:r>
      <w:r w:rsidR="006B6CB3">
        <w:rPr>
          <w:rFonts w:hint="eastAsia"/>
        </w:rPr>
        <w:t>一樣，訊號的振幅無法保存，因此各維度上的資料大小和原始資料不同。</w:t>
      </w:r>
    </w:p>
    <w:p w14:paraId="6D5B3670" w14:textId="77777777" w:rsidR="00802679" w:rsidRDefault="00802679" w:rsidP="005B0131">
      <w:pPr>
        <w:wordWrap/>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3"/>
        <w:gridCol w:w="2704"/>
        <w:gridCol w:w="2843"/>
      </w:tblGrid>
      <w:tr w:rsidR="00350253" w14:paraId="38A33FA3" w14:textId="77777777" w:rsidTr="00B647F4">
        <w:tc>
          <w:tcPr>
            <w:tcW w:w="2838" w:type="dxa"/>
          </w:tcPr>
          <w:p w14:paraId="5D650822" w14:textId="2BBF439E" w:rsidR="00BC453B" w:rsidRDefault="00350253" w:rsidP="005B0131">
            <w:pPr>
              <w:wordWrap/>
              <w:ind w:firstLine="0"/>
              <w:jc w:val="center"/>
            </w:pPr>
            <w:r>
              <w:rPr>
                <w:noProof/>
              </w:rPr>
              <w:lastRenderedPageBreak/>
              <w:drawing>
                <wp:inline distT="0" distB="0" distL="0" distR="0" wp14:anchorId="6391CDFA" wp14:editId="0524A5D5">
                  <wp:extent cx="1615627" cy="1683780"/>
                  <wp:effectExtent l="0" t="0" r="381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624594" cy="1693125"/>
                          </a:xfrm>
                          <a:prstGeom prst="rect">
                            <a:avLst/>
                          </a:prstGeom>
                        </pic:spPr>
                      </pic:pic>
                    </a:graphicData>
                  </a:graphic>
                </wp:inline>
              </w:drawing>
            </w:r>
          </w:p>
          <w:p w14:paraId="1602F58E" w14:textId="67D5901C" w:rsidR="00BC453B" w:rsidRDefault="00BC453B" w:rsidP="005B0131">
            <w:pPr>
              <w:wordWrap/>
              <w:snapToGrid/>
              <w:spacing w:line="240" w:lineRule="auto"/>
              <w:ind w:firstLine="0"/>
              <w:jc w:val="center"/>
              <w:rPr>
                <w:rFonts w:cstheme="majorBidi"/>
                <w:b/>
                <w:bCs/>
                <w:sz w:val="36"/>
                <w:szCs w:val="36"/>
              </w:rPr>
            </w:pPr>
            <w:bookmarkStart w:id="178" w:name="_Ref533435486"/>
            <w:bookmarkStart w:id="179" w:name="_Toc528170304"/>
            <w:bookmarkStart w:id="180" w:name="_Toc536371003"/>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F86BBA">
              <w:rPr>
                <w:noProof/>
              </w:rPr>
              <w:t>26</w:t>
            </w:r>
            <w:r w:rsidRPr="003C4B63">
              <w:fldChar w:fldCharType="end"/>
            </w:r>
            <w:bookmarkEnd w:id="178"/>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79"/>
            <w:bookmarkEnd w:id="180"/>
          </w:p>
        </w:tc>
        <w:tc>
          <w:tcPr>
            <w:tcW w:w="2839" w:type="dxa"/>
          </w:tcPr>
          <w:p w14:paraId="7D4352BD" w14:textId="2BB07F24" w:rsidR="00BC453B" w:rsidRDefault="00350253" w:rsidP="005B0131">
            <w:pPr>
              <w:wordWrap/>
              <w:ind w:firstLine="0"/>
              <w:jc w:val="center"/>
            </w:pPr>
            <w:r>
              <w:rPr>
                <w:noProof/>
              </w:rPr>
              <w:drawing>
                <wp:inline distT="0" distB="0" distL="0" distR="0" wp14:anchorId="2D0A59D4" wp14:editId="114CEEFD">
                  <wp:extent cx="1587578" cy="1658487"/>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600808" cy="1672308"/>
                          </a:xfrm>
                          <a:prstGeom prst="rect">
                            <a:avLst/>
                          </a:prstGeom>
                        </pic:spPr>
                      </pic:pic>
                    </a:graphicData>
                  </a:graphic>
                </wp:inline>
              </w:drawing>
            </w:r>
          </w:p>
          <w:p w14:paraId="0A92F672" w14:textId="1DA5471D" w:rsidR="00BC453B" w:rsidRDefault="00BC453B" w:rsidP="005B0131">
            <w:pPr>
              <w:wordWrap/>
              <w:snapToGrid/>
              <w:spacing w:line="240" w:lineRule="auto"/>
              <w:ind w:firstLine="0"/>
              <w:jc w:val="center"/>
              <w:rPr>
                <w:rFonts w:cstheme="majorBidi"/>
                <w:b/>
                <w:bCs/>
                <w:sz w:val="36"/>
                <w:szCs w:val="36"/>
              </w:rPr>
            </w:pPr>
            <w:bookmarkStart w:id="181" w:name="_Toc528170305"/>
            <w:bookmarkStart w:id="182" w:name="_Toc536371004"/>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F86BBA">
              <w:rPr>
                <w:noProof/>
              </w:rPr>
              <w:t>27</w:t>
            </w:r>
            <w:r w:rsidRPr="003C4B63">
              <w:fldChar w:fldCharType="end"/>
            </w:r>
            <w:r w:rsidR="000F63E8">
              <w:rPr>
                <w:rFonts w:hint="eastAsia"/>
              </w:rPr>
              <w:t>：</w:t>
            </w:r>
            <w:r>
              <w:rPr>
                <w:rFonts w:hint="eastAsia"/>
              </w:rPr>
              <w:t>ZCA</w:t>
            </w:r>
            <w:r>
              <w:rPr>
                <w:rFonts w:hint="eastAsia"/>
              </w:rPr>
              <w:t>白化</w:t>
            </w:r>
            <w:r w:rsidR="000F63E8">
              <w:rPr>
                <w:rFonts w:hint="eastAsia"/>
              </w:rPr>
              <w:t>：</w:t>
            </w:r>
            <w:r>
              <w:rPr>
                <w:rFonts w:hint="eastAsia"/>
              </w:rPr>
              <w:t>從</w:t>
            </w:r>
            <w:bookmarkEnd w:id="181"/>
            <w:r w:rsidRPr="003C4B63">
              <w:rPr>
                <w:rFonts w:hint="eastAsia"/>
              </w:rPr>
              <w:t>第</w:t>
            </w:r>
            <w:r>
              <w:rPr>
                <w:rFonts w:hint="eastAsia"/>
              </w:rPr>
              <w:t>2</w:t>
            </w:r>
            <w:r w:rsidRPr="003C4B63">
              <w:rPr>
                <w:rFonts w:hint="eastAsia"/>
              </w:rPr>
              <w:t>維度</w:t>
            </w:r>
            <w:r>
              <w:rPr>
                <w:rFonts w:hint="eastAsia"/>
              </w:rPr>
              <w:t>觀測</w:t>
            </w:r>
            <w:bookmarkEnd w:id="182"/>
          </w:p>
        </w:tc>
        <w:tc>
          <w:tcPr>
            <w:tcW w:w="2839" w:type="dxa"/>
          </w:tcPr>
          <w:p w14:paraId="6AD4BB9E" w14:textId="3C8A44AD" w:rsidR="00BC453B" w:rsidRDefault="00350253" w:rsidP="005B0131">
            <w:pPr>
              <w:keepNext/>
              <w:wordWrap/>
              <w:ind w:firstLine="0"/>
              <w:jc w:val="center"/>
            </w:pPr>
            <w:r>
              <w:rPr>
                <w:noProof/>
              </w:rPr>
              <w:drawing>
                <wp:inline distT="0" distB="0" distL="0" distR="0" wp14:anchorId="1F796808" wp14:editId="2D5F6BC2">
                  <wp:extent cx="1667545" cy="1663537"/>
                  <wp:effectExtent l="0" t="0" r="889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681217" cy="1677176"/>
                          </a:xfrm>
                          <a:prstGeom prst="rect">
                            <a:avLst/>
                          </a:prstGeom>
                        </pic:spPr>
                      </pic:pic>
                    </a:graphicData>
                  </a:graphic>
                </wp:inline>
              </w:drawing>
            </w:r>
          </w:p>
          <w:p w14:paraId="43052D2F" w14:textId="5F918BF5" w:rsidR="00BC453B" w:rsidRDefault="00BC453B" w:rsidP="005B0131">
            <w:pPr>
              <w:wordWrap/>
              <w:snapToGrid/>
              <w:spacing w:line="240" w:lineRule="auto"/>
              <w:ind w:firstLine="0"/>
              <w:jc w:val="center"/>
              <w:rPr>
                <w:rFonts w:cstheme="majorBidi"/>
                <w:b/>
                <w:bCs/>
                <w:sz w:val="36"/>
                <w:szCs w:val="36"/>
              </w:rPr>
            </w:pPr>
            <w:bookmarkStart w:id="183" w:name="_Ref533435491"/>
            <w:bookmarkStart w:id="184" w:name="_Toc528170306"/>
            <w:bookmarkStart w:id="185" w:name="_Toc53637100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28</w:t>
            </w:r>
            <w:r>
              <w:fldChar w:fldCharType="end"/>
            </w:r>
            <w:bookmarkEnd w:id="183"/>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84"/>
            <w:bookmarkEnd w:id="185"/>
          </w:p>
        </w:tc>
      </w:tr>
    </w:tbl>
    <w:p w14:paraId="0052DA18" w14:textId="74DC8C36" w:rsidR="00816835" w:rsidRDefault="00816835" w:rsidP="005B0131">
      <w:pPr>
        <w:wordWrap/>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34"/>
        <w:gridCol w:w="2721"/>
        <w:gridCol w:w="2845"/>
      </w:tblGrid>
      <w:tr w:rsidR="0060304D" w14:paraId="18B6D6FF" w14:textId="77777777" w:rsidTr="00B647F4">
        <w:tc>
          <w:tcPr>
            <w:tcW w:w="2838" w:type="dxa"/>
          </w:tcPr>
          <w:p w14:paraId="754830E9" w14:textId="52C8EE3E" w:rsidR="0012256D" w:rsidRDefault="0060304D" w:rsidP="005B0131">
            <w:pPr>
              <w:wordWrap/>
              <w:ind w:firstLine="0"/>
              <w:jc w:val="center"/>
            </w:pPr>
            <w:r>
              <w:rPr>
                <w:noProof/>
              </w:rPr>
              <w:drawing>
                <wp:inline distT="0" distB="0" distL="0" distR="0" wp14:anchorId="0168B1F8" wp14:editId="2897441A">
                  <wp:extent cx="1685291" cy="1688555"/>
                  <wp:effectExtent l="0" t="0" r="0" b="698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1468"/>
                          <a:stretch/>
                        </pic:blipFill>
                        <pic:spPr bwMode="auto">
                          <a:xfrm>
                            <a:off x="0" y="0"/>
                            <a:ext cx="1693177" cy="1696456"/>
                          </a:xfrm>
                          <a:prstGeom prst="rect">
                            <a:avLst/>
                          </a:prstGeom>
                          <a:ln>
                            <a:noFill/>
                          </a:ln>
                          <a:extLst>
                            <a:ext uri="{53640926-AAD7-44D8-BBD7-CCE9431645EC}">
                              <a14:shadowObscured xmlns:a14="http://schemas.microsoft.com/office/drawing/2010/main"/>
                            </a:ext>
                          </a:extLst>
                        </pic:spPr>
                      </pic:pic>
                    </a:graphicData>
                  </a:graphic>
                </wp:inline>
              </w:drawing>
            </w:r>
          </w:p>
          <w:p w14:paraId="6D895ED1" w14:textId="67CE9F86" w:rsidR="0012256D" w:rsidRDefault="0012256D" w:rsidP="005B0131">
            <w:pPr>
              <w:wordWrap/>
              <w:snapToGrid/>
              <w:spacing w:line="240" w:lineRule="auto"/>
              <w:ind w:firstLine="0"/>
              <w:jc w:val="center"/>
              <w:rPr>
                <w:rFonts w:cstheme="majorBidi"/>
                <w:b/>
                <w:bCs/>
                <w:sz w:val="36"/>
                <w:szCs w:val="36"/>
              </w:rPr>
            </w:pPr>
            <w:bookmarkStart w:id="186" w:name="_Ref533435507"/>
            <w:bookmarkStart w:id="187" w:name="_Toc528170307"/>
            <w:bookmarkStart w:id="188" w:name="_Toc53637100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F86BBA">
              <w:rPr>
                <w:noProof/>
              </w:rPr>
              <w:t>29</w:t>
            </w:r>
            <w:r w:rsidRPr="003C4B63">
              <w:fldChar w:fldCharType="end"/>
            </w:r>
            <w:bookmarkEnd w:id="186"/>
            <w:r w:rsidR="000F63E8">
              <w:rPr>
                <w:rFonts w:hint="eastAsia"/>
              </w:rPr>
              <w:t>：</w:t>
            </w:r>
            <w:r>
              <w:rPr>
                <w:rFonts w:hint="eastAsia"/>
              </w:rPr>
              <w:t>nICA</w:t>
            </w:r>
            <w:r>
              <w:rPr>
                <w:rFonts w:hint="eastAsia"/>
              </w:rPr>
              <w:t>旋轉</w:t>
            </w:r>
            <w:r w:rsidR="000F63E8">
              <w:rPr>
                <w:rFonts w:hint="eastAsia"/>
              </w:rPr>
              <w:t>：</w:t>
            </w:r>
            <w:r>
              <w:rPr>
                <w:rFonts w:hint="eastAsia"/>
              </w:rPr>
              <w:t>從</w:t>
            </w:r>
            <w:bookmarkEnd w:id="187"/>
            <w:r w:rsidRPr="003C4B63">
              <w:rPr>
                <w:rFonts w:hint="eastAsia"/>
              </w:rPr>
              <w:t>第</w:t>
            </w:r>
            <w:r w:rsidRPr="003C4B63">
              <w:rPr>
                <w:rFonts w:hint="eastAsia"/>
              </w:rPr>
              <w:t>1</w:t>
            </w:r>
            <w:r w:rsidRPr="003C4B63">
              <w:rPr>
                <w:rFonts w:hint="eastAsia"/>
              </w:rPr>
              <w:t>維度</w:t>
            </w:r>
            <w:r>
              <w:rPr>
                <w:rFonts w:hint="eastAsia"/>
              </w:rPr>
              <w:t>觀測</w:t>
            </w:r>
            <w:bookmarkEnd w:id="188"/>
          </w:p>
        </w:tc>
        <w:tc>
          <w:tcPr>
            <w:tcW w:w="2839" w:type="dxa"/>
          </w:tcPr>
          <w:p w14:paraId="4A0761A6" w14:textId="64B29E9F" w:rsidR="0012256D" w:rsidRDefault="0060304D" w:rsidP="005B0131">
            <w:pPr>
              <w:wordWrap/>
              <w:ind w:firstLine="0"/>
              <w:jc w:val="center"/>
            </w:pPr>
            <w:r>
              <w:rPr>
                <w:noProof/>
              </w:rPr>
              <w:drawing>
                <wp:inline distT="0" distB="0" distL="0" distR="0" wp14:anchorId="337C16C0" wp14:editId="5B766938">
                  <wp:extent cx="1677335" cy="1685438"/>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689052" cy="1697212"/>
                          </a:xfrm>
                          <a:prstGeom prst="rect">
                            <a:avLst/>
                          </a:prstGeom>
                        </pic:spPr>
                      </pic:pic>
                    </a:graphicData>
                  </a:graphic>
                </wp:inline>
              </w:drawing>
            </w:r>
          </w:p>
          <w:p w14:paraId="04800476" w14:textId="6B0197BA" w:rsidR="0012256D" w:rsidRDefault="0012256D" w:rsidP="005B0131">
            <w:pPr>
              <w:wordWrap/>
              <w:snapToGrid/>
              <w:spacing w:line="240" w:lineRule="auto"/>
              <w:ind w:firstLine="0"/>
              <w:jc w:val="center"/>
              <w:rPr>
                <w:rFonts w:cstheme="majorBidi"/>
                <w:b/>
                <w:bCs/>
                <w:sz w:val="36"/>
                <w:szCs w:val="36"/>
              </w:rPr>
            </w:pPr>
            <w:bookmarkStart w:id="189" w:name="_Toc528170308"/>
            <w:bookmarkStart w:id="190" w:name="_Toc53637100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F86BBA">
              <w:rPr>
                <w:noProof/>
              </w:rPr>
              <w:t>30</w:t>
            </w:r>
            <w:r w:rsidRPr="003C4B63">
              <w:fldChar w:fldCharType="end"/>
            </w:r>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bookmarkEnd w:id="189"/>
            <w:r w:rsidRPr="003C4B63">
              <w:rPr>
                <w:rFonts w:hint="eastAsia"/>
              </w:rPr>
              <w:t>第</w:t>
            </w:r>
            <w:r>
              <w:rPr>
                <w:rFonts w:hint="eastAsia"/>
              </w:rPr>
              <w:t>2</w:t>
            </w:r>
            <w:r w:rsidRPr="003C4B63">
              <w:rPr>
                <w:rFonts w:hint="eastAsia"/>
              </w:rPr>
              <w:t>維度</w:t>
            </w:r>
            <w:r>
              <w:rPr>
                <w:rFonts w:hint="eastAsia"/>
              </w:rPr>
              <w:t>觀測</w:t>
            </w:r>
            <w:bookmarkEnd w:id="190"/>
          </w:p>
        </w:tc>
        <w:tc>
          <w:tcPr>
            <w:tcW w:w="2839" w:type="dxa"/>
          </w:tcPr>
          <w:p w14:paraId="3E37C94E" w14:textId="0BB603D9" w:rsidR="0012256D" w:rsidRDefault="0060304D" w:rsidP="005B0131">
            <w:pPr>
              <w:keepNext/>
              <w:wordWrap/>
              <w:ind w:firstLine="0"/>
              <w:jc w:val="center"/>
            </w:pPr>
            <w:r>
              <w:rPr>
                <w:noProof/>
              </w:rPr>
              <w:drawing>
                <wp:inline distT="0" distB="0" distL="0" distR="0" wp14:anchorId="60BE52FA" wp14:editId="70290997">
                  <wp:extent cx="1760146" cy="1668347"/>
                  <wp:effectExtent l="0" t="0" r="0" b="825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778162" cy="1685423"/>
                          </a:xfrm>
                          <a:prstGeom prst="rect">
                            <a:avLst/>
                          </a:prstGeom>
                        </pic:spPr>
                      </pic:pic>
                    </a:graphicData>
                  </a:graphic>
                </wp:inline>
              </w:drawing>
            </w:r>
          </w:p>
          <w:p w14:paraId="7D329624" w14:textId="5D0D7EE4" w:rsidR="0012256D" w:rsidRDefault="0012256D" w:rsidP="005B0131">
            <w:pPr>
              <w:wordWrap/>
              <w:snapToGrid/>
              <w:spacing w:line="240" w:lineRule="auto"/>
              <w:ind w:firstLine="0"/>
              <w:jc w:val="center"/>
              <w:rPr>
                <w:rFonts w:cstheme="majorBidi"/>
                <w:b/>
                <w:bCs/>
                <w:sz w:val="36"/>
                <w:szCs w:val="36"/>
              </w:rPr>
            </w:pPr>
            <w:bookmarkStart w:id="191" w:name="_Ref533435510"/>
            <w:bookmarkStart w:id="192" w:name="_Toc528170309"/>
            <w:bookmarkStart w:id="193" w:name="_Toc53637100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31</w:t>
            </w:r>
            <w:r>
              <w:fldChar w:fldCharType="end"/>
            </w:r>
            <w:bookmarkEnd w:id="191"/>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92"/>
            <w:bookmarkEnd w:id="193"/>
          </w:p>
        </w:tc>
      </w:tr>
    </w:tbl>
    <w:p w14:paraId="397BAF2B" w14:textId="0EA7EDB8" w:rsidR="00E95835" w:rsidRDefault="00E95835" w:rsidP="005B0131">
      <w:pPr>
        <w:wordWrap/>
      </w:pPr>
    </w:p>
    <w:p w14:paraId="0090EE10" w14:textId="399E91FD" w:rsidR="00E97529" w:rsidRDefault="0090201B" w:rsidP="005B0131">
      <w:pPr>
        <w:pStyle w:val="Heading3"/>
        <w:wordWrap/>
      </w:pPr>
      <w:r>
        <w:rPr>
          <w:rFonts w:hint="eastAsia"/>
        </w:rPr>
        <w:t xml:space="preserve"> </w:t>
      </w:r>
      <w:bookmarkStart w:id="194" w:name="_Toc528338407"/>
      <w:bookmarkStart w:id="195" w:name="_Toc536370941"/>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94"/>
      <w:bookmarkEnd w:id="195"/>
    </w:p>
    <w:p w14:paraId="13535EC5" w14:textId="48CB6449" w:rsidR="004F7408" w:rsidRDefault="00FC72B4" w:rsidP="005B0131">
      <w:pPr>
        <w:wordWrap/>
      </w:pPr>
      <w:r>
        <w:rPr>
          <w:rFonts w:hint="eastAsia"/>
        </w:rPr>
        <w:t>TDSEP</w:t>
      </w:r>
      <w:r>
        <w:fldChar w:fldCharType="begin"/>
      </w:r>
      <w:r w:rsidR="00B40467">
        <w:instrText xml:space="preserve"> ADDIN ZOTERO_ITEM CSL_CITATION {"citationID":"TWQCXfId","properties":{"formattedCitation":"[27]","plainCitation":"[27]","noteIndex":0},"citationItems":[{"id":"MbV2BDGR/0y7nutte","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B40467" w:rsidRPr="00B40467">
        <w:t>[27]</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5B0131">
      <w:pPr>
        <w:wordWrap/>
      </w:pPr>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5B0131">
      <w:pPr>
        <w:wordWrap/>
      </w:pPr>
    </w:p>
    <w:p w14:paraId="63A6EEE5" w14:textId="33B1A638" w:rsidR="001B6BE6" w:rsidRDefault="001A02E2" w:rsidP="005B0131">
      <w:pPr>
        <w:wordWrap/>
      </w:pPr>
      <w:r>
        <w:rPr>
          <w:rFonts w:hint="eastAsia"/>
        </w:rPr>
        <w:t>以</w:t>
      </w:r>
      <w:r w:rsidR="001B6BE6">
        <w:rPr>
          <w:rFonts w:hint="eastAsia"/>
        </w:rPr>
        <w:t>最直覺的</w:t>
      </w:r>
      <w:r w:rsidR="004E1421">
        <w:rPr>
          <w:rFonts w:hint="eastAsia"/>
        </w:rPr>
        <w:t>方式定義</w:t>
      </w:r>
      <w:r w:rsidR="00DD12A1">
        <w:rPr>
          <w:rFonts w:hint="eastAsia"/>
        </w:rPr>
        <w:t>成本函數</w:t>
      </w:r>
      <w:r w:rsidR="00CB6729">
        <w:rPr>
          <w:rFonts w:hint="eastAsia"/>
        </w:rPr>
        <w:t>，如</w:t>
      </w:r>
      <w:r w:rsidR="00D03F49">
        <w:rPr>
          <w:rFonts w:hint="eastAsia"/>
        </w:rPr>
        <w:t>式</w:t>
      </w:r>
      <w:r w:rsidR="00CD58AD">
        <w:fldChar w:fldCharType="begin"/>
      </w:r>
      <w:r w:rsidR="00CD58AD">
        <w:instrText xml:space="preserve"> </w:instrText>
      </w:r>
      <w:r w:rsidR="00CD58AD">
        <w:rPr>
          <w:rFonts w:hint="eastAsia"/>
        </w:rPr>
        <w:instrText>REF _Ref533435648 \h</w:instrText>
      </w:r>
      <w:r w:rsidR="00CD58AD">
        <w:instrText xml:space="preserve"> </w:instrText>
      </w:r>
      <w:r w:rsidR="00CD58AD">
        <w:fldChar w:fldCharType="separate"/>
      </w:r>
      <w:r w:rsidR="00F86BBA">
        <w:t>(</w:t>
      </w:r>
      <w:r w:rsidR="00F86BBA">
        <w:rPr>
          <w:noProof/>
        </w:rPr>
        <w:t>15</w:t>
      </w:r>
      <w:r w:rsidR="00F86BBA">
        <w:t>)</w:t>
      </w:r>
      <w:r w:rsidR="00CD58AD">
        <w:fldChar w:fldCharType="end"/>
      </w:r>
      <w:r w:rsidR="00CD58AD">
        <w:rPr>
          <w:rFonts w:hint="eastAsia"/>
        </w:rPr>
        <w:t>所示</w:t>
      </w:r>
      <w:r w:rsidR="00DD12A1">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3"/>
        <w:gridCol w:w="1117"/>
      </w:tblGrid>
      <w:tr w:rsidR="00C36EA7" w14:paraId="654CA4E4" w14:textId="77777777" w:rsidTr="00526D74">
        <w:tc>
          <w:tcPr>
            <w:tcW w:w="7398" w:type="dxa"/>
          </w:tcPr>
          <w:p w14:paraId="0B5B4C2F" w14:textId="1EF208F3" w:rsidR="00C36EA7" w:rsidRDefault="00F86BBA" w:rsidP="005B0131">
            <w:pPr>
              <w:wordWrap/>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7C7C9EEE" w:rsidR="00C36EA7" w:rsidRDefault="00C36EA7" w:rsidP="005B0131">
            <w:pPr>
              <w:pStyle w:val="a5"/>
              <w:wordWrap/>
            </w:pPr>
            <w:bookmarkStart w:id="196" w:name="_Ref533435648"/>
            <w:r>
              <w:t>(</w:t>
            </w:r>
            <w:r>
              <w:rPr>
                <w:noProof/>
              </w:rPr>
              <w:fldChar w:fldCharType="begin"/>
            </w:r>
            <w:r>
              <w:rPr>
                <w:noProof/>
              </w:rPr>
              <w:instrText xml:space="preserve"> SEQ Equation \* ARABIC </w:instrText>
            </w:r>
            <w:r>
              <w:rPr>
                <w:noProof/>
              </w:rPr>
              <w:fldChar w:fldCharType="separate"/>
            </w:r>
            <w:r w:rsidR="00F86BBA">
              <w:rPr>
                <w:noProof/>
              </w:rPr>
              <w:t>15</w:t>
            </w:r>
            <w:r>
              <w:rPr>
                <w:noProof/>
              </w:rPr>
              <w:fldChar w:fldCharType="end"/>
            </w:r>
            <w:r>
              <w:t>)</w:t>
            </w:r>
            <w:bookmarkEnd w:id="196"/>
          </w:p>
        </w:tc>
      </w:tr>
      <w:tr w:rsidR="00A850B1" w14:paraId="6F343E60" w14:textId="77777777" w:rsidTr="00526D74">
        <w:tc>
          <w:tcPr>
            <w:tcW w:w="8516" w:type="dxa"/>
            <w:gridSpan w:val="2"/>
          </w:tcPr>
          <w:p w14:paraId="5F021D8B" w14:textId="27006F59" w:rsidR="00A850B1" w:rsidRPr="00A850B1" w:rsidRDefault="00A850B1" w:rsidP="005B0131">
            <w:pPr>
              <w:pStyle w:val="a5"/>
              <w:wordWrap/>
              <w:ind w:firstLine="0"/>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19081DC1" w:rsidR="003115BC" w:rsidRPr="00B66824" w:rsidRDefault="00284D29" w:rsidP="005B0131">
      <w:pPr>
        <w:wordWrap/>
        <w:ind w:firstLine="0"/>
      </w:pPr>
      <w:r>
        <w:lastRenderedPageBreak/>
        <w:tab/>
      </w:r>
      <w:r w:rsidR="00F67611">
        <w:rPr>
          <w:rFonts w:hint="eastAsia"/>
        </w:rPr>
        <w:t>式</w:t>
      </w:r>
      <w:r w:rsidR="00F67611">
        <w:fldChar w:fldCharType="begin"/>
      </w:r>
      <w:r w:rsidR="00F67611">
        <w:instrText xml:space="preserve"> </w:instrText>
      </w:r>
      <w:r w:rsidR="00F67611">
        <w:rPr>
          <w:rFonts w:hint="eastAsia"/>
        </w:rPr>
        <w:instrText>REF _Ref533435648 \h</w:instrText>
      </w:r>
      <w:r w:rsidR="00F67611">
        <w:instrText xml:space="preserve"> </w:instrText>
      </w:r>
      <w:r w:rsidR="00F67611">
        <w:fldChar w:fldCharType="separate"/>
      </w:r>
      <w:r w:rsidR="00F86BBA">
        <w:t>(</w:t>
      </w:r>
      <w:r w:rsidR="00F86BBA">
        <w:rPr>
          <w:noProof/>
        </w:rPr>
        <w:t>15</w:t>
      </w:r>
      <w:r w:rsidR="00F86BBA">
        <w:t>)</w:t>
      </w:r>
      <w:r w:rsidR="00F67611">
        <w:fldChar w:fldCharType="end"/>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27459F">
        <w:rPr>
          <w:rFonts w:hint="eastAsia"/>
        </w:rPr>
        <w:t>如</w:t>
      </w:r>
      <w:r w:rsidR="002753D6">
        <w:rPr>
          <w:rFonts w:hint="eastAsia"/>
        </w:rPr>
        <w:t>式</w:t>
      </w:r>
      <w:r w:rsidR="002753D6">
        <w:fldChar w:fldCharType="begin"/>
      </w:r>
      <w:r w:rsidR="002753D6">
        <w:instrText xml:space="preserve"> </w:instrText>
      </w:r>
      <w:r w:rsidR="002753D6">
        <w:rPr>
          <w:rFonts w:hint="eastAsia"/>
        </w:rPr>
        <w:instrText>REF _Ref533435670 \h</w:instrText>
      </w:r>
      <w:r w:rsidR="002753D6">
        <w:instrText xml:space="preserve"> </w:instrText>
      </w:r>
      <w:r w:rsidR="002753D6">
        <w:fldChar w:fldCharType="separate"/>
      </w:r>
      <w:r w:rsidR="00F86BBA">
        <w:t>(</w:t>
      </w:r>
      <w:r w:rsidR="00F86BBA">
        <w:rPr>
          <w:noProof/>
        </w:rPr>
        <w:t>16</w:t>
      </w:r>
      <w:r w:rsidR="00F86BBA">
        <w:t>)</w:t>
      </w:r>
      <w:r w:rsidR="002753D6">
        <w:fldChar w:fldCharType="end"/>
      </w:r>
      <w:r w:rsidR="003D4561">
        <w:rPr>
          <w:rFonts w:hint="eastAsia"/>
        </w:rPr>
        <w:t>的成本函數</w:t>
      </w:r>
      <w:r w:rsidR="002753D6">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3"/>
        <w:gridCol w:w="1117"/>
      </w:tblGrid>
      <w:tr w:rsidR="0057505D" w14:paraId="0E0B9308" w14:textId="77777777" w:rsidTr="006D5C14">
        <w:tc>
          <w:tcPr>
            <w:tcW w:w="7398" w:type="dxa"/>
          </w:tcPr>
          <w:p w14:paraId="75247F5A" w14:textId="529B187F" w:rsidR="0057505D" w:rsidRDefault="00F86BBA" w:rsidP="005B0131">
            <w:pPr>
              <w:wordWrap/>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25F560AB" w:rsidR="0057505D" w:rsidRDefault="0057505D" w:rsidP="005B0131">
            <w:pPr>
              <w:pStyle w:val="a5"/>
              <w:wordWrap/>
            </w:pPr>
            <w:bookmarkStart w:id="197" w:name="_Ref533435670"/>
            <w:r>
              <w:t>(</w:t>
            </w:r>
            <w:r>
              <w:rPr>
                <w:noProof/>
              </w:rPr>
              <w:fldChar w:fldCharType="begin"/>
            </w:r>
            <w:r>
              <w:rPr>
                <w:noProof/>
              </w:rPr>
              <w:instrText xml:space="preserve"> SEQ Equation \* ARABIC </w:instrText>
            </w:r>
            <w:r>
              <w:rPr>
                <w:noProof/>
              </w:rPr>
              <w:fldChar w:fldCharType="separate"/>
            </w:r>
            <w:r w:rsidR="00F86BBA">
              <w:rPr>
                <w:noProof/>
              </w:rPr>
              <w:t>16</w:t>
            </w:r>
            <w:r>
              <w:rPr>
                <w:noProof/>
              </w:rPr>
              <w:fldChar w:fldCharType="end"/>
            </w:r>
            <w:r>
              <w:t>)</w:t>
            </w:r>
            <w:bookmarkEnd w:id="197"/>
          </w:p>
        </w:tc>
      </w:tr>
      <w:tr w:rsidR="0057505D" w14:paraId="3D822A71" w14:textId="77777777" w:rsidTr="006D5C14">
        <w:tc>
          <w:tcPr>
            <w:tcW w:w="8516" w:type="dxa"/>
            <w:gridSpan w:val="2"/>
          </w:tcPr>
          <w:p w14:paraId="6D144403" w14:textId="7B47E150" w:rsidR="0057505D" w:rsidRPr="00A850B1" w:rsidRDefault="00F86BBA" w:rsidP="005B0131">
            <w:pPr>
              <w:pStyle w:val="a5"/>
              <w:wordWrap/>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7C820E86" w:rsidR="00593B1E" w:rsidRDefault="00FA0230" w:rsidP="005B0131">
      <w:pPr>
        <w:wordWrap/>
      </w:pPr>
      <w:r>
        <w:rPr>
          <w:rFonts w:hint="eastAsia"/>
        </w:rPr>
        <w:t>式</w:t>
      </w:r>
      <w:r>
        <w:fldChar w:fldCharType="begin"/>
      </w:r>
      <w:r>
        <w:instrText xml:space="preserve"> </w:instrText>
      </w:r>
      <w:r>
        <w:rPr>
          <w:rFonts w:hint="eastAsia"/>
        </w:rPr>
        <w:instrText>REF _Ref533435670 \h</w:instrText>
      </w:r>
      <w:r>
        <w:instrText xml:space="preserve"> </w:instrText>
      </w:r>
      <w:r>
        <w:fldChar w:fldCharType="separate"/>
      </w:r>
      <w:r w:rsidR="00F86BBA">
        <w:t>(</w:t>
      </w:r>
      <w:r w:rsidR="00F86BBA">
        <w:rPr>
          <w:noProof/>
        </w:rPr>
        <w:t>16</w:t>
      </w:r>
      <w:r w:rsidR="00F86BBA">
        <w:t>)</w:t>
      </w:r>
      <w:r>
        <w:fldChar w:fldCharType="end"/>
      </w:r>
      <w:r w:rsidR="00CC14C2">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CC14C2">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17EFAF58" w14:textId="3FBE8EC0" w:rsidR="00CE027C" w:rsidRDefault="00FC349C" w:rsidP="005B0131">
      <w:pPr>
        <w:wordWrap/>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r w:rsidR="00A01D2A">
        <w:rPr>
          <w:rFonts w:hint="eastAsia"/>
        </w:rPr>
        <w:t>首先</w:t>
      </w:r>
      <w:r w:rsidR="00F974EC">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A01D2A">
        <w:rPr>
          <w:rFonts w:hint="eastAsia"/>
          <w:b/>
        </w:rPr>
        <w:t>z</w:t>
      </w:r>
      <w:r w:rsidR="00A01D2A" w:rsidRPr="00A01D2A">
        <w:rPr>
          <w:rFonts w:hint="eastAsia"/>
        </w:rPr>
        <w:t>。</w:t>
      </w:r>
      <w:r w:rsidR="00A01D2A">
        <w:rPr>
          <w:rFonts w:hint="eastAsia"/>
        </w:rPr>
        <w:t>接著</w:t>
      </w:r>
      <w:r w:rsidR="00830FFA">
        <w:rPr>
          <w:rFonts w:hint="eastAsia"/>
        </w:rPr>
        <w:t>找出</w:t>
      </w:r>
      <w:r w:rsidR="00A2724C" w:rsidRPr="00A01D2A">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r w:rsidR="00A01D2A">
        <w:rPr>
          <w:rFonts w:hint="eastAsia"/>
        </w:rPr>
        <w:t>。</w:t>
      </w:r>
      <w:r w:rsidR="00F84EE9">
        <w:rPr>
          <w:rFonts w:hint="eastAsia"/>
        </w:rPr>
        <w:t>最後，</w:t>
      </w:r>
      <w:r w:rsidR="005627AC">
        <w:rPr>
          <w:rFonts w:hint="eastAsia"/>
        </w:rPr>
        <w:t>利用</w:t>
      </w:r>
      <w:r w:rsidR="005627AC">
        <w:fldChar w:fldCharType="begin"/>
      </w:r>
      <w:r w:rsidR="00B40467">
        <w:instrText xml:space="preserve"> ADDIN ZOTERO_ITEM CSL_CITATION {"citationID":"z5aqgOF5","properties":{"formattedCitation":"[57]","plainCitation":"[57]","noteIndex":0},"citationItems":[{"id":"MbV2BDGR/RIyPD9Uq","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rsidR="005627AC">
        <w:fldChar w:fldCharType="separate"/>
      </w:r>
      <w:r w:rsidR="00B40467" w:rsidRPr="00B40467">
        <w:t>[57]</w:t>
      </w:r>
      <w:r w:rsidR="005627AC">
        <w:fldChar w:fldCharType="end"/>
      </w:r>
      <w:r w:rsidR="005627AC">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A01D2A">
        <w:rPr>
          <w:rFonts w:hint="eastAsia"/>
          <w:b/>
        </w:rPr>
        <w:t>S</w:t>
      </w:r>
      <w:r w:rsidR="0050173C">
        <w:rPr>
          <w:rFonts w:hint="eastAsia"/>
        </w:rPr>
        <w:t>之旋轉矩陣</w:t>
      </w:r>
      <w:r w:rsidR="004823A5" w:rsidRPr="00A01D2A">
        <w:rPr>
          <w:rFonts w:hint="eastAsia"/>
          <w:b/>
        </w:rPr>
        <w:t>Q</w:t>
      </w:r>
      <w:r w:rsidR="00B406BF" w:rsidRPr="00B406BF">
        <w:rPr>
          <w:rFonts w:hint="eastAsia"/>
        </w:rPr>
        <w:t>，</w:t>
      </w:r>
      <w:r w:rsidR="00B406BF" w:rsidRPr="00A01D2A">
        <w:rPr>
          <w:rFonts w:hint="eastAsia"/>
          <w:b/>
        </w:rPr>
        <w:t>Q</w:t>
      </w:r>
      <w:r w:rsidR="00B215CC" w:rsidRPr="00B215CC">
        <w:rPr>
          <w:rFonts w:hint="eastAsia"/>
        </w:rPr>
        <w:t>即</w:t>
      </w:r>
      <w:r w:rsidR="00B215CC">
        <w:rPr>
          <w:rFonts w:hint="eastAsia"/>
        </w:rPr>
        <w:t>為反混合矩陣</w:t>
      </w:r>
      <w:r w:rsidR="00A50AD9">
        <w:rPr>
          <w:rFonts w:hint="eastAsia"/>
        </w:rPr>
        <w:t>。以</w:t>
      </w:r>
      <w:r w:rsidR="001F6069">
        <w:fldChar w:fldCharType="begin"/>
      </w:r>
      <w:r w:rsidR="00B40467">
        <w:instrText xml:space="preserve"> ADDIN ZOTERO_ITEM CSL_CITATION {"citationID":"bMkJxEhP","properties":{"formattedCitation":"[57]","plainCitation":"[57]","noteIndex":0},"citationItems":[{"id":"MbV2BDGR/RIyPD9Uq","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rsidR="001F6069">
        <w:fldChar w:fldCharType="separate"/>
      </w:r>
      <w:r w:rsidR="00B40467" w:rsidRPr="00B40467">
        <w:t>[57]</w:t>
      </w:r>
      <w:r w:rsidR="001F6069">
        <w:fldChar w:fldCharType="end"/>
      </w:r>
      <w:r w:rsidR="001F6069">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CC5B2F">
        <w:rPr>
          <w:rFonts w:hint="eastAsia"/>
        </w:rPr>
        <w:t>疊</w:t>
      </w:r>
      <w:r w:rsidR="00F967F0" w:rsidRPr="00F967F0">
        <w:rPr>
          <w:rFonts w:hint="eastAsia"/>
        </w:rPr>
        <w:t>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p>
    <w:p w14:paraId="58D023E5" w14:textId="77777777" w:rsidR="00E31D54" w:rsidRDefault="00E31D54" w:rsidP="005B0131">
      <w:pPr>
        <w:wordWrap/>
        <w:snapToGrid/>
        <w:spacing w:line="240" w:lineRule="auto"/>
        <w:ind w:firstLine="0"/>
      </w:pPr>
      <w:r>
        <w:br w:type="page"/>
      </w:r>
    </w:p>
    <w:p w14:paraId="2826861F" w14:textId="5B05AC70" w:rsidR="00A44426" w:rsidRDefault="00E31D54" w:rsidP="005B0131">
      <w:pPr>
        <w:wordWrap/>
      </w:pPr>
      <w:r>
        <w:rPr>
          <w:rFonts w:hint="eastAsia"/>
        </w:rPr>
        <w:lastRenderedPageBreak/>
        <w:t>如</w:t>
      </w:r>
      <w:r>
        <w:fldChar w:fldCharType="begin"/>
      </w:r>
      <w:r>
        <w:instrText xml:space="preserve"> </w:instrText>
      </w:r>
      <w:r>
        <w:rPr>
          <w:rFonts w:hint="eastAsia"/>
        </w:rPr>
        <w:instrText>REF _Ref533435714 \h</w:instrText>
      </w:r>
      <w:r>
        <w:instrText xml:space="preserve"> </w:instrText>
      </w:r>
      <w:r>
        <w:fldChar w:fldCharType="separate"/>
      </w:r>
      <w:r w:rsidR="00F86BBA">
        <w:rPr>
          <w:rFonts w:hint="eastAsia"/>
        </w:rPr>
        <w:t>圖</w:t>
      </w:r>
      <w:r w:rsidR="00F86BBA">
        <w:rPr>
          <w:rFonts w:hint="eastAsia"/>
        </w:rPr>
        <w:t xml:space="preserve"> </w:t>
      </w:r>
      <w:r w:rsidR="00F86BBA">
        <w:rPr>
          <w:noProof/>
        </w:rPr>
        <w:t>32</w:t>
      </w:r>
      <w:r>
        <w:fldChar w:fldCharType="end"/>
      </w:r>
      <w:r>
        <w:rPr>
          <w:rFonts w:hint="eastAsia"/>
        </w:rPr>
        <w:t>所示，</w:t>
      </w:r>
      <w:r w:rsidR="00A44426">
        <w:rPr>
          <w:rFonts w:hint="eastAsia"/>
        </w:rPr>
        <w:t>原始</w:t>
      </w:r>
      <w:r w:rsidR="00371243">
        <w:rPr>
          <w:rFonts w:hint="eastAsia"/>
        </w:rPr>
        <w:t>訊號為一</w:t>
      </w:r>
      <w:r w:rsidR="00A44426">
        <w:rPr>
          <w:rFonts w:hint="eastAsia"/>
        </w:rPr>
        <w:t>二通道</w:t>
      </w:r>
      <w:r w:rsidR="00371243">
        <w:rPr>
          <w:rFonts w:hint="eastAsia"/>
        </w:rPr>
        <w:t>時間</w:t>
      </w:r>
      <w:r w:rsidR="00A44426">
        <w:rPr>
          <w:rFonts w:hint="eastAsia"/>
        </w:rPr>
        <w:t>訊號</w:t>
      </w:r>
      <w:r w:rsidR="00112179">
        <w:rPr>
          <w:rFonts w:hint="eastAsia"/>
        </w:rPr>
        <w:t>。通道一顯示為藍色，通道二顯示為橘色</w:t>
      </w:r>
      <w:r w:rsidR="00F859AC">
        <w:rPr>
          <w:rFonts w:hint="eastAsia"/>
        </w:rPr>
        <w:t>。</w:t>
      </w:r>
      <w:r w:rsidR="002442AE">
        <w:rPr>
          <w:rFonts w:hint="eastAsia"/>
        </w:rPr>
        <w:t>原始資料分布</w:t>
      </w:r>
      <w:r w:rsidR="00933400">
        <w:rPr>
          <w:rFonts w:hint="eastAsia"/>
        </w:rPr>
        <w:t>如</w:t>
      </w:r>
      <w:r w:rsidR="00933400">
        <w:fldChar w:fldCharType="begin"/>
      </w:r>
      <w:r w:rsidR="00933400">
        <w:instrText xml:space="preserve"> </w:instrText>
      </w:r>
      <w:r w:rsidR="00933400">
        <w:rPr>
          <w:rFonts w:hint="eastAsia"/>
        </w:rPr>
        <w:instrText>REF _Ref533435716 \h</w:instrText>
      </w:r>
      <w:r w:rsidR="00933400">
        <w:instrText xml:space="preserve"> </w:instrText>
      </w:r>
      <w:r w:rsidR="00933400">
        <w:fldChar w:fldCharType="separate"/>
      </w:r>
      <w:r w:rsidR="00F86BBA">
        <w:rPr>
          <w:rFonts w:hint="eastAsia"/>
        </w:rPr>
        <w:t>圖</w:t>
      </w:r>
      <w:r w:rsidR="00F86BBA">
        <w:rPr>
          <w:rFonts w:hint="eastAsia"/>
        </w:rPr>
        <w:t xml:space="preserve"> </w:t>
      </w:r>
      <w:r w:rsidR="00F86BBA">
        <w:rPr>
          <w:noProof/>
        </w:rPr>
        <w:t>33</w:t>
      </w:r>
      <w:r w:rsidR="00933400">
        <w:fldChar w:fldCharType="end"/>
      </w:r>
      <w:r w:rsidR="00933400">
        <w:rPr>
          <w:rFonts w:hint="eastAsia"/>
        </w:rPr>
        <w:t>所示，資料分布</w:t>
      </w:r>
      <w:r w:rsidR="002442AE">
        <w:rPr>
          <w:rFonts w:hint="eastAsia"/>
        </w:rPr>
        <w:t>接近圓形</w:t>
      </w:r>
      <w:r w:rsidR="005F6D98">
        <w:rPr>
          <w:rFonts w:hint="eastAsia"/>
        </w:rPr>
        <w:t>，通道間相關性</w:t>
      </w:r>
      <w:r w:rsidR="00F062D6">
        <w:rPr>
          <w:rFonts w:hint="eastAsia"/>
        </w:rPr>
        <w:t>低</w:t>
      </w:r>
      <w:r w:rsidR="00D04B0E">
        <w:rPr>
          <w:rFonts w:hint="eastAsia"/>
        </w:rPr>
        <w:t>。</w:t>
      </w:r>
      <w:r w:rsidR="003B3E5A">
        <w:rPr>
          <w:rFonts w:hint="eastAsia"/>
        </w:rPr>
        <w:t>觀察原始二通道訊號在</w:t>
      </w:r>
      <w:r w:rsidR="003B3E5A">
        <w:rPr>
          <w:rFonts w:hint="eastAsia"/>
        </w:rPr>
        <w:t>0</w:t>
      </w:r>
      <w:r w:rsidR="003B3E5A">
        <w:rPr>
          <w:rFonts w:hint="eastAsia"/>
        </w:rPr>
        <w:t>至</w:t>
      </w:r>
      <w:r w:rsidR="003B3E5A">
        <w:rPr>
          <w:rFonts w:hint="eastAsia"/>
        </w:rPr>
        <w:t>3</w:t>
      </w:r>
      <w:r w:rsidR="003B3E5A">
        <w:rPr>
          <w:rFonts w:hint="eastAsia"/>
        </w:rPr>
        <w:t>樣本位移之互相關（</w:t>
      </w:r>
      <w:r w:rsidR="003B3E5A">
        <w:rPr>
          <w:rFonts w:hint="eastAsia"/>
        </w:rPr>
        <w:t>Cross-correlation</w:t>
      </w:r>
      <w:r w:rsidR="003B3E5A">
        <w:rPr>
          <w:rFonts w:hint="eastAsia"/>
        </w:rPr>
        <w:t>），</w:t>
      </w:r>
      <w:r w:rsidR="00BC4F2B">
        <w:rPr>
          <w:rFonts w:hint="eastAsia"/>
        </w:rPr>
        <w:t>如</w:t>
      </w:r>
      <w:r w:rsidR="00BC4F2B">
        <w:fldChar w:fldCharType="begin"/>
      </w:r>
      <w:r w:rsidR="00BC4F2B">
        <w:instrText xml:space="preserve"> </w:instrText>
      </w:r>
      <w:r w:rsidR="00BC4F2B">
        <w:rPr>
          <w:rFonts w:hint="eastAsia"/>
        </w:rPr>
        <w:instrText>REF _Ref533435759 \h</w:instrText>
      </w:r>
      <w:r w:rsidR="00BC4F2B">
        <w:instrText xml:space="preserve"> </w:instrText>
      </w:r>
      <w:r w:rsidR="00BC4F2B">
        <w:fldChar w:fldCharType="separate"/>
      </w:r>
      <w:r w:rsidR="00F86BBA">
        <w:rPr>
          <w:rFonts w:hint="eastAsia"/>
        </w:rPr>
        <w:t>圖</w:t>
      </w:r>
      <w:r w:rsidR="00F86BBA">
        <w:rPr>
          <w:rFonts w:hint="eastAsia"/>
        </w:rPr>
        <w:t xml:space="preserve"> </w:t>
      </w:r>
      <w:r w:rsidR="00F86BBA">
        <w:rPr>
          <w:noProof/>
        </w:rPr>
        <w:t>34</w:t>
      </w:r>
      <w:r w:rsidR="00BC4F2B">
        <w:fldChar w:fldCharType="end"/>
      </w:r>
      <w:r w:rsidR="00BC4F2B">
        <w:rPr>
          <w:rFonts w:hint="eastAsia"/>
        </w:rPr>
        <w:t>所示，</w:t>
      </w:r>
      <w:r w:rsidR="003B3E5A">
        <w:rPr>
          <w:rFonts w:hint="eastAsia"/>
        </w:rPr>
        <w:t>其值介於</w:t>
      </w:r>
      <w:r w:rsidR="003B3E5A">
        <w:rPr>
          <w:rFonts w:hint="eastAsia"/>
        </w:rPr>
        <w:t>0</w:t>
      </w:r>
      <w:r w:rsidR="003B3E5A">
        <w:rPr>
          <w:rFonts w:hint="eastAsia"/>
        </w:rPr>
        <w:t>至</w:t>
      </w:r>
      <w:r w:rsidR="003B3E5A">
        <w:rPr>
          <w:rFonts w:hint="eastAsia"/>
        </w:rPr>
        <w:t>80</w:t>
      </w:r>
      <w:r w:rsidR="003B3E5A">
        <w:rPr>
          <w:rFonts w:hint="eastAsia"/>
        </w:rPr>
        <w:t>間。</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8"/>
        <w:gridCol w:w="4122"/>
      </w:tblGrid>
      <w:tr w:rsidR="009B43DC" w14:paraId="7FD5FB2F" w14:textId="77777777" w:rsidTr="00956218">
        <w:tc>
          <w:tcPr>
            <w:tcW w:w="4258" w:type="dxa"/>
          </w:tcPr>
          <w:p w14:paraId="54C58A66" w14:textId="171CEF0E" w:rsidR="009B43DC" w:rsidRDefault="009B43DC" w:rsidP="005B0131">
            <w:pPr>
              <w:wordWrap/>
              <w:ind w:firstLine="0"/>
              <w:jc w:val="center"/>
            </w:pPr>
            <w:r>
              <w:rPr>
                <w:noProof/>
              </w:rPr>
              <w:drawing>
                <wp:inline distT="0" distB="0" distL="0" distR="0" wp14:anchorId="4C0BB1EB" wp14:editId="738403A1">
                  <wp:extent cx="2038350" cy="156709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058022" cy="1582223"/>
                          </a:xfrm>
                          <a:prstGeom prst="rect">
                            <a:avLst/>
                          </a:prstGeom>
                        </pic:spPr>
                      </pic:pic>
                    </a:graphicData>
                  </a:graphic>
                </wp:inline>
              </w:drawing>
            </w:r>
          </w:p>
        </w:tc>
        <w:tc>
          <w:tcPr>
            <w:tcW w:w="4258" w:type="dxa"/>
          </w:tcPr>
          <w:p w14:paraId="395B54EE" w14:textId="3B578E1D" w:rsidR="009B43DC" w:rsidRDefault="009B43DC" w:rsidP="005B0131">
            <w:pPr>
              <w:wordWrap/>
              <w:ind w:firstLine="0"/>
              <w:jc w:val="center"/>
            </w:pPr>
            <w:r>
              <w:rPr>
                <w:noProof/>
              </w:rPr>
              <w:drawing>
                <wp:inline distT="0" distB="0" distL="0" distR="0" wp14:anchorId="28F3D305" wp14:editId="237FBB5C">
                  <wp:extent cx="1667220" cy="152400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685760" cy="1540947"/>
                          </a:xfrm>
                          <a:prstGeom prst="rect">
                            <a:avLst/>
                          </a:prstGeom>
                        </pic:spPr>
                      </pic:pic>
                    </a:graphicData>
                  </a:graphic>
                </wp:inline>
              </w:drawing>
            </w:r>
          </w:p>
        </w:tc>
      </w:tr>
      <w:tr w:rsidR="000048E0" w14:paraId="5F979001" w14:textId="77777777" w:rsidTr="00956218">
        <w:tc>
          <w:tcPr>
            <w:tcW w:w="4258" w:type="dxa"/>
          </w:tcPr>
          <w:p w14:paraId="1D759662" w14:textId="7E2305AE" w:rsidR="000048E0" w:rsidRDefault="000048E0" w:rsidP="005B0131">
            <w:pPr>
              <w:wordWrap/>
              <w:ind w:firstLine="0"/>
              <w:jc w:val="center"/>
              <w:rPr>
                <w:noProof/>
              </w:rPr>
            </w:pPr>
            <w:bookmarkStart w:id="198" w:name="_Ref533435714"/>
            <w:bookmarkStart w:id="199" w:name="_Ref533435705"/>
            <w:bookmarkStart w:id="200" w:name="_Toc53637100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32</w:t>
            </w:r>
            <w:r>
              <w:fldChar w:fldCharType="end"/>
            </w:r>
            <w:bookmarkEnd w:id="198"/>
            <w:r w:rsidR="000F63E8">
              <w:rPr>
                <w:rFonts w:hint="eastAsia"/>
              </w:rPr>
              <w:t>：</w:t>
            </w:r>
            <w:r>
              <w:rPr>
                <w:rFonts w:hint="eastAsia"/>
              </w:rPr>
              <w:t>原始二通道訊號波形</w:t>
            </w:r>
            <w:bookmarkEnd w:id="199"/>
            <w:bookmarkEnd w:id="200"/>
          </w:p>
        </w:tc>
        <w:tc>
          <w:tcPr>
            <w:tcW w:w="4258" w:type="dxa"/>
          </w:tcPr>
          <w:p w14:paraId="4316DFE1" w14:textId="1C8EA63A" w:rsidR="000048E0" w:rsidRDefault="000048E0" w:rsidP="005B0131">
            <w:pPr>
              <w:wordWrap/>
              <w:ind w:firstLine="0"/>
              <w:jc w:val="center"/>
              <w:rPr>
                <w:noProof/>
              </w:rPr>
            </w:pPr>
            <w:bookmarkStart w:id="201" w:name="_Ref533435716"/>
            <w:bookmarkStart w:id="202" w:name="_Toc53637101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33</w:t>
            </w:r>
            <w:r>
              <w:fldChar w:fldCharType="end"/>
            </w:r>
            <w:bookmarkEnd w:id="201"/>
            <w:r w:rsidR="000F63E8">
              <w:rPr>
                <w:rFonts w:hint="eastAsia"/>
              </w:rPr>
              <w:t>：</w:t>
            </w:r>
            <w:r>
              <w:rPr>
                <w:rFonts w:hint="eastAsia"/>
              </w:rPr>
              <w:t>原始二通道訊號分</w:t>
            </w:r>
            <w:r w:rsidR="006B77C6">
              <w:rPr>
                <w:rFonts w:hint="eastAsia"/>
              </w:rPr>
              <w:t>佈</w:t>
            </w:r>
            <w:bookmarkEnd w:id="202"/>
          </w:p>
        </w:tc>
      </w:tr>
    </w:tbl>
    <w:p w14:paraId="1378940E" w14:textId="77777777" w:rsidR="00532A0E" w:rsidRDefault="00532A0E" w:rsidP="005B0131">
      <w:pPr>
        <w:wordWrap/>
        <w:ind w:firstLine="0"/>
      </w:pPr>
    </w:p>
    <w:p w14:paraId="31DF345E" w14:textId="77777777" w:rsidR="00BB480E" w:rsidRDefault="00272059" w:rsidP="005B0131">
      <w:pPr>
        <w:keepNext/>
        <w:wordWrap/>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567F0B50" w14:textId="5846E87C" w:rsidR="00C22627" w:rsidRDefault="00BB480E" w:rsidP="00590C9D">
      <w:pPr>
        <w:pStyle w:val="Caption"/>
      </w:pPr>
      <w:bookmarkStart w:id="203" w:name="_Ref533435759"/>
      <w:bookmarkStart w:id="204" w:name="_Toc53637101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34</w:t>
      </w:r>
      <w:r>
        <w:fldChar w:fldCharType="end"/>
      </w:r>
      <w:bookmarkEnd w:id="203"/>
      <w:r w:rsidR="000F63E8">
        <w:rPr>
          <w:rFonts w:hint="eastAsia"/>
        </w:rPr>
        <w:t>：</w:t>
      </w:r>
      <w:r w:rsidR="005E6327">
        <w:rPr>
          <w:rFonts w:hint="eastAsia"/>
        </w:rPr>
        <w:t>原始二通道訊號互相關</w:t>
      </w:r>
      <w:bookmarkEnd w:id="204"/>
    </w:p>
    <w:p w14:paraId="180B130A" w14:textId="44848BDE" w:rsidR="00DA5D03" w:rsidRDefault="00D2427D" w:rsidP="005B0131">
      <w:pPr>
        <w:wordWrap/>
      </w:pPr>
      <w:r>
        <w:rPr>
          <w:rFonts w:hint="eastAsia"/>
        </w:rPr>
        <w:t>將原始二通道訊號經過混合後，</w:t>
      </w:r>
      <w:r w:rsidR="00C65EDC">
        <w:rPr>
          <w:rFonts w:hint="eastAsia"/>
        </w:rPr>
        <w:t>其結果如</w:t>
      </w:r>
      <w:r w:rsidR="00C65EDC">
        <w:fldChar w:fldCharType="begin"/>
      </w:r>
      <w:r w:rsidR="00C65EDC">
        <w:instrText xml:space="preserve"> </w:instrText>
      </w:r>
      <w:r w:rsidR="00C65EDC">
        <w:rPr>
          <w:rFonts w:hint="eastAsia"/>
        </w:rPr>
        <w:instrText>REF _Ref533435782 \h</w:instrText>
      </w:r>
      <w:r w:rsidR="00C65EDC">
        <w:instrText xml:space="preserve"> </w:instrText>
      </w:r>
      <w:r w:rsidR="00C65EDC">
        <w:fldChar w:fldCharType="separate"/>
      </w:r>
      <w:r w:rsidR="00F86BBA">
        <w:rPr>
          <w:rFonts w:hint="eastAsia"/>
        </w:rPr>
        <w:t>圖</w:t>
      </w:r>
      <w:r w:rsidR="00F86BBA">
        <w:rPr>
          <w:rFonts w:hint="eastAsia"/>
        </w:rPr>
        <w:t xml:space="preserve"> </w:t>
      </w:r>
      <w:r w:rsidR="00F86BBA">
        <w:rPr>
          <w:noProof/>
        </w:rPr>
        <w:t>35</w:t>
      </w:r>
      <w:r w:rsidR="00C65EDC">
        <w:fldChar w:fldCharType="end"/>
      </w:r>
      <w:r w:rsidR="00C65EDC">
        <w:rPr>
          <w:rFonts w:hint="eastAsia"/>
        </w:rPr>
        <w:t>所示。</w:t>
      </w:r>
      <w:r w:rsidR="00264812">
        <w:rPr>
          <w:rFonts w:hint="eastAsia"/>
        </w:rPr>
        <w:t>混合後的資料分布</w:t>
      </w:r>
      <w:r w:rsidR="00CD5893">
        <w:rPr>
          <w:rFonts w:hint="eastAsia"/>
        </w:rPr>
        <w:t>如</w:t>
      </w:r>
      <w:r w:rsidR="00264812">
        <w:fldChar w:fldCharType="begin"/>
      </w:r>
      <w:r w:rsidR="00264812">
        <w:instrText xml:space="preserve"> REF _Ref533435784 \h </w:instrText>
      </w:r>
      <w:r w:rsidR="00264812">
        <w:fldChar w:fldCharType="separate"/>
      </w:r>
      <w:r w:rsidR="00F86BBA">
        <w:rPr>
          <w:rFonts w:hint="eastAsia"/>
        </w:rPr>
        <w:t>圖</w:t>
      </w:r>
      <w:r w:rsidR="00F86BBA">
        <w:rPr>
          <w:rFonts w:hint="eastAsia"/>
        </w:rPr>
        <w:t xml:space="preserve"> </w:t>
      </w:r>
      <w:r w:rsidR="00F86BBA">
        <w:rPr>
          <w:noProof/>
        </w:rPr>
        <w:t>36</w:t>
      </w:r>
      <w:r w:rsidR="00264812">
        <w:fldChar w:fldCharType="end"/>
      </w:r>
      <w:r w:rsidR="00CD5893">
        <w:rPr>
          <w:rFonts w:hint="eastAsia"/>
        </w:rPr>
        <w:t>所示，</w:t>
      </w:r>
      <w:r>
        <w:rPr>
          <w:rFonts w:hint="eastAsia"/>
        </w:rPr>
        <w:t>資料分布接近橢圓形</w:t>
      </w:r>
      <w:r w:rsidR="00B13FBE">
        <w:rPr>
          <w:rFonts w:hint="eastAsia"/>
        </w:rPr>
        <w:t>，有明顯的相關性</w:t>
      </w:r>
      <w:r>
        <w:rPr>
          <w:rFonts w:hint="eastAsia"/>
        </w:rPr>
        <w:t>。</w:t>
      </w:r>
      <w:r w:rsidR="009933A8">
        <w:rPr>
          <w:rFonts w:hint="eastAsia"/>
        </w:rPr>
        <w:t>TDSEP</w:t>
      </w:r>
      <w:r w:rsidR="009933A8">
        <w:rPr>
          <w:rFonts w:hint="eastAsia"/>
        </w:rPr>
        <w:t>將試著降低二通道訊號之間的相關性</w:t>
      </w:r>
      <w:r w:rsidR="00135C9E">
        <w:rPr>
          <w:rFonts w:hint="eastAsia"/>
        </w:rPr>
        <w:t>。</w:t>
      </w:r>
      <w:r w:rsidR="00660310">
        <w:rPr>
          <w:rFonts w:hint="eastAsia"/>
        </w:rPr>
        <w:t>我們亦可</w:t>
      </w:r>
      <w:r w:rsidR="00F93EE2">
        <w:rPr>
          <w:rFonts w:hint="eastAsia"/>
        </w:rPr>
        <w:t>觀察混合後二通道訊號在</w:t>
      </w:r>
      <w:r w:rsidR="00F93EE2">
        <w:rPr>
          <w:rFonts w:hint="eastAsia"/>
        </w:rPr>
        <w:t>0</w:t>
      </w:r>
      <w:r w:rsidR="00F93EE2">
        <w:rPr>
          <w:rFonts w:hint="eastAsia"/>
        </w:rPr>
        <w:t>至</w:t>
      </w:r>
      <w:r w:rsidR="00F93EE2">
        <w:rPr>
          <w:rFonts w:hint="eastAsia"/>
        </w:rPr>
        <w:t>3</w:t>
      </w:r>
      <w:r w:rsidR="00F93EE2">
        <w:rPr>
          <w:rFonts w:hint="eastAsia"/>
        </w:rPr>
        <w:t>樣本位移之互相關（</w:t>
      </w:r>
      <w:r w:rsidR="00F93EE2">
        <w:rPr>
          <w:rFonts w:hint="eastAsia"/>
        </w:rPr>
        <w:t>Cross-correlation</w:t>
      </w:r>
      <w:r w:rsidR="00F93EE2">
        <w:rPr>
          <w:rFonts w:hint="eastAsia"/>
        </w:rPr>
        <w:t>），</w:t>
      </w:r>
      <w:r w:rsidR="00DA5D03">
        <w:rPr>
          <w:rFonts w:hint="eastAsia"/>
        </w:rPr>
        <w:t>如</w:t>
      </w:r>
      <w:r w:rsidR="00DA5D03">
        <w:fldChar w:fldCharType="begin"/>
      </w:r>
      <w:r w:rsidR="00DA5D03">
        <w:instrText xml:space="preserve"> </w:instrText>
      </w:r>
      <w:r w:rsidR="00DA5D03">
        <w:rPr>
          <w:rFonts w:hint="eastAsia"/>
        </w:rPr>
        <w:instrText>REF _Ref533435860 \h</w:instrText>
      </w:r>
      <w:r w:rsidR="00DA5D03">
        <w:instrText xml:space="preserve"> </w:instrText>
      </w:r>
      <w:r w:rsidR="00DA5D03">
        <w:fldChar w:fldCharType="separate"/>
      </w:r>
      <w:r w:rsidR="00F86BBA">
        <w:rPr>
          <w:rFonts w:hint="eastAsia"/>
        </w:rPr>
        <w:t>圖</w:t>
      </w:r>
      <w:r w:rsidR="00F86BBA">
        <w:rPr>
          <w:rFonts w:hint="eastAsia"/>
        </w:rPr>
        <w:t xml:space="preserve"> </w:t>
      </w:r>
      <w:r w:rsidR="00F86BBA">
        <w:rPr>
          <w:noProof/>
        </w:rPr>
        <w:t>37</w:t>
      </w:r>
      <w:r w:rsidR="00DA5D03">
        <w:fldChar w:fldCharType="end"/>
      </w:r>
      <w:r w:rsidR="00DA5D03">
        <w:rPr>
          <w:rFonts w:hint="eastAsia"/>
        </w:rPr>
        <w:t>所示，其值介於</w:t>
      </w:r>
      <w:r w:rsidR="00DA5D03">
        <w:rPr>
          <w:rFonts w:hint="eastAsia"/>
        </w:rPr>
        <w:t>1600</w:t>
      </w:r>
      <w:r w:rsidR="00DA5D03">
        <w:rPr>
          <w:rFonts w:hint="eastAsia"/>
        </w:rPr>
        <w:t>至</w:t>
      </w:r>
      <w:r w:rsidR="00DA5D03">
        <w:rPr>
          <w:rFonts w:hint="eastAsia"/>
        </w:rPr>
        <w:t>3200</w:t>
      </w:r>
      <w:r w:rsidR="00DA5D03">
        <w:rPr>
          <w:rFonts w:hint="eastAsia"/>
        </w:rPr>
        <w:t>間。</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8"/>
        <w:gridCol w:w="4132"/>
      </w:tblGrid>
      <w:tr w:rsidR="008609BE" w14:paraId="1666B49A" w14:textId="77777777" w:rsidTr="005341CE">
        <w:tc>
          <w:tcPr>
            <w:tcW w:w="4258" w:type="dxa"/>
          </w:tcPr>
          <w:p w14:paraId="79266712" w14:textId="65041B63" w:rsidR="008609BE" w:rsidRDefault="00E67AE2" w:rsidP="005B0131">
            <w:pPr>
              <w:wordWrap/>
              <w:ind w:firstLine="0"/>
              <w:jc w:val="center"/>
            </w:pPr>
            <w:r>
              <w:rPr>
                <w:noProof/>
              </w:rPr>
              <w:drawing>
                <wp:inline distT="0" distB="0" distL="0" distR="0" wp14:anchorId="699B986D" wp14:editId="16773D35">
                  <wp:extent cx="1774209" cy="14352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806789" cy="1461631"/>
                          </a:xfrm>
                          <a:prstGeom prst="rect">
                            <a:avLst/>
                          </a:prstGeom>
                        </pic:spPr>
                      </pic:pic>
                    </a:graphicData>
                  </a:graphic>
                </wp:inline>
              </w:drawing>
            </w:r>
          </w:p>
        </w:tc>
        <w:tc>
          <w:tcPr>
            <w:tcW w:w="4258" w:type="dxa"/>
          </w:tcPr>
          <w:p w14:paraId="514D1D37" w14:textId="3EB88613" w:rsidR="008609BE" w:rsidRDefault="004069BB" w:rsidP="005B0131">
            <w:pPr>
              <w:wordWrap/>
              <w:ind w:firstLine="0"/>
              <w:jc w:val="center"/>
            </w:pPr>
            <w:r>
              <w:rPr>
                <w:noProof/>
              </w:rPr>
              <w:drawing>
                <wp:inline distT="0" distB="0" distL="0" distR="0" wp14:anchorId="47FC5E0B" wp14:editId="13B93BAE">
                  <wp:extent cx="1467134" cy="1390617"/>
                  <wp:effectExtent l="0" t="0" r="0" b="63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510824" cy="1432028"/>
                          </a:xfrm>
                          <a:prstGeom prst="rect">
                            <a:avLst/>
                          </a:prstGeom>
                        </pic:spPr>
                      </pic:pic>
                    </a:graphicData>
                  </a:graphic>
                </wp:inline>
              </w:drawing>
            </w:r>
          </w:p>
        </w:tc>
      </w:tr>
      <w:tr w:rsidR="008609BE" w14:paraId="3F9B254F" w14:textId="77777777" w:rsidTr="005341CE">
        <w:tc>
          <w:tcPr>
            <w:tcW w:w="4258" w:type="dxa"/>
          </w:tcPr>
          <w:p w14:paraId="7D2B47D1" w14:textId="643E6B18" w:rsidR="008609BE" w:rsidRDefault="008609BE" w:rsidP="005B0131">
            <w:pPr>
              <w:wordWrap/>
              <w:ind w:firstLine="0"/>
              <w:jc w:val="center"/>
            </w:pPr>
            <w:bookmarkStart w:id="205" w:name="_Ref533435782"/>
            <w:bookmarkStart w:id="206" w:name="_Toc53637101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35</w:t>
            </w:r>
            <w:r>
              <w:fldChar w:fldCharType="end"/>
            </w:r>
            <w:bookmarkEnd w:id="205"/>
            <w:r w:rsidR="000F63E8">
              <w:rPr>
                <w:rFonts w:hint="eastAsia"/>
              </w:rPr>
              <w:t>：</w:t>
            </w:r>
            <w:r>
              <w:rPr>
                <w:rFonts w:hint="eastAsia"/>
              </w:rPr>
              <w:t>混合後二通道訊號波形</w:t>
            </w:r>
            <w:bookmarkEnd w:id="206"/>
          </w:p>
        </w:tc>
        <w:tc>
          <w:tcPr>
            <w:tcW w:w="4258" w:type="dxa"/>
          </w:tcPr>
          <w:p w14:paraId="006F0EE5" w14:textId="44A27C1C" w:rsidR="008609BE" w:rsidRDefault="008609BE" w:rsidP="005B0131">
            <w:pPr>
              <w:wordWrap/>
              <w:ind w:firstLine="0"/>
              <w:jc w:val="center"/>
            </w:pPr>
            <w:bookmarkStart w:id="207" w:name="_Ref533435784"/>
            <w:bookmarkStart w:id="208" w:name="_Toc53637101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36</w:t>
            </w:r>
            <w:r>
              <w:fldChar w:fldCharType="end"/>
            </w:r>
            <w:bookmarkEnd w:id="207"/>
            <w:r w:rsidR="000F63E8">
              <w:rPr>
                <w:rFonts w:hint="eastAsia"/>
              </w:rPr>
              <w:t>：</w:t>
            </w:r>
            <w:r w:rsidR="001C246B">
              <w:rPr>
                <w:rFonts w:hint="eastAsia"/>
              </w:rPr>
              <w:t>混合後</w:t>
            </w:r>
            <w:r>
              <w:rPr>
                <w:rFonts w:hint="eastAsia"/>
              </w:rPr>
              <w:t>二通道訊號分</w:t>
            </w:r>
            <w:r w:rsidR="002F240E">
              <w:rPr>
                <w:rFonts w:hint="eastAsia"/>
              </w:rPr>
              <w:t>佈</w:t>
            </w:r>
            <w:bookmarkEnd w:id="208"/>
          </w:p>
        </w:tc>
      </w:tr>
    </w:tbl>
    <w:p w14:paraId="1FB08660" w14:textId="0F724AB6" w:rsidR="00532A0E" w:rsidRDefault="00A9168D" w:rsidP="005B0131">
      <w:pPr>
        <w:wordWrap/>
        <w:ind w:firstLine="0"/>
        <w:jc w:val="center"/>
      </w:pPr>
      <w:r>
        <w:rPr>
          <w:noProof/>
        </w:rPr>
        <w:lastRenderedPageBreak/>
        <w:drawing>
          <wp:inline distT="0" distB="0" distL="0" distR="0" wp14:anchorId="6098EA4A" wp14:editId="50C135A7">
            <wp:extent cx="1958682" cy="1562668"/>
            <wp:effectExtent l="0" t="0" r="381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1958682" cy="1562668"/>
                    </a:xfrm>
                    <a:prstGeom prst="rect">
                      <a:avLst/>
                    </a:prstGeom>
                    <a:ln>
                      <a:noFill/>
                    </a:ln>
                    <a:extLst>
                      <a:ext uri="{53640926-AAD7-44D8-BBD7-CCE9431645EC}">
                        <a14:shadowObscured xmlns:a14="http://schemas.microsoft.com/office/drawing/2010/main"/>
                      </a:ext>
                    </a:extLst>
                  </pic:spPr>
                </pic:pic>
              </a:graphicData>
            </a:graphic>
          </wp:inline>
        </w:drawing>
      </w:r>
    </w:p>
    <w:p w14:paraId="23E2D524" w14:textId="49F09210" w:rsidR="00912525" w:rsidRPr="00912525" w:rsidRDefault="005C0FB5" w:rsidP="00590C9D">
      <w:pPr>
        <w:pStyle w:val="Caption"/>
      </w:pPr>
      <w:bookmarkStart w:id="209" w:name="_Ref533435860"/>
      <w:bookmarkStart w:id="210" w:name="_Toc53637101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37</w:t>
      </w:r>
      <w:r>
        <w:fldChar w:fldCharType="end"/>
      </w:r>
      <w:bookmarkEnd w:id="209"/>
      <w:r w:rsidR="000F63E8">
        <w:rPr>
          <w:rFonts w:hint="eastAsia"/>
        </w:rPr>
        <w:t>：</w:t>
      </w:r>
      <w:r>
        <w:rPr>
          <w:rFonts w:hint="eastAsia"/>
        </w:rPr>
        <w:t>混合後二通道訊號互相關</w:t>
      </w:r>
      <w:bookmarkEnd w:id="210"/>
    </w:p>
    <w:p w14:paraId="3B202E8C" w14:textId="7CAFDF2A" w:rsidR="00EB27C7" w:rsidRDefault="005D45DD" w:rsidP="005B0131">
      <w:pPr>
        <w:wordWrap/>
      </w:pPr>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r w:rsidR="00A33AC4">
        <w:rPr>
          <w:rFonts w:hint="eastAsia"/>
        </w:rPr>
        <w:t>。</w:t>
      </w:r>
      <w:r w:rsidR="00DB7B8A">
        <w:rPr>
          <w:rFonts w:hint="eastAsia"/>
        </w:rPr>
        <w:t>TDSEP</w:t>
      </w:r>
      <w:r w:rsidR="00DB7B8A">
        <w:rPr>
          <w:rFonts w:hint="eastAsia"/>
        </w:rPr>
        <w:t>反混合後的</w:t>
      </w:r>
      <w:r w:rsidR="004C6682">
        <w:rPr>
          <w:rFonts w:hint="eastAsia"/>
        </w:rPr>
        <w:t>訊號</w:t>
      </w:r>
      <w:r w:rsidR="00097FFD">
        <w:rPr>
          <w:rFonts w:hint="eastAsia"/>
        </w:rPr>
        <w:t>如</w:t>
      </w:r>
      <w:r w:rsidR="000A0B53">
        <w:fldChar w:fldCharType="begin"/>
      </w:r>
      <w:r w:rsidR="000A0B53">
        <w:instrText xml:space="preserve"> </w:instrText>
      </w:r>
      <w:r w:rsidR="000A0B53">
        <w:rPr>
          <w:rFonts w:hint="eastAsia"/>
        </w:rPr>
        <w:instrText>REF _Ref533435898 \h</w:instrText>
      </w:r>
      <w:r w:rsidR="000A0B53">
        <w:instrText xml:space="preserve"> </w:instrText>
      </w:r>
      <w:r w:rsidR="000A0B53">
        <w:fldChar w:fldCharType="separate"/>
      </w:r>
      <w:r w:rsidR="00F86BBA">
        <w:rPr>
          <w:rFonts w:hint="eastAsia"/>
        </w:rPr>
        <w:t>圖</w:t>
      </w:r>
      <w:r w:rsidR="00F86BBA">
        <w:rPr>
          <w:rFonts w:hint="eastAsia"/>
        </w:rPr>
        <w:t xml:space="preserve"> </w:t>
      </w:r>
      <w:r w:rsidR="00F86BBA">
        <w:rPr>
          <w:noProof/>
        </w:rPr>
        <w:t>38</w:t>
      </w:r>
      <w:r w:rsidR="000A0B53">
        <w:fldChar w:fldCharType="end"/>
      </w:r>
      <w:r w:rsidR="000A0B53">
        <w:rPr>
          <w:rFonts w:hint="eastAsia"/>
        </w:rPr>
        <w:t>所示</w:t>
      </w:r>
      <w:r w:rsidR="003142F0">
        <w:rPr>
          <w:rFonts w:hint="eastAsia"/>
        </w:rPr>
        <w:t>。</w:t>
      </w:r>
      <w:r w:rsidR="004C6682">
        <w:fldChar w:fldCharType="begin"/>
      </w:r>
      <w:r w:rsidR="004C6682">
        <w:instrText xml:space="preserve"> REF _Ref533435899 \h </w:instrText>
      </w:r>
      <w:r w:rsidR="004C6682">
        <w:fldChar w:fldCharType="separate"/>
      </w:r>
      <w:r w:rsidR="00F86BBA">
        <w:rPr>
          <w:rFonts w:hint="eastAsia"/>
        </w:rPr>
        <w:t>圖</w:t>
      </w:r>
      <w:r w:rsidR="00F86BBA">
        <w:rPr>
          <w:rFonts w:hint="eastAsia"/>
        </w:rPr>
        <w:t xml:space="preserve"> </w:t>
      </w:r>
      <w:r w:rsidR="00F86BBA">
        <w:rPr>
          <w:noProof/>
        </w:rPr>
        <w:t>39</w:t>
      </w:r>
      <w:r w:rsidR="004C6682">
        <w:fldChar w:fldCharType="end"/>
      </w:r>
      <w:r w:rsidR="004C6682">
        <w:rPr>
          <w:rFonts w:hint="eastAsia"/>
        </w:rPr>
        <w:t>為反混合後的資料分布，</w:t>
      </w:r>
      <w:r w:rsidR="003002BE">
        <w:rPr>
          <w:rFonts w:hint="eastAsia"/>
        </w:rPr>
        <w:t>資料分布再次變回圓形</w:t>
      </w:r>
      <w:r w:rsidR="004C6682">
        <w:rPr>
          <w:rFonts w:hint="eastAsia"/>
        </w:rPr>
        <w:t>，通道間相關性低</w:t>
      </w:r>
      <w:r w:rsidR="002E1C28">
        <w:rPr>
          <w:rFonts w:hint="eastAsia"/>
        </w:rPr>
        <w:t>。</w:t>
      </w:r>
      <w:r w:rsidR="00EB27C7">
        <w:rPr>
          <w:rFonts w:hint="eastAsia"/>
        </w:rPr>
        <w:t>如</w:t>
      </w:r>
      <w:r w:rsidR="00EB27C7">
        <w:fldChar w:fldCharType="begin"/>
      </w:r>
      <w:r w:rsidR="00EB27C7">
        <w:instrText xml:space="preserve"> </w:instrText>
      </w:r>
      <w:r w:rsidR="00EB27C7">
        <w:rPr>
          <w:rFonts w:hint="eastAsia"/>
        </w:rPr>
        <w:instrText>REF _Ref533435954 \h</w:instrText>
      </w:r>
      <w:r w:rsidR="00EB27C7">
        <w:instrText xml:space="preserve"> </w:instrText>
      </w:r>
      <w:r w:rsidR="00EB27C7">
        <w:fldChar w:fldCharType="separate"/>
      </w:r>
      <w:r w:rsidR="00F86BBA">
        <w:rPr>
          <w:rFonts w:hint="eastAsia"/>
        </w:rPr>
        <w:t>圖</w:t>
      </w:r>
      <w:r w:rsidR="00F86BBA">
        <w:rPr>
          <w:rFonts w:hint="eastAsia"/>
        </w:rPr>
        <w:t xml:space="preserve"> </w:t>
      </w:r>
      <w:r w:rsidR="00F86BBA">
        <w:rPr>
          <w:noProof/>
        </w:rPr>
        <w:t>40</w:t>
      </w:r>
      <w:r w:rsidR="00EB27C7">
        <w:fldChar w:fldCharType="end"/>
      </w:r>
      <w:r w:rsidR="00EB27C7">
        <w:rPr>
          <w:rFonts w:hint="eastAsia"/>
        </w:rPr>
        <w:t>所示，其在</w:t>
      </w:r>
      <w:r w:rsidR="00EB27C7">
        <w:rPr>
          <w:rFonts w:hint="eastAsia"/>
        </w:rPr>
        <w:t>0</w:t>
      </w:r>
      <w:r w:rsidR="00EB27C7">
        <w:rPr>
          <w:rFonts w:hint="eastAsia"/>
        </w:rPr>
        <w:t>至</w:t>
      </w:r>
      <w:r w:rsidR="00EB27C7">
        <w:rPr>
          <w:rFonts w:hint="eastAsia"/>
        </w:rPr>
        <w:t>3</w:t>
      </w:r>
      <w:r w:rsidR="00EB27C7">
        <w:rPr>
          <w:rFonts w:hint="eastAsia"/>
        </w:rPr>
        <w:t>樣本位移之互相關（</w:t>
      </w:r>
      <w:r w:rsidR="00EB27C7">
        <w:rPr>
          <w:rFonts w:hint="eastAsia"/>
        </w:rPr>
        <w:t>Cross-correlation</w:t>
      </w:r>
      <w:r w:rsidR="00EB27C7">
        <w:rPr>
          <w:rFonts w:hint="eastAsia"/>
        </w:rPr>
        <w:t>）降至</w:t>
      </w:r>
      <w:r w:rsidR="00EB27C7">
        <w:t>-50</w:t>
      </w:r>
      <w:r w:rsidR="00EB27C7">
        <w:rPr>
          <w:rFonts w:hint="eastAsia"/>
        </w:rPr>
        <w:t>至</w:t>
      </w:r>
      <w:r w:rsidR="00EB27C7">
        <w:t>30</w:t>
      </w:r>
      <w:r w:rsidR="00EB27C7">
        <w:rPr>
          <w:rFonts w:hint="eastAsia"/>
        </w:rPr>
        <w:t>間，與原始訊號有相同數量級的互相關性。</w:t>
      </w:r>
    </w:p>
    <w:p w14:paraId="291E3D58" w14:textId="726FACE5" w:rsidR="000229B9" w:rsidRDefault="000229B9" w:rsidP="005B0131">
      <w:pPr>
        <w:wordWrap/>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2"/>
        <w:gridCol w:w="4128"/>
      </w:tblGrid>
      <w:tr w:rsidR="00636E59" w14:paraId="05D60C7B" w14:textId="77777777" w:rsidTr="00956218">
        <w:tc>
          <w:tcPr>
            <w:tcW w:w="4258" w:type="dxa"/>
          </w:tcPr>
          <w:p w14:paraId="4C6C36F5" w14:textId="2B5601C7" w:rsidR="003571BE" w:rsidRDefault="00636E59" w:rsidP="005B0131">
            <w:pPr>
              <w:wordWrap/>
              <w:ind w:firstLine="0"/>
              <w:jc w:val="center"/>
            </w:pPr>
            <w:r>
              <w:rPr>
                <w:noProof/>
              </w:rPr>
              <w:drawing>
                <wp:inline distT="0" distB="0" distL="0" distR="0" wp14:anchorId="1D8EEE29" wp14:editId="0BAC4694">
                  <wp:extent cx="2088993" cy="1692322"/>
                  <wp:effectExtent l="0" t="0" r="6985"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125966" cy="172227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5B0131">
            <w:pPr>
              <w:wordWrap/>
              <w:ind w:firstLine="0"/>
              <w:jc w:val="center"/>
            </w:pPr>
            <w:r>
              <w:rPr>
                <w:noProof/>
              </w:rPr>
              <w:drawing>
                <wp:inline distT="0" distB="0" distL="0" distR="0" wp14:anchorId="6B6CF0D5" wp14:editId="6619AF88">
                  <wp:extent cx="1840162" cy="1678675"/>
                  <wp:effectExtent l="0" t="0" r="825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1880773" cy="171572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1F90D0F1" w:rsidR="003571BE" w:rsidRDefault="003571BE" w:rsidP="005B0131">
            <w:pPr>
              <w:wordWrap/>
              <w:ind w:firstLine="0"/>
              <w:jc w:val="center"/>
            </w:pPr>
            <w:bookmarkStart w:id="211" w:name="_Ref533435898"/>
            <w:bookmarkStart w:id="212" w:name="_Toc53637101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38</w:t>
            </w:r>
            <w:r>
              <w:fldChar w:fldCharType="end"/>
            </w:r>
            <w:bookmarkEnd w:id="211"/>
            <w:r w:rsidR="000F63E8">
              <w:rPr>
                <w:rFonts w:hint="eastAsia"/>
              </w:rPr>
              <w:t>：</w:t>
            </w:r>
            <w:r>
              <w:rPr>
                <w:rFonts w:hint="eastAsia"/>
              </w:rPr>
              <w:t>反混合後二通道訊號波形</w:t>
            </w:r>
            <w:bookmarkEnd w:id="212"/>
          </w:p>
        </w:tc>
        <w:tc>
          <w:tcPr>
            <w:tcW w:w="4258" w:type="dxa"/>
          </w:tcPr>
          <w:p w14:paraId="4ACFE9D3" w14:textId="76350C8D" w:rsidR="003571BE" w:rsidRDefault="003571BE" w:rsidP="005B0131">
            <w:pPr>
              <w:wordWrap/>
              <w:ind w:firstLine="0"/>
              <w:jc w:val="center"/>
            </w:pPr>
            <w:bookmarkStart w:id="213" w:name="_Ref533435899"/>
            <w:bookmarkStart w:id="214" w:name="_Toc53637101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39</w:t>
            </w:r>
            <w:r>
              <w:fldChar w:fldCharType="end"/>
            </w:r>
            <w:bookmarkEnd w:id="213"/>
            <w:r w:rsidR="000F63E8">
              <w:rPr>
                <w:rFonts w:hint="eastAsia"/>
              </w:rPr>
              <w:t>：</w:t>
            </w:r>
            <w:r w:rsidR="009551DC">
              <w:rPr>
                <w:rFonts w:hint="eastAsia"/>
              </w:rPr>
              <w:t>反</w:t>
            </w:r>
            <w:r>
              <w:rPr>
                <w:rFonts w:hint="eastAsia"/>
              </w:rPr>
              <w:t>混合後二通道訊號</w:t>
            </w:r>
            <w:r w:rsidR="00292C32">
              <w:rPr>
                <w:rFonts w:hint="eastAsia"/>
              </w:rPr>
              <w:t>分佈</w:t>
            </w:r>
            <w:bookmarkEnd w:id="214"/>
          </w:p>
          <w:p w14:paraId="25CF6BC2" w14:textId="2AF66D68" w:rsidR="009E0C3C" w:rsidRDefault="009E0C3C" w:rsidP="005B0131">
            <w:pPr>
              <w:wordWrap/>
              <w:ind w:firstLine="0"/>
              <w:jc w:val="center"/>
            </w:pPr>
          </w:p>
        </w:tc>
      </w:tr>
    </w:tbl>
    <w:p w14:paraId="29FAD986" w14:textId="77777777" w:rsidR="00560E25" w:rsidRDefault="0007494E" w:rsidP="005B0131">
      <w:pPr>
        <w:keepNext/>
        <w:wordWrap/>
        <w:jc w:val="center"/>
      </w:pPr>
      <w:r>
        <w:rPr>
          <w:noProof/>
        </w:rPr>
        <w:drawing>
          <wp:inline distT="0" distB="0" distL="0" distR="0" wp14:anchorId="2FE09577" wp14:editId="7DA4BDA9">
            <wp:extent cx="1931518" cy="1605064"/>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013012" cy="1672785"/>
                    </a:xfrm>
                    <a:prstGeom prst="rect">
                      <a:avLst/>
                    </a:prstGeom>
                  </pic:spPr>
                </pic:pic>
              </a:graphicData>
            </a:graphic>
          </wp:inline>
        </w:drawing>
      </w:r>
    </w:p>
    <w:p w14:paraId="298273E8" w14:textId="10D6B5DD" w:rsidR="00922669" w:rsidRDefault="005B6899" w:rsidP="00590C9D">
      <w:pPr>
        <w:pStyle w:val="Caption"/>
      </w:pPr>
      <w:bookmarkStart w:id="215" w:name="_Ref533435954"/>
      <w:bookmarkStart w:id="216" w:name="_Toc53637101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40</w:t>
      </w:r>
      <w:r>
        <w:fldChar w:fldCharType="end"/>
      </w:r>
      <w:bookmarkEnd w:id="215"/>
      <w:r w:rsidR="000F63E8">
        <w:rPr>
          <w:rFonts w:hint="eastAsia"/>
        </w:rPr>
        <w:t>：</w:t>
      </w:r>
      <w:r>
        <w:rPr>
          <w:rFonts w:hint="eastAsia"/>
        </w:rPr>
        <w:t>反混合後二通道訊號互相關</w:t>
      </w:r>
      <w:bookmarkEnd w:id="216"/>
    </w:p>
    <w:p w14:paraId="399FA084" w14:textId="198D9ED9" w:rsidR="005B6899" w:rsidRDefault="00922669" w:rsidP="005B0131">
      <w:pPr>
        <w:wordWrap/>
        <w:snapToGrid/>
        <w:spacing w:line="240" w:lineRule="auto"/>
        <w:ind w:firstLine="0"/>
      </w:pPr>
      <w:r>
        <w:br w:type="page"/>
      </w:r>
    </w:p>
    <w:p w14:paraId="6D3CBC6C" w14:textId="0B5F1537" w:rsidR="00EE7746" w:rsidRDefault="00A51DE2" w:rsidP="005B0131">
      <w:pPr>
        <w:pStyle w:val="Heading2"/>
      </w:pPr>
      <w:r>
        <w:rPr>
          <w:rFonts w:hint="eastAsia"/>
        </w:rPr>
        <w:lastRenderedPageBreak/>
        <w:t xml:space="preserve"> </w:t>
      </w:r>
      <w:bookmarkStart w:id="217" w:name="_Toc528338408"/>
      <w:bookmarkStart w:id="218" w:name="_Toc536370942"/>
      <w:r>
        <w:rPr>
          <w:rFonts w:hint="eastAsia"/>
        </w:rPr>
        <w:t>類神經網路</w:t>
      </w:r>
      <w:r w:rsidR="00694566">
        <w:rPr>
          <w:rFonts w:hint="eastAsia"/>
        </w:rPr>
        <w:t>架構</w:t>
      </w:r>
      <w:bookmarkEnd w:id="217"/>
      <w:bookmarkEnd w:id="218"/>
    </w:p>
    <w:p w14:paraId="48057591" w14:textId="1A21493E" w:rsidR="00CA3831" w:rsidRDefault="00E517DB" w:rsidP="005B0131">
      <w:pPr>
        <w:wordWrap/>
      </w:pPr>
      <w:r>
        <w:rPr>
          <w:rFonts w:hint="eastAsia"/>
        </w:rPr>
        <w:t>s</w:t>
      </w:r>
      <w:r w:rsidRPr="00E73EEA">
        <w:t>EMG</w:t>
      </w:r>
      <w:r w:rsidRPr="00E73EEA">
        <w:t>訊號和肌肉張力具有高度非線性關係</w:t>
      </w:r>
      <w:r w:rsidRPr="00E73EEA">
        <w:fldChar w:fldCharType="begin"/>
      </w:r>
      <w:r w:rsidR="00B40467">
        <w:instrText xml:space="preserve"> ADDIN ZOTERO_ITEM CSL_CITATION {"citationID":"YQimrCEx","properties":{"formattedCitation":"[28]","plainCitation":"[28]","noteIndex":0},"citationItems":[{"id":"MbV2BDGR/pr7uKW3A","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B40467" w:rsidRPr="00B40467">
        <w:t>[28]</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B40467">
        <w:instrText xml:space="preserve"> ADDIN ZOTERO_ITEM CSL_CITATION {"citationID":"ejjp4Ws8","properties":{"formattedCitation":"[8], [10], [11], [22]\\uc0\\u8211{}[24], [29], [30], [32], [33], [58]","plainCitation":"[8], [10], [11], [22]–[24], [29], [30], [32], [33], [58]","noteIndex":0},"citationItems":[{"id":"MbV2BDGR/wK0gj9gR","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NTvUbMBi","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ma62Ug8b","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bHNpazYI","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2KjRkN7t","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XoIbnt6b","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MbV2BDGR/1aDEOrpf","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MbV2BDGR/aOZKAF5I","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MbV2BDGR/KlzI2r9u","uris":["http://zotero.org/users/local/Jg4Thzek/items/3Q864TM8"],"uri":["http://zotero.org/users/local/Jg4Thzek/items/3Q864TM8"],"itemData":{"id":146,"type":"thesis","ti</w:instrText>
      </w:r>
      <w:r w:rsidR="00B40467">
        <w:rPr>
          <w:rFonts w:hint="eastAsia"/>
        </w:rPr>
        <w:instrText>tle":"</w:instrText>
      </w:r>
      <w:r w:rsidR="00B40467">
        <w:rPr>
          <w:rFonts w:hint="eastAsia"/>
        </w:rPr>
        <w:instrText>基於肌電圖之機械臂定位控制</w:instrText>
      </w:r>
      <w:r w:rsidR="00B40467">
        <w:rPr>
          <w:rFonts w:hint="eastAsia"/>
        </w:rPr>
        <w:instrText>","genre":"Thesis","source":"ir.nctu.edu.tw","abstract":"</w:instrText>
      </w:r>
      <w:r w:rsidR="00B40467">
        <w:rPr>
          <w:rFonts w:hint="eastAsia"/>
        </w:rPr>
        <w:instrText>肌電圖（</w:instrText>
      </w:r>
      <w:r w:rsidR="00B40467">
        <w:rPr>
          <w:rFonts w:hint="eastAsia"/>
        </w:rPr>
        <w:instrText>Electromyography</w:instrText>
      </w:r>
      <w:r w:rsidR="00B40467">
        <w:rPr>
          <w:rFonts w:hint="eastAsia"/>
        </w:rPr>
        <w:instrText>，</w:instrText>
      </w:r>
      <w:r w:rsidR="00B40467">
        <w:rPr>
          <w:rFonts w:hint="eastAsia"/>
        </w:rPr>
        <w:instrText>EMG)</w:instrText>
      </w:r>
      <w:r w:rsidR="00B40467">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B40467">
        <w:rPr>
          <w:rFonts w:hint="eastAsia"/>
        </w:rPr>
        <w:instrText>MAV(mean absolute values)</w:instrText>
      </w:r>
      <w:r w:rsidR="00B40467">
        <w:rPr>
          <w:rFonts w:hint="eastAsia"/>
        </w:rPr>
        <w:instrText>的特徵值做為分析前臂運動的訊號。在本篇論文中，我們發展出了基於肌電圖定位肌械臂的系統，同時也利用</w:instrText>
      </w:r>
      <w:r w:rsidR="00B40467">
        <w:rPr>
          <w:rFonts w:hint="eastAsia"/>
        </w:rPr>
        <w:instrText>Labview</w:instrText>
      </w:r>
      <w:r w:rsidR="00B40467">
        <w:rPr>
          <w:rFonts w:hint="eastAsia"/>
        </w:rPr>
        <w:instrText>設計了一套人機介面來整合訊號擷取以及機械臂的控制。</w:instrText>
      </w:r>
      <w:r w:rsidR="00B40467">
        <w:rPr>
          <w:rFonts w:hint="eastAsia"/>
        </w:rPr>
        <w:instrText>","URL":"https://ir.nctu.edu.tw:443/handle/11536/80738","language":"zh_TW","author":[{"family":"</w:instrText>
      </w:r>
      <w:r w:rsidR="00B40467">
        <w:rPr>
          <w:rFonts w:hint="eastAsia"/>
        </w:rPr>
        <w:instrText>梁怡康</w:instrText>
      </w:r>
      <w:r w:rsidR="00B40467">
        <w:rPr>
          <w:rFonts w:hint="eastAsia"/>
        </w:rPr>
        <w:instrText>","given":""},{"family":"Liang","given":"Ti-Kang"},{"family":"</w:instrText>
      </w:r>
      <w:r w:rsidR="00B40467">
        <w:rPr>
          <w:rFonts w:hint="eastAsia"/>
        </w:rPr>
        <w:instrText>楊谷洋</w:instrText>
      </w:r>
      <w:r w:rsidR="00B40467">
        <w:rPr>
          <w:rFonts w:hint="eastAsia"/>
        </w:rPr>
        <w:instrText>","given":""},{"family":"Young","given":"Kuu-Young"}],"issued":{"date-parts":[["2006"]]},"accessed":{"date-parts":[["2018",10,25]]}}},{"id":"MbV2BDGR/VKcQ2ahy","uris":["http://zotero.org/users/local/Jg4Thzek/items/SYDXL5H8"],"uri":["http://zotero.</w:instrText>
      </w:r>
      <w:r w:rsidR="00B40467">
        <w:instrText xml:space="preserve">org/users/local/Jg4Thzek/items/SYDXL5H8"],"itemData":{"id":1362,"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schema":"https://github.com/citation-style-language/schema/raw/master/csl-citation.json"} </w:instrText>
      </w:r>
      <w:r w:rsidR="00E065A8">
        <w:fldChar w:fldCharType="separate"/>
      </w:r>
      <w:r w:rsidR="003210F3" w:rsidRPr="003210F3">
        <w:t>[8</w:t>
      </w:r>
      <w:r w:rsidR="003438DB">
        <w:t xml:space="preserve">, </w:t>
      </w:r>
      <w:r w:rsidR="003210F3" w:rsidRPr="003210F3">
        <w:t>10</w:t>
      </w:r>
      <w:r w:rsidR="003438DB">
        <w:t xml:space="preserve">, </w:t>
      </w:r>
      <w:r w:rsidR="003210F3" w:rsidRPr="003210F3">
        <w:t>11</w:t>
      </w:r>
      <w:r w:rsidR="003438DB">
        <w:t xml:space="preserve">, </w:t>
      </w:r>
      <w:r w:rsidR="003210F3" w:rsidRPr="003210F3">
        <w:t>22</w:t>
      </w:r>
      <w:r w:rsidR="003438DB">
        <w:t>–</w:t>
      </w:r>
      <w:r w:rsidR="003210F3" w:rsidRPr="003210F3">
        <w:t>24</w:t>
      </w:r>
      <w:r w:rsidR="003438DB">
        <w:t xml:space="preserve">, </w:t>
      </w:r>
      <w:r w:rsidR="003210F3" w:rsidRPr="003210F3">
        <w:t>29</w:t>
      </w:r>
      <w:r w:rsidR="003438DB">
        <w:t xml:space="preserve">, </w:t>
      </w:r>
      <w:r w:rsidR="003210F3" w:rsidRPr="003210F3">
        <w:t>30</w:t>
      </w:r>
      <w:r w:rsidR="003438DB">
        <w:t xml:space="preserve">, </w:t>
      </w:r>
      <w:r w:rsidR="003210F3" w:rsidRPr="003210F3">
        <w:t>32</w:t>
      </w:r>
      <w:r w:rsidR="003438DB">
        <w:t xml:space="preserve">, </w:t>
      </w:r>
      <w:r w:rsidR="003210F3" w:rsidRPr="003210F3">
        <w:t>33</w:t>
      </w:r>
      <w:r w:rsidR="003438DB">
        <w:t xml:space="preserve">, </w:t>
      </w:r>
      <w:r w:rsidR="003210F3" w:rsidRPr="003210F3">
        <w:t>58]</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024AFD">
        <w:rPr>
          <w:rFonts w:hint="eastAsia"/>
        </w:rPr>
        <w:t>。</w:t>
      </w:r>
    </w:p>
    <w:p w14:paraId="1D283EF2" w14:textId="77777777" w:rsidR="003D61C6" w:rsidRDefault="003D61C6" w:rsidP="005B0131">
      <w:pPr>
        <w:wordWrap/>
      </w:pPr>
    </w:p>
    <w:p w14:paraId="713911D7" w14:textId="79F65D08" w:rsidR="0021788D" w:rsidRDefault="00EB7D56" w:rsidP="005B0131">
      <w:pPr>
        <w:pStyle w:val="Heading3"/>
        <w:wordWrap/>
      </w:pPr>
      <w:r>
        <w:t xml:space="preserve"> </w:t>
      </w:r>
      <w:bookmarkStart w:id="219" w:name="_Toc528338409"/>
      <w:bookmarkStart w:id="220" w:name="_Toc536370943"/>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219"/>
      <w:bookmarkEnd w:id="220"/>
    </w:p>
    <w:p w14:paraId="17878C15" w14:textId="77777777" w:rsidR="00776B26" w:rsidRDefault="003178DE" w:rsidP="005B0131">
      <w:pPr>
        <w:keepNext/>
        <w:wordWrap/>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1889A70C" w14:textId="44516450" w:rsidR="005A7753" w:rsidRDefault="00776B26" w:rsidP="00590C9D">
      <w:pPr>
        <w:pStyle w:val="Caption"/>
      </w:pPr>
      <w:bookmarkStart w:id="221" w:name="_Toc53637101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41</w:t>
      </w:r>
      <w:r>
        <w:fldChar w:fldCharType="end"/>
      </w:r>
      <w:r w:rsidR="000F63E8">
        <w:t>：</w:t>
      </w:r>
      <w:r w:rsidR="003F23CB" w:rsidRPr="00687F09">
        <w:rPr>
          <w:rFonts w:hint="eastAsia"/>
        </w:rPr>
        <w:t>多層感知器</w:t>
      </w:r>
      <w:r w:rsidR="003F23CB">
        <w:rPr>
          <w:rFonts w:hint="eastAsia"/>
        </w:rPr>
        <w:t>類神經網路</w:t>
      </w:r>
      <w:bookmarkEnd w:id="221"/>
    </w:p>
    <w:p w14:paraId="29426379" w14:textId="2ABE664D" w:rsidR="005B333C" w:rsidRDefault="00234B30" w:rsidP="00590C9D">
      <w:pPr>
        <w:pStyle w:val="Caption"/>
      </w:pPr>
      <w:r>
        <w:rPr>
          <w:rFonts w:hint="eastAsia"/>
        </w:rPr>
        <w:t>節錄</w:t>
      </w:r>
      <w:r w:rsidR="005A7753">
        <w:rPr>
          <w:rFonts w:hint="eastAsia"/>
        </w:rPr>
        <w:t>自</w:t>
      </w:r>
      <w:r w:rsidR="00776B26">
        <w:fldChar w:fldCharType="begin"/>
      </w:r>
      <w:r w:rsidR="00B40467">
        <w:instrText xml:space="preserve"> ADDIN ZOTERO_ITEM CSL_CITATION {"citationID":"1XXM5bbu","properties":{"formattedCitation":"[59]","plainCitation":"[59]","noteIndex":0},"citationItems":[{"id":"MbV2BDGR/QFkJxjzC","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rsidR="00776B26">
        <w:fldChar w:fldCharType="separate"/>
      </w:r>
      <w:r w:rsidR="00B40467" w:rsidRPr="00B40467">
        <w:t>[59]</w:t>
      </w:r>
      <w:r w:rsidR="00776B26">
        <w:fldChar w:fldCharType="end"/>
      </w:r>
    </w:p>
    <w:p w14:paraId="18204F49" w14:textId="77777777" w:rsidR="00650074" w:rsidRPr="00650074" w:rsidRDefault="00650074" w:rsidP="005B0131">
      <w:pPr>
        <w:wordWrap/>
      </w:pPr>
    </w:p>
    <w:p w14:paraId="346437B5" w14:textId="22B077F3" w:rsidR="005B333C" w:rsidRDefault="005B333C" w:rsidP="005B0131">
      <w:pPr>
        <w:wordWrap/>
      </w:pPr>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5B0131">
      <w:pPr>
        <w:wordWrap/>
      </w:pPr>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7780E751" w14:textId="3AAEEFA3" w:rsidR="002F10D5" w:rsidRDefault="00E6791C" w:rsidP="00AA021B">
      <w:pPr>
        <w:wordWrap/>
      </w:pPr>
      <w:r>
        <w:rPr>
          <w:rFonts w:hint="eastAsia"/>
        </w:rPr>
        <w:lastRenderedPageBreak/>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B40467">
        <w:instrText xml:space="preserve"> ADDIN ZOTERO_ITEM CSL_CITATION {"citationID":"OhmedJ0K","properties":{"formattedCitation":"[8], [10], [11], [23], [24], [29], [33]","plainCitation":"[8], [10], [11], [23], [24], [29], [33]","noteIndex":0},"citationItems":[{"id":"MbV2BDGR/wK0gj9gR","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NTvUbMBi","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bHNpazYI","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2KjRkN7t","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XoIbnt6b","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MbV2BDGR/KlzI2r9u","uris":["http://zotero.org/users/local/Jg4Thzek/items/3Q864TM8"],"uri":["http://zotero.org/users/local/Jg4Thzek/items/3Q864TM8"],"itemData":{"id":146,"type":"thesis","t</w:instrText>
      </w:r>
      <w:r w:rsidR="00B40467">
        <w:rPr>
          <w:rFonts w:hint="eastAsia"/>
        </w:rPr>
        <w:instrText>itle":"</w:instrText>
      </w:r>
      <w:r w:rsidR="00B40467">
        <w:rPr>
          <w:rFonts w:hint="eastAsia"/>
        </w:rPr>
        <w:instrText>基於肌電圖之機械臂定位控制</w:instrText>
      </w:r>
      <w:r w:rsidR="00B40467">
        <w:rPr>
          <w:rFonts w:hint="eastAsia"/>
        </w:rPr>
        <w:instrText>","genre":"Thesis","source":"ir.nctu.edu.tw","abstract":"</w:instrText>
      </w:r>
      <w:r w:rsidR="00B40467">
        <w:rPr>
          <w:rFonts w:hint="eastAsia"/>
        </w:rPr>
        <w:instrText>肌電圖（</w:instrText>
      </w:r>
      <w:r w:rsidR="00B40467">
        <w:rPr>
          <w:rFonts w:hint="eastAsia"/>
        </w:rPr>
        <w:instrText>Electromyography</w:instrText>
      </w:r>
      <w:r w:rsidR="00B40467">
        <w:rPr>
          <w:rFonts w:hint="eastAsia"/>
        </w:rPr>
        <w:instrText>，</w:instrText>
      </w:r>
      <w:r w:rsidR="00B40467">
        <w:rPr>
          <w:rFonts w:hint="eastAsia"/>
        </w:rPr>
        <w:instrText>EMG)</w:instrText>
      </w:r>
      <w:r w:rsidR="00B40467">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B40467">
        <w:rPr>
          <w:rFonts w:hint="eastAsia"/>
        </w:rPr>
        <w:instrText>MAV(mean absolute values)</w:instrText>
      </w:r>
      <w:r w:rsidR="00B40467">
        <w:rPr>
          <w:rFonts w:hint="eastAsia"/>
        </w:rPr>
        <w:instrText>的特徵值做為分析前臂運動的訊號。在本篇論文中，我們發展出了基於肌電圖定位肌械臂的系統，同時也利用</w:instrText>
      </w:r>
      <w:r w:rsidR="00B40467">
        <w:rPr>
          <w:rFonts w:hint="eastAsia"/>
        </w:rPr>
        <w:instrText>Labview</w:instrText>
      </w:r>
      <w:r w:rsidR="00B40467">
        <w:rPr>
          <w:rFonts w:hint="eastAsia"/>
        </w:rPr>
        <w:instrText>設計了一套人機介面來整合訊號擷取以及機械臂的控制。</w:instrText>
      </w:r>
      <w:r w:rsidR="00B40467">
        <w:rPr>
          <w:rFonts w:hint="eastAsia"/>
        </w:rPr>
        <w:instrText>","URL":"https://ir.nctu.edu.tw:443/handle/11536/80738","language":"zh_TW","author":[{"family":"</w:instrText>
      </w:r>
      <w:r w:rsidR="00B40467">
        <w:rPr>
          <w:rFonts w:hint="eastAsia"/>
        </w:rPr>
        <w:instrText>梁怡康</w:instrText>
      </w:r>
      <w:r w:rsidR="00B40467">
        <w:rPr>
          <w:rFonts w:hint="eastAsia"/>
        </w:rPr>
        <w:instrText>","given":""},{"family":"Liang","given":"Ti-Kang"},{"family":"</w:instrText>
      </w:r>
      <w:r w:rsidR="00B40467">
        <w:rPr>
          <w:rFonts w:hint="eastAsia"/>
        </w:rPr>
        <w:instrText>楊谷洋</w:instrText>
      </w:r>
      <w:r w:rsidR="00B40467">
        <w:rPr>
          <w:rFonts w:hint="eastAsia"/>
        </w:rPr>
        <w:instrText xml:space="preserve">","given":""},{"family":"Young","given":"Kuu-Young"}],"issued":{"date-parts":[["2006"]]},"accessed":{"date-parts":[["2018",10,25]]}}}],"schema":"https://github.com/citation-style-language/schema/raw/master/csl-citation.json"} </w:instrText>
      </w:r>
      <w:r w:rsidR="00026693">
        <w:fldChar w:fldCharType="separate"/>
      </w:r>
      <w:r w:rsidR="003210F3" w:rsidRPr="003210F3">
        <w:t>[8</w:t>
      </w:r>
      <w:r w:rsidR="003438DB">
        <w:t xml:space="preserve">, </w:t>
      </w:r>
      <w:r w:rsidR="003210F3" w:rsidRPr="003210F3">
        <w:t>10</w:t>
      </w:r>
      <w:r w:rsidR="003438DB">
        <w:t xml:space="preserve">, </w:t>
      </w:r>
      <w:r w:rsidR="003210F3" w:rsidRPr="003210F3">
        <w:t>11</w:t>
      </w:r>
      <w:r w:rsidR="003438DB">
        <w:t xml:space="preserve">, </w:t>
      </w:r>
      <w:r w:rsidR="003210F3" w:rsidRPr="003210F3">
        <w:t>23</w:t>
      </w:r>
      <w:r w:rsidR="003438DB">
        <w:t xml:space="preserve">, </w:t>
      </w:r>
      <w:r w:rsidR="003210F3" w:rsidRPr="003210F3">
        <w:t>24</w:t>
      </w:r>
      <w:r w:rsidR="003438DB">
        <w:t xml:space="preserve">, </w:t>
      </w:r>
      <w:r w:rsidR="003210F3" w:rsidRPr="003210F3">
        <w:t>29</w:t>
      </w:r>
      <w:r w:rsidR="003438DB">
        <w:t xml:space="preserve">, </w:t>
      </w:r>
      <w:r w:rsidR="003210F3" w:rsidRPr="003210F3">
        <w:t>33]</w:t>
      </w:r>
      <w:r w:rsidR="00026693">
        <w:fldChar w:fldCharType="end"/>
      </w:r>
      <w:r w:rsidR="00013C91">
        <w:rPr>
          <w:rFonts w:hint="eastAsia"/>
        </w:rPr>
        <w:t>，</w:t>
      </w:r>
      <w:r w:rsidR="008E5DF8">
        <w:rPr>
          <w:rFonts w:hint="eastAsia"/>
        </w:rPr>
        <w:t>其架構基礎且</w:t>
      </w:r>
      <w:r w:rsidR="00DE6621">
        <w:rPr>
          <w:rFonts w:hint="eastAsia"/>
        </w:rPr>
        <w:t>容易訓練。但</w:t>
      </w:r>
      <w:r w:rsidR="00DE6621">
        <w:rPr>
          <w:rFonts w:hint="eastAsia"/>
        </w:rPr>
        <w:t>sEMG</w:t>
      </w:r>
      <w:r w:rsidR="00F61043">
        <w:rPr>
          <w:rFonts w:hint="eastAsia"/>
        </w:rPr>
        <w:t>訊號</w:t>
      </w:r>
      <w:r w:rsidR="00DE6621">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B40467">
        <w:instrText xml:space="preserve"> ADDIN ZOTERO_ITEM CSL_CITATION {"citationID":"hfFyvuk8","properties":{"formattedCitation":"[25]","plainCitation":"[25]","noteIndex":0},"citationItems":[{"id":"MbV2BDGR/nKpDe1vg","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B40467" w:rsidRPr="00B40467">
        <w:t>[25]</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B40467">
        <w:instrText xml:space="preserve"> ADDIN ZOTERO_ITEM CSL_CITATION {"citationID":"seNkCUL2","properties":{"formattedCitation":"[34]","plainCitation":"[34]","noteIndex":0},"citationItems":[{"id":"MbV2BDGR/1d0SbvRo","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B40467" w:rsidRPr="00B40467">
        <w:t>[34]</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5B0131">
      <w:pPr>
        <w:wordWrap/>
      </w:pPr>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rsidP="005B0131">
      <w:pPr>
        <w:wordWrap/>
        <w:snapToGrid/>
        <w:spacing w:line="240" w:lineRule="auto"/>
        <w:ind w:firstLine="0"/>
      </w:pPr>
      <w:r>
        <w:br w:type="page"/>
      </w:r>
    </w:p>
    <w:p w14:paraId="1D9FF8E8" w14:textId="4080856D" w:rsidR="002C0405" w:rsidRDefault="001E27BA" w:rsidP="005B0131">
      <w:pPr>
        <w:pStyle w:val="Heading3"/>
        <w:wordWrap/>
      </w:pPr>
      <w:r>
        <w:rPr>
          <w:rFonts w:hint="eastAsia"/>
        </w:rPr>
        <w:lastRenderedPageBreak/>
        <w:t xml:space="preserve"> </w:t>
      </w:r>
      <w:bookmarkStart w:id="222" w:name="_Toc528338410"/>
      <w:bookmarkStart w:id="223" w:name="_Toc536370944"/>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222"/>
      <w:bookmarkEnd w:id="223"/>
    </w:p>
    <w:p w14:paraId="59A02716" w14:textId="77777777" w:rsidR="00061307" w:rsidRDefault="00CB4C0F" w:rsidP="005B0131">
      <w:pPr>
        <w:keepNext/>
        <w:wordWrap/>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72B9D8" w14:textId="1ED1AC5D" w:rsidR="000A67D5" w:rsidRDefault="00061307" w:rsidP="00590C9D">
      <w:pPr>
        <w:pStyle w:val="Caption"/>
      </w:pPr>
      <w:bookmarkStart w:id="224" w:name="_Ref534724709"/>
      <w:bookmarkStart w:id="225" w:name="_Toc53637101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42</w:t>
      </w:r>
      <w:r>
        <w:fldChar w:fldCharType="end"/>
      </w:r>
      <w:bookmarkEnd w:id="224"/>
      <w:r w:rsidR="000F63E8">
        <w:rPr>
          <w:rFonts w:hint="eastAsia"/>
        </w:rPr>
        <w:t>：</w:t>
      </w:r>
      <w:r w:rsidR="00034444" w:rsidRPr="003A1EC4">
        <w:rPr>
          <w:rFonts w:hint="eastAsia"/>
        </w:rPr>
        <w:t>長短期記憶類神經網路</w:t>
      </w:r>
      <w:r w:rsidR="00034444">
        <w:rPr>
          <w:rFonts w:hint="eastAsia"/>
        </w:rPr>
        <w:t>架構</w:t>
      </w:r>
      <w:bookmarkEnd w:id="225"/>
    </w:p>
    <w:p w14:paraId="5A042386" w14:textId="053D7B05" w:rsidR="00CB4C0F" w:rsidRDefault="00234B30" w:rsidP="00590C9D">
      <w:pPr>
        <w:pStyle w:val="Caption"/>
      </w:pPr>
      <w:r>
        <w:rPr>
          <w:rFonts w:hint="eastAsia"/>
        </w:rPr>
        <w:t>節錄</w:t>
      </w:r>
      <w:r w:rsidR="000A67D5">
        <w:rPr>
          <w:rFonts w:hint="eastAsia"/>
        </w:rPr>
        <w:t>自</w:t>
      </w:r>
      <w:r w:rsidR="00AC228B">
        <w:fldChar w:fldCharType="begin"/>
      </w:r>
      <w:r w:rsidR="00B40467">
        <w:instrText xml:space="preserve"> ADDIN ZOTERO_ITEM CSL_CITATION {"citationID":"W1dQ8ZZA","properties":{"formattedCitation":"[60]","plainCitation":"[60]","noteIndex":0},"citationItems":[{"id":"MbV2BDGR/Vt05Wnws","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r w:rsidR="00B40467" w:rsidRPr="00B40467">
        <w:t>[60]</w:t>
      </w:r>
      <w:r w:rsidR="00AC228B">
        <w:fldChar w:fldCharType="end"/>
      </w:r>
    </w:p>
    <w:p w14:paraId="5BE056E3" w14:textId="77777777" w:rsidR="000A67D5" w:rsidRDefault="000A67D5" w:rsidP="005B0131">
      <w:pPr>
        <w:wordWrap/>
        <w:jc w:val="both"/>
      </w:pPr>
    </w:p>
    <w:p w14:paraId="78C0B310" w14:textId="1E0926A2" w:rsidR="0039161C" w:rsidRDefault="009C3F51" w:rsidP="005B0131">
      <w:pPr>
        <w:wordWrap/>
      </w:pPr>
      <w:r>
        <w:rPr>
          <w:rFonts w:hint="eastAsia"/>
        </w:rPr>
        <w:t>本論文使用的</w:t>
      </w:r>
      <w:r>
        <w:rPr>
          <w:rFonts w:hint="eastAsia"/>
        </w:rPr>
        <w:t>LSTM</w:t>
      </w:r>
      <w:r>
        <w:rPr>
          <w:rFonts w:hint="eastAsia"/>
        </w:rPr>
        <w:t>架構參考</w:t>
      </w:r>
      <w:r>
        <w:rPr>
          <w:rFonts w:hint="eastAsia"/>
        </w:rPr>
        <w:t>Graves</w:t>
      </w:r>
      <w:r>
        <w:rPr>
          <w:rFonts w:hint="eastAsia"/>
        </w:rPr>
        <w:t>等</w:t>
      </w:r>
      <w:r>
        <w:fldChar w:fldCharType="begin"/>
      </w:r>
      <w:r w:rsidR="00B40467">
        <w:instrText xml:space="preserve"> ADDIN ZOTERO_ITEM CSL_CITATION {"citationID":"xUc2UyHg","properties":{"formattedCitation":"[61]","plainCitation":"[61]","noteIndex":0},"citationItems":[{"id":"MbV2BDGR/suhV8cgK","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fldChar w:fldCharType="separate"/>
      </w:r>
      <w:r w:rsidR="00B40467" w:rsidRPr="00B40467">
        <w:t>[61]</w:t>
      </w:r>
      <w:r>
        <w:fldChar w:fldCharType="end"/>
      </w:r>
      <w:r>
        <w:rPr>
          <w:rFonts w:hint="eastAsia"/>
        </w:rPr>
        <w:t>所描述的架構，如</w:t>
      </w:r>
      <w:r>
        <w:fldChar w:fldCharType="begin"/>
      </w:r>
      <w:r>
        <w:instrText xml:space="preserve"> </w:instrText>
      </w:r>
      <w:r>
        <w:rPr>
          <w:rFonts w:hint="eastAsia"/>
        </w:rPr>
        <w:instrText>REF _Ref534724709 \h</w:instrText>
      </w:r>
      <w:r>
        <w:instrText xml:space="preserve"> </w:instrText>
      </w:r>
      <w:r>
        <w:fldChar w:fldCharType="separate"/>
      </w:r>
      <w:r w:rsidR="00F86BBA">
        <w:rPr>
          <w:rFonts w:hint="eastAsia"/>
        </w:rPr>
        <w:t>圖</w:t>
      </w:r>
      <w:r w:rsidR="00F86BBA">
        <w:rPr>
          <w:rFonts w:hint="eastAsia"/>
        </w:rPr>
        <w:t xml:space="preserve"> </w:t>
      </w:r>
      <w:r w:rsidR="00F86BBA">
        <w:rPr>
          <w:noProof/>
        </w:rPr>
        <w:t>42</w:t>
      </w:r>
      <w:r>
        <w:fldChar w:fldCharType="end"/>
      </w:r>
      <w:r>
        <w:rPr>
          <w:rFonts w:hint="eastAsia"/>
        </w:rPr>
        <w:t>所示。</w:t>
      </w:r>
      <w:r w:rsidR="00D3003B">
        <w:rPr>
          <w:rFonts w:hint="eastAsia"/>
        </w:rPr>
        <w:t>LSTM</w:t>
      </w:r>
      <w:r w:rsidR="00D3003B">
        <w:rPr>
          <w:rFonts w:hint="eastAsia"/>
        </w:rPr>
        <w:t>架構中包含</w:t>
      </w:r>
      <w:r w:rsidR="00114146">
        <w:rPr>
          <w:rFonts w:hint="eastAsia"/>
        </w:rPr>
        <w:t>記憶</w:t>
      </w:r>
      <w:r w:rsidR="00D3003B">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輸出閘（</w:t>
      </w:r>
      <w:r w:rsidR="001B0379">
        <w:rPr>
          <w:rFonts w:hint="eastAsia"/>
        </w:rPr>
        <w:t>Output</w:t>
      </w:r>
      <w:r w:rsidR="00EE4F85">
        <w:rPr>
          <w:rFonts w:hint="eastAsia"/>
        </w:rPr>
        <w:t xml:space="preserve"> gate</w:t>
      </w:r>
      <w:r w:rsidR="00CA0729">
        <w:rPr>
          <w:rFonts w:hint="eastAsia"/>
        </w:rPr>
        <w:t>，</w:t>
      </w:r>
      <m:oMath>
        <m:r>
          <m:rPr>
            <m:sty m:val="b"/>
          </m:rPr>
          <w:rPr>
            <w:rFonts w:ascii="Cambria Math" w:hAnsi="Cambria Math"/>
          </w:rPr>
          <m:t xml:space="preserve"> f</m:t>
        </m:r>
      </m:oMath>
      <w:r w:rsidR="00EE4F85">
        <w:rPr>
          <w:rFonts w:hint="eastAsia"/>
        </w:rPr>
        <w:t>）、遺忘閘（</w:t>
      </w:r>
      <w:r w:rsidR="00EE4F85">
        <w:rPr>
          <w:rFonts w:hint="eastAsia"/>
        </w:rPr>
        <w:t>Forget gate</w:t>
      </w:r>
      <w:r w:rsidR="00CA0729">
        <w:rPr>
          <w:rFonts w:hint="eastAsia"/>
        </w:rPr>
        <w:t>，</w:t>
      </w:r>
      <m:oMath>
        <m:r>
          <m:rPr>
            <m:sty m:val="b"/>
          </m:rPr>
          <w:rPr>
            <w:rFonts w:ascii="Cambria Math" w:hAnsi="Cambria Math"/>
          </w:rPr>
          <m:t>o</m:t>
        </m:r>
      </m:oMath>
      <w:r w:rsidR="00EE4F85">
        <w:rPr>
          <w:rFonts w:hint="eastAsia"/>
        </w:rPr>
        <w:t>）。</w:t>
      </w:r>
    </w:p>
    <w:p w14:paraId="415914D7" w14:textId="31FA9932" w:rsidR="00C2085C" w:rsidRDefault="0039161C" w:rsidP="005B0131">
      <w:pPr>
        <w:wordWrap/>
      </w:pPr>
      <w:r>
        <w:rPr>
          <w:rFonts w:hint="eastAsia"/>
        </w:rPr>
        <w:t>估測時，</w:t>
      </w:r>
      <w:r w:rsidR="00280A99">
        <w:rPr>
          <w:rFonts w:hint="eastAsia"/>
        </w:rPr>
        <w:t>在</w:t>
      </w:r>
      <w:r>
        <w:rPr>
          <w:rFonts w:hint="eastAsia"/>
        </w:rPr>
        <w:t>LSTM</w:t>
      </w:r>
      <w:r w:rsidR="00280A99">
        <w:rPr>
          <w:rFonts w:hint="eastAsia"/>
        </w:rPr>
        <w:t>的</w:t>
      </w:r>
      <w:r w:rsidR="00EF009A">
        <w:rPr>
          <w:rFonts w:hint="eastAsia"/>
        </w:rPr>
        <w:t>四個</w:t>
      </w:r>
      <w:r w:rsidR="005A54E3">
        <w:rPr>
          <w:rFonts w:hint="eastAsia"/>
        </w:rPr>
        <w:t>單元針對輸入資料和過去</w:t>
      </w:r>
      <w:r w:rsidR="00301DC3">
        <w:rPr>
          <w:rFonts w:hint="eastAsia"/>
        </w:rPr>
        <w:t>內部資料</w:t>
      </w:r>
      <w:r w:rsidR="004C2D01">
        <w:rPr>
          <w:rFonts w:hint="eastAsia"/>
        </w:rPr>
        <w:t>進行</w:t>
      </w:r>
      <w:r w:rsidR="00B9048F">
        <w:rPr>
          <w:rFonts w:hint="eastAsia"/>
        </w:rPr>
        <w:t>運算。</w:t>
      </w:r>
      <w:r w:rsidR="002C7257" w:rsidRPr="002C7257">
        <w:rPr>
          <w:rFonts w:hint="eastAsia"/>
        </w:rPr>
        <w:t>輸入單元</w:t>
      </w:r>
      <w:r w:rsidRPr="00EF009A">
        <w:rPr>
          <w:b/>
        </w:rPr>
        <w:t>z</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r w:rsidR="000C6D8A">
        <w:rPr>
          <w:rFonts w:hint="eastAsia"/>
        </w:rPr>
        <w:t>；</w:t>
      </w:r>
      <w:r w:rsidR="002C7257">
        <w:rPr>
          <w:rFonts w:hint="eastAsia"/>
        </w:rPr>
        <w:t>輸入閘</w:t>
      </w:r>
      <w:r w:rsidRPr="000C6D8A">
        <w:rPr>
          <w:rFonts w:hint="eastAsia"/>
          <w:b/>
        </w:rPr>
        <w:t>i</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0E645D">
        <w:rPr>
          <w:rFonts w:hint="eastAsia"/>
        </w:rPr>
        <w:t>，</w:t>
      </w:r>
      <w:r w:rsidR="00F06803">
        <w:rPr>
          <w:rFonts w:hint="eastAsia"/>
        </w:rPr>
        <w:t>控制</w:t>
      </w:r>
      <w:r w:rsidR="00B56FD4" w:rsidRPr="000C6D8A">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r w:rsidR="00092076">
        <w:rPr>
          <w:rFonts w:hint="eastAsia"/>
        </w:rPr>
        <w:t>；</w:t>
      </w:r>
      <w:r w:rsidR="002C7257">
        <w:rPr>
          <w:rFonts w:hint="eastAsia"/>
        </w:rPr>
        <w:t>遺忘閘</w:t>
      </w:r>
      <w:r w:rsidRPr="00092076">
        <w:rPr>
          <w:b/>
        </w:rPr>
        <w:t>f</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r w:rsidR="009A37A3">
        <w:rPr>
          <w:rFonts w:hint="eastAsia"/>
        </w:rPr>
        <w:t>；</w:t>
      </w:r>
      <w:r w:rsidR="000A0F27" w:rsidRPr="000A0F27">
        <w:rPr>
          <w:rFonts w:hint="eastAsia"/>
        </w:rPr>
        <w:t>輸出閘</w:t>
      </w:r>
      <w:r w:rsidRPr="009A37A3">
        <w:rPr>
          <w:b/>
        </w:rPr>
        <w:t>o</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r w:rsidR="003843E9">
        <w:rPr>
          <w:rFonts w:hint="eastAsia"/>
        </w:rPr>
        <w:t>。</w:t>
      </w:r>
    </w:p>
    <w:p w14:paraId="75D3D998" w14:textId="35BC42D1" w:rsidR="003524AD" w:rsidRPr="00780C01" w:rsidRDefault="003524AD" w:rsidP="005B0131">
      <w:pPr>
        <w:wordWrap/>
      </w:pPr>
      <w:r>
        <w:rPr>
          <w:rFonts w:hint="eastAsia"/>
        </w:rPr>
        <w:t>從</w:t>
      </w:r>
      <w:r w:rsidR="00BB593A" w:rsidRPr="002C7257">
        <w:rPr>
          <w:rFonts w:hint="eastAsia"/>
        </w:rPr>
        <w:t>輸入單元</w:t>
      </w:r>
      <w:r w:rsidR="00BB593A" w:rsidRPr="00EF009A">
        <w:rPr>
          <w:b/>
        </w:rPr>
        <w:t>z</w:t>
      </w:r>
      <w:r w:rsidR="00780C01">
        <w:rPr>
          <w:rFonts w:hint="eastAsia"/>
        </w:rPr>
        <w:t>輸入資料後，</w:t>
      </w:r>
      <w:r w:rsidR="001A00B0">
        <w:rPr>
          <w:rFonts w:hint="eastAsia"/>
        </w:rPr>
        <w:t>經過</w:t>
      </w:r>
      <w:r w:rsidR="00BB593A">
        <w:rPr>
          <w:rFonts w:hint="eastAsia"/>
        </w:rPr>
        <w:t>輸入閘</w:t>
      </w:r>
      <w:r w:rsidR="00BB593A" w:rsidRPr="000C6D8A">
        <w:rPr>
          <w:rFonts w:hint="eastAsia"/>
          <w:b/>
        </w:rPr>
        <w:t>i</w:t>
      </w:r>
      <w:r w:rsidR="00BB593A" w:rsidRPr="00BB593A">
        <w:rPr>
          <w:rFonts w:hint="eastAsia"/>
        </w:rPr>
        <w:t>、</w:t>
      </w:r>
      <w:r w:rsidR="001A00B0">
        <w:rPr>
          <w:rFonts w:hint="eastAsia"/>
        </w:rPr>
        <w:t>遺忘閘</w:t>
      </w:r>
      <w:r w:rsidR="001A00B0" w:rsidRPr="00092076">
        <w:rPr>
          <w:b/>
        </w:rPr>
        <w:t>f</w:t>
      </w:r>
      <w:r w:rsidR="00231994">
        <w:rPr>
          <w:rFonts w:hint="eastAsia"/>
          <w:b/>
        </w:rPr>
        <w:t>、</w:t>
      </w:r>
      <w:r w:rsidR="00B765CD" w:rsidRPr="000A0F27">
        <w:rPr>
          <w:rFonts w:hint="eastAsia"/>
        </w:rPr>
        <w:t>輸出閘</w:t>
      </w:r>
      <w:r w:rsidR="00B765CD" w:rsidRPr="009A37A3">
        <w:rPr>
          <w:b/>
        </w:rPr>
        <w:t>o</w:t>
      </w:r>
      <w:r w:rsidR="00EB1DEB">
        <w:rPr>
          <w:rFonts w:hint="eastAsia"/>
        </w:rPr>
        <w:t>運算</w:t>
      </w:r>
      <w:r w:rsidR="00B765CD" w:rsidRPr="00EB1DEB">
        <w:rPr>
          <w:rFonts w:hint="eastAsia"/>
        </w:rPr>
        <w:t>，</w:t>
      </w:r>
      <w:r w:rsidR="009A2087" w:rsidRPr="000A0F27">
        <w:rPr>
          <w:rFonts w:hint="eastAsia"/>
        </w:rPr>
        <w:t>輸出閘</w:t>
      </w:r>
      <w:r w:rsidR="009A2087" w:rsidRPr="009A37A3">
        <w:rPr>
          <w:b/>
        </w:rPr>
        <w:t>o</w:t>
      </w:r>
      <w:r w:rsidR="00C73B17">
        <w:rPr>
          <w:rFonts w:hint="eastAsia"/>
        </w:rPr>
        <w:t>的</w:t>
      </w:r>
      <w:r w:rsidR="009A2087">
        <w:rPr>
          <w:rFonts w:hint="eastAsia"/>
        </w:rPr>
        <w:t>運算結果即為該筆資料的估測輸出。</w:t>
      </w:r>
    </w:p>
    <w:p w14:paraId="38349A7E" w14:textId="45AD75F2" w:rsidR="00C70675" w:rsidRDefault="00C70675" w:rsidP="005B0131">
      <w:pPr>
        <w:wordWrap/>
      </w:pPr>
      <w:r>
        <w:br w:type="page"/>
      </w:r>
    </w:p>
    <w:p w14:paraId="6AED45FE" w14:textId="34E66FCA" w:rsidR="00A572F2" w:rsidRDefault="00C70675" w:rsidP="005B0131">
      <w:pPr>
        <w:pStyle w:val="Heading1"/>
      </w:pPr>
      <w:r>
        <w:rPr>
          <w:rFonts w:hint="eastAsia"/>
        </w:rPr>
        <w:lastRenderedPageBreak/>
        <w:t xml:space="preserve"> </w:t>
      </w:r>
      <w:bookmarkStart w:id="226" w:name="_Toc528338411"/>
      <w:bookmarkStart w:id="227" w:name="_Toc536370945"/>
      <w:bookmarkEnd w:id="226"/>
      <w:r w:rsidR="00A572F2">
        <w:rPr>
          <w:rFonts w:hint="eastAsia"/>
        </w:rPr>
        <w:t>訊號處理流程</w:t>
      </w:r>
      <w:r w:rsidR="00614239">
        <w:rPr>
          <w:rFonts w:hint="eastAsia"/>
        </w:rPr>
        <w:t>參數與</w:t>
      </w:r>
      <w:r w:rsidR="00D46C54">
        <w:rPr>
          <w:rFonts w:hint="eastAsia"/>
        </w:rPr>
        <w:t>分析</w:t>
      </w:r>
      <w:bookmarkEnd w:id="227"/>
    </w:p>
    <w:p w14:paraId="31907930" w14:textId="21C9A7F9" w:rsidR="00996443" w:rsidRDefault="00996443" w:rsidP="005B0131">
      <w:pPr>
        <w:pStyle w:val="Heading2"/>
      </w:pPr>
      <w:r>
        <w:rPr>
          <w:rFonts w:hint="eastAsia"/>
        </w:rPr>
        <w:t xml:space="preserve"> </w:t>
      </w:r>
      <w:bookmarkStart w:id="228" w:name="_Toc536370946"/>
      <w:r w:rsidR="00911E88">
        <w:rPr>
          <w:rFonts w:hint="eastAsia"/>
        </w:rPr>
        <w:t>sEMG</w:t>
      </w:r>
      <w:r w:rsidR="00382867">
        <w:rPr>
          <w:rFonts w:hint="eastAsia"/>
        </w:rPr>
        <w:t>訊號分離演算法</w:t>
      </w:r>
      <w:r w:rsidR="009A1474">
        <w:rPr>
          <w:rFonts w:hint="eastAsia"/>
        </w:rPr>
        <w:t>分析</w:t>
      </w:r>
      <w:bookmarkEnd w:id="228"/>
    </w:p>
    <w:p w14:paraId="305EE808" w14:textId="22236371" w:rsidR="00981CA4" w:rsidRDefault="00981CA4" w:rsidP="005B0131">
      <w:pPr>
        <w:wordWrap/>
      </w:pPr>
      <w:r>
        <w:t>s</w:t>
      </w:r>
      <w:r>
        <w:rPr>
          <w:rFonts w:hint="eastAsia"/>
        </w:rPr>
        <w:t>EMG</w:t>
      </w:r>
      <w:r>
        <w:rPr>
          <w:rFonts w:hint="eastAsia"/>
        </w:rPr>
        <w:t>訊號屬於高斯</w:t>
      </w:r>
      <w:r w:rsidR="00292C32">
        <w:rPr>
          <w:rFonts w:hint="eastAsia"/>
        </w:rPr>
        <w:t>分佈</w:t>
      </w:r>
      <w:r>
        <w:rPr>
          <w:rFonts w:hint="eastAsia"/>
        </w:rPr>
        <w:t>，</w:t>
      </w:r>
      <w:r w:rsidR="00E6729D">
        <w:rPr>
          <w:rFonts w:hint="eastAsia"/>
        </w:rPr>
        <w:t>利用</w:t>
      </w:r>
      <w:r w:rsidR="00E6729D">
        <w:rPr>
          <w:rFonts w:hint="eastAsia"/>
        </w:rPr>
        <w:t>ICA</w:t>
      </w:r>
      <w:r w:rsidR="00E6729D">
        <w:rPr>
          <w:rFonts w:hint="eastAsia"/>
        </w:rPr>
        <w:t>分離在各肌肉群</w:t>
      </w:r>
      <w:r w:rsidR="00B2425B">
        <w:rPr>
          <w:rFonts w:hint="eastAsia"/>
        </w:rPr>
        <w:t>產生</w:t>
      </w:r>
      <w:r w:rsidR="00E6729D">
        <w:rPr>
          <w:rFonts w:hint="eastAsia"/>
        </w:rPr>
        <w:t>之</w:t>
      </w:r>
      <w:r w:rsidR="00E6729D">
        <w:rPr>
          <w:rFonts w:hint="eastAsia"/>
        </w:rPr>
        <w:t>EMG</w:t>
      </w:r>
      <w:r w:rsidR="00E6729D">
        <w:rPr>
          <w:rFonts w:hint="eastAsia"/>
        </w:rPr>
        <w:t>訊號的效果不佳</w:t>
      </w:r>
      <w:r>
        <w:fldChar w:fldCharType="begin"/>
      </w:r>
      <w:r w:rsidR="00B40467">
        <w:instrText xml:space="preserve"> ADDIN ZOTERO_ITEM CSL_CITATION {"citationID":"PFopTlAy","properties":{"formattedCitation":"[16]","plainCitation":"[16]","noteIndex":0},"citationItems":[{"id":"MbV2BDGR/9QGJNnBP","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B40467" w:rsidRPr="00B40467">
        <w:t>[16]</w:t>
      </w:r>
      <w:r>
        <w:fldChar w:fldCharType="end"/>
      </w:r>
      <w:r>
        <w:rPr>
          <w:rFonts w:hint="eastAsia"/>
        </w:rPr>
        <w:t>，多用來濾除動作產生的雜訊</w:t>
      </w:r>
      <w:r>
        <w:fldChar w:fldCharType="begin"/>
      </w:r>
      <w:r w:rsidR="00B40467">
        <w:instrText xml:space="preserve"> ADDIN ZOTERO_ITEM CSL_CITATION {"citationID":"RgtuwEEQ","properties":{"formattedCitation":"[25]","plainCitation":"[25]","noteIndex":0},"citationItems":[{"id":"MbV2BDGR/nKpDe1vg","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B40467" w:rsidRPr="00B40467">
        <w:t>[25]</w:t>
      </w:r>
      <w:r>
        <w:fldChar w:fldCharType="end"/>
      </w:r>
      <w:r>
        <w:rPr>
          <w:rFonts w:hint="eastAsia"/>
        </w:rPr>
        <w:t>。因此在此論文中，我們將</w:t>
      </w:r>
      <w:r>
        <w:rPr>
          <w:rFonts w:hint="eastAsia"/>
        </w:rPr>
        <w:t>sEMG</w:t>
      </w:r>
      <w:r>
        <w:rPr>
          <w:rFonts w:hint="eastAsia"/>
        </w:rPr>
        <w:t>訊號經過</w:t>
      </w:r>
      <w:r>
        <w:rPr>
          <w:rFonts w:hint="eastAsia"/>
        </w:rPr>
        <w:t>RMS</w:t>
      </w:r>
      <w:r>
        <w:rPr>
          <w:rFonts w:hint="eastAsia"/>
        </w:rPr>
        <w:t>計算後</w:t>
      </w:r>
      <w:r w:rsidR="003B405B">
        <w:rPr>
          <w:rFonts w:hint="eastAsia"/>
        </w:rPr>
        <w:t>得到</w:t>
      </w:r>
      <w:r w:rsidR="003B405B">
        <w:rPr>
          <w:rFonts w:hint="eastAsia"/>
        </w:rPr>
        <w:t>sEMG</w:t>
      </w:r>
      <w:r w:rsidR="003B405B">
        <w:rPr>
          <w:rFonts w:hint="eastAsia"/>
        </w:rPr>
        <w:t>訊號功率</w:t>
      </w:r>
      <w:r>
        <w:rPr>
          <w:rFonts w:hint="eastAsia"/>
        </w:rPr>
        <w:t>再將訊號分離，避免</w:t>
      </w:r>
      <w:r>
        <w:rPr>
          <w:rFonts w:hint="eastAsia"/>
        </w:rPr>
        <w:t>sEMG</w:t>
      </w:r>
      <w:r>
        <w:rPr>
          <w:rFonts w:hint="eastAsia"/>
        </w:rPr>
        <w:t>訊號高度高斯的性質。</w:t>
      </w:r>
    </w:p>
    <w:p w14:paraId="2577B614" w14:textId="0BD67A01" w:rsidR="000D1334" w:rsidRDefault="0001046B" w:rsidP="005B0131">
      <w:pPr>
        <w:wordWrap/>
      </w:pPr>
      <w:r>
        <w:rPr>
          <w:rFonts w:hint="eastAsia"/>
        </w:rPr>
        <w:t>在第二章我們介紹了</w:t>
      </w:r>
      <w:r w:rsidR="007F73B0">
        <w:rPr>
          <w:rFonts w:hint="eastAsia"/>
        </w:rPr>
        <w:t>nICA</w:t>
      </w:r>
      <w:r w:rsidR="00AA6EB1">
        <w:fldChar w:fldCharType="begin"/>
      </w:r>
      <w:r w:rsidR="00B40467">
        <w:instrText xml:space="preserve"> ADDIN ZOTERO_ITEM CSL_CITATION {"citationID":"KlM3juBg","properties":{"formattedCitation":"[26]","plainCitation":"[26]","noteIndex":0},"citationItems":[{"id":"MbV2BDGR/utBjurKr","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B40467" w:rsidRPr="00B40467">
        <w:t>[26]</w:t>
      </w:r>
      <w:r w:rsidR="00AA6EB1">
        <w:fldChar w:fldCharType="end"/>
      </w:r>
      <w:r w:rsidR="00AA6EB1">
        <w:rPr>
          <w:rFonts w:hint="eastAsia"/>
        </w:rPr>
        <w:t>以及</w:t>
      </w:r>
      <w:r>
        <w:rPr>
          <w:rFonts w:hint="eastAsia"/>
        </w:rPr>
        <w:t>TDSEP</w:t>
      </w:r>
      <w:r>
        <w:fldChar w:fldCharType="begin"/>
      </w:r>
      <w:r w:rsidR="00B40467">
        <w:instrText xml:space="preserve"> ADDIN ZOTERO_ITEM CSL_CITATION {"citationID":"XiEsKtQg","properties":{"formattedCitation":"[27]","plainCitation":"[27]","noteIndex":0},"citationItems":[{"id":"MbV2BDGR/0y7nutte","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B40467" w:rsidRPr="00B40467">
        <w:t>[27]</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FF4742">
        <w:rPr>
          <w:rFonts w:hint="eastAsia"/>
        </w:rPr>
        <w:t>首先我們呈現</w:t>
      </w:r>
      <w:r w:rsidR="000550EB">
        <w:rPr>
          <w:rFonts w:hint="eastAsia"/>
        </w:rPr>
        <w:t>一般</w:t>
      </w:r>
      <w:r w:rsidR="000550EB">
        <w:rPr>
          <w:rFonts w:hint="eastAsia"/>
        </w:rPr>
        <w:t>ICA</w:t>
      </w:r>
      <w:r w:rsidR="000550EB">
        <w:rPr>
          <w:rFonts w:hint="eastAsia"/>
        </w:rPr>
        <w:t>演算法會遇到的問題，之後</w:t>
      </w:r>
      <w:r w:rsidR="000D1334">
        <w:rPr>
          <w:rFonts w:hint="eastAsia"/>
        </w:rPr>
        <w:t>比較</w:t>
      </w:r>
      <w:r w:rsidR="007B5EB8">
        <w:rPr>
          <w:rFonts w:hint="eastAsia"/>
        </w:rPr>
        <w:t>與分析</w:t>
      </w:r>
      <w:r w:rsidR="008E6BBD">
        <w:rPr>
          <w:rFonts w:hint="eastAsia"/>
        </w:rPr>
        <w:t>實驗中使用的</w:t>
      </w:r>
      <w:r w:rsidR="000550EB">
        <w:rPr>
          <w:rFonts w:hint="eastAsia"/>
        </w:rPr>
        <w:t>兩</w:t>
      </w:r>
      <w:r w:rsidR="000D1334">
        <w:rPr>
          <w:rFonts w:hint="eastAsia"/>
        </w:rPr>
        <w:t>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5C1598">
        <w:rPr>
          <w:rFonts w:hint="eastAsia"/>
        </w:rPr>
        <w:t>。</w:t>
      </w:r>
    </w:p>
    <w:p w14:paraId="3E143A67" w14:textId="73BC49E1" w:rsidR="003A0F66" w:rsidRDefault="003A0F66" w:rsidP="005B0131">
      <w:pPr>
        <w:wordWrap/>
        <w:ind w:firstLine="0"/>
      </w:pPr>
    </w:p>
    <w:p w14:paraId="4ACC9349" w14:textId="60602484" w:rsidR="00ED3D14" w:rsidRDefault="003A0F66" w:rsidP="005B0131">
      <w:pPr>
        <w:pStyle w:val="Heading3"/>
        <w:wordWrap/>
      </w:pPr>
      <w:r>
        <w:rPr>
          <w:rFonts w:hint="eastAsia"/>
        </w:rPr>
        <w:t xml:space="preserve"> </w:t>
      </w:r>
      <w:bookmarkStart w:id="229" w:name="_Ref535793761"/>
      <w:bookmarkStart w:id="230" w:name="_Toc536370947"/>
      <w:r w:rsidR="00EA501C">
        <w:rPr>
          <w:rFonts w:hint="eastAsia"/>
        </w:rPr>
        <w:t>將</w:t>
      </w:r>
      <w:r w:rsidR="00922477">
        <w:rPr>
          <w:rFonts w:hint="eastAsia"/>
        </w:rPr>
        <w:t>F</w:t>
      </w:r>
      <w:r w:rsidR="00EA501C">
        <w:rPr>
          <w:rFonts w:hint="eastAsia"/>
        </w:rPr>
        <w:t>ast</w:t>
      </w:r>
      <w:r w:rsidR="00922477">
        <w:t>-</w:t>
      </w:r>
      <w:r w:rsidR="00EA501C">
        <w:rPr>
          <w:rFonts w:hint="eastAsia"/>
        </w:rPr>
        <w:t>ICA</w:t>
      </w:r>
      <w:r w:rsidR="00EA501C">
        <w:rPr>
          <w:rFonts w:hint="eastAsia"/>
        </w:rPr>
        <w:t>套用於</w:t>
      </w:r>
      <w:r w:rsidR="00EA501C">
        <w:rPr>
          <w:rFonts w:hint="eastAsia"/>
        </w:rPr>
        <w:t>sEMG</w:t>
      </w:r>
      <w:r w:rsidR="00EA501C">
        <w:rPr>
          <w:rFonts w:hint="eastAsia"/>
        </w:rPr>
        <w:t>訊號</w:t>
      </w:r>
      <w:bookmarkEnd w:id="229"/>
      <w:bookmarkEnd w:id="230"/>
    </w:p>
    <w:p w14:paraId="2DC3767B" w14:textId="77777777" w:rsidR="00F86BBA" w:rsidRDefault="004934FC" w:rsidP="00F86BBA">
      <w:pPr>
        <w:wordWrap/>
        <w:rPr>
          <w:noProof/>
        </w:rPr>
      </w:pPr>
      <w:r>
        <w:t>s</w:t>
      </w:r>
      <w:r>
        <w:rPr>
          <w:rFonts w:hint="eastAsia"/>
        </w:rPr>
        <w:t>EMG</w:t>
      </w:r>
      <w:r>
        <w:rPr>
          <w:rFonts w:hint="eastAsia"/>
        </w:rPr>
        <w:t>訊號屬於高斯</w:t>
      </w:r>
      <w:r w:rsidR="00292C32">
        <w:rPr>
          <w:rFonts w:hint="eastAsia"/>
        </w:rPr>
        <w:t>分佈</w:t>
      </w:r>
      <w:r>
        <w:rPr>
          <w:rFonts w:hint="eastAsia"/>
        </w:rPr>
        <w:t>，</w:t>
      </w:r>
      <w:r w:rsidR="004F5673">
        <w:rPr>
          <w:rFonts w:hint="eastAsia"/>
        </w:rPr>
        <w:t>利用</w:t>
      </w:r>
      <w:r w:rsidR="004F5673">
        <w:rPr>
          <w:rFonts w:hint="eastAsia"/>
        </w:rPr>
        <w:t>ICA</w:t>
      </w:r>
      <w:r w:rsidR="004F5673">
        <w:rPr>
          <w:rFonts w:hint="eastAsia"/>
        </w:rPr>
        <w:t>分離在各肌肉群產生之</w:t>
      </w:r>
      <w:r w:rsidR="004F5673">
        <w:rPr>
          <w:rFonts w:hint="eastAsia"/>
        </w:rPr>
        <w:t>EMG</w:t>
      </w:r>
      <w:r w:rsidR="004F5673">
        <w:rPr>
          <w:rFonts w:hint="eastAsia"/>
        </w:rPr>
        <w:t>訊號的效果不佳</w:t>
      </w:r>
      <w:r w:rsidR="004F5673">
        <w:fldChar w:fldCharType="begin"/>
      </w:r>
      <w:r w:rsidR="00B40467">
        <w:instrText xml:space="preserve"> ADDIN ZOTERO_ITEM CSL_CITATION {"citationID":"HwHCBZF0","properties":{"formattedCitation":"[16]","plainCitation":"[16]","noteIndex":0},"citationItems":[{"id":"MbV2BDGR/9QGJNnBP","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4F5673">
        <w:fldChar w:fldCharType="separate"/>
      </w:r>
      <w:r w:rsidR="00B40467" w:rsidRPr="00B40467">
        <w:t>[16]</w:t>
      </w:r>
      <w:r w:rsidR="004F5673">
        <w:fldChar w:fldCharType="end"/>
      </w:r>
      <w:r w:rsidR="009B540C">
        <w:rPr>
          <w:rFonts w:hint="eastAsia"/>
        </w:rPr>
        <w:t>。</w:t>
      </w:r>
      <w:r w:rsidR="00E650E9">
        <w:rPr>
          <w:rFonts w:hint="eastAsia"/>
        </w:rPr>
        <w:t>如</w:t>
      </w:r>
      <w:r w:rsidR="00E650E9">
        <w:fldChar w:fldCharType="begin"/>
      </w:r>
      <w:r w:rsidR="00E650E9">
        <w:instrText xml:space="preserve"> </w:instrText>
      </w:r>
      <w:r w:rsidR="00E650E9">
        <w:rPr>
          <w:rFonts w:hint="eastAsia"/>
        </w:rPr>
        <w:instrText>REF _Ref533443613 \h</w:instrText>
      </w:r>
      <w:r w:rsidR="00E650E9">
        <w:instrText xml:space="preserve"> </w:instrText>
      </w:r>
      <w:r w:rsidR="009310B7">
        <w:instrText xml:space="preserve"> \* MERGEFORMAT </w:instrText>
      </w:r>
      <w:r w:rsidR="00E650E9">
        <w:fldChar w:fldCharType="separate"/>
      </w:r>
    </w:p>
    <w:p w14:paraId="7C2136F4" w14:textId="5D8D9956" w:rsidR="000B079D" w:rsidRDefault="00F86BBA" w:rsidP="00341977">
      <w:pPr>
        <w:wordWrap/>
        <w:rPr>
          <w:noProof/>
        </w:rPr>
      </w:pPr>
      <w:r>
        <w:rPr>
          <w:rFonts w:hint="eastAsia"/>
          <w:noProof/>
        </w:rPr>
        <w:t>圖</w:t>
      </w:r>
      <w:r>
        <w:rPr>
          <w:rFonts w:hint="eastAsia"/>
          <w:noProof/>
        </w:rPr>
        <w:t xml:space="preserve"> </w:t>
      </w:r>
      <w:r>
        <w:rPr>
          <w:noProof/>
        </w:rPr>
        <w:t>43</w:t>
      </w:r>
      <w:r w:rsidR="00E650E9">
        <w:fldChar w:fldCharType="end"/>
      </w:r>
      <w:r w:rsidR="00E650E9">
        <w:rPr>
          <w:rFonts w:hint="eastAsia"/>
        </w:rPr>
        <w:t>所示，</w:t>
      </w:r>
      <w:r w:rsidR="0007512B">
        <w:rPr>
          <w:rFonts w:hint="eastAsia"/>
        </w:rPr>
        <w:t>範例中為四通道的</w:t>
      </w:r>
      <w:r w:rsidR="0007512B">
        <w:rPr>
          <w:rFonts w:hint="eastAsia"/>
        </w:rPr>
        <w:t>sEMG</w:t>
      </w:r>
      <w:r w:rsidR="00B0789B">
        <w:rPr>
          <w:rFonts w:hint="eastAsia"/>
        </w:rPr>
        <w:t>，此片段中共有四個動作：</w:t>
      </w:r>
      <w:r w:rsidR="00665FB6" w:rsidRPr="00C5365B">
        <w:rPr>
          <w:rFonts w:hint="eastAsia"/>
          <w:i/>
        </w:rPr>
        <w:t>彎曲（</w:t>
      </w:r>
      <w:r w:rsidR="00665FB6" w:rsidRPr="00C5365B">
        <w:rPr>
          <w:i/>
        </w:rPr>
        <w:t>Flexion</w:t>
      </w:r>
      <w:r w:rsidR="00665FB6" w:rsidRPr="00C5365B">
        <w:rPr>
          <w:rFonts w:hint="eastAsia"/>
          <w:i/>
        </w:rPr>
        <w:t>）</w:t>
      </w:r>
      <w:r w:rsidR="00665FB6">
        <w:rPr>
          <w:rFonts w:hint="eastAsia"/>
          <w:i/>
        </w:rPr>
        <w:t>、</w:t>
      </w:r>
      <w:r w:rsidR="00665FB6" w:rsidRPr="00C5365B">
        <w:rPr>
          <w:rFonts w:hint="eastAsia"/>
          <w:i/>
        </w:rPr>
        <w:t>伸展（</w:t>
      </w:r>
      <w:r w:rsidR="00665FB6" w:rsidRPr="00C5365B">
        <w:rPr>
          <w:i/>
        </w:rPr>
        <w:t>Extension</w:t>
      </w:r>
      <w:r w:rsidR="00665FB6" w:rsidRPr="00C5365B">
        <w:rPr>
          <w:rFonts w:hint="eastAsia"/>
          <w:i/>
        </w:rPr>
        <w:t>）</w:t>
      </w:r>
      <w:r w:rsidR="00665FB6">
        <w:rPr>
          <w:rFonts w:hint="eastAsia"/>
          <w:i/>
        </w:rPr>
        <w:t>、</w:t>
      </w:r>
      <w:r w:rsidR="00665FB6" w:rsidRPr="00D22A07">
        <w:rPr>
          <w:rFonts w:hint="eastAsia"/>
          <w:i/>
        </w:rPr>
        <w:t>往外反掌（</w:t>
      </w:r>
      <w:r w:rsidR="00665FB6" w:rsidRPr="00D22A07">
        <w:rPr>
          <w:i/>
        </w:rPr>
        <w:t>Supination</w:t>
      </w:r>
      <w:r w:rsidR="00665FB6" w:rsidRPr="00D22A07">
        <w:rPr>
          <w:rFonts w:hint="eastAsia"/>
          <w:i/>
        </w:rPr>
        <w:t>）</w:t>
      </w:r>
      <w:r w:rsidR="00665FB6">
        <w:rPr>
          <w:rFonts w:hint="eastAsia"/>
        </w:rPr>
        <w:t>以及</w:t>
      </w:r>
      <w:r w:rsidR="00665FB6" w:rsidRPr="00D22A07">
        <w:rPr>
          <w:rFonts w:hint="eastAsia"/>
          <w:i/>
        </w:rPr>
        <w:t>往內反掌（</w:t>
      </w:r>
      <w:r w:rsidR="00665FB6" w:rsidRPr="00D22A07">
        <w:rPr>
          <w:i/>
        </w:rPr>
        <w:t>Pronation</w:t>
      </w:r>
      <w:r w:rsidR="00665FB6" w:rsidRPr="00D22A07">
        <w:rPr>
          <w:rFonts w:hint="eastAsia"/>
          <w:i/>
        </w:rPr>
        <w:t>）</w:t>
      </w:r>
      <w:r w:rsidR="00665FB6" w:rsidRPr="009C3047">
        <w:rPr>
          <w:rFonts w:hint="eastAsia"/>
        </w:rPr>
        <w:t>。</w:t>
      </w:r>
      <w:r w:rsidR="0007512B">
        <w:rPr>
          <w:rFonts w:hint="eastAsia"/>
        </w:rPr>
        <w:t>這四個動作所使用的肌肉群並沒有重複，因此理想的</w:t>
      </w:r>
      <w:r w:rsidR="0007512B">
        <w:rPr>
          <w:rFonts w:hint="eastAsia"/>
        </w:rPr>
        <w:t>EMG</w:t>
      </w:r>
      <w:r w:rsidR="0007512B">
        <w:rPr>
          <w:rFonts w:hint="eastAsia"/>
        </w:rPr>
        <w:t>訊號應為同一時間僅有一通道的訊號。</w:t>
      </w:r>
    </w:p>
    <w:p w14:paraId="3F6D5BE7" w14:textId="77777777" w:rsidR="00797873" w:rsidRDefault="00DD0C0E" w:rsidP="005B0131">
      <w:pPr>
        <w:wordWrap/>
        <w:ind w:firstLine="0"/>
        <w:jc w:val="center"/>
      </w:pPr>
      <w:r>
        <w:rPr>
          <w:noProof/>
        </w:rPr>
        <w:drawing>
          <wp:inline distT="0" distB="0" distL="0" distR="0" wp14:anchorId="47783203" wp14:editId="250654C6">
            <wp:extent cx="4326341" cy="2365414"/>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24452" cy="2419056"/>
                    </a:xfrm>
                    <a:prstGeom prst="rect">
                      <a:avLst/>
                    </a:prstGeom>
                  </pic:spPr>
                </pic:pic>
              </a:graphicData>
            </a:graphic>
          </wp:inline>
        </w:drawing>
      </w:r>
      <w:bookmarkStart w:id="231" w:name="_Ref533443613"/>
    </w:p>
    <w:p w14:paraId="15ED5396" w14:textId="0EEBBEC1" w:rsidR="00CE19CD" w:rsidRDefault="00DD0C0E" w:rsidP="005B0131">
      <w:pPr>
        <w:wordWrap/>
        <w:ind w:firstLine="0"/>
        <w:jc w:val="center"/>
      </w:pPr>
      <w:bookmarkStart w:id="232" w:name="_Toc53637102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43</w:t>
      </w:r>
      <w:r>
        <w:fldChar w:fldCharType="end"/>
      </w:r>
      <w:bookmarkEnd w:id="231"/>
      <w:r w:rsidR="000F63E8">
        <w:rPr>
          <w:rFonts w:hint="eastAsia"/>
        </w:rPr>
        <w:t>：</w:t>
      </w:r>
      <w:r>
        <w:rPr>
          <w:rFonts w:hint="eastAsia"/>
        </w:rPr>
        <w:t>原始</w:t>
      </w:r>
      <w:r>
        <w:rPr>
          <w:rFonts w:hint="eastAsia"/>
        </w:rPr>
        <w:t>sEMG</w:t>
      </w:r>
      <w:r>
        <w:rPr>
          <w:rFonts w:hint="eastAsia"/>
        </w:rPr>
        <w:t>訊號</w:t>
      </w:r>
      <w:bookmarkEnd w:id="232"/>
    </w:p>
    <w:p w14:paraId="14178EB0" w14:textId="233C60DF" w:rsidR="00B86F2C" w:rsidRDefault="004010E7" w:rsidP="005B0131">
      <w:pPr>
        <w:wordWrap/>
      </w:pPr>
      <w:r>
        <w:rPr>
          <w:rFonts w:hint="eastAsia"/>
        </w:rPr>
        <w:lastRenderedPageBreak/>
        <w:t>我們將原始</w:t>
      </w:r>
      <w:r>
        <w:t>sEMG</w:t>
      </w:r>
      <w:r>
        <w:rPr>
          <w:rFonts w:hint="eastAsia"/>
        </w:rPr>
        <w:t>直接經過</w:t>
      </w:r>
      <w:r>
        <w:t>Fast-ICA</w:t>
      </w:r>
      <w:r>
        <w:rPr>
          <w:rFonts w:hint="eastAsia"/>
        </w:rPr>
        <w:t>反混合</w:t>
      </w:r>
      <w:r w:rsidR="0062178B">
        <w:rPr>
          <w:rFonts w:hint="eastAsia"/>
        </w:rPr>
        <w:t>，</w:t>
      </w:r>
      <w:r w:rsidR="0018768D">
        <w:rPr>
          <w:rFonts w:hint="eastAsia"/>
        </w:rPr>
        <w:t>其結果如</w:t>
      </w:r>
      <w:r w:rsidR="00DE0E27">
        <w:fldChar w:fldCharType="begin"/>
      </w:r>
      <w:r w:rsidR="00DE0E27">
        <w:instrText xml:space="preserve"> </w:instrText>
      </w:r>
      <w:r w:rsidR="00DE0E27">
        <w:rPr>
          <w:rFonts w:hint="eastAsia"/>
        </w:rPr>
        <w:instrText>REF _Ref533443665 \h</w:instrText>
      </w:r>
      <w:r w:rsidR="00DE0E27">
        <w:instrText xml:space="preserve"> </w:instrText>
      </w:r>
      <w:r w:rsidR="00DE0E27">
        <w:fldChar w:fldCharType="separate"/>
      </w:r>
      <w:r w:rsidR="00F86BBA">
        <w:rPr>
          <w:rFonts w:hint="eastAsia"/>
        </w:rPr>
        <w:t>圖</w:t>
      </w:r>
      <w:r w:rsidR="00F86BBA">
        <w:rPr>
          <w:rFonts w:hint="eastAsia"/>
        </w:rPr>
        <w:t xml:space="preserve"> </w:t>
      </w:r>
      <w:r w:rsidR="00F86BBA">
        <w:rPr>
          <w:noProof/>
        </w:rPr>
        <w:t>44</w:t>
      </w:r>
      <w:r w:rsidR="00DE0E27">
        <w:fldChar w:fldCharType="end"/>
      </w:r>
      <w:r w:rsidR="00DE0E27">
        <w:rPr>
          <w:rFonts w:hint="eastAsia"/>
        </w:rPr>
        <w:t>所示</w:t>
      </w:r>
      <w:r w:rsidR="00576A8E">
        <w:rPr>
          <w:rFonts w:hint="eastAsia"/>
        </w:rPr>
        <w:t>，我們將觀察</w:t>
      </w:r>
      <w:r w:rsidR="00C82341">
        <w:rPr>
          <w:rFonts w:hint="eastAsia"/>
        </w:rPr>
        <w:t>此</w:t>
      </w:r>
      <w:r w:rsidR="000D2319">
        <w:rPr>
          <w:rFonts w:hint="eastAsia"/>
        </w:rPr>
        <w:t>訊號功率</w:t>
      </w:r>
      <w:r w:rsidR="004B53A6">
        <w:rPr>
          <w:rFonts w:hint="eastAsia"/>
        </w:rPr>
        <w:t>在混合前後的差別</w:t>
      </w:r>
      <w:r w:rsidR="008E6FEB">
        <w:rPr>
          <w:rFonts w:hint="eastAsia"/>
        </w:rPr>
        <w:t>。</w:t>
      </w:r>
      <w:r w:rsidR="00614621">
        <w:rPr>
          <w:rFonts w:hint="eastAsia"/>
        </w:rPr>
        <w:t>為了觀察訊號功率，我們</w:t>
      </w:r>
      <w:r w:rsidR="00797402">
        <w:rPr>
          <w:rFonts w:hint="eastAsia"/>
        </w:rPr>
        <w:t>先</w:t>
      </w:r>
      <w:r w:rsidR="00614621">
        <w:rPr>
          <w:rFonts w:hint="eastAsia"/>
        </w:rPr>
        <w:t>將</w:t>
      </w:r>
      <w:r w:rsidR="00DD1404">
        <w:rPr>
          <w:rFonts w:hint="eastAsia"/>
        </w:rPr>
        <w:t>原始訊號經過</w:t>
      </w:r>
      <w:r w:rsidR="00DD1404">
        <w:rPr>
          <w:rFonts w:hint="eastAsia"/>
        </w:rPr>
        <w:t>RMS</w:t>
      </w:r>
      <w:r w:rsidR="00DD1404">
        <w:rPr>
          <w:rFonts w:hint="eastAsia"/>
        </w:rPr>
        <w:t>處理，</w:t>
      </w:r>
      <w:r w:rsidR="00DD1404">
        <w:rPr>
          <w:rFonts w:hint="eastAsia"/>
        </w:rPr>
        <w:t>RMS</w:t>
      </w:r>
      <w:r w:rsidR="00DD1404">
        <w:rPr>
          <w:rFonts w:hint="eastAsia"/>
        </w:rPr>
        <w:t>寬度為</w:t>
      </w:r>
      <w:r w:rsidR="00DD1404">
        <w:rPr>
          <w:rFonts w:hint="eastAsia"/>
        </w:rPr>
        <w:t>200</w:t>
      </w:r>
      <w:r w:rsidR="00DD1404">
        <w:rPr>
          <w:rFonts w:hint="eastAsia"/>
        </w:rPr>
        <w:t>毫秒，其結果如</w:t>
      </w:r>
      <w:r w:rsidR="00DD1404">
        <w:fldChar w:fldCharType="begin"/>
      </w:r>
      <w:r w:rsidR="00DD1404">
        <w:instrText xml:space="preserve"> </w:instrText>
      </w:r>
      <w:r w:rsidR="00DD1404">
        <w:rPr>
          <w:rFonts w:hint="eastAsia"/>
        </w:rPr>
        <w:instrText>REF _Ref533443689 \h</w:instrText>
      </w:r>
      <w:r w:rsidR="00DD1404">
        <w:instrText xml:space="preserve"> </w:instrText>
      </w:r>
      <w:r w:rsidR="00DD1404">
        <w:fldChar w:fldCharType="separate"/>
      </w:r>
      <w:r w:rsidR="00F86BBA">
        <w:rPr>
          <w:rFonts w:hint="eastAsia"/>
        </w:rPr>
        <w:t>圖</w:t>
      </w:r>
      <w:r w:rsidR="00F86BBA">
        <w:rPr>
          <w:rFonts w:hint="eastAsia"/>
        </w:rPr>
        <w:t xml:space="preserve"> </w:t>
      </w:r>
      <w:r w:rsidR="00F86BBA">
        <w:rPr>
          <w:noProof/>
        </w:rPr>
        <w:t>45</w:t>
      </w:r>
      <w:r w:rsidR="00DD1404">
        <w:fldChar w:fldCharType="end"/>
      </w:r>
      <w:r w:rsidR="00DD1404">
        <w:rPr>
          <w:rFonts w:hint="eastAsia"/>
        </w:rPr>
        <w:t>所示。</w:t>
      </w:r>
      <w:r w:rsidR="00B86F2C">
        <w:rPr>
          <w:rFonts w:hint="eastAsia"/>
        </w:rPr>
        <w:t>經</w:t>
      </w:r>
      <w:r w:rsidR="00B86F2C">
        <w:rPr>
          <w:rFonts w:hint="eastAsia"/>
        </w:rPr>
        <w:t>RMS</w:t>
      </w:r>
      <w:r w:rsidR="00B86F2C">
        <w:rPr>
          <w:rFonts w:hint="eastAsia"/>
        </w:rPr>
        <w:t>處理後的</w:t>
      </w:r>
      <w:r w:rsidR="00B86F2C">
        <w:rPr>
          <w:rFonts w:hint="eastAsia"/>
        </w:rPr>
        <w:t>sEMG</w:t>
      </w:r>
      <w:r w:rsidR="00B86F2C">
        <w:rPr>
          <w:rFonts w:hint="eastAsia"/>
        </w:rPr>
        <w:t>訊號反映了各通道上的功率大小，此時訊號間的相關性更為明顯。</w:t>
      </w:r>
    </w:p>
    <w:p w14:paraId="7A0CB93F" w14:textId="1A160EA1" w:rsidR="004010E7" w:rsidRDefault="004010E7" w:rsidP="005B0131">
      <w:pPr>
        <w:wordWrap/>
      </w:pPr>
    </w:p>
    <w:p w14:paraId="2F2BD517" w14:textId="6C821142" w:rsidR="00FF7280" w:rsidRDefault="000D71D8" w:rsidP="005B0131">
      <w:pPr>
        <w:wordWrap/>
        <w:ind w:firstLine="0"/>
        <w:jc w:val="center"/>
      </w:pPr>
      <w:r>
        <w:rPr>
          <w:noProof/>
        </w:rPr>
        <w:drawing>
          <wp:inline distT="0" distB="0" distL="0" distR="0" wp14:anchorId="41CFF449" wp14:editId="1C361532">
            <wp:extent cx="5184480" cy="2832100"/>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93429" cy="2836988"/>
                    </a:xfrm>
                    <a:prstGeom prst="rect">
                      <a:avLst/>
                    </a:prstGeom>
                  </pic:spPr>
                </pic:pic>
              </a:graphicData>
            </a:graphic>
          </wp:inline>
        </w:drawing>
      </w:r>
    </w:p>
    <w:p w14:paraId="56527D4B" w14:textId="776047E4" w:rsidR="00B252FF" w:rsidRDefault="001322E1" w:rsidP="00590C9D">
      <w:pPr>
        <w:pStyle w:val="Caption"/>
      </w:pPr>
      <w:bookmarkStart w:id="233" w:name="_Ref533443665"/>
      <w:bookmarkStart w:id="234" w:name="_Toc53637102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44</w:t>
      </w:r>
      <w:r>
        <w:fldChar w:fldCharType="end"/>
      </w:r>
      <w:bookmarkEnd w:id="233"/>
      <w:r w:rsidR="000F63E8">
        <w:rPr>
          <w:rFonts w:hint="eastAsia"/>
        </w:rPr>
        <w:t>：</w:t>
      </w:r>
      <w:r w:rsidR="008B64E5">
        <w:rPr>
          <w:rFonts w:hint="eastAsia"/>
        </w:rPr>
        <w:t>經</w:t>
      </w:r>
      <w:r w:rsidR="00190758">
        <w:rPr>
          <w:rFonts w:hint="eastAsia"/>
        </w:rPr>
        <w:t>Fast-ICA</w:t>
      </w:r>
      <w:r w:rsidR="008B64E5">
        <w:rPr>
          <w:rFonts w:hint="eastAsia"/>
        </w:rPr>
        <w:t>處理後的</w:t>
      </w:r>
      <w:r w:rsidR="008B64E5">
        <w:rPr>
          <w:rFonts w:hint="eastAsia"/>
        </w:rPr>
        <w:t>sEMG</w:t>
      </w:r>
      <w:r w:rsidR="008B64E5">
        <w:rPr>
          <w:rFonts w:hint="eastAsia"/>
        </w:rPr>
        <w:t>訊號</w:t>
      </w:r>
      <w:bookmarkEnd w:id="234"/>
    </w:p>
    <w:p w14:paraId="16CB1236" w14:textId="77777777" w:rsidR="003661D2" w:rsidRPr="003661D2" w:rsidRDefault="003661D2" w:rsidP="005B0131">
      <w:pPr>
        <w:wordWrap/>
      </w:pPr>
    </w:p>
    <w:p w14:paraId="76163C0F" w14:textId="0BA9AB3C" w:rsidR="00DD0C0E" w:rsidRDefault="00F52C90" w:rsidP="005B0131">
      <w:pPr>
        <w:wordWrap/>
        <w:ind w:firstLine="0"/>
        <w:jc w:val="center"/>
      </w:pPr>
      <w:r>
        <w:rPr>
          <w:noProof/>
        </w:rPr>
        <w:drawing>
          <wp:inline distT="0" distB="0" distL="0" distR="0" wp14:anchorId="071ADDEA" wp14:editId="291D9F01">
            <wp:extent cx="5270500" cy="2940050"/>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0500" cy="2940050"/>
                    </a:xfrm>
                    <a:prstGeom prst="rect">
                      <a:avLst/>
                    </a:prstGeom>
                  </pic:spPr>
                </pic:pic>
              </a:graphicData>
            </a:graphic>
          </wp:inline>
        </w:drawing>
      </w:r>
    </w:p>
    <w:p w14:paraId="4E0AFE2A" w14:textId="5900AF56" w:rsidR="00DD0C0E" w:rsidRDefault="00DD0C0E" w:rsidP="00590C9D">
      <w:pPr>
        <w:pStyle w:val="Caption"/>
      </w:pPr>
      <w:bookmarkStart w:id="235" w:name="_Ref533443689"/>
      <w:bookmarkStart w:id="236" w:name="_Ref535793542"/>
      <w:bookmarkStart w:id="237" w:name="_Toc53637102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45</w:t>
      </w:r>
      <w:r>
        <w:fldChar w:fldCharType="end"/>
      </w:r>
      <w:bookmarkEnd w:id="235"/>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236"/>
      <w:bookmarkEnd w:id="237"/>
    </w:p>
    <w:p w14:paraId="2F34698C" w14:textId="77777777" w:rsidR="00DD0C0E" w:rsidRDefault="00DD0C0E" w:rsidP="005B0131">
      <w:pPr>
        <w:wordWrap/>
      </w:pPr>
    </w:p>
    <w:p w14:paraId="08C1F342" w14:textId="5CB53978" w:rsidR="00DD0C0E" w:rsidRDefault="00DC76F6" w:rsidP="005B0131">
      <w:pPr>
        <w:wordWrap/>
      </w:pPr>
      <w:r>
        <w:rPr>
          <w:rFonts w:hint="eastAsia"/>
        </w:rPr>
        <w:lastRenderedPageBreak/>
        <w:t>將</w:t>
      </w:r>
      <w:r w:rsidR="00647D30">
        <w:rPr>
          <w:rFonts w:hint="eastAsia"/>
        </w:rPr>
        <w:t>Fast-ICA</w:t>
      </w:r>
      <w:r w:rsidR="00DD0C0E">
        <w:rPr>
          <w:rFonts w:hint="eastAsia"/>
        </w:rPr>
        <w:t>反混合後</w:t>
      </w:r>
      <w:r w:rsidR="00AB0EE3">
        <w:rPr>
          <w:rFonts w:hint="eastAsia"/>
        </w:rPr>
        <w:t>再經</w:t>
      </w:r>
      <w:r w:rsidR="00AB0EE3">
        <w:rPr>
          <w:rFonts w:hint="eastAsia"/>
        </w:rPr>
        <w:t>RMS</w:t>
      </w:r>
      <w:r w:rsidR="00AB0EE3">
        <w:rPr>
          <w:rFonts w:hint="eastAsia"/>
        </w:rPr>
        <w:t>處理後的訊號</w:t>
      </w:r>
      <w:r w:rsidR="003969C3">
        <w:rPr>
          <w:rFonts w:hint="eastAsia"/>
        </w:rPr>
        <w:t>如</w:t>
      </w:r>
      <w:r w:rsidR="003969C3">
        <w:fldChar w:fldCharType="begin"/>
      </w:r>
      <w:r w:rsidR="003969C3">
        <w:instrText xml:space="preserve"> </w:instrText>
      </w:r>
      <w:r w:rsidR="003969C3">
        <w:rPr>
          <w:rFonts w:hint="eastAsia"/>
        </w:rPr>
        <w:instrText>REF _Ref533443718 \h</w:instrText>
      </w:r>
      <w:r w:rsidR="003969C3">
        <w:instrText xml:space="preserve"> </w:instrText>
      </w:r>
      <w:r w:rsidR="003969C3">
        <w:fldChar w:fldCharType="separate"/>
      </w:r>
      <w:r w:rsidR="00F86BBA">
        <w:rPr>
          <w:rFonts w:hint="eastAsia"/>
        </w:rPr>
        <w:t>圖</w:t>
      </w:r>
      <w:r w:rsidR="00F86BBA">
        <w:rPr>
          <w:rFonts w:hint="eastAsia"/>
        </w:rPr>
        <w:t xml:space="preserve"> </w:t>
      </w:r>
      <w:r w:rsidR="00F86BBA">
        <w:rPr>
          <w:noProof/>
        </w:rPr>
        <w:t>46</w:t>
      </w:r>
      <w:r w:rsidR="003969C3">
        <w:fldChar w:fldCharType="end"/>
      </w:r>
      <w:r w:rsidR="003969C3">
        <w:rPr>
          <w:rFonts w:hint="eastAsia"/>
        </w:rPr>
        <w:t>所示</w:t>
      </w:r>
      <w:r w:rsidR="00C81794">
        <w:rPr>
          <w:rFonts w:hint="eastAsia"/>
        </w:rPr>
        <w:t>。</w:t>
      </w:r>
      <w:r w:rsidR="00382401">
        <w:rPr>
          <w:rFonts w:hint="eastAsia"/>
        </w:rPr>
        <w:t>比較</w:t>
      </w:r>
      <w:r w:rsidR="001A1221">
        <w:fldChar w:fldCharType="begin"/>
      </w:r>
      <w:r w:rsidR="001A1221">
        <w:instrText xml:space="preserve"> </w:instrText>
      </w:r>
      <w:r w:rsidR="001A1221">
        <w:rPr>
          <w:rFonts w:hint="eastAsia"/>
        </w:rPr>
        <w:instrText>REF _Ref533443689 \h</w:instrText>
      </w:r>
      <w:r w:rsidR="001A1221">
        <w:instrText xml:space="preserve"> </w:instrText>
      </w:r>
      <w:r w:rsidR="001A1221">
        <w:fldChar w:fldCharType="separate"/>
      </w:r>
      <w:r w:rsidR="00F86BBA">
        <w:rPr>
          <w:rFonts w:hint="eastAsia"/>
        </w:rPr>
        <w:t>圖</w:t>
      </w:r>
      <w:r w:rsidR="00F86BBA">
        <w:rPr>
          <w:rFonts w:hint="eastAsia"/>
        </w:rPr>
        <w:t xml:space="preserve"> </w:t>
      </w:r>
      <w:r w:rsidR="00F86BBA">
        <w:rPr>
          <w:noProof/>
        </w:rPr>
        <w:t>45</w:t>
      </w:r>
      <w:r w:rsidR="001A1221">
        <w:fldChar w:fldCharType="end"/>
      </w:r>
      <w:r w:rsidR="001A1221">
        <w:rPr>
          <w:rFonts w:hint="eastAsia"/>
        </w:rPr>
        <w:t>以及</w:t>
      </w:r>
      <w:r w:rsidR="001A1221">
        <w:fldChar w:fldCharType="begin"/>
      </w:r>
      <w:r w:rsidR="001A1221">
        <w:instrText xml:space="preserve"> REF _Ref533443718 \h </w:instrText>
      </w:r>
      <w:r w:rsidR="001A1221">
        <w:fldChar w:fldCharType="separate"/>
      </w:r>
      <w:r w:rsidR="00F86BBA">
        <w:rPr>
          <w:rFonts w:hint="eastAsia"/>
        </w:rPr>
        <w:t>圖</w:t>
      </w:r>
      <w:r w:rsidR="00F86BBA">
        <w:rPr>
          <w:rFonts w:hint="eastAsia"/>
        </w:rPr>
        <w:t xml:space="preserve"> </w:t>
      </w:r>
      <w:r w:rsidR="00F86BBA">
        <w:rPr>
          <w:noProof/>
        </w:rPr>
        <w:t>46</w:t>
      </w:r>
      <w:r w:rsidR="001A1221">
        <w:fldChar w:fldCharType="end"/>
      </w:r>
      <w:r w:rsidR="00F706CF">
        <w:rPr>
          <w:rFonts w:hint="eastAsia"/>
        </w:rPr>
        <w:t>，</w:t>
      </w:r>
      <w:r w:rsidR="002E6245">
        <w:rPr>
          <w:rFonts w:hint="eastAsia"/>
        </w:rPr>
        <w:t>反混合後訊號</w:t>
      </w:r>
      <w:r w:rsidR="00655ED2">
        <w:rPr>
          <w:rFonts w:hint="eastAsia"/>
        </w:rPr>
        <w:t>的功率</w:t>
      </w:r>
      <w:r w:rsidR="00F52C90">
        <w:rPr>
          <w:rFonts w:hint="eastAsia"/>
        </w:rPr>
        <w:t>與</w:t>
      </w:r>
      <w:r w:rsidR="00AB01F5">
        <w:rPr>
          <w:rFonts w:hint="eastAsia"/>
        </w:rPr>
        <w:t>sEMG</w:t>
      </w:r>
      <w:r w:rsidR="00AB01F5">
        <w:t>-RMS</w:t>
      </w:r>
      <w:r w:rsidR="00AB01F5">
        <w:rPr>
          <w:rFonts w:hint="eastAsia"/>
        </w:rPr>
        <w:t>訊號並無太大差異</w:t>
      </w:r>
      <w:r w:rsidR="00AE5B01">
        <w:rPr>
          <w:rFonts w:hint="eastAsia"/>
        </w:rPr>
        <w:t>，通道之間的相關性依然明顯</w:t>
      </w:r>
      <w:r w:rsidR="008E6FEB">
        <w:rPr>
          <w:rFonts w:hint="eastAsia"/>
        </w:rPr>
        <w:t>。</w:t>
      </w:r>
      <w:r w:rsidR="00651608">
        <w:rPr>
          <w:rFonts w:hint="eastAsia"/>
        </w:rPr>
        <w:t>除了直接觀察時間訊號的相關性外，我們亦可觀察</w:t>
      </w:r>
      <w:r w:rsidR="002B09D8">
        <w:rPr>
          <w:rFonts w:hint="eastAsia"/>
        </w:rPr>
        <w:t>兩組訊號在</w:t>
      </w:r>
      <w:r w:rsidR="00651608">
        <w:rPr>
          <w:rFonts w:hint="eastAsia"/>
        </w:rPr>
        <w:t>其中兩通道在</w:t>
      </w:r>
      <w:r w:rsidR="00651608">
        <w:rPr>
          <w:rFonts w:hint="eastAsia"/>
        </w:rPr>
        <w:t>Fast-ICA</w:t>
      </w:r>
      <w:r w:rsidR="00651608">
        <w:rPr>
          <w:rFonts w:hint="eastAsia"/>
        </w:rPr>
        <w:t>處理前後的樣本分佈</w:t>
      </w:r>
      <w:r w:rsidR="00E74842">
        <w:rPr>
          <w:rFonts w:hint="eastAsia"/>
        </w:rPr>
        <w:t>，其結果</w:t>
      </w:r>
      <w:r w:rsidR="00651608">
        <w:rPr>
          <w:rFonts w:hint="eastAsia"/>
        </w:rPr>
        <w:t>如</w:t>
      </w:r>
      <w:r w:rsidR="00651608">
        <w:fldChar w:fldCharType="begin"/>
      </w:r>
      <w:r w:rsidR="00651608">
        <w:instrText xml:space="preserve"> </w:instrText>
      </w:r>
      <w:r w:rsidR="00651608">
        <w:rPr>
          <w:rFonts w:hint="eastAsia"/>
        </w:rPr>
        <w:instrText>REF _Ref533443774 \h</w:instrText>
      </w:r>
      <w:r w:rsidR="00651608">
        <w:instrText xml:space="preserve"> </w:instrText>
      </w:r>
      <w:r w:rsidR="00651608">
        <w:fldChar w:fldCharType="separate"/>
      </w:r>
      <w:r w:rsidR="00F86BBA">
        <w:rPr>
          <w:rFonts w:hint="eastAsia"/>
        </w:rPr>
        <w:t>圖</w:t>
      </w:r>
      <w:r w:rsidR="00F86BBA">
        <w:rPr>
          <w:rFonts w:hint="eastAsia"/>
        </w:rPr>
        <w:t xml:space="preserve"> </w:t>
      </w:r>
      <w:r w:rsidR="00F86BBA">
        <w:rPr>
          <w:noProof/>
        </w:rPr>
        <w:t>47</w:t>
      </w:r>
      <w:r w:rsidR="00651608">
        <w:fldChar w:fldCharType="end"/>
      </w:r>
      <w:r w:rsidR="00651608">
        <w:rPr>
          <w:rFonts w:hint="eastAsia"/>
        </w:rPr>
        <w:t>及</w:t>
      </w:r>
      <w:r w:rsidR="00651608">
        <w:fldChar w:fldCharType="begin"/>
      </w:r>
      <w:r w:rsidR="00651608">
        <w:instrText xml:space="preserve"> </w:instrText>
      </w:r>
      <w:r w:rsidR="00651608">
        <w:rPr>
          <w:rFonts w:hint="eastAsia"/>
        </w:rPr>
        <w:instrText>REF _Ref533443780 \h</w:instrText>
      </w:r>
      <w:r w:rsidR="00651608">
        <w:instrText xml:space="preserve"> </w:instrText>
      </w:r>
      <w:r w:rsidR="00651608">
        <w:fldChar w:fldCharType="separate"/>
      </w:r>
      <w:r w:rsidR="00F86BBA">
        <w:rPr>
          <w:rFonts w:hint="eastAsia"/>
        </w:rPr>
        <w:t>圖</w:t>
      </w:r>
      <w:r w:rsidR="00F86BBA">
        <w:rPr>
          <w:rFonts w:hint="eastAsia"/>
        </w:rPr>
        <w:t xml:space="preserve"> </w:t>
      </w:r>
      <w:r w:rsidR="00F86BBA">
        <w:rPr>
          <w:noProof/>
        </w:rPr>
        <w:t>48</w:t>
      </w:r>
      <w:r w:rsidR="00651608">
        <w:fldChar w:fldCharType="end"/>
      </w:r>
      <w:r w:rsidR="00651608">
        <w:rPr>
          <w:rFonts w:hint="eastAsia"/>
        </w:rPr>
        <w:t>所示。</w:t>
      </w:r>
      <w:r w:rsidR="00035733">
        <w:rPr>
          <w:rFonts w:hint="eastAsia"/>
        </w:rPr>
        <w:t>經</w:t>
      </w:r>
      <w:r w:rsidR="0093046D">
        <w:rPr>
          <w:rFonts w:hint="eastAsia"/>
        </w:rPr>
        <w:t>Fast-ICA</w:t>
      </w:r>
      <w:r w:rsidR="0093046D">
        <w:rPr>
          <w:rFonts w:hint="eastAsia"/>
        </w:rPr>
        <w:t>處理後的訊號資料</w:t>
      </w:r>
      <w:r w:rsidR="00E00839">
        <w:rPr>
          <w:rFonts w:hint="eastAsia"/>
        </w:rPr>
        <w:t>分布</w:t>
      </w:r>
      <w:r w:rsidR="005962E0">
        <w:rPr>
          <w:rFonts w:hint="eastAsia"/>
        </w:rPr>
        <w:t>，如</w:t>
      </w:r>
      <w:r w:rsidR="005962E0">
        <w:fldChar w:fldCharType="begin"/>
      </w:r>
      <w:r w:rsidR="005962E0">
        <w:instrText xml:space="preserve"> </w:instrText>
      </w:r>
      <w:r w:rsidR="005962E0">
        <w:rPr>
          <w:rFonts w:hint="eastAsia"/>
        </w:rPr>
        <w:instrText>REF _Ref533443774 \h</w:instrText>
      </w:r>
      <w:r w:rsidR="005962E0">
        <w:instrText xml:space="preserve"> </w:instrText>
      </w:r>
      <w:r w:rsidR="005962E0">
        <w:fldChar w:fldCharType="separate"/>
      </w:r>
      <w:r w:rsidR="00F86BBA">
        <w:rPr>
          <w:rFonts w:hint="eastAsia"/>
        </w:rPr>
        <w:t>圖</w:t>
      </w:r>
      <w:r w:rsidR="00F86BBA">
        <w:rPr>
          <w:rFonts w:hint="eastAsia"/>
        </w:rPr>
        <w:t xml:space="preserve"> </w:t>
      </w:r>
      <w:r w:rsidR="00F86BBA">
        <w:rPr>
          <w:noProof/>
        </w:rPr>
        <w:t>47</w:t>
      </w:r>
      <w:r w:rsidR="005962E0">
        <w:fldChar w:fldCharType="end"/>
      </w:r>
      <w:r w:rsidR="00A82C56">
        <w:rPr>
          <w:rFonts w:hint="eastAsia"/>
        </w:rPr>
        <w:t>所示</w:t>
      </w:r>
      <w:r w:rsidR="005962E0">
        <w:rPr>
          <w:rFonts w:hint="eastAsia"/>
        </w:rPr>
        <w:t>，</w:t>
      </w:r>
      <w:r w:rsidR="0093046D">
        <w:rPr>
          <w:rFonts w:hint="eastAsia"/>
        </w:rPr>
        <w:t>與</w:t>
      </w:r>
      <w:r w:rsidR="009D3D79">
        <w:fldChar w:fldCharType="begin"/>
      </w:r>
      <w:r w:rsidR="009D3D79">
        <w:instrText xml:space="preserve"> </w:instrText>
      </w:r>
      <w:r w:rsidR="009D3D79">
        <w:rPr>
          <w:rFonts w:hint="eastAsia"/>
        </w:rPr>
        <w:instrText>REF _Ref533443780 \h</w:instrText>
      </w:r>
      <w:r w:rsidR="009D3D79">
        <w:instrText xml:space="preserve"> </w:instrText>
      </w:r>
      <w:r w:rsidR="009D3D79">
        <w:fldChar w:fldCharType="separate"/>
      </w:r>
      <w:r w:rsidR="00F86BBA">
        <w:rPr>
          <w:rFonts w:hint="eastAsia"/>
        </w:rPr>
        <w:t>圖</w:t>
      </w:r>
      <w:r w:rsidR="00F86BBA">
        <w:rPr>
          <w:rFonts w:hint="eastAsia"/>
        </w:rPr>
        <w:t xml:space="preserve"> </w:t>
      </w:r>
      <w:r w:rsidR="00F86BBA">
        <w:rPr>
          <w:noProof/>
        </w:rPr>
        <w:t>48</w:t>
      </w:r>
      <w:r w:rsidR="009D3D79">
        <w:fldChar w:fldCharType="end"/>
      </w:r>
      <w:r w:rsidR="009D3D79">
        <w:rPr>
          <w:rFonts w:hint="eastAsia"/>
        </w:rPr>
        <w:t>的</w:t>
      </w:r>
      <w:r w:rsidR="0093046D">
        <w:rPr>
          <w:rFonts w:hint="eastAsia"/>
        </w:rPr>
        <w:t>原始訊號資料分布並無太大差異。</w:t>
      </w:r>
      <w:r w:rsidR="00FE0FD8">
        <w:rPr>
          <w:rFonts w:hint="eastAsia"/>
        </w:rPr>
        <w:t>由此可知，如果直接將</w:t>
      </w:r>
      <w:r w:rsidR="00FE0FD8">
        <w:t>Fast-ICA</w:t>
      </w:r>
      <w:r w:rsidR="00FE0FD8">
        <w:rPr>
          <w:rFonts w:hint="eastAsia"/>
        </w:rPr>
        <w:t>套用於原始</w:t>
      </w:r>
      <w:r w:rsidR="00FE0FD8">
        <w:t>sEMG</w:t>
      </w:r>
      <w:r w:rsidR="00FE0FD8">
        <w:rPr>
          <w:rFonts w:hint="eastAsia"/>
        </w:rPr>
        <w:t>訊號，其訊號分離效果極差</w:t>
      </w:r>
      <w:r w:rsidR="00C46A75">
        <w:rPr>
          <w:rFonts w:hint="eastAsia"/>
        </w:rPr>
        <w:t>。</w:t>
      </w:r>
    </w:p>
    <w:p w14:paraId="139DE4D3" w14:textId="1AA5F8E0" w:rsidR="00DD0C0E" w:rsidRDefault="00441B11" w:rsidP="005B0131">
      <w:pPr>
        <w:keepNext/>
        <w:wordWrap/>
        <w:ind w:firstLine="0"/>
        <w:jc w:val="center"/>
      </w:pPr>
      <w:r>
        <w:rPr>
          <w:noProof/>
        </w:rPr>
        <w:drawing>
          <wp:inline distT="0" distB="0" distL="0" distR="0" wp14:anchorId="6C497739" wp14:editId="7E89C857">
            <wp:extent cx="5270500" cy="2867660"/>
            <wp:effectExtent l="0" t="0" r="635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0500" cy="2867660"/>
                    </a:xfrm>
                    <a:prstGeom prst="rect">
                      <a:avLst/>
                    </a:prstGeom>
                  </pic:spPr>
                </pic:pic>
              </a:graphicData>
            </a:graphic>
          </wp:inline>
        </w:drawing>
      </w:r>
    </w:p>
    <w:p w14:paraId="2B602ED2" w14:textId="2A5D2EBC" w:rsidR="00DD0C0E" w:rsidRDefault="00DD0C0E" w:rsidP="00590C9D">
      <w:pPr>
        <w:pStyle w:val="Caption"/>
      </w:pPr>
      <w:bookmarkStart w:id="238" w:name="_Ref533443718"/>
      <w:bookmarkStart w:id="239" w:name="_Toc53637102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46</w:t>
      </w:r>
      <w:r>
        <w:fldChar w:fldCharType="end"/>
      </w:r>
      <w:bookmarkEnd w:id="238"/>
      <w:r w:rsidR="000F63E8">
        <w:rPr>
          <w:rFonts w:hint="eastAsia"/>
        </w:rPr>
        <w:t>：</w:t>
      </w:r>
      <w:r>
        <w:rPr>
          <w:rFonts w:hint="eastAsia"/>
        </w:rPr>
        <w:t>經</w:t>
      </w:r>
      <w:r w:rsidR="00747380">
        <w:rPr>
          <w:rFonts w:hint="eastAsia"/>
        </w:rPr>
        <w:t>RMS</w:t>
      </w:r>
      <w:r w:rsidR="00747380">
        <w:rPr>
          <w:rFonts w:hint="eastAsia"/>
        </w:rPr>
        <w:t>處理後</w:t>
      </w:r>
      <w:r w:rsidR="00C41F42">
        <w:rPr>
          <w:rFonts w:hint="eastAsia"/>
        </w:rPr>
        <w:t>的</w:t>
      </w:r>
      <w:r w:rsidR="00440C1F">
        <w:rPr>
          <w:rFonts w:hint="eastAsia"/>
        </w:rPr>
        <w:t>Fast-ICA</w:t>
      </w:r>
      <w:r w:rsidR="006448B0">
        <w:rPr>
          <w:rFonts w:hint="eastAsia"/>
        </w:rPr>
        <w:t>－</w:t>
      </w:r>
      <w:r>
        <w:rPr>
          <w:rFonts w:hint="eastAsia"/>
        </w:rPr>
        <w:t>sEMG</w:t>
      </w:r>
      <w:r>
        <w:rPr>
          <w:rFonts w:hint="eastAsia"/>
        </w:rPr>
        <w:t>訊號</w:t>
      </w:r>
      <w:bookmarkEnd w:id="239"/>
    </w:p>
    <w:p w14:paraId="6FFFD519" w14:textId="64A12E33" w:rsidR="00DD0C0E" w:rsidRDefault="00DD0C0E" w:rsidP="005B0131">
      <w:pPr>
        <w:wordWrap/>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054"/>
      </w:tblGrid>
      <w:tr w:rsidR="00DD0C0E" w14:paraId="3B23CEB4" w14:textId="77777777" w:rsidTr="00FE0FD8">
        <w:tc>
          <w:tcPr>
            <w:tcW w:w="4363" w:type="dxa"/>
          </w:tcPr>
          <w:p w14:paraId="449F19C4" w14:textId="59AC6B0F" w:rsidR="00DD0C0E" w:rsidRDefault="0089381F" w:rsidP="005B0131">
            <w:pPr>
              <w:wordWrap/>
              <w:ind w:firstLine="0"/>
              <w:jc w:val="center"/>
            </w:pPr>
            <w:r>
              <w:rPr>
                <w:noProof/>
              </w:rPr>
              <w:drawing>
                <wp:inline distT="0" distB="0" distL="0" distR="0" wp14:anchorId="4693F85D" wp14:editId="2C794620">
                  <wp:extent cx="2096331" cy="1937982"/>
                  <wp:effectExtent l="0" t="0" r="0" b="571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3197"/>
                          <a:stretch/>
                        </pic:blipFill>
                        <pic:spPr bwMode="auto">
                          <a:xfrm>
                            <a:off x="0" y="0"/>
                            <a:ext cx="2121815" cy="1961541"/>
                          </a:xfrm>
                          <a:prstGeom prst="rect">
                            <a:avLst/>
                          </a:prstGeom>
                          <a:ln>
                            <a:noFill/>
                          </a:ln>
                          <a:extLst>
                            <a:ext uri="{53640926-AAD7-44D8-BBD7-CCE9431645EC}">
                              <a14:shadowObscured xmlns:a14="http://schemas.microsoft.com/office/drawing/2010/main"/>
                            </a:ext>
                          </a:extLst>
                        </pic:spPr>
                      </pic:pic>
                    </a:graphicData>
                  </a:graphic>
                </wp:inline>
              </w:drawing>
            </w:r>
          </w:p>
        </w:tc>
        <w:tc>
          <w:tcPr>
            <w:tcW w:w="4153" w:type="dxa"/>
          </w:tcPr>
          <w:p w14:paraId="26AC4D72" w14:textId="20EDA5EE" w:rsidR="00DD0C0E" w:rsidRDefault="0089381F" w:rsidP="005B0131">
            <w:pPr>
              <w:wordWrap/>
              <w:ind w:firstLine="0"/>
              <w:jc w:val="center"/>
            </w:pPr>
            <w:r>
              <w:rPr>
                <w:noProof/>
              </w:rPr>
              <w:drawing>
                <wp:inline distT="0" distB="0" distL="0" distR="0" wp14:anchorId="5803639E" wp14:editId="769F2032">
                  <wp:extent cx="2047164" cy="1921541"/>
                  <wp:effectExtent l="0" t="0" r="0" b="254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085903" cy="1957902"/>
                          </a:xfrm>
                          <a:prstGeom prst="rect">
                            <a:avLst/>
                          </a:prstGeom>
                        </pic:spPr>
                      </pic:pic>
                    </a:graphicData>
                  </a:graphic>
                </wp:inline>
              </w:drawing>
            </w:r>
          </w:p>
        </w:tc>
      </w:tr>
      <w:tr w:rsidR="00DD0C0E" w14:paraId="203FB7BB" w14:textId="77777777" w:rsidTr="00FE0FD8">
        <w:trPr>
          <w:trHeight w:val="683"/>
        </w:trPr>
        <w:tc>
          <w:tcPr>
            <w:tcW w:w="4363" w:type="dxa"/>
          </w:tcPr>
          <w:p w14:paraId="67BDA362" w14:textId="375DE138" w:rsidR="00DD0C0E" w:rsidRDefault="00DD0C0E" w:rsidP="00590C9D">
            <w:pPr>
              <w:pStyle w:val="Caption"/>
            </w:pPr>
            <w:bookmarkStart w:id="240" w:name="_Ref533443774"/>
            <w:bookmarkStart w:id="241" w:name="_Toc53637102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47</w:t>
            </w:r>
            <w:r>
              <w:fldChar w:fldCharType="end"/>
            </w:r>
            <w:bookmarkEnd w:id="240"/>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41"/>
          </w:p>
        </w:tc>
        <w:tc>
          <w:tcPr>
            <w:tcW w:w="4153" w:type="dxa"/>
          </w:tcPr>
          <w:p w14:paraId="7131D831" w14:textId="67F71627" w:rsidR="00DD0C0E" w:rsidRDefault="00DD0C0E" w:rsidP="00590C9D">
            <w:pPr>
              <w:pStyle w:val="Caption"/>
            </w:pPr>
            <w:bookmarkStart w:id="242" w:name="_Ref533443780"/>
            <w:bookmarkStart w:id="243" w:name="_Toc53637102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48</w:t>
            </w:r>
            <w:r>
              <w:fldChar w:fldCharType="end"/>
            </w:r>
            <w:bookmarkEnd w:id="242"/>
            <w:r w:rsidR="000F63E8">
              <w:t>：</w:t>
            </w:r>
            <w:r w:rsidR="0051131C">
              <w:rPr>
                <w:rFonts w:hint="eastAsia"/>
              </w:rPr>
              <w:t>經</w:t>
            </w:r>
            <w:r w:rsidR="0051131C">
              <w:rPr>
                <w:rFonts w:hint="eastAsia"/>
              </w:rPr>
              <w:t>RMS</w:t>
            </w:r>
            <w:r w:rsidR="0051131C">
              <w:rPr>
                <w:rFonts w:hint="eastAsia"/>
              </w:rPr>
              <w:t>處理後的</w:t>
            </w:r>
            <w:r w:rsidR="0051131C">
              <w:rPr>
                <w:rFonts w:hint="eastAsia"/>
              </w:rPr>
              <w:t>Fast-ICA</w:t>
            </w:r>
            <w:r w:rsidR="000F63E8">
              <w:rPr>
                <w:rFonts w:hint="eastAsia"/>
              </w:rPr>
              <w:t>：</w:t>
            </w:r>
            <w:r w:rsidR="0051131C">
              <w:rPr>
                <w:rFonts w:hint="eastAsia"/>
              </w:rPr>
              <w:t>sEMG</w:t>
            </w:r>
            <w:r>
              <w:rPr>
                <w:rFonts w:hint="eastAsia"/>
              </w:rPr>
              <w:t>樣本</w:t>
            </w:r>
            <w:r w:rsidR="00292C32">
              <w:rPr>
                <w:rFonts w:hint="eastAsia"/>
              </w:rPr>
              <w:t>分佈</w:t>
            </w:r>
            <w:bookmarkEnd w:id="243"/>
          </w:p>
        </w:tc>
      </w:tr>
    </w:tbl>
    <w:p w14:paraId="4FD3FA32" w14:textId="0F0AB5C8" w:rsidR="009B540C" w:rsidRPr="00332C19" w:rsidRDefault="009B540C" w:rsidP="005B0131">
      <w:pPr>
        <w:wordWrap/>
      </w:pPr>
    </w:p>
    <w:p w14:paraId="2B65DB91" w14:textId="0706C8D1" w:rsidR="00251966" w:rsidRDefault="00ED3D14" w:rsidP="005B0131">
      <w:pPr>
        <w:pStyle w:val="Heading3"/>
        <w:wordWrap/>
      </w:pPr>
      <w:r>
        <w:rPr>
          <w:rFonts w:hint="eastAsia"/>
        </w:rPr>
        <w:lastRenderedPageBreak/>
        <w:t xml:space="preserve"> </w:t>
      </w:r>
      <w:bookmarkStart w:id="244" w:name="_Toc536370948"/>
      <w:r w:rsidR="003A0F66">
        <w:rPr>
          <w:rFonts w:hint="eastAsia"/>
        </w:rPr>
        <w:t>將</w:t>
      </w:r>
      <w:r w:rsidR="003A0F66">
        <w:rPr>
          <w:rFonts w:hint="eastAsia"/>
        </w:rPr>
        <w:t>nICA</w:t>
      </w:r>
      <w:r w:rsidR="005978BB">
        <w:rPr>
          <w:rFonts w:hint="eastAsia"/>
        </w:rPr>
        <w:t>套</w:t>
      </w:r>
      <w:r w:rsidR="003A0F66">
        <w:rPr>
          <w:rFonts w:hint="eastAsia"/>
        </w:rPr>
        <w:t>用於</w:t>
      </w:r>
      <w:r w:rsidR="003A0F66">
        <w:rPr>
          <w:rFonts w:hint="eastAsia"/>
        </w:rPr>
        <w:t>sEMG</w:t>
      </w:r>
      <w:r w:rsidR="005978BB">
        <w:rPr>
          <w:rFonts w:hint="eastAsia"/>
        </w:rPr>
        <w:t>訊號</w:t>
      </w:r>
      <w:bookmarkEnd w:id="244"/>
    </w:p>
    <w:p w14:paraId="19CD30A5" w14:textId="27D458E6" w:rsidR="00F41928" w:rsidRDefault="00D1026A" w:rsidP="005B0131">
      <w:pPr>
        <w:wordWrap/>
      </w:pPr>
      <w:r>
        <w:rPr>
          <w:rFonts w:hint="eastAsia"/>
        </w:rPr>
        <w:t>利用與</w:t>
      </w:r>
      <w:r w:rsidR="00150744">
        <w:fldChar w:fldCharType="begin"/>
      </w:r>
      <w:r w:rsidR="00150744">
        <w:instrText xml:space="preserve"> </w:instrText>
      </w:r>
      <w:r w:rsidR="00150744">
        <w:rPr>
          <w:rFonts w:hint="eastAsia"/>
        </w:rPr>
        <w:instrText>REF _Ref535793761 \r \h</w:instrText>
      </w:r>
      <w:r w:rsidR="00150744">
        <w:instrText xml:space="preserve"> </w:instrText>
      </w:r>
      <w:r w:rsidR="00150744">
        <w:fldChar w:fldCharType="separate"/>
      </w:r>
      <w:r w:rsidR="00F86BBA">
        <w:t>3.1.1</w:t>
      </w:r>
      <w:r w:rsidR="00150744">
        <w:fldChar w:fldCharType="end"/>
      </w:r>
      <w:r>
        <w:rPr>
          <w:rFonts w:hint="eastAsia"/>
        </w:rPr>
        <w:t>相同的範例，</w:t>
      </w:r>
      <w:r w:rsidR="003868AE">
        <w:rPr>
          <w:rFonts w:hint="eastAsia"/>
        </w:rPr>
        <w:t>範例中為四通道的</w:t>
      </w:r>
      <w:r w:rsidR="003868AE">
        <w:rPr>
          <w:rFonts w:hint="eastAsia"/>
        </w:rPr>
        <w:t>sEMG</w:t>
      </w:r>
      <w:r w:rsidR="00E33E87">
        <w:rPr>
          <w:rFonts w:hint="eastAsia"/>
        </w:rPr>
        <w:t>，</w:t>
      </w:r>
      <w:r w:rsidR="00D4421A">
        <w:rPr>
          <w:rFonts w:hint="eastAsia"/>
        </w:rPr>
        <w:t>片段中共有四個動作：</w:t>
      </w:r>
      <w:r w:rsidR="00D4421A" w:rsidRPr="00C5365B">
        <w:rPr>
          <w:rFonts w:hint="eastAsia"/>
          <w:i/>
        </w:rPr>
        <w:t>彎曲（</w:t>
      </w:r>
      <w:r w:rsidR="00D4421A" w:rsidRPr="00C5365B">
        <w:rPr>
          <w:i/>
        </w:rPr>
        <w:t>Flexion</w:t>
      </w:r>
      <w:r w:rsidR="00D4421A" w:rsidRPr="00C5365B">
        <w:rPr>
          <w:rFonts w:hint="eastAsia"/>
          <w:i/>
        </w:rPr>
        <w:t>）</w:t>
      </w:r>
      <w:r w:rsidR="00D4421A">
        <w:rPr>
          <w:rFonts w:hint="eastAsia"/>
          <w:i/>
        </w:rPr>
        <w:t>、</w:t>
      </w:r>
      <w:r w:rsidR="00D4421A" w:rsidRPr="00C5365B">
        <w:rPr>
          <w:rFonts w:hint="eastAsia"/>
          <w:i/>
        </w:rPr>
        <w:t>伸展（</w:t>
      </w:r>
      <w:r w:rsidR="00D4421A" w:rsidRPr="00C5365B">
        <w:rPr>
          <w:i/>
        </w:rPr>
        <w:t>Extension</w:t>
      </w:r>
      <w:r w:rsidR="00D4421A" w:rsidRPr="00C5365B">
        <w:rPr>
          <w:rFonts w:hint="eastAsia"/>
          <w:i/>
        </w:rPr>
        <w:t>）</w:t>
      </w:r>
      <w:r w:rsidR="00D4421A">
        <w:rPr>
          <w:rFonts w:hint="eastAsia"/>
          <w:i/>
        </w:rPr>
        <w:t>、</w:t>
      </w:r>
      <w:r w:rsidR="00D4421A" w:rsidRPr="00D22A07">
        <w:rPr>
          <w:rFonts w:hint="eastAsia"/>
          <w:i/>
        </w:rPr>
        <w:t>往外反掌（</w:t>
      </w:r>
      <w:r w:rsidR="00D4421A" w:rsidRPr="00D22A07">
        <w:rPr>
          <w:i/>
        </w:rPr>
        <w:t>Supination</w:t>
      </w:r>
      <w:r w:rsidR="00D4421A" w:rsidRPr="00D22A07">
        <w:rPr>
          <w:rFonts w:hint="eastAsia"/>
          <w:i/>
        </w:rPr>
        <w:t>）</w:t>
      </w:r>
      <w:r w:rsidR="00D4421A">
        <w:rPr>
          <w:rFonts w:hint="eastAsia"/>
        </w:rPr>
        <w:t>以及</w:t>
      </w:r>
      <w:r w:rsidR="00D4421A" w:rsidRPr="00D22A07">
        <w:rPr>
          <w:rFonts w:hint="eastAsia"/>
          <w:i/>
        </w:rPr>
        <w:t>往內反掌（</w:t>
      </w:r>
      <w:r w:rsidR="00D4421A" w:rsidRPr="00D22A07">
        <w:rPr>
          <w:i/>
        </w:rPr>
        <w:t>Pronation</w:t>
      </w:r>
      <w:r w:rsidR="00D4421A" w:rsidRPr="004E1076">
        <w:rPr>
          <w:rFonts w:hint="eastAsia"/>
          <w:i/>
        </w:rPr>
        <w:t>）</w:t>
      </w:r>
      <w:r w:rsidR="00D4421A" w:rsidRPr="00F00AA3">
        <w:rPr>
          <w:rFonts w:hint="eastAsia"/>
          <w:i/>
        </w:rPr>
        <w:t>。</w:t>
      </w:r>
      <w:r>
        <w:rPr>
          <w:rFonts w:hint="eastAsia"/>
        </w:rPr>
        <w:t>我們</w:t>
      </w:r>
      <w:r w:rsidR="00F26711">
        <w:rPr>
          <w:rFonts w:hint="eastAsia"/>
        </w:rPr>
        <w:t>將</w:t>
      </w:r>
      <w:r>
        <w:rPr>
          <w:rFonts w:hint="eastAsia"/>
        </w:rPr>
        <w:t>觀察</w:t>
      </w:r>
      <w:r w:rsidR="00F632D5">
        <w:rPr>
          <w:rFonts w:hint="eastAsia"/>
        </w:rPr>
        <w:t>nICA</w:t>
      </w:r>
      <w:r>
        <w:rPr>
          <w:rFonts w:hint="eastAsia"/>
        </w:rPr>
        <w:t>對</w:t>
      </w:r>
      <w:r>
        <w:rPr>
          <w:rFonts w:hint="eastAsia"/>
        </w:rPr>
        <w:t>sEMG</w:t>
      </w:r>
      <w:r w:rsidR="0098792A">
        <w:rPr>
          <w:rFonts w:hint="eastAsia"/>
        </w:rPr>
        <w:t>訊號</w:t>
      </w:r>
      <w:r>
        <w:rPr>
          <w:rFonts w:hint="eastAsia"/>
        </w:rPr>
        <w:t>的影響。</w:t>
      </w:r>
      <w:r w:rsidR="00F41928">
        <w:rPr>
          <w:rFonts w:hint="eastAsia"/>
        </w:rPr>
        <w:t>和</w:t>
      </w:r>
      <w:r w:rsidR="00F41928">
        <w:t>Fast-ICA</w:t>
      </w:r>
      <w:r w:rsidR="00F41928">
        <w:rPr>
          <w:rFonts w:hint="eastAsia"/>
        </w:rPr>
        <w:t>反混合不同的是，我們首先將</w:t>
      </w:r>
      <w:r w:rsidR="006A5E41">
        <w:rPr>
          <w:rFonts w:hint="eastAsia"/>
        </w:rPr>
        <w:t>sEMG</w:t>
      </w:r>
      <w:r w:rsidR="006A5E41">
        <w:rPr>
          <w:rFonts w:hint="eastAsia"/>
        </w:rPr>
        <w:t>訊號</w:t>
      </w:r>
      <w:r w:rsidR="00DF410A">
        <w:rPr>
          <w:rFonts w:hint="eastAsia"/>
        </w:rPr>
        <w:t>經</w:t>
      </w:r>
      <w:r w:rsidR="00DF410A">
        <w:t>RMS</w:t>
      </w:r>
      <w:r w:rsidR="009C55C0">
        <w:rPr>
          <w:rFonts w:hint="eastAsia"/>
        </w:rPr>
        <w:t>處理，再</w:t>
      </w:r>
      <w:r w:rsidR="00DF410A">
        <w:rPr>
          <w:rFonts w:hint="eastAsia"/>
        </w:rPr>
        <w:t>利用</w:t>
      </w:r>
      <w:r w:rsidR="00DF410A">
        <w:rPr>
          <w:rFonts w:hint="eastAsia"/>
        </w:rPr>
        <w:t>nICA</w:t>
      </w:r>
      <w:r w:rsidR="00DF410A">
        <w:rPr>
          <w:rFonts w:hint="eastAsia"/>
        </w:rPr>
        <w:t>反混合。</w:t>
      </w:r>
      <w:r w:rsidR="00A82DFB">
        <w:rPr>
          <w:rFonts w:hint="eastAsia"/>
        </w:rPr>
        <w:t>這四個動作所使用的肌肉群並沒有重複，因此理想的</w:t>
      </w:r>
      <w:r w:rsidR="00A82DFB">
        <w:rPr>
          <w:rFonts w:hint="eastAsia"/>
        </w:rPr>
        <w:t>EMG</w:t>
      </w:r>
      <w:r w:rsidR="00A82DFB">
        <w:rPr>
          <w:rFonts w:hint="eastAsia"/>
        </w:rPr>
        <w:t>訊號應為同一時間僅有一通道的訊號。</w:t>
      </w:r>
    </w:p>
    <w:p w14:paraId="1C709305" w14:textId="7BD11DAF" w:rsidR="00C9108C" w:rsidRDefault="009C506E" w:rsidP="005B0131">
      <w:pPr>
        <w:wordWrap/>
      </w:pPr>
      <w:r>
        <w:rPr>
          <w:rFonts w:hint="eastAsia"/>
        </w:rPr>
        <w:t>為了觀察訊號功率，我們</w:t>
      </w:r>
      <w:r w:rsidR="00B20503">
        <w:rPr>
          <w:rFonts w:hint="eastAsia"/>
        </w:rPr>
        <w:t>首</w:t>
      </w:r>
      <w:r>
        <w:rPr>
          <w:rFonts w:hint="eastAsia"/>
        </w:rPr>
        <w:t>先將原始訊號經過</w:t>
      </w:r>
      <w:r>
        <w:rPr>
          <w:rFonts w:hint="eastAsia"/>
        </w:rPr>
        <w:t>RMS</w:t>
      </w:r>
      <w:r>
        <w:rPr>
          <w:rFonts w:hint="eastAsia"/>
        </w:rPr>
        <w:t>處理，</w:t>
      </w:r>
      <w:r>
        <w:rPr>
          <w:rFonts w:hint="eastAsia"/>
        </w:rPr>
        <w:t>R</w:t>
      </w:r>
      <w:r w:rsidR="00BA63DF">
        <w:rPr>
          <w:rFonts w:hint="eastAsia"/>
        </w:rPr>
        <w:t>RMS</w:t>
      </w:r>
      <w:r w:rsidR="00BA63DF">
        <w:rPr>
          <w:rFonts w:hint="eastAsia"/>
        </w:rPr>
        <w:t>寬度為</w:t>
      </w:r>
      <w:r w:rsidR="00BA63DF">
        <w:rPr>
          <w:rFonts w:hint="eastAsia"/>
        </w:rPr>
        <w:t>200</w:t>
      </w:r>
      <w:r w:rsidR="00BA63DF">
        <w:rPr>
          <w:rFonts w:hint="eastAsia"/>
        </w:rPr>
        <w:t>毫秒</w:t>
      </w:r>
      <w:r w:rsidR="00C013D9">
        <w:rPr>
          <w:rFonts w:hint="eastAsia"/>
        </w:rPr>
        <w:t>，</w:t>
      </w:r>
      <w:r w:rsidR="007640AF">
        <w:rPr>
          <w:rFonts w:hint="eastAsia"/>
        </w:rPr>
        <w:t>結果如</w:t>
      </w:r>
      <w:r w:rsidR="007B1010">
        <w:fldChar w:fldCharType="begin"/>
      </w:r>
      <w:r w:rsidR="007B1010">
        <w:instrText xml:space="preserve"> </w:instrText>
      </w:r>
      <w:r w:rsidR="007B1010">
        <w:rPr>
          <w:rFonts w:hint="eastAsia"/>
        </w:rPr>
        <w:instrText>REF _Ref533443845 \h</w:instrText>
      </w:r>
      <w:r w:rsidR="007B1010">
        <w:instrText xml:space="preserve"> </w:instrText>
      </w:r>
      <w:r w:rsidR="007B1010">
        <w:fldChar w:fldCharType="separate"/>
      </w:r>
      <w:r w:rsidR="00F86BBA">
        <w:rPr>
          <w:rFonts w:hint="eastAsia"/>
        </w:rPr>
        <w:t>圖</w:t>
      </w:r>
      <w:r w:rsidR="00F86BBA">
        <w:rPr>
          <w:rFonts w:hint="eastAsia"/>
        </w:rPr>
        <w:t xml:space="preserve"> </w:t>
      </w:r>
      <w:r w:rsidR="00F86BBA">
        <w:rPr>
          <w:noProof/>
        </w:rPr>
        <w:t>49</w:t>
      </w:r>
      <w:r w:rsidR="007B1010">
        <w:fldChar w:fldCharType="end"/>
      </w:r>
      <w:r w:rsidR="007B1010">
        <w:rPr>
          <w:rFonts w:hint="eastAsia"/>
        </w:rPr>
        <w:t>所示</w:t>
      </w:r>
      <w:r w:rsidR="008E6FEB">
        <w:rPr>
          <w:rFonts w:hint="eastAsia"/>
        </w:rPr>
        <w:t>。</w:t>
      </w:r>
      <w:r w:rsidR="00042CD1">
        <w:rPr>
          <w:rFonts w:hint="eastAsia"/>
        </w:rPr>
        <w:t>經</w:t>
      </w:r>
      <w:r w:rsidR="00042CD1">
        <w:rPr>
          <w:rFonts w:hint="eastAsia"/>
        </w:rPr>
        <w:t>RMS</w:t>
      </w:r>
      <w:r w:rsidR="00042CD1">
        <w:rPr>
          <w:rFonts w:hint="eastAsia"/>
        </w:rPr>
        <w:t>處理後的</w:t>
      </w:r>
      <w:r w:rsidR="00042CD1">
        <w:rPr>
          <w:rFonts w:hint="eastAsia"/>
        </w:rPr>
        <w:t>sEMG</w:t>
      </w:r>
      <w:r w:rsidR="00042CD1">
        <w:rPr>
          <w:rFonts w:hint="eastAsia"/>
        </w:rPr>
        <w:t>訊號反映了各通道上的功率大小，此時訊號間的相關性更為明顯。</w:t>
      </w:r>
    </w:p>
    <w:p w14:paraId="5EB1A461" w14:textId="0307BD98" w:rsidR="00EB4B11" w:rsidRDefault="00EB4B11" w:rsidP="00EB4B11">
      <w:pPr>
        <w:keepNext/>
        <w:wordWrap/>
      </w:pPr>
      <w:r>
        <w:rPr>
          <w:rFonts w:hint="eastAsia"/>
        </w:rPr>
        <w:t>將</w:t>
      </w:r>
      <w:r>
        <w:rPr>
          <w:rFonts w:hint="eastAsia"/>
        </w:rPr>
        <w:t>RMS</w:t>
      </w:r>
      <w:r>
        <w:rPr>
          <w:rFonts w:hint="eastAsia"/>
        </w:rPr>
        <w:t>處理後的</w:t>
      </w:r>
      <w:r>
        <w:rPr>
          <w:rFonts w:hint="eastAsia"/>
        </w:rPr>
        <w:t>sEMG</w:t>
      </w:r>
      <w:r>
        <w:rPr>
          <w:rFonts w:hint="eastAsia"/>
        </w:rPr>
        <w:t>訊號經</w:t>
      </w:r>
      <w:r>
        <w:rPr>
          <w:rFonts w:hint="eastAsia"/>
        </w:rPr>
        <w:t>nICA</w:t>
      </w:r>
      <w:r>
        <w:rPr>
          <w:rFonts w:hint="eastAsia"/>
        </w:rPr>
        <w:t>反混合後，反混合訊號如</w:t>
      </w:r>
      <w:r>
        <w:fldChar w:fldCharType="begin"/>
      </w:r>
      <w:r>
        <w:instrText xml:space="preserve"> </w:instrText>
      </w:r>
      <w:r>
        <w:rPr>
          <w:rFonts w:hint="eastAsia"/>
        </w:rPr>
        <w:instrText>REF _Ref533443878 \h</w:instrText>
      </w:r>
      <w:r>
        <w:instrText xml:space="preserve"> </w:instrText>
      </w:r>
      <w:r>
        <w:fldChar w:fldCharType="separate"/>
      </w:r>
      <w:r w:rsidR="00F86BBA">
        <w:rPr>
          <w:rFonts w:hint="eastAsia"/>
        </w:rPr>
        <w:t>圖</w:t>
      </w:r>
      <w:r w:rsidR="00F86BBA">
        <w:rPr>
          <w:rFonts w:hint="eastAsia"/>
        </w:rPr>
        <w:t xml:space="preserve"> </w:t>
      </w:r>
      <w:r w:rsidR="00F86BBA">
        <w:rPr>
          <w:noProof/>
        </w:rPr>
        <w:t>50</w:t>
      </w:r>
      <w:r>
        <w:fldChar w:fldCharType="end"/>
      </w:r>
      <w:r>
        <w:rPr>
          <w:rFonts w:hint="eastAsia"/>
        </w:rPr>
        <w:t>所示。比較</w:t>
      </w:r>
      <w:r>
        <w:fldChar w:fldCharType="begin"/>
      </w:r>
      <w:r>
        <w:instrText xml:space="preserve"> </w:instrText>
      </w:r>
      <w:r>
        <w:rPr>
          <w:rFonts w:hint="eastAsia"/>
        </w:rPr>
        <w:instrText>REF _Ref533443845 \h</w:instrText>
      </w:r>
      <w:r>
        <w:instrText xml:space="preserve"> </w:instrText>
      </w:r>
      <w:r>
        <w:fldChar w:fldCharType="separate"/>
      </w:r>
      <w:r w:rsidR="00F86BBA">
        <w:rPr>
          <w:rFonts w:hint="eastAsia"/>
        </w:rPr>
        <w:t>圖</w:t>
      </w:r>
      <w:r w:rsidR="00F86BBA">
        <w:rPr>
          <w:rFonts w:hint="eastAsia"/>
        </w:rPr>
        <w:t xml:space="preserve"> </w:t>
      </w:r>
      <w:r w:rsidR="00F86BBA">
        <w:rPr>
          <w:noProof/>
        </w:rPr>
        <w:t>49</w:t>
      </w:r>
      <w:r>
        <w:fldChar w:fldCharType="end"/>
      </w:r>
      <w:r>
        <w:rPr>
          <w:rFonts w:hint="eastAsia"/>
        </w:rPr>
        <w:t>及</w:t>
      </w:r>
      <w:r>
        <w:fldChar w:fldCharType="begin"/>
      </w:r>
      <w:r>
        <w:instrText xml:space="preserve"> </w:instrText>
      </w:r>
      <w:r>
        <w:rPr>
          <w:rFonts w:hint="eastAsia"/>
        </w:rPr>
        <w:instrText>REF _Ref533443878 \h</w:instrText>
      </w:r>
      <w:r>
        <w:instrText xml:space="preserve"> </w:instrText>
      </w:r>
      <w:r>
        <w:fldChar w:fldCharType="separate"/>
      </w:r>
      <w:r w:rsidR="00F86BBA">
        <w:rPr>
          <w:rFonts w:hint="eastAsia"/>
        </w:rPr>
        <w:t>圖</w:t>
      </w:r>
      <w:r w:rsidR="00F86BBA">
        <w:rPr>
          <w:rFonts w:hint="eastAsia"/>
        </w:rPr>
        <w:t xml:space="preserve"> </w:t>
      </w:r>
      <w:r w:rsidR="00F86BBA">
        <w:rPr>
          <w:noProof/>
        </w:rPr>
        <w:t>50</w:t>
      </w:r>
      <w:r>
        <w:fldChar w:fldCharType="end"/>
      </w:r>
      <w:r>
        <w:rPr>
          <w:rFonts w:hint="eastAsia"/>
        </w:rPr>
        <w:t>，在經過</w:t>
      </w:r>
      <w:r>
        <w:rPr>
          <w:rFonts w:hint="eastAsia"/>
        </w:rPr>
        <w:t>nICA</w:t>
      </w:r>
      <w:r>
        <w:rPr>
          <w:rFonts w:hint="eastAsia"/>
        </w:rPr>
        <w:t>反混合後，四個通道間的共同資訊減少，共變異數矩陣變為對角矩陣。我們觀察兩組訊號在其中兩通道在</w:t>
      </w:r>
      <w:r>
        <w:rPr>
          <w:rFonts w:hint="eastAsia"/>
        </w:rPr>
        <w:t>nICA</w:t>
      </w:r>
      <w:r>
        <w:rPr>
          <w:rFonts w:hint="eastAsia"/>
        </w:rPr>
        <w:t>處理前後的樣本分佈，如</w:t>
      </w:r>
      <w:r>
        <w:fldChar w:fldCharType="begin"/>
      </w:r>
      <w:r>
        <w:instrText xml:space="preserve"> </w:instrText>
      </w:r>
      <w:r>
        <w:rPr>
          <w:rFonts w:hint="eastAsia"/>
        </w:rPr>
        <w:instrText>REF _Ref533443914 \h</w:instrText>
      </w:r>
      <w:r>
        <w:instrText xml:space="preserve"> </w:instrText>
      </w:r>
      <w:r>
        <w:fldChar w:fldCharType="separate"/>
      </w:r>
      <w:r w:rsidR="00F86BBA">
        <w:rPr>
          <w:rFonts w:hint="eastAsia"/>
        </w:rPr>
        <w:t>圖</w:t>
      </w:r>
      <w:r w:rsidR="00F86BBA">
        <w:rPr>
          <w:rFonts w:hint="eastAsia"/>
        </w:rPr>
        <w:t xml:space="preserve"> </w:t>
      </w:r>
      <w:r w:rsidR="00F86BBA">
        <w:rPr>
          <w:noProof/>
        </w:rPr>
        <w:t>51</w:t>
      </w:r>
      <w:r>
        <w:fldChar w:fldCharType="end"/>
      </w:r>
      <w:r>
        <w:rPr>
          <w:rFonts w:hint="eastAsia"/>
        </w:rPr>
        <w:t>及</w:t>
      </w:r>
      <w:r>
        <w:fldChar w:fldCharType="begin"/>
      </w:r>
      <w:r>
        <w:instrText xml:space="preserve"> REF _Ref533443915 \h </w:instrText>
      </w:r>
      <w:r>
        <w:fldChar w:fldCharType="separate"/>
      </w:r>
      <w:r w:rsidR="00F86BBA">
        <w:rPr>
          <w:rFonts w:hint="eastAsia"/>
        </w:rPr>
        <w:t>圖</w:t>
      </w:r>
      <w:r w:rsidR="00F86BBA">
        <w:rPr>
          <w:rFonts w:hint="eastAsia"/>
        </w:rPr>
        <w:t xml:space="preserve"> </w:t>
      </w:r>
      <w:r w:rsidR="00F86BBA">
        <w:rPr>
          <w:noProof/>
        </w:rPr>
        <w:t>52</w:t>
      </w:r>
      <w:r>
        <w:fldChar w:fldCharType="end"/>
      </w:r>
      <w:r>
        <w:rPr>
          <w:rFonts w:hint="eastAsia"/>
        </w:rPr>
        <w:t>所示。再經過</w:t>
      </w:r>
      <w:r>
        <w:rPr>
          <w:rFonts w:hint="eastAsia"/>
        </w:rPr>
        <w:t>nICA</w:t>
      </w:r>
      <w:r>
        <w:rPr>
          <w:rFonts w:hint="eastAsia"/>
        </w:rPr>
        <w:t>反混合後，兩個通道間的相關性明顯減少。</w:t>
      </w:r>
    </w:p>
    <w:p w14:paraId="61E8AC4E" w14:textId="0DB2B368" w:rsidR="00EB4B11" w:rsidRDefault="00EB4B11" w:rsidP="00EB4B11">
      <w:pPr>
        <w:wordWrap/>
        <w:ind w:firstLine="0"/>
      </w:pPr>
    </w:p>
    <w:p w14:paraId="6C986FE2" w14:textId="2878249A" w:rsidR="008F0BA8" w:rsidRDefault="00405EFE" w:rsidP="005B0131">
      <w:pPr>
        <w:wordWrap/>
        <w:ind w:firstLine="0"/>
        <w:jc w:val="center"/>
      </w:pPr>
      <w:r>
        <w:rPr>
          <w:noProof/>
        </w:rPr>
        <w:drawing>
          <wp:inline distT="0" distB="0" distL="0" distR="0" wp14:anchorId="7A1D9287" wp14:editId="66AFCCB2">
            <wp:extent cx="4254869" cy="2279176"/>
            <wp:effectExtent l="0" t="0" r="0" b="698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317581" cy="2312769"/>
                    </a:xfrm>
                    <a:prstGeom prst="rect">
                      <a:avLst/>
                    </a:prstGeom>
                  </pic:spPr>
                </pic:pic>
              </a:graphicData>
            </a:graphic>
          </wp:inline>
        </w:drawing>
      </w:r>
    </w:p>
    <w:p w14:paraId="2A83B51A" w14:textId="68FA6FB7" w:rsidR="00A84974" w:rsidRDefault="00A84974" w:rsidP="00590C9D">
      <w:pPr>
        <w:pStyle w:val="Caption"/>
      </w:pPr>
      <w:bookmarkStart w:id="245" w:name="_Ref533443845"/>
      <w:bookmarkStart w:id="246" w:name="_Toc53637102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49</w:t>
      </w:r>
      <w:r>
        <w:fldChar w:fldCharType="end"/>
      </w:r>
      <w:bookmarkEnd w:id="245"/>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246"/>
    </w:p>
    <w:p w14:paraId="5803E683" w14:textId="77777777" w:rsidR="004B63D5" w:rsidRPr="004B63D5" w:rsidRDefault="004B63D5" w:rsidP="005B0131">
      <w:pPr>
        <w:wordWrap/>
      </w:pPr>
    </w:p>
    <w:p w14:paraId="756A36D0" w14:textId="4DC9626F" w:rsidR="00155168" w:rsidRDefault="0024477B" w:rsidP="005B0131">
      <w:pPr>
        <w:keepNext/>
        <w:wordWrap/>
        <w:ind w:firstLine="0"/>
        <w:jc w:val="center"/>
      </w:pPr>
      <w:r>
        <w:rPr>
          <w:noProof/>
        </w:rPr>
        <w:lastRenderedPageBreak/>
        <w:drawing>
          <wp:inline distT="0" distB="0" distL="0" distR="0" wp14:anchorId="65113C73" wp14:editId="21EA2B0A">
            <wp:extent cx="4588221" cy="2497540"/>
            <wp:effectExtent l="0" t="0" r="317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636132" cy="2523620"/>
                    </a:xfrm>
                    <a:prstGeom prst="rect">
                      <a:avLst/>
                    </a:prstGeom>
                  </pic:spPr>
                </pic:pic>
              </a:graphicData>
            </a:graphic>
          </wp:inline>
        </w:drawing>
      </w:r>
    </w:p>
    <w:p w14:paraId="58B35B25" w14:textId="561135D9" w:rsidR="00CB5885" w:rsidRDefault="00155168" w:rsidP="00590C9D">
      <w:pPr>
        <w:pStyle w:val="Caption"/>
      </w:pPr>
      <w:bookmarkStart w:id="247" w:name="_Ref533443878"/>
      <w:bookmarkStart w:id="248" w:name="_Toc53637102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50</w:t>
      </w:r>
      <w:r>
        <w:fldChar w:fldCharType="end"/>
      </w:r>
      <w:bookmarkEnd w:id="247"/>
      <w:r w:rsidR="000F63E8">
        <w:rPr>
          <w:rFonts w:hint="eastAsia"/>
        </w:rPr>
        <w:t>：</w:t>
      </w:r>
      <w:r w:rsidR="00CA1D30">
        <w:rPr>
          <w:rFonts w:hint="eastAsia"/>
        </w:rPr>
        <w:t>經</w:t>
      </w:r>
      <w:r w:rsidR="00FB08D5">
        <w:rPr>
          <w:rFonts w:hint="eastAsia"/>
        </w:rPr>
        <w:t>nICA</w:t>
      </w:r>
      <w:r w:rsidR="00FB08D5">
        <w:rPr>
          <w:rFonts w:hint="eastAsia"/>
        </w:rPr>
        <w:t>反混合</w:t>
      </w:r>
      <w:r w:rsidR="00A9562D">
        <w:rPr>
          <w:rFonts w:hint="eastAsia"/>
        </w:rPr>
        <w:t>後的</w:t>
      </w:r>
      <w:r w:rsidR="00C42D25">
        <w:t>RMS-</w:t>
      </w:r>
      <w:r w:rsidR="00CA1D30">
        <w:rPr>
          <w:rFonts w:hint="eastAsia"/>
        </w:rPr>
        <w:t>sEMG</w:t>
      </w:r>
      <w:r w:rsidR="00CA1D30">
        <w:rPr>
          <w:rFonts w:hint="eastAsia"/>
        </w:rPr>
        <w:t>訊號</w:t>
      </w:r>
      <w:bookmarkEnd w:id="248"/>
    </w:p>
    <w:p w14:paraId="5173F811" w14:textId="77777777" w:rsidR="00E67F16" w:rsidRPr="00E67F16" w:rsidRDefault="00E67F16" w:rsidP="005B0131">
      <w:pPr>
        <w:wordWrap/>
      </w:pPr>
    </w:p>
    <w:p w14:paraId="6C2F583B" w14:textId="685A5F40" w:rsidR="00CB5885" w:rsidRDefault="00CB5885" w:rsidP="005B0131">
      <w:pPr>
        <w:wordWrap/>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4"/>
        <w:gridCol w:w="4046"/>
      </w:tblGrid>
      <w:tr w:rsidR="00B309E9" w14:paraId="35946154" w14:textId="77777777" w:rsidTr="00CD77E4">
        <w:tc>
          <w:tcPr>
            <w:tcW w:w="4363" w:type="dxa"/>
          </w:tcPr>
          <w:p w14:paraId="5AF865D1" w14:textId="54B6F816" w:rsidR="00CB5885" w:rsidRDefault="00CB5885" w:rsidP="005B0131">
            <w:pPr>
              <w:wordWrap/>
              <w:ind w:firstLine="0"/>
              <w:jc w:val="center"/>
            </w:pPr>
            <w:r>
              <w:rPr>
                <w:noProof/>
              </w:rPr>
              <w:drawing>
                <wp:inline distT="0" distB="0" distL="0" distR="0" wp14:anchorId="0A58543D" wp14:editId="3846443F">
                  <wp:extent cx="2411894" cy="23114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153" w:type="dxa"/>
          </w:tcPr>
          <w:p w14:paraId="0666ECBA" w14:textId="68F93BB8" w:rsidR="00CB5885" w:rsidRDefault="00CB5885" w:rsidP="005B0131">
            <w:pPr>
              <w:wordWrap/>
              <w:ind w:firstLine="0"/>
              <w:jc w:val="center"/>
            </w:pPr>
            <w:r>
              <w:rPr>
                <w:noProof/>
              </w:rPr>
              <w:drawing>
                <wp:inline distT="0" distB="0" distL="0" distR="0" wp14:anchorId="3C74FF0D" wp14:editId="4F6F3B0A">
                  <wp:extent cx="2289389" cy="2311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316053" cy="2338321"/>
                          </a:xfrm>
                          <a:prstGeom prst="rect">
                            <a:avLst/>
                          </a:prstGeom>
                        </pic:spPr>
                      </pic:pic>
                    </a:graphicData>
                  </a:graphic>
                </wp:inline>
              </w:drawing>
            </w:r>
          </w:p>
        </w:tc>
      </w:tr>
      <w:tr w:rsidR="00B309E9" w14:paraId="1B749850" w14:textId="77777777" w:rsidTr="00CD77E4">
        <w:trPr>
          <w:trHeight w:val="683"/>
        </w:trPr>
        <w:tc>
          <w:tcPr>
            <w:tcW w:w="4363" w:type="dxa"/>
          </w:tcPr>
          <w:p w14:paraId="1866B17A" w14:textId="62A1B87C" w:rsidR="00D570D6" w:rsidRDefault="00D570D6" w:rsidP="00590C9D">
            <w:pPr>
              <w:pStyle w:val="Caption"/>
            </w:pPr>
            <w:bookmarkStart w:id="249" w:name="_Ref533443914"/>
            <w:bookmarkStart w:id="250" w:name="_Toc53637102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51</w:t>
            </w:r>
            <w:r>
              <w:fldChar w:fldCharType="end"/>
            </w:r>
            <w:bookmarkEnd w:id="249"/>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50"/>
          </w:p>
        </w:tc>
        <w:tc>
          <w:tcPr>
            <w:tcW w:w="4153" w:type="dxa"/>
          </w:tcPr>
          <w:p w14:paraId="36B3669E" w14:textId="2A72EC6A" w:rsidR="00B268CF" w:rsidRPr="00B268CF" w:rsidRDefault="00D570D6" w:rsidP="00590C9D">
            <w:pPr>
              <w:pStyle w:val="Caption"/>
            </w:pPr>
            <w:bookmarkStart w:id="251" w:name="_Ref533443915"/>
            <w:bookmarkStart w:id="252" w:name="_Toc53637102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52</w:t>
            </w:r>
            <w:r>
              <w:fldChar w:fldCharType="end"/>
            </w:r>
            <w:bookmarkEnd w:id="251"/>
            <w:r w:rsidR="000F63E8">
              <w:t>：</w:t>
            </w:r>
            <w:r w:rsidR="00DF5734">
              <w:rPr>
                <w:rFonts w:hint="eastAsia"/>
              </w:rPr>
              <w:t>經</w:t>
            </w:r>
            <w:r w:rsidR="00DF5734">
              <w:rPr>
                <w:rFonts w:hint="eastAsia"/>
              </w:rPr>
              <w:t>nICA</w:t>
            </w:r>
            <w:r w:rsidR="00DF5734">
              <w:rPr>
                <w:rFonts w:hint="eastAsia"/>
              </w:rPr>
              <w:t>反混合後的</w:t>
            </w:r>
            <w:r w:rsidR="0069581E">
              <w:rPr>
                <w:rFonts w:hint="eastAsia"/>
              </w:rPr>
              <w:t>RMS-</w:t>
            </w:r>
            <w:r w:rsidR="00DF5734">
              <w:rPr>
                <w:rFonts w:hint="eastAsia"/>
              </w:rPr>
              <w:t>sEMG</w:t>
            </w:r>
            <w:r w:rsidR="00DF5734">
              <w:rPr>
                <w:rFonts w:hint="eastAsia"/>
              </w:rPr>
              <w:t>樣本</w:t>
            </w:r>
            <w:r w:rsidR="00292C32">
              <w:rPr>
                <w:rFonts w:hint="eastAsia"/>
              </w:rPr>
              <w:t>分佈</w:t>
            </w:r>
            <w:bookmarkEnd w:id="252"/>
          </w:p>
        </w:tc>
      </w:tr>
    </w:tbl>
    <w:p w14:paraId="1686B5FB" w14:textId="0C976B0D" w:rsidR="00B268CF" w:rsidRDefault="00B268CF" w:rsidP="005B0131">
      <w:pPr>
        <w:wordWrap/>
        <w:snapToGrid/>
        <w:spacing w:line="240" w:lineRule="auto"/>
        <w:ind w:firstLine="0"/>
        <w:rPr>
          <w:rFonts w:cstheme="majorBidi"/>
          <w:sz w:val="28"/>
          <w:szCs w:val="28"/>
        </w:rPr>
      </w:pPr>
    </w:p>
    <w:p w14:paraId="3E5331A7" w14:textId="0A9AE6B2" w:rsidR="00802521" w:rsidRDefault="00B268CF" w:rsidP="005B0131">
      <w:pPr>
        <w:pStyle w:val="Heading3"/>
        <w:wordWrap/>
      </w:pPr>
      <w:r>
        <w:rPr>
          <w:rFonts w:hint="eastAsia"/>
        </w:rPr>
        <w:t xml:space="preserve"> </w:t>
      </w:r>
      <w:bookmarkStart w:id="253" w:name="_Toc536370949"/>
      <w:r w:rsidR="00802521">
        <w:rPr>
          <w:rFonts w:hint="eastAsia"/>
        </w:rPr>
        <w:t>將</w:t>
      </w:r>
      <w:r w:rsidR="00802521">
        <w:rPr>
          <w:rFonts w:hint="eastAsia"/>
        </w:rPr>
        <w:t>TDSEP</w:t>
      </w:r>
      <w:r w:rsidR="00802521">
        <w:rPr>
          <w:rFonts w:hint="eastAsia"/>
        </w:rPr>
        <w:t>套用於</w:t>
      </w:r>
      <w:r w:rsidR="00802521">
        <w:rPr>
          <w:rFonts w:hint="eastAsia"/>
        </w:rPr>
        <w:t>sEMG</w:t>
      </w:r>
      <w:r w:rsidR="00802521">
        <w:rPr>
          <w:rFonts w:hint="eastAsia"/>
        </w:rPr>
        <w:t>訊號</w:t>
      </w:r>
      <w:bookmarkEnd w:id="253"/>
    </w:p>
    <w:p w14:paraId="477F80E4" w14:textId="573324C9" w:rsidR="00C73452" w:rsidRDefault="00B603EE" w:rsidP="005B0131">
      <w:pPr>
        <w:wordWrap/>
      </w:pPr>
      <w:r>
        <w:rPr>
          <w:rFonts w:hint="eastAsia"/>
        </w:rPr>
        <w:t>利用與</w:t>
      </w:r>
      <w:r>
        <w:fldChar w:fldCharType="begin"/>
      </w:r>
      <w:r>
        <w:instrText xml:space="preserve"> </w:instrText>
      </w:r>
      <w:r>
        <w:rPr>
          <w:rFonts w:hint="eastAsia"/>
        </w:rPr>
        <w:instrText>REF _Ref535793761 \r \h</w:instrText>
      </w:r>
      <w:r>
        <w:instrText xml:space="preserve"> </w:instrText>
      </w:r>
      <w:r w:rsidR="005652A3">
        <w:instrText xml:space="preserve"> \* MERGEFORMAT </w:instrText>
      </w:r>
      <w:r>
        <w:fldChar w:fldCharType="separate"/>
      </w:r>
      <w:r w:rsidR="00F86BBA">
        <w:t>3.1.1</w:t>
      </w:r>
      <w:r>
        <w:fldChar w:fldCharType="end"/>
      </w:r>
      <w:r>
        <w:rPr>
          <w:rFonts w:hint="eastAsia"/>
        </w:rPr>
        <w:t>相同的範例</w:t>
      </w:r>
      <w:r w:rsidR="00E76EB7">
        <w:rPr>
          <w:rFonts w:hint="eastAsia"/>
        </w:rPr>
        <w:t>，</w:t>
      </w:r>
      <w:r w:rsidR="009F5739">
        <w:rPr>
          <w:rFonts w:hint="eastAsia"/>
        </w:rPr>
        <w:t>我們觀察</w:t>
      </w:r>
      <w:r w:rsidR="009F5739">
        <w:rPr>
          <w:rFonts w:hint="eastAsia"/>
        </w:rPr>
        <w:t>TDSEP</w:t>
      </w:r>
      <w:r w:rsidR="009F5739">
        <w:rPr>
          <w:rFonts w:hint="eastAsia"/>
        </w:rPr>
        <w:t>對</w:t>
      </w:r>
      <w:r w:rsidR="009F5739">
        <w:rPr>
          <w:rFonts w:hint="eastAsia"/>
        </w:rPr>
        <w:t>sEMG</w:t>
      </w:r>
      <w:r w:rsidR="009F5739">
        <w:rPr>
          <w:rFonts w:hint="eastAsia"/>
        </w:rPr>
        <w:t>的影響</w:t>
      </w:r>
      <w:r w:rsidR="00986CB8">
        <w:rPr>
          <w:rFonts w:hint="eastAsia"/>
        </w:rPr>
        <w:t>。</w:t>
      </w:r>
      <w:r w:rsidR="001A4D4E">
        <w:rPr>
          <w:rFonts w:hint="eastAsia"/>
        </w:rPr>
        <w:t>範例中為四通道的</w:t>
      </w:r>
      <w:r w:rsidR="001A4D4E">
        <w:rPr>
          <w:rFonts w:hint="eastAsia"/>
        </w:rPr>
        <w:t>sEMG</w:t>
      </w:r>
      <w:r w:rsidR="001A4D4E">
        <w:rPr>
          <w:rFonts w:hint="eastAsia"/>
        </w:rPr>
        <w:t>，片段中共有四個動作：</w:t>
      </w:r>
      <w:r w:rsidR="001A4D4E" w:rsidRPr="00C5365B">
        <w:rPr>
          <w:rFonts w:hint="eastAsia"/>
          <w:i/>
        </w:rPr>
        <w:t>彎曲（</w:t>
      </w:r>
      <w:r w:rsidR="001A4D4E" w:rsidRPr="00C5365B">
        <w:rPr>
          <w:i/>
        </w:rPr>
        <w:t>Flexion</w:t>
      </w:r>
      <w:r w:rsidR="001A4D4E" w:rsidRPr="00C5365B">
        <w:rPr>
          <w:rFonts w:hint="eastAsia"/>
          <w:i/>
        </w:rPr>
        <w:t>）</w:t>
      </w:r>
      <w:r w:rsidR="001A4D4E">
        <w:rPr>
          <w:rFonts w:hint="eastAsia"/>
          <w:i/>
        </w:rPr>
        <w:t>、</w:t>
      </w:r>
      <w:r w:rsidR="001A4D4E" w:rsidRPr="00C5365B">
        <w:rPr>
          <w:rFonts w:hint="eastAsia"/>
          <w:i/>
        </w:rPr>
        <w:t>伸展（</w:t>
      </w:r>
      <w:r w:rsidR="001A4D4E" w:rsidRPr="00C5365B">
        <w:rPr>
          <w:i/>
        </w:rPr>
        <w:t>Extension</w:t>
      </w:r>
      <w:r w:rsidR="001A4D4E" w:rsidRPr="00C5365B">
        <w:rPr>
          <w:rFonts w:hint="eastAsia"/>
          <w:i/>
        </w:rPr>
        <w:t>）</w:t>
      </w:r>
      <w:r w:rsidR="001A4D4E">
        <w:rPr>
          <w:rFonts w:hint="eastAsia"/>
          <w:i/>
        </w:rPr>
        <w:t>、</w:t>
      </w:r>
      <w:r w:rsidR="001A4D4E" w:rsidRPr="00D22A07">
        <w:rPr>
          <w:rFonts w:hint="eastAsia"/>
          <w:i/>
        </w:rPr>
        <w:t>往外反掌（</w:t>
      </w:r>
      <w:r w:rsidR="001A4D4E" w:rsidRPr="00D22A07">
        <w:rPr>
          <w:i/>
        </w:rPr>
        <w:t>Supination</w:t>
      </w:r>
      <w:r w:rsidR="001A4D4E" w:rsidRPr="00D22A07">
        <w:rPr>
          <w:rFonts w:hint="eastAsia"/>
          <w:i/>
        </w:rPr>
        <w:t>）</w:t>
      </w:r>
      <w:r w:rsidR="001A4D4E">
        <w:rPr>
          <w:rFonts w:hint="eastAsia"/>
        </w:rPr>
        <w:t>以及</w:t>
      </w:r>
      <w:r w:rsidR="001A4D4E" w:rsidRPr="00D22A07">
        <w:rPr>
          <w:rFonts w:hint="eastAsia"/>
          <w:i/>
        </w:rPr>
        <w:t>往內反掌（</w:t>
      </w:r>
      <w:r w:rsidR="001A4D4E" w:rsidRPr="00D22A07">
        <w:rPr>
          <w:i/>
        </w:rPr>
        <w:t>Pronation</w:t>
      </w:r>
      <w:r w:rsidR="001A4D4E" w:rsidRPr="00D22A07">
        <w:rPr>
          <w:rFonts w:hint="eastAsia"/>
          <w:i/>
        </w:rPr>
        <w:t>）</w:t>
      </w:r>
      <w:r w:rsidR="001A4D4E" w:rsidRPr="009C3047">
        <w:rPr>
          <w:rFonts w:hint="eastAsia"/>
        </w:rPr>
        <w:t>。</w:t>
      </w:r>
      <w:r w:rsidR="00C73452">
        <w:rPr>
          <w:rFonts w:hint="eastAsia"/>
        </w:rPr>
        <w:t>這四個動作所使用的肌肉群並沒有重複，因此理想的</w:t>
      </w:r>
      <w:r w:rsidR="00C73452">
        <w:rPr>
          <w:rFonts w:hint="eastAsia"/>
        </w:rPr>
        <w:t>EMG</w:t>
      </w:r>
      <w:r w:rsidR="00C73452">
        <w:rPr>
          <w:rFonts w:hint="eastAsia"/>
        </w:rPr>
        <w:t>訊號應為同一時間僅有一通道的訊號。</w:t>
      </w:r>
    </w:p>
    <w:p w14:paraId="108F4394" w14:textId="12F9E1DF" w:rsidR="00440771" w:rsidRDefault="00E103E7" w:rsidP="005B0131">
      <w:pPr>
        <w:wordWrap/>
      </w:pPr>
      <w:r>
        <w:rPr>
          <w:rFonts w:hint="eastAsia"/>
        </w:rPr>
        <w:t>範例中</w:t>
      </w:r>
      <w:r w:rsidR="004228C6">
        <w:rPr>
          <w:rFonts w:hint="eastAsia"/>
        </w:rPr>
        <w:t>我們</w:t>
      </w:r>
      <w:r w:rsidR="00000CF2">
        <w:rPr>
          <w:rFonts w:hint="eastAsia"/>
        </w:rPr>
        <w:t>先</w:t>
      </w:r>
      <w:r w:rsidR="004228C6">
        <w:rPr>
          <w:rFonts w:hint="eastAsia"/>
        </w:rPr>
        <w:t>將</w:t>
      </w:r>
      <w:r w:rsidR="004228C6">
        <w:rPr>
          <w:rFonts w:hint="eastAsia"/>
        </w:rPr>
        <w:t>sEMG</w:t>
      </w:r>
      <w:r w:rsidR="004228C6">
        <w:rPr>
          <w:rFonts w:hint="eastAsia"/>
        </w:rPr>
        <w:t>訊號經</w:t>
      </w:r>
      <w:r w:rsidR="004228C6">
        <w:t>RMS</w:t>
      </w:r>
      <w:r w:rsidR="00B24FCA">
        <w:rPr>
          <w:rFonts w:hint="eastAsia"/>
        </w:rPr>
        <w:t>處理，再</w:t>
      </w:r>
      <w:r w:rsidR="004228C6">
        <w:rPr>
          <w:rFonts w:hint="eastAsia"/>
        </w:rPr>
        <w:t>利用</w:t>
      </w:r>
      <w:r w:rsidR="00F64617">
        <w:rPr>
          <w:rFonts w:hint="eastAsia"/>
        </w:rPr>
        <w:t>TDSEP</w:t>
      </w:r>
      <w:r w:rsidR="004228C6">
        <w:rPr>
          <w:rFonts w:hint="eastAsia"/>
        </w:rPr>
        <w:t>反混合。</w:t>
      </w:r>
      <w:r w:rsidR="00772CF3">
        <w:rPr>
          <w:rFonts w:hint="eastAsia"/>
        </w:rPr>
        <w:t>如</w:t>
      </w:r>
      <w:r w:rsidR="00772CF3">
        <w:fldChar w:fldCharType="begin"/>
      </w:r>
      <w:r w:rsidR="00772CF3">
        <w:instrText xml:space="preserve"> </w:instrText>
      </w:r>
      <w:r w:rsidR="00772CF3">
        <w:rPr>
          <w:rFonts w:hint="eastAsia"/>
        </w:rPr>
        <w:instrText>REF _Ref533443931 \h</w:instrText>
      </w:r>
      <w:r w:rsidR="00772CF3">
        <w:instrText xml:space="preserve"> </w:instrText>
      </w:r>
      <w:r w:rsidR="005652A3">
        <w:instrText xml:space="preserve"> \* MERGEFORMAT </w:instrText>
      </w:r>
      <w:r w:rsidR="00772CF3">
        <w:fldChar w:fldCharType="separate"/>
      </w:r>
      <w:r w:rsidR="00F86BBA">
        <w:rPr>
          <w:rFonts w:hint="eastAsia"/>
        </w:rPr>
        <w:t>圖</w:t>
      </w:r>
      <w:r w:rsidR="00F86BBA">
        <w:rPr>
          <w:rFonts w:hint="eastAsia"/>
        </w:rPr>
        <w:t xml:space="preserve"> </w:t>
      </w:r>
      <w:r w:rsidR="00F86BBA">
        <w:t>53</w:t>
      </w:r>
      <w:r w:rsidR="00772CF3">
        <w:fldChar w:fldCharType="end"/>
      </w:r>
      <w:r w:rsidR="00772CF3">
        <w:rPr>
          <w:rFonts w:hint="eastAsia"/>
        </w:rPr>
        <w:t>所示，經</w:t>
      </w:r>
      <w:r w:rsidR="00772CF3">
        <w:t>TDSEP</w:t>
      </w:r>
      <w:r w:rsidR="00772CF3">
        <w:rPr>
          <w:rFonts w:hint="eastAsia"/>
        </w:rPr>
        <w:t>反混合後的訊號</w:t>
      </w:r>
      <w:r w:rsidR="005B44FC">
        <w:rPr>
          <w:rFonts w:hint="eastAsia"/>
        </w:rPr>
        <w:t>並不如</w:t>
      </w:r>
      <w:r w:rsidR="005B44FC">
        <w:rPr>
          <w:rFonts w:hint="eastAsia"/>
        </w:rPr>
        <w:t>nICA</w:t>
      </w:r>
      <w:r w:rsidR="005B44FC">
        <w:rPr>
          <w:rFonts w:hint="eastAsia"/>
        </w:rPr>
        <w:t>有明顯的訊號分離效果</w:t>
      </w:r>
      <w:r w:rsidR="00124601">
        <w:rPr>
          <w:rFonts w:hint="eastAsia"/>
        </w:rPr>
        <w:t>，和</w:t>
      </w:r>
      <w:r w:rsidR="00124601">
        <w:rPr>
          <w:rFonts w:hint="eastAsia"/>
        </w:rPr>
        <w:lastRenderedPageBreak/>
        <w:t>nICA</w:t>
      </w:r>
      <w:r w:rsidR="00124601">
        <w:rPr>
          <w:rFonts w:hint="eastAsia"/>
        </w:rPr>
        <w:t>反混合的主要差別在於</w:t>
      </w:r>
      <w:r w:rsidR="00124601">
        <w:t>TDSEP</w:t>
      </w:r>
      <w:r w:rsidR="00191194">
        <w:rPr>
          <w:rFonts w:hint="eastAsia"/>
        </w:rPr>
        <w:t>並不考慮訊號的恆正性</w:t>
      </w:r>
      <w:r w:rsidR="00772CF3">
        <w:rPr>
          <w:rFonts w:hint="eastAsia"/>
        </w:rPr>
        <w:t>。</w:t>
      </w:r>
      <w:r w:rsidR="00811FAA">
        <w:rPr>
          <w:rFonts w:hint="eastAsia"/>
        </w:rPr>
        <w:t>我們觀察兩組訊號在其中兩通道在</w:t>
      </w:r>
      <w:r w:rsidR="00811FAA">
        <w:rPr>
          <w:rFonts w:hint="eastAsia"/>
        </w:rPr>
        <w:t>nICA</w:t>
      </w:r>
      <w:r w:rsidR="00811FAA">
        <w:rPr>
          <w:rFonts w:hint="eastAsia"/>
        </w:rPr>
        <w:t>處理前後的樣本分佈，</w:t>
      </w:r>
      <w:r w:rsidR="00E610D8">
        <w:rPr>
          <w:rFonts w:hint="eastAsia"/>
        </w:rPr>
        <w:t>如</w:t>
      </w:r>
      <w:r w:rsidR="00E610D8">
        <w:fldChar w:fldCharType="begin"/>
      </w:r>
      <w:r w:rsidR="00E610D8">
        <w:instrText xml:space="preserve"> </w:instrText>
      </w:r>
      <w:r w:rsidR="00E610D8">
        <w:rPr>
          <w:rFonts w:hint="eastAsia"/>
        </w:rPr>
        <w:instrText>REF _Ref533443967 \h</w:instrText>
      </w:r>
      <w:r w:rsidR="00E610D8">
        <w:instrText xml:space="preserve"> </w:instrText>
      </w:r>
      <w:r w:rsidR="005652A3">
        <w:instrText xml:space="preserve"> \* MERGEFORMAT </w:instrText>
      </w:r>
      <w:r w:rsidR="00E610D8">
        <w:fldChar w:fldCharType="separate"/>
      </w:r>
      <w:r w:rsidR="00F86BBA">
        <w:rPr>
          <w:rFonts w:hint="eastAsia"/>
        </w:rPr>
        <w:t>圖</w:t>
      </w:r>
      <w:r w:rsidR="00F86BBA">
        <w:rPr>
          <w:rFonts w:hint="eastAsia"/>
        </w:rPr>
        <w:t xml:space="preserve"> </w:t>
      </w:r>
      <w:r w:rsidR="00F86BBA">
        <w:t>54</w:t>
      </w:r>
      <w:r w:rsidR="00E610D8">
        <w:fldChar w:fldCharType="end"/>
      </w:r>
      <w:r w:rsidR="00E610D8">
        <w:rPr>
          <w:rFonts w:hint="eastAsia"/>
        </w:rPr>
        <w:t>及</w:t>
      </w:r>
      <w:r w:rsidR="00E610D8">
        <w:fldChar w:fldCharType="begin"/>
      </w:r>
      <w:r w:rsidR="00E610D8">
        <w:instrText xml:space="preserve"> REF _Ref533443969 \h </w:instrText>
      </w:r>
      <w:r w:rsidR="005652A3">
        <w:instrText xml:space="preserve"> \* MERGEFORMAT </w:instrText>
      </w:r>
      <w:r w:rsidR="00E610D8">
        <w:fldChar w:fldCharType="separate"/>
      </w:r>
      <w:r w:rsidR="00F86BBA">
        <w:rPr>
          <w:rFonts w:hint="eastAsia"/>
        </w:rPr>
        <w:t>圖</w:t>
      </w:r>
      <w:r w:rsidR="00F86BBA">
        <w:rPr>
          <w:rFonts w:hint="eastAsia"/>
        </w:rPr>
        <w:t xml:space="preserve"> </w:t>
      </w:r>
      <w:r w:rsidR="00F86BBA">
        <w:t>55</w:t>
      </w:r>
      <w:r w:rsidR="00E610D8">
        <w:fldChar w:fldCharType="end"/>
      </w:r>
      <w:r w:rsidR="00E610D8">
        <w:rPr>
          <w:rFonts w:hint="eastAsia"/>
        </w:rPr>
        <w:t>所示，</w:t>
      </w:r>
      <w:r w:rsidR="00811FAA">
        <w:rPr>
          <w:rFonts w:hint="eastAsia"/>
        </w:rPr>
        <w:t>經</w:t>
      </w:r>
      <w:r w:rsidR="00811FAA">
        <w:t>TDSEP</w:t>
      </w:r>
      <w:r w:rsidR="00811FAA">
        <w:rPr>
          <w:rFonts w:hint="eastAsia"/>
        </w:rPr>
        <w:t>反混合後的訊號</w:t>
      </w:r>
      <w:r w:rsidR="006C7965">
        <w:rPr>
          <w:rFonts w:hint="eastAsia"/>
        </w:rPr>
        <w:t>相關性降低，</w:t>
      </w:r>
      <w:r w:rsidR="00AA0A3E">
        <w:rPr>
          <w:rFonts w:hint="eastAsia"/>
        </w:rPr>
        <w:t>和</w:t>
      </w:r>
      <w:r w:rsidR="00496E94">
        <w:rPr>
          <w:rFonts w:hint="eastAsia"/>
        </w:rPr>
        <w:t>經</w:t>
      </w:r>
      <w:r w:rsidR="00496E94">
        <w:rPr>
          <w:rFonts w:hint="eastAsia"/>
        </w:rPr>
        <w:t>nICA</w:t>
      </w:r>
      <w:r w:rsidR="00496E94">
        <w:rPr>
          <w:rFonts w:hint="eastAsia"/>
        </w:rPr>
        <w:t>反混合後的訊號</w:t>
      </w:r>
      <w:r w:rsidR="00D73D9C">
        <w:rPr>
          <w:rFonts w:hint="eastAsia"/>
        </w:rPr>
        <w:t>相同，</w:t>
      </w:r>
      <w:r w:rsidR="0097213D">
        <w:rPr>
          <w:rFonts w:hint="eastAsia"/>
        </w:rPr>
        <w:t>其共變異數矩陣亦為對角矩陣。</w:t>
      </w:r>
    </w:p>
    <w:p w14:paraId="12A2D6B6" w14:textId="011BEA85" w:rsidR="00256110" w:rsidRDefault="006B4156" w:rsidP="005B0131">
      <w:pPr>
        <w:keepNext/>
        <w:wordWrap/>
        <w:ind w:firstLine="0"/>
        <w:jc w:val="center"/>
      </w:pPr>
      <w:r>
        <w:rPr>
          <w:noProof/>
        </w:rPr>
        <w:drawing>
          <wp:inline distT="0" distB="0" distL="0" distR="0" wp14:anchorId="2700A7C4" wp14:editId="1866AD39">
            <wp:extent cx="4204635" cy="2306471"/>
            <wp:effectExtent l="0" t="0" r="571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226853" cy="2318659"/>
                    </a:xfrm>
                    <a:prstGeom prst="rect">
                      <a:avLst/>
                    </a:prstGeom>
                  </pic:spPr>
                </pic:pic>
              </a:graphicData>
            </a:graphic>
          </wp:inline>
        </w:drawing>
      </w:r>
    </w:p>
    <w:p w14:paraId="0FE21419" w14:textId="10425B38" w:rsidR="00845109" w:rsidRPr="00845109" w:rsidRDefault="00256110" w:rsidP="00590C9D">
      <w:pPr>
        <w:pStyle w:val="Caption"/>
      </w:pPr>
      <w:bookmarkStart w:id="254" w:name="_Ref533443931"/>
      <w:bookmarkStart w:id="255" w:name="_Toc53637103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53</w:t>
      </w:r>
      <w:r>
        <w:fldChar w:fldCharType="end"/>
      </w:r>
      <w:bookmarkEnd w:id="254"/>
      <w:r w:rsidR="000F63E8">
        <w:rPr>
          <w:rFonts w:hint="eastAsia"/>
        </w:rPr>
        <w:t>：</w:t>
      </w:r>
      <w:r>
        <w:rPr>
          <w:rFonts w:hint="eastAsia"/>
        </w:rPr>
        <w:t>經</w:t>
      </w:r>
      <w:r w:rsidR="007204D6">
        <w:rPr>
          <w:rFonts w:hint="eastAsia"/>
        </w:rPr>
        <w:t>TDSEP</w:t>
      </w:r>
      <w:r>
        <w:rPr>
          <w:rFonts w:hint="eastAsia"/>
        </w:rPr>
        <w:t>反混合後的</w:t>
      </w:r>
      <w:r w:rsidR="0008645D">
        <w:t>RMS-</w:t>
      </w:r>
      <w:r>
        <w:rPr>
          <w:rFonts w:hint="eastAsia"/>
        </w:rPr>
        <w:t>sEMG</w:t>
      </w:r>
      <w:r>
        <w:rPr>
          <w:rFonts w:hint="eastAsia"/>
        </w:rPr>
        <w:t>訊號</w:t>
      </w:r>
      <w:bookmarkEnd w:id="25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7"/>
        <w:gridCol w:w="4103"/>
      </w:tblGrid>
      <w:tr w:rsidR="00B12D90" w14:paraId="1D057F36" w14:textId="77777777" w:rsidTr="00D37CB4">
        <w:tc>
          <w:tcPr>
            <w:tcW w:w="4310" w:type="dxa"/>
          </w:tcPr>
          <w:p w14:paraId="490CB6D3" w14:textId="77777777" w:rsidR="00B12D90" w:rsidRDefault="00B12D90" w:rsidP="005B0131">
            <w:pPr>
              <w:wordWrap/>
              <w:ind w:firstLine="0"/>
              <w:jc w:val="center"/>
            </w:pPr>
            <w:r>
              <w:rPr>
                <w:noProof/>
              </w:rPr>
              <w:drawing>
                <wp:inline distT="0" distB="0" distL="0" distR="0" wp14:anchorId="761B8954" wp14:editId="3E6E5813">
                  <wp:extent cx="1651973" cy="1583140"/>
                  <wp:effectExtent l="0" t="0" r="571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682533" cy="1612427"/>
                          </a:xfrm>
                          <a:prstGeom prst="rect">
                            <a:avLst/>
                          </a:prstGeom>
                        </pic:spPr>
                      </pic:pic>
                    </a:graphicData>
                  </a:graphic>
                </wp:inline>
              </w:drawing>
            </w:r>
          </w:p>
        </w:tc>
        <w:tc>
          <w:tcPr>
            <w:tcW w:w="4206" w:type="dxa"/>
          </w:tcPr>
          <w:p w14:paraId="07CEA10F" w14:textId="3E404C32" w:rsidR="00B12D90" w:rsidRDefault="00B12D90" w:rsidP="005B0131">
            <w:pPr>
              <w:wordWrap/>
              <w:ind w:firstLine="0"/>
              <w:jc w:val="center"/>
            </w:pPr>
            <w:r>
              <w:rPr>
                <w:noProof/>
              </w:rPr>
              <w:drawing>
                <wp:inline distT="0" distB="0" distL="0" distR="0" wp14:anchorId="43B7EC83" wp14:editId="1B713E37">
                  <wp:extent cx="1675642" cy="1569492"/>
                  <wp:effectExtent l="0" t="0" r="127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719543" cy="1610612"/>
                          </a:xfrm>
                          <a:prstGeom prst="rect">
                            <a:avLst/>
                          </a:prstGeom>
                        </pic:spPr>
                      </pic:pic>
                    </a:graphicData>
                  </a:graphic>
                </wp:inline>
              </w:drawing>
            </w:r>
          </w:p>
        </w:tc>
      </w:tr>
      <w:tr w:rsidR="00B12D90" w14:paraId="23E07CAC" w14:textId="77777777" w:rsidTr="00D37CB4">
        <w:trPr>
          <w:trHeight w:val="683"/>
        </w:trPr>
        <w:tc>
          <w:tcPr>
            <w:tcW w:w="4310" w:type="dxa"/>
          </w:tcPr>
          <w:p w14:paraId="76EE0E62" w14:textId="05FE5F73" w:rsidR="00B12D90" w:rsidRDefault="00B12D90" w:rsidP="00590C9D">
            <w:pPr>
              <w:pStyle w:val="Caption"/>
            </w:pPr>
            <w:bookmarkStart w:id="256" w:name="_Ref533443967"/>
            <w:bookmarkStart w:id="257" w:name="_Ref533443950"/>
            <w:bookmarkStart w:id="258" w:name="_Ref533443959"/>
            <w:bookmarkStart w:id="259" w:name="_Toc53637103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54</w:t>
            </w:r>
            <w:r>
              <w:fldChar w:fldCharType="end"/>
            </w:r>
            <w:bookmarkEnd w:id="256"/>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57"/>
            <w:bookmarkEnd w:id="258"/>
            <w:bookmarkEnd w:id="259"/>
          </w:p>
        </w:tc>
        <w:tc>
          <w:tcPr>
            <w:tcW w:w="4206" w:type="dxa"/>
          </w:tcPr>
          <w:p w14:paraId="25AAC8A7" w14:textId="79C93F65" w:rsidR="00B12D90" w:rsidRDefault="00B12D90" w:rsidP="00590C9D">
            <w:pPr>
              <w:pStyle w:val="Caption"/>
            </w:pPr>
            <w:bookmarkStart w:id="260" w:name="_Ref533443969"/>
            <w:bookmarkStart w:id="261" w:name="_Toc53637103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55</w:t>
            </w:r>
            <w:r>
              <w:fldChar w:fldCharType="end"/>
            </w:r>
            <w:bookmarkEnd w:id="260"/>
            <w:r w:rsidR="000F63E8">
              <w:t>：</w:t>
            </w:r>
            <w:r>
              <w:rPr>
                <w:rFonts w:hint="eastAsia"/>
              </w:rPr>
              <w:t>經</w:t>
            </w:r>
            <w:r>
              <w:rPr>
                <w:rFonts w:hint="eastAsia"/>
              </w:rPr>
              <w:t>TDSEP</w:t>
            </w:r>
            <w:r>
              <w:rPr>
                <w:rFonts w:hint="eastAsia"/>
              </w:rPr>
              <w:t>反混合後的</w:t>
            </w:r>
            <w:r w:rsidR="00F32272">
              <w:rPr>
                <w:rFonts w:hint="eastAsia"/>
              </w:rPr>
              <w:t>RMS-</w:t>
            </w:r>
            <w:r>
              <w:rPr>
                <w:rFonts w:hint="eastAsia"/>
              </w:rPr>
              <w:t>sEMG</w:t>
            </w:r>
            <w:r>
              <w:rPr>
                <w:rFonts w:hint="eastAsia"/>
              </w:rPr>
              <w:t>樣本</w:t>
            </w:r>
            <w:r w:rsidR="00292C32">
              <w:rPr>
                <w:rFonts w:hint="eastAsia"/>
              </w:rPr>
              <w:t>分佈</w:t>
            </w:r>
            <w:bookmarkEnd w:id="261"/>
          </w:p>
        </w:tc>
      </w:tr>
    </w:tbl>
    <w:p w14:paraId="58C941D1" w14:textId="77777777" w:rsidR="00886AC3" w:rsidRDefault="00886AC3" w:rsidP="005B0131">
      <w:pPr>
        <w:wordWrap/>
        <w:snapToGrid/>
        <w:spacing w:line="240" w:lineRule="auto"/>
      </w:pPr>
    </w:p>
    <w:p w14:paraId="4EA8C02F" w14:textId="4BDFAE25" w:rsidR="004B40CB" w:rsidRDefault="00F06DDD" w:rsidP="005B0131">
      <w:pPr>
        <w:wordWrap/>
        <w:snapToGrid/>
        <w:spacing w:line="240" w:lineRule="auto"/>
      </w:pPr>
      <w:r>
        <w:rPr>
          <w:rFonts w:hint="eastAsia"/>
        </w:rPr>
        <w:t>從</w:t>
      </w:r>
      <w:r w:rsidR="000D5948">
        <w:rPr>
          <w:rFonts w:hint="eastAsia"/>
        </w:rPr>
        <w:t>演算法</w:t>
      </w:r>
      <w:r w:rsidR="006470C2">
        <w:rPr>
          <w:rFonts w:hint="eastAsia"/>
        </w:rPr>
        <w:t>上分析，</w:t>
      </w:r>
      <w:r w:rsidR="006470C2">
        <w:rPr>
          <w:rFonts w:hint="eastAsia"/>
        </w:rPr>
        <w:t>nICA</w:t>
      </w:r>
      <w:r w:rsidR="00797F92">
        <w:rPr>
          <w:rFonts w:hint="eastAsia"/>
        </w:rPr>
        <w:t>將輸入訊號視作一群資料點，</w:t>
      </w:r>
      <w:r>
        <w:rPr>
          <w:rFonts w:hint="eastAsia"/>
        </w:rPr>
        <w:t>只</w:t>
      </w:r>
      <w:r w:rsidR="00797F92">
        <w:rPr>
          <w:rFonts w:hint="eastAsia"/>
        </w:rPr>
        <w:t>考慮其</w:t>
      </w:r>
      <w:r>
        <w:rPr>
          <w:rFonts w:hint="eastAsia"/>
        </w:rPr>
        <w:t>在各維度上的</w:t>
      </w:r>
      <w:r w:rsidR="00292C32">
        <w:rPr>
          <w:rFonts w:hint="eastAsia"/>
        </w:rPr>
        <w:t>分佈</w:t>
      </w:r>
      <w:r>
        <w:rPr>
          <w:rFonts w:hint="eastAsia"/>
        </w:rPr>
        <w:t>，並試著</w:t>
      </w:r>
      <w:r w:rsidR="004B40CB">
        <w:rPr>
          <w:rFonts w:hint="eastAsia"/>
        </w:rPr>
        <w:t>將各維度的共同資訊減少；對</w:t>
      </w:r>
      <w:r w:rsidR="004B40CB">
        <w:rPr>
          <w:rFonts w:hint="eastAsia"/>
        </w:rPr>
        <w:t>TDSEP</w:t>
      </w:r>
      <w:r w:rsidR="004B40CB">
        <w:rPr>
          <w:rFonts w:hint="eastAsia"/>
        </w:rPr>
        <w:t>來說，其分離指標</w:t>
      </w:r>
      <w:r w:rsidR="00D53C0E">
        <w:rPr>
          <w:rFonts w:hint="eastAsia"/>
        </w:rPr>
        <w:t>則</w:t>
      </w:r>
      <w:r w:rsidR="004B40CB">
        <w:rPr>
          <w:rFonts w:hint="eastAsia"/>
        </w:rPr>
        <w:t>是時域上的</w:t>
      </w:r>
      <w:r w:rsidR="00371482">
        <w:rPr>
          <w:rFonts w:hint="eastAsia"/>
        </w:rPr>
        <w:t>相關性（</w:t>
      </w:r>
      <w:r w:rsidR="00371482">
        <w:rPr>
          <w:rFonts w:hint="eastAsia"/>
        </w:rPr>
        <w:t>Correlation</w:t>
      </w:r>
      <w:r w:rsidR="00371482">
        <w:rPr>
          <w:rFonts w:hint="eastAsia"/>
        </w:rPr>
        <w:t>）</w:t>
      </w:r>
      <w:r w:rsidR="00D53C0E">
        <w:rPr>
          <w:rFonts w:hint="eastAsia"/>
        </w:rPr>
        <w:t>。</w:t>
      </w:r>
      <w:r w:rsidR="00236EA1">
        <w:rPr>
          <w:rFonts w:hint="eastAsia"/>
        </w:rPr>
        <w:t>實驗時</w:t>
      </w:r>
      <w:r w:rsidR="00675C68">
        <w:rPr>
          <w:rFonts w:hint="eastAsia"/>
        </w:rPr>
        <w:t>，</w:t>
      </w:r>
      <w:r w:rsidR="00236EA1">
        <w:rPr>
          <w:rFonts w:hint="eastAsia"/>
        </w:rPr>
        <w:t>我們將</w:t>
      </w:r>
      <w:r w:rsidR="00601554">
        <w:rPr>
          <w:rFonts w:hint="eastAsia"/>
        </w:rPr>
        <w:t>觀察</w:t>
      </w:r>
      <w:r w:rsidR="00BF5DB5">
        <w:rPr>
          <w:rFonts w:hint="eastAsia"/>
        </w:rPr>
        <w:t>兩種演算</w:t>
      </w:r>
      <w:r w:rsidR="006373C7">
        <w:rPr>
          <w:rFonts w:hint="eastAsia"/>
        </w:rPr>
        <w:t>法</w:t>
      </w:r>
      <w:r w:rsidR="005E60CF">
        <w:rPr>
          <w:rFonts w:hint="eastAsia"/>
        </w:rPr>
        <w:t>對於類神經網路估測</w:t>
      </w:r>
      <w:r w:rsidR="004C4107">
        <w:rPr>
          <w:rFonts w:hint="eastAsia"/>
        </w:rPr>
        <w:t>角度</w:t>
      </w:r>
      <w:r w:rsidR="0069606D">
        <w:rPr>
          <w:rFonts w:hint="eastAsia"/>
        </w:rPr>
        <w:t>的</w:t>
      </w:r>
      <w:r w:rsidR="005E60CF">
        <w:rPr>
          <w:rFonts w:hint="eastAsia"/>
        </w:rPr>
        <w:t>幫助。</w:t>
      </w:r>
    </w:p>
    <w:p w14:paraId="5CB94D6E" w14:textId="0A8E0F61" w:rsidR="008C519E" w:rsidRDefault="008C519E" w:rsidP="005B0131">
      <w:pPr>
        <w:wordWrap/>
        <w:ind w:firstLine="0"/>
      </w:pPr>
    </w:p>
    <w:p w14:paraId="06F0ADD8" w14:textId="6A2BE318" w:rsidR="00E8322F" w:rsidRDefault="00792030" w:rsidP="005B0131">
      <w:pPr>
        <w:pStyle w:val="Heading2"/>
      </w:pPr>
      <w:r>
        <w:rPr>
          <w:rFonts w:hint="eastAsia"/>
        </w:rPr>
        <w:lastRenderedPageBreak/>
        <w:t xml:space="preserve"> </w:t>
      </w:r>
      <w:bookmarkStart w:id="262" w:name="_Toc536370950"/>
      <w:r w:rsidR="00081ACC">
        <w:t>s</w:t>
      </w:r>
      <w:r w:rsidR="00081ACC">
        <w:rPr>
          <w:rFonts w:hint="eastAsia"/>
        </w:rPr>
        <w:t>EMG</w:t>
      </w:r>
      <w:r w:rsidR="001E05EA">
        <w:rPr>
          <w:rFonts w:hint="eastAsia"/>
        </w:rPr>
        <w:t>電極組態</w:t>
      </w:r>
      <w:bookmarkEnd w:id="262"/>
    </w:p>
    <w:p w14:paraId="0AA05EC2" w14:textId="5F3C4B2C" w:rsidR="00792030" w:rsidRDefault="0069111E" w:rsidP="005B0131">
      <w:pPr>
        <w:wordWrap/>
      </w:pPr>
      <w:r>
        <w:rPr>
          <w:rFonts w:hint="eastAsia"/>
        </w:rPr>
        <w:t>在</w:t>
      </w:r>
      <w:r w:rsidR="00C069FF">
        <w:rPr>
          <w:rFonts w:hint="eastAsia"/>
        </w:rPr>
        <w:t>手腕角度</w:t>
      </w:r>
      <w:r w:rsidR="00456352">
        <w:rPr>
          <w:rFonts w:hint="eastAsia"/>
        </w:rPr>
        <w:t>估測領域，</w:t>
      </w:r>
      <w:r w:rsidR="00126D95">
        <w:rPr>
          <w:rFonts w:hint="eastAsia"/>
        </w:rPr>
        <w:t>文獻中使用的</w:t>
      </w:r>
      <w:r w:rsidR="00456352">
        <w:rPr>
          <w:rFonts w:hint="eastAsia"/>
        </w:rPr>
        <w:t>sEMG</w:t>
      </w:r>
      <w:r w:rsidR="007148E8">
        <w:rPr>
          <w:rFonts w:hint="eastAsia"/>
        </w:rPr>
        <w:t>電極組</w:t>
      </w:r>
      <w:r w:rsidR="00456352">
        <w:rPr>
          <w:rFonts w:hint="eastAsia"/>
        </w:rPr>
        <w:t>態包括</w:t>
      </w:r>
      <w:r w:rsidR="00912019" w:rsidRPr="00E73EEA">
        <w:t>陣列式電極</w:t>
      </w:r>
      <w:r w:rsidR="008E39A2">
        <w:fldChar w:fldCharType="begin"/>
      </w:r>
      <w:r w:rsidR="00B40467">
        <w:instrText xml:space="preserve"> ADDIN ZOTERO_ITEM CSL_CITATION {"citationID":"pMUpModn","properties":{"formattedCitation":"[10], [22], [24]","plainCitation":"[10], [22], [24]","noteIndex":0},"citationItems":[{"id":"MbV2BDGR/NTvUbMBi","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ma62Ug8b","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2KjRkN7t","uris":["http://zotero.org/users/local/l5zLMfmU/items/UDL3JFZV"],"uri":["http://zotero.org/users/local/l5zLMfmU/items/UDL3JFZV"],"itemData":{"id":"CshacT2Q/gven81eE","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rsidR="008E39A2">
        <w:fldChar w:fldCharType="separate"/>
      </w:r>
      <w:r w:rsidR="003210F3" w:rsidRPr="003210F3">
        <w:t>[10</w:t>
      </w:r>
      <w:r w:rsidR="003438DB">
        <w:t xml:space="preserve">, </w:t>
      </w:r>
      <w:r w:rsidR="003210F3" w:rsidRPr="003210F3">
        <w:t>22</w:t>
      </w:r>
      <w:r w:rsidR="003438DB">
        <w:t xml:space="preserve">, </w:t>
      </w:r>
      <w:r w:rsidR="003210F3" w:rsidRPr="003210F3">
        <w:t>24]</w:t>
      </w:r>
      <w:r w:rsidR="008E39A2">
        <w:fldChar w:fldCharType="end"/>
      </w:r>
      <w:r w:rsidR="00844C93">
        <w:rPr>
          <w:rFonts w:hint="eastAsia"/>
        </w:rPr>
        <w:t>以及</w:t>
      </w:r>
      <w:r w:rsidR="003561AA">
        <w:rPr>
          <w:rFonts w:hint="eastAsia"/>
        </w:rPr>
        <w:t>雙</w:t>
      </w:r>
      <w:r w:rsidR="004571DC">
        <w:rPr>
          <w:rFonts w:hint="eastAsia"/>
        </w:rPr>
        <w:t>極</w:t>
      </w:r>
      <w:r w:rsidR="00EA4043">
        <w:rPr>
          <w:rFonts w:hint="eastAsia"/>
        </w:rPr>
        <w:t>式</w:t>
      </w:r>
      <w:r w:rsidR="004571DC">
        <w:rPr>
          <w:rFonts w:hint="eastAsia"/>
        </w:rPr>
        <w:t>電極</w:t>
      </w:r>
      <w:r w:rsidR="008E39A2">
        <w:fldChar w:fldCharType="begin"/>
      </w:r>
      <w:r w:rsidR="00B40467">
        <w:instrText xml:space="preserve"> ADDIN ZOTERO_ITEM CSL_CITATION {"citationID":"CUMf7Acm","properties":{"formattedCitation":"[8], [9], [11], [13], [19], [21]","plainCitation":"[8], [9], [11], [13], [19], [21]","noteIndex":0},"citationItems":[{"id":"MbV2BDGR/wK0gj9gR","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aLVLN3Ea","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MbV2BDGR/5J0rAkg3","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WhUH1axT","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8E39A2">
        <w:fldChar w:fldCharType="separate"/>
      </w:r>
      <w:r w:rsidR="003210F3" w:rsidRPr="003210F3">
        <w:t>[8</w:t>
      </w:r>
      <w:r w:rsidR="003438DB">
        <w:t xml:space="preserve">, </w:t>
      </w:r>
      <w:r w:rsidR="003210F3" w:rsidRPr="003210F3">
        <w:t>9</w:t>
      </w:r>
      <w:r w:rsidR="003438DB">
        <w:t xml:space="preserve">, </w:t>
      </w:r>
      <w:r w:rsidR="003210F3" w:rsidRPr="003210F3">
        <w:t>11</w:t>
      </w:r>
      <w:r w:rsidR="003438DB">
        <w:t xml:space="preserve">, </w:t>
      </w:r>
      <w:r w:rsidR="003210F3" w:rsidRPr="003210F3">
        <w:t>13</w:t>
      </w:r>
      <w:r w:rsidR="003438DB">
        <w:t xml:space="preserve">, </w:t>
      </w:r>
      <w:r w:rsidR="003210F3" w:rsidRPr="003210F3">
        <w:t>19</w:t>
      </w:r>
      <w:r w:rsidR="003438DB">
        <w:t xml:space="preserve">, </w:t>
      </w:r>
      <w:r w:rsidR="003210F3" w:rsidRPr="003210F3">
        <w:t>21]</w:t>
      </w:r>
      <w:r w:rsidR="008E39A2">
        <w:fldChar w:fldCharType="end"/>
      </w:r>
      <w:r w:rsidR="000062DC">
        <w:rPr>
          <w:rFonts w:hint="eastAsia"/>
        </w:rPr>
        <w:t>。</w:t>
      </w:r>
      <w:r w:rsidR="00D14130">
        <w:rPr>
          <w:rFonts w:hint="eastAsia"/>
        </w:rPr>
        <w:t>陣列</w:t>
      </w:r>
      <w:r w:rsidR="00265B94">
        <w:rPr>
          <w:rFonts w:hint="eastAsia"/>
        </w:rPr>
        <w:t>式</w:t>
      </w:r>
      <w:r w:rsidR="00D14130">
        <w:rPr>
          <w:rFonts w:hint="eastAsia"/>
        </w:rPr>
        <w:t>電極及其訊號處理</w:t>
      </w:r>
      <w:r w:rsidR="00374746">
        <w:rPr>
          <w:rFonts w:hint="eastAsia"/>
        </w:rPr>
        <w:t>電路</w:t>
      </w:r>
      <w:r w:rsidR="00D14130">
        <w:rPr>
          <w:rFonts w:hint="eastAsia"/>
        </w:rPr>
        <w:t>價格</w:t>
      </w:r>
      <w:r w:rsidR="00D610EB">
        <w:rPr>
          <w:rFonts w:hint="eastAsia"/>
        </w:rPr>
        <w:t>高，且使用不易，因此我們使用自製的雙極</w:t>
      </w:r>
      <w:r w:rsidR="00E439EB">
        <w:rPr>
          <w:rFonts w:hint="eastAsia"/>
        </w:rPr>
        <w:t>式電</w:t>
      </w:r>
      <w:r w:rsidR="00D610EB">
        <w:rPr>
          <w:rFonts w:hint="eastAsia"/>
        </w:rPr>
        <w:t>極</w:t>
      </w:r>
      <w:r w:rsidR="005D1B3C">
        <w:rPr>
          <w:rFonts w:hint="eastAsia"/>
        </w:rPr>
        <w:t>。</w:t>
      </w:r>
    </w:p>
    <w:p w14:paraId="5EF0E699" w14:textId="60A00FE7" w:rsidR="00E87931" w:rsidRDefault="00BA475C" w:rsidP="005B0131">
      <w:pPr>
        <w:wordWrap/>
      </w:pPr>
      <w:r>
        <w:rPr>
          <w:rFonts w:hint="eastAsia"/>
        </w:rPr>
        <w:t>雙極式電極</w:t>
      </w:r>
      <w:r w:rsidR="00454FB2">
        <w:rPr>
          <w:rFonts w:hint="eastAsia"/>
        </w:rPr>
        <w:t>由於</w:t>
      </w:r>
      <w:r w:rsidR="00377AB9">
        <w:rPr>
          <w:rFonts w:hint="eastAsia"/>
        </w:rPr>
        <w:t>量測</w:t>
      </w:r>
      <w:r w:rsidR="00454FB2">
        <w:rPr>
          <w:rFonts w:hint="eastAsia"/>
        </w:rPr>
        <w:t>面積較陣列式電</w:t>
      </w:r>
      <w:r w:rsidR="00FC1413">
        <w:rPr>
          <w:rFonts w:hint="eastAsia"/>
        </w:rPr>
        <w:t>極</w:t>
      </w:r>
      <w:r w:rsidR="00454FB2">
        <w:rPr>
          <w:rFonts w:hint="eastAsia"/>
        </w:rPr>
        <w:t>小</w:t>
      </w:r>
      <w:r w:rsidR="00D83A7C">
        <w:rPr>
          <w:rFonts w:hint="eastAsia"/>
        </w:rPr>
        <w:t>，</w:t>
      </w:r>
      <w:r w:rsidR="00BE70BE">
        <w:rPr>
          <w:rFonts w:hint="eastAsia"/>
        </w:rPr>
        <w:t>需審慎考慮其放置位置</w:t>
      </w:r>
      <w:r w:rsidR="006E03A4">
        <w:rPr>
          <w:rFonts w:hint="eastAsia"/>
        </w:rPr>
        <w:t>。</w:t>
      </w:r>
      <w:r w:rsidR="004312AD">
        <w:rPr>
          <w:rFonts w:hint="eastAsia"/>
        </w:rPr>
        <w:t>有些</w:t>
      </w:r>
      <w:r w:rsidR="00AF0E33">
        <w:rPr>
          <w:rFonts w:hint="eastAsia"/>
        </w:rPr>
        <w:t>文獻</w:t>
      </w:r>
      <w:r w:rsidR="004312AD">
        <w:rPr>
          <w:rFonts w:hint="eastAsia"/>
        </w:rPr>
        <w:t>將</w:t>
      </w:r>
      <w:r w:rsidR="009B2580">
        <w:rPr>
          <w:rFonts w:hint="eastAsia"/>
        </w:rPr>
        <w:t>電極直接放置想要量測的肌肉群上</w:t>
      </w:r>
      <w:r w:rsidR="00D65163">
        <w:fldChar w:fldCharType="begin"/>
      </w:r>
      <w:r w:rsidR="00B40467">
        <w:instrText xml:space="preserve"> ADDIN ZOTERO_ITEM CSL_CITATION {"citationID":"oeadA8pt","properties":{"formattedCitation":"[8], [13], [19], [21]","plainCitation":"[8], [13], [19], [21]","noteIndex":0},"citationItems":[{"id":"MbV2BDGR/wK0gj9gR","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5J0rAkg3","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MbV2BDGR/WhUH1axT","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id":"MbV2BDGR/aLVLN3Ea","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rsidR="00D65163">
        <w:fldChar w:fldCharType="separate"/>
      </w:r>
      <w:r w:rsidR="003210F3" w:rsidRPr="003210F3">
        <w:t>[8</w:t>
      </w:r>
      <w:r w:rsidR="003438DB">
        <w:t xml:space="preserve">, </w:t>
      </w:r>
      <w:r w:rsidR="003210F3" w:rsidRPr="003210F3">
        <w:t>13</w:t>
      </w:r>
      <w:r w:rsidR="003438DB">
        <w:t xml:space="preserve">, </w:t>
      </w:r>
      <w:r w:rsidR="003210F3" w:rsidRPr="003210F3">
        <w:t>19</w:t>
      </w:r>
      <w:r w:rsidR="003438DB">
        <w:t xml:space="preserve">, </w:t>
      </w:r>
      <w:r w:rsidR="003210F3" w:rsidRPr="003210F3">
        <w:t>21]</w:t>
      </w:r>
      <w:r w:rsidR="00D65163">
        <w:fldChar w:fldCharType="end"/>
      </w:r>
      <w:r w:rsidR="00AD2990">
        <w:rPr>
          <w:rFonts w:hint="eastAsia"/>
        </w:rPr>
        <w:t>，有些以</w:t>
      </w:r>
      <w:r w:rsidR="00682026">
        <w:rPr>
          <w:rFonts w:hint="eastAsia"/>
        </w:rPr>
        <w:t>同心圓</w:t>
      </w:r>
      <w:r w:rsidR="00DC10A1">
        <w:rPr>
          <w:rFonts w:hint="eastAsia"/>
        </w:rPr>
        <w:t>等距</w:t>
      </w:r>
      <w:r w:rsidR="003703AE">
        <w:rPr>
          <w:rFonts w:hint="eastAsia"/>
        </w:rPr>
        <w:t>組態放置電極</w:t>
      </w:r>
      <w:r w:rsidR="00BD01CE">
        <w:fldChar w:fldCharType="begin"/>
      </w:r>
      <w:r w:rsidR="00B40467">
        <w:instrText xml:space="preserve"> ADDIN ZOTERO_ITEM CSL_CITATION {"citationID":"W94jNuqk","properties":{"formattedCitation":"[11]","plainCitation":"[11]","noteIndex":0},"citationItems":[{"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BD01CE">
        <w:fldChar w:fldCharType="separate"/>
      </w:r>
      <w:r w:rsidR="00B40467" w:rsidRPr="00B40467">
        <w:t>[11]</w:t>
      </w:r>
      <w:r w:rsidR="00BD01CE">
        <w:fldChar w:fldCharType="end"/>
      </w:r>
      <w:r w:rsidR="00265128">
        <w:rPr>
          <w:rFonts w:hint="eastAsia"/>
        </w:rPr>
        <w:t>。</w:t>
      </w:r>
    </w:p>
    <w:p w14:paraId="0A702B41" w14:textId="02C97DBE" w:rsidR="002D62DF" w:rsidRDefault="00434CA5" w:rsidP="005B0131">
      <w:pPr>
        <w:wordWrap/>
      </w:pPr>
      <w:r>
        <w:rPr>
          <w:rFonts w:hint="eastAsia"/>
        </w:rPr>
        <w:t>但</w:t>
      </w:r>
      <w:r w:rsidR="008A7A96">
        <w:rPr>
          <w:rFonts w:hint="eastAsia"/>
        </w:rPr>
        <w:t>因</w:t>
      </w:r>
      <w:r w:rsidR="00172A11">
        <w:rPr>
          <w:rFonts w:hint="eastAsia"/>
        </w:rPr>
        <w:t>沒有</w:t>
      </w:r>
      <w:r w:rsidR="00447205">
        <w:rPr>
          <w:rFonts w:hint="eastAsia"/>
        </w:rPr>
        <w:t>將</w:t>
      </w:r>
      <w:r w:rsidR="00982843">
        <w:rPr>
          <w:rFonts w:hint="eastAsia"/>
        </w:rPr>
        <w:t>電極</w:t>
      </w:r>
      <w:r w:rsidR="005F5781">
        <w:rPr>
          <w:rFonts w:hint="eastAsia"/>
        </w:rPr>
        <w:t>直接放置想要量測的肌肉群</w:t>
      </w:r>
      <w:r w:rsidR="00C93124">
        <w:rPr>
          <w:rFonts w:hint="eastAsia"/>
        </w:rPr>
        <w:t>上</w:t>
      </w:r>
      <w:r w:rsidR="000868FD">
        <w:rPr>
          <w:rFonts w:hint="eastAsia"/>
        </w:rPr>
        <w:t>，</w:t>
      </w:r>
      <w:r w:rsidR="0045405C">
        <w:rPr>
          <w:rFonts w:hint="eastAsia"/>
        </w:rPr>
        <w:t>有些肌肉群的資訊</w:t>
      </w:r>
      <w:r w:rsidR="00361F15">
        <w:rPr>
          <w:rFonts w:hint="eastAsia"/>
        </w:rPr>
        <w:t>可能</w:t>
      </w:r>
      <w:r w:rsidR="0044369D">
        <w:rPr>
          <w:rFonts w:hint="eastAsia"/>
        </w:rPr>
        <w:t>無法被電極量測到</w:t>
      </w:r>
      <w:r w:rsidR="00136C3F">
        <w:rPr>
          <w:rFonts w:hint="eastAsia"/>
        </w:rPr>
        <w:t>。</w:t>
      </w:r>
      <w:r w:rsidR="001B5CF0">
        <w:rPr>
          <w:rFonts w:hint="eastAsia"/>
        </w:rPr>
        <w:t>以同心圓放置電極的</w:t>
      </w:r>
      <w:r w:rsidR="00136C3F">
        <w:rPr>
          <w:rFonts w:hint="eastAsia"/>
        </w:rPr>
        <w:t>文獻中，</w:t>
      </w:r>
      <w:r w:rsidR="00B20170">
        <w:rPr>
          <w:rFonts w:hint="eastAsia"/>
        </w:rPr>
        <w:t>Jiang</w:t>
      </w:r>
      <w:r w:rsidR="00B20170">
        <w:rPr>
          <w:rFonts w:hint="eastAsia"/>
        </w:rPr>
        <w:t>等</w:t>
      </w:r>
      <w:r w:rsidR="0012097F">
        <w:fldChar w:fldCharType="begin"/>
      </w:r>
      <w:r w:rsidR="00B40467">
        <w:instrText xml:space="preserve"> ADDIN ZOTERO_ITEM CSL_CITATION {"citationID":"rW0BoVnw","properties":{"formattedCitation":"[11]","plainCitation":"[11]","noteIndex":0},"citationItems":[{"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12097F">
        <w:fldChar w:fldCharType="separate"/>
      </w:r>
      <w:r w:rsidR="00B40467" w:rsidRPr="00B40467">
        <w:t>[11]</w:t>
      </w:r>
      <w:r w:rsidR="0012097F">
        <w:fldChar w:fldCharType="end"/>
      </w:r>
      <w:r w:rsidR="0012097F">
        <w:rPr>
          <w:rFonts w:hint="eastAsia"/>
        </w:rPr>
        <w:t>使用了</w:t>
      </w:r>
      <w:r w:rsidR="0012097F">
        <w:rPr>
          <w:rFonts w:hint="eastAsia"/>
        </w:rPr>
        <w:t>7</w:t>
      </w:r>
      <w:r w:rsidR="0012097F">
        <w:rPr>
          <w:rFonts w:hint="eastAsia"/>
        </w:rPr>
        <w:t>組電極</w:t>
      </w:r>
      <w:r w:rsidR="00013CCA">
        <w:rPr>
          <w:rFonts w:hint="eastAsia"/>
        </w:rPr>
        <w:t>，</w:t>
      </w:r>
      <w:r w:rsidR="00AC0D20">
        <w:rPr>
          <w:rFonts w:hint="eastAsia"/>
        </w:rPr>
        <w:t>Hofmann</w:t>
      </w:r>
      <w:r w:rsidR="00AC0D20">
        <w:rPr>
          <w:rFonts w:hint="eastAsia"/>
        </w:rPr>
        <w:t>等</w:t>
      </w:r>
      <w:r w:rsidR="00AC0D20">
        <w:fldChar w:fldCharType="begin"/>
      </w:r>
      <w:r w:rsidR="00B40467">
        <w:instrText xml:space="preserve"> ADDIN ZOTERO_ITEM CSL_CITATION {"citationID":"SjoSKYdx","properties":{"formattedCitation":"[9]","plainCitation":"[9]","noteIndex":0},"citationItems":[{"id":"MbV2BDGR/oN9w5R69","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00AC0D20">
        <w:fldChar w:fldCharType="separate"/>
      </w:r>
      <w:r w:rsidR="00B40467" w:rsidRPr="00B40467">
        <w:t>[9]</w:t>
      </w:r>
      <w:r w:rsidR="00AC0D20">
        <w:fldChar w:fldCharType="end"/>
      </w:r>
      <w:r w:rsidR="00AC0D20">
        <w:rPr>
          <w:rFonts w:hint="eastAsia"/>
        </w:rPr>
        <w:t>使用了</w:t>
      </w:r>
      <w:r w:rsidR="00EC0C7C">
        <w:rPr>
          <w:rFonts w:hint="eastAsia"/>
        </w:rPr>
        <w:t>16</w:t>
      </w:r>
      <w:r w:rsidR="00EC0C7C">
        <w:rPr>
          <w:rFonts w:hint="eastAsia"/>
        </w:rPr>
        <w:t>組電極，</w:t>
      </w:r>
      <w:r w:rsidR="008903BA">
        <w:rPr>
          <w:rFonts w:hint="eastAsia"/>
        </w:rPr>
        <w:t>目的在於</w:t>
      </w:r>
      <w:r w:rsidR="00EC0C7C">
        <w:rPr>
          <w:rFonts w:hint="eastAsia"/>
        </w:rPr>
        <w:t>增加量測面積。</w:t>
      </w:r>
    </w:p>
    <w:p w14:paraId="3FA7317F" w14:textId="4C0DA013" w:rsidR="00FA41B6" w:rsidRDefault="001506AC" w:rsidP="00FA41B6">
      <w:pPr>
        <w:wordWrap/>
      </w:pPr>
      <w:r>
        <w:rPr>
          <w:rFonts w:hint="eastAsia"/>
        </w:rPr>
        <w:t>本論文以同心圓等距組態放置電極，使用者不須精準地找到肌肉的位置，增加應用上的可行性。</w:t>
      </w:r>
      <w:r w:rsidR="009C1934">
        <w:rPr>
          <w:rFonts w:hint="eastAsia"/>
        </w:rPr>
        <w:t>而</w:t>
      </w:r>
      <w:r w:rsidR="009D6DE3">
        <w:rPr>
          <w:rFonts w:hint="eastAsia"/>
        </w:rPr>
        <w:t>為解決</w:t>
      </w:r>
      <w:r w:rsidR="00D4632D">
        <w:rPr>
          <w:rFonts w:hint="eastAsia"/>
        </w:rPr>
        <w:t>量測面積小的問題，</w:t>
      </w:r>
      <w:r w:rsidR="000A1169">
        <w:rPr>
          <w:rFonts w:hint="eastAsia"/>
        </w:rPr>
        <w:t>我們</w:t>
      </w:r>
      <w:r w:rsidR="00F16334">
        <w:rPr>
          <w:rFonts w:hint="eastAsia"/>
        </w:rPr>
        <w:t>考慮兩種電極</w:t>
      </w:r>
      <w:r w:rsidR="00EA73A5">
        <w:rPr>
          <w:rFonts w:hint="eastAsia"/>
        </w:rPr>
        <w:t>數量</w:t>
      </w:r>
      <w:r w:rsidR="00F141F1">
        <w:rPr>
          <w:rFonts w:hint="eastAsia"/>
        </w:rPr>
        <w:t>，</w:t>
      </w:r>
      <w:r w:rsidR="00F141F1">
        <w:rPr>
          <w:rFonts w:hint="eastAsia"/>
        </w:rPr>
        <w:t>4</w:t>
      </w:r>
      <w:r w:rsidR="00F141F1">
        <w:rPr>
          <w:rFonts w:hint="eastAsia"/>
        </w:rPr>
        <w:t>組電極以及</w:t>
      </w:r>
      <w:r w:rsidR="00F141F1">
        <w:rPr>
          <w:rFonts w:hint="eastAsia"/>
        </w:rPr>
        <w:t>6</w:t>
      </w:r>
      <w:r w:rsidR="00F141F1">
        <w:rPr>
          <w:rFonts w:hint="eastAsia"/>
        </w:rPr>
        <w:t>組電極。</w:t>
      </w:r>
    </w:p>
    <w:p w14:paraId="7C401140" w14:textId="7B0F3A02" w:rsidR="00237B2C" w:rsidRDefault="00900706" w:rsidP="005B0131">
      <w:pPr>
        <w:wordWrap/>
      </w:pPr>
      <w:r>
        <w:rPr>
          <w:rFonts w:hint="eastAsia"/>
        </w:rPr>
        <w:t>本論文中實驗了兩種</w:t>
      </w:r>
      <w:r w:rsidR="004C5B94">
        <w:rPr>
          <w:rFonts w:hint="eastAsia"/>
        </w:rPr>
        <w:t>四通道</w:t>
      </w:r>
      <w:r w:rsidR="004C5B94">
        <w:rPr>
          <w:rFonts w:hint="eastAsia"/>
        </w:rPr>
        <w:t>sEMG</w:t>
      </w:r>
      <w:r w:rsidR="00D058DF">
        <w:rPr>
          <w:rFonts w:hint="eastAsia"/>
        </w:rPr>
        <w:t>配置</w:t>
      </w:r>
      <w:r w:rsidR="00DD0231">
        <w:rPr>
          <w:rFonts w:hint="eastAsia"/>
        </w:rPr>
        <w:t>：</w:t>
      </w:r>
      <w:r>
        <w:rPr>
          <w:rFonts w:hint="eastAsia"/>
        </w:rPr>
        <w:t>從</w:t>
      </w:r>
      <w:r>
        <w:t>0</w:t>
      </w:r>
      <w:r>
        <w:rPr>
          <w:rFonts w:hint="eastAsia"/>
        </w:rPr>
        <w:t>度開始放置</w:t>
      </w:r>
      <w:r w:rsidR="00145D9E">
        <w:rPr>
          <w:rFonts w:hint="eastAsia"/>
        </w:rPr>
        <w:t>以及從</w:t>
      </w:r>
      <w:r w:rsidR="00E72137">
        <w:rPr>
          <w:rFonts w:hint="eastAsia"/>
        </w:rPr>
        <w:t>45</w:t>
      </w:r>
      <w:r w:rsidR="00145D9E">
        <w:rPr>
          <w:rFonts w:hint="eastAsia"/>
        </w:rPr>
        <w:t>度開始放置</w:t>
      </w:r>
      <w:r w:rsidR="00486B62">
        <w:rPr>
          <w:rFonts w:hint="eastAsia"/>
        </w:rPr>
        <w:t>。</w:t>
      </w:r>
      <w:r w:rsidR="00293C51">
        <w:rPr>
          <w:rFonts w:hint="eastAsia"/>
        </w:rPr>
        <w:t>前者如</w:t>
      </w:r>
      <w:r w:rsidR="00293C51">
        <w:fldChar w:fldCharType="begin"/>
      </w:r>
      <w:r w:rsidR="00293C51">
        <w:instrText xml:space="preserve"> </w:instrText>
      </w:r>
      <w:r w:rsidR="00293C51">
        <w:rPr>
          <w:rFonts w:hint="eastAsia"/>
        </w:rPr>
        <w:instrText>REF _Ref533444122 \h</w:instrText>
      </w:r>
      <w:r w:rsidR="00293C51">
        <w:instrText xml:space="preserve"> </w:instrText>
      </w:r>
      <w:r w:rsidR="00293C51">
        <w:fldChar w:fldCharType="separate"/>
      </w:r>
      <w:r w:rsidR="00F86BBA">
        <w:t>圖</w:t>
      </w:r>
      <w:r w:rsidR="00F86BBA">
        <w:t xml:space="preserve"> </w:t>
      </w:r>
      <w:r w:rsidR="00F86BBA">
        <w:rPr>
          <w:noProof/>
        </w:rPr>
        <w:t>56</w:t>
      </w:r>
      <w:r w:rsidR="00293C51">
        <w:fldChar w:fldCharType="end"/>
      </w:r>
      <w:r w:rsidR="00293C51">
        <w:rPr>
          <w:rFonts w:hint="eastAsia"/>
        </w:rPr>
        <w:t>所示</w:t>
      </w:r>
      <w:r w:rsidR="00237B2C">
        <w:rPr>
          <w:rFonts w:hint="eastAsia"/>
        </w:rPr>
        <w:t>，</w:t>
      </w:r>
      <w:r>
        <w:rPr>
          <w:rFonts w:hint="eastAsia"/>
        </w:rPr>
        <w:t>手掌面下平置桌面，於前臂最粗處（距手肘五公分）</w:t>
      </w:r>
      <w:r w:rsidRPr="0010673F">
        <w:rPr>
          <w:rFonts w:hint="eastAsia"/>
        </w:rPr>
        <w:t>最上方開始</w:t>
      </w:r>
      <w:r>
        <w:rPr>
          <w:rFonts w:hint="eastAsia"/>
        </w:rPr>
        <w:t>，依序等距放置</w:t>
      </w:r>
      <w:r w:rsidR="00237B2C">
        <w:rPr>
          <w:rFonts w:hint="eastAsia"/>
        </w:rPr>
        <w:t>；後者如</w:t>
      </w:r>
      <w:r w:rsidR="00237B2C">
        <w:fldChar w:fldCharType="begin"/>
      </w:r>
      <w:r w:rsidR="00237B2C">
        <w:instrText xml:space="preserve"> </w:instrText>
      </w:r>
      <w:r w:rsidR="00237B2C">
        <w:rPr>
          <w:rFonts w:hint="eastAsia"/>
        </w:rPr>
        <w:instrText>REF _Ref533444123 \h</w:instrText>
      </w:r>
      <w:r w:rsidR="00237B2C">
        <w:instrText xml:space="preserve"> </w:instrText>
      </w:r>
      <w:r w:rsidR="00237B2C">
        <w:fldChar w:fldCharType="separate"/>
      </w:r>
      <w:r w:rsidR="00F86BBA">
        <w:t>圖</w:t>
      </w:r>
      <w:r w:rsidR="00F86BBA">
        <w:t xml:space="preserve"> </w:t>
      </w:r>
      <w:r w:rsidR="00F86BBA">
        <w:rPr>
          <w:noProof/>
        </w:rPr>
        <w:t>57</w:t>
      </w:r>
      <w:r w:rsidR="00237B2C">
        <w:fldChar w:fldCharType="end"/>
      </w:r>
      <w:r w:rsidR="00237B2C">
        <w:rPr>
          <w:rFonts w:hint="eastAsia"/>
        </w:rPr>
        <w:t>所示，手掌面下平置桌面，於前臂最粗處（距手肘五公分）</w:t>
      </w:r>
      <w:r w:rsidR="00237B2C" w:rsidRPr="0010673F">
        <w:rPr>
          <w:rFonts w:hint="eastAsia"/>
        </w:rPr>
        <w:t>最上方右側</w:t>
      </w:r>
      <w:r w:rsidR="00237B2C" w:rsidRPr="0010673F">
        <w:rPr>
          <w:rFonts w:hint="eastAsia"/>
        </w:rPr>
        <w:t>45</w:t>
      </w:r>
      <w:r w:rsidR="00237B2C" w:rsidRPr="0010673F">
        <w:rPr>
          <w:rFonts w:hint="eastAsia"/>
        </w:rPr>
        <w:t>度開始</w:t>
      </w:r>
      <w:r w:rsidR="00237B2C">
        <w:rPr>
          <w:rFonts w:hint="eastAsia"/>
        </w:rPr>
        <w:t>，依序等距放置。四通道電極配置為兩種較易定位的配置，而兩種配置間</w:t>
      </w:r>
      <w:r w:rsidR="00237B2C">
        <w:rPr>
          <w:rFonts w:hint="eastAsia"/>
        </w:rPr>
        <w:t>45</w:t>
      </w:r>
      <w:r w:rsidR="00237B2C">
        <w:rPr>
          <w:rFonts w:hint="eastAsia"/>
        </w:rPr>
        <w:t>度的角度差別讓我們能觀察電極位置對於估測準確率的影響。</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9"/>
        <w:gridCol w:w="4151"/>
      </w:tblGrid>
      <w:tr w:rsidR="00F325F4" w14:paraId="2A006990" w14:textId="77777777" w:rsidTr="00FA41B6">
        <w:tc>
          <w:tcPr>
            <w:tcW w:w="4149" w:type="dxa"/>
            <w:vAlign w:val="center"/>
          </w:tcPr>
          <w:p w14:paraId="0A476488" w14:textId="77777777" w:rsidR="00354FC5" w:rsidRDefault="001A156B" w:rsidP="005B0131">
            <w:pPr>
              <w:keepNext/>
              <w:wordWrap/>
              <w:ind w:firstLine="0"/>
              <w:jc w:val="center"/>
            </w:pPr>
            <w:r>
              <w:rPr>
                <w:noProof/>
              </w:rPr>
              <w:drawing>
                <wp:inline distT="0" distB="0" distL="0" distR="0" wp14:anchorId="0D56DA4B" wp14:editId="572E16F0">
                  <wp:extent cx="1160060" cy="1147169"/>
                  <wp:effectExtent l="0" t="0" r="254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180597" cy="1167478"/>
                          </a:xfrm>
                          <a:prstGeom prst="rect">
                            <a:avLst/>
                          </a:prstGeom>
                          <a:noFill/>
                          <a:ln>
                            <a:noFill/>
                          </a:ln>
                          <a:extLst>
                            <a:ext uri="{53640926-AAD7-44D8-BBD7-CCE9431645EC}">
                              <a14:shadowObscured xmlns:a14="http://schemas.microsoft.com/office/drawing/2010/main"/>
                            </a:ext>
                          </a:extLst>
                        </pic:spPr>
                      </pic:pic>
                    </a:graphicData>
                  </a:graphic>
                </wp:inline>
              </w:drawing>
            </w:r>
          </w:p>
          <w:p w14:paraId="00E42F48" w14:textId="0CF50CAD" w:rsidR="00F325F4" w:rsidRDefault="00354FC5" w:rsidP="00590C9D">
            <w:pPr>
              <w:pStyle w:val="Caption"/>
            </w:pPr>
            <w:bookmarkStart w:id="263" w:name="_Ref533444122"/>
            <w:bookmarkStart w:id="264" w:name="_Toc536371033"/>
            <w:r>
              <w:t>圖</w:t>
            </w:r>
            <w:r>
              <w:t xml:space="preserve"> </w:t>
            </w:r>
            <w:r>
              <w:fldChar w:fldCharType="begin"/>
            </w:r>
            <w:r>
              <w:instrText xml:space="preserve"> SEQ </w:instrText>
            </w:r>
            <w:r>
              <w:instrText>圖</w:instrText>
            </w:r>
            <w:r>
              <w:instrText xml:space="preserve"> \* ARABIC </w:instrText>
            </w:r>
            <w:r>
              <w:fldChar w:fldCharType="separate"/>
            </w:r>
            <w:r w:rsidR="00F86BBA">
              <w:rPr>
                <w:noProof/>
              </w:rPr>
              <w:t>56</w:t>
            </w:r>
            <w:r>
              <w:fldChar w:fldCharType="end"/>
            </w:r>
            <w:bookmarkEnd w:id="263"/>
            <w:r w:rsidR="000F63E8">
              <w:rPr>
                <w:rFonts w:hint="eastAsia"/>
              </w:rPr>
              <w:t>：</w:t>
            </w:r>
            <w:r w:rsidR="00B53E47">
              <w:rPr>
                <w:rFonts w:hint="eastAsia"/>
              </w:rPr>
              <w:t>四通道</w:t>
            </w:r>
            <w:r w:rsidR="00B53E47">
              <w:t>sEMG</w:t>
            </w:r>
            <w:r w:rsidR="00B53E47">
              <w:rPr>
                <w:rFonts w:hint="eastAsia"/>
              </w:rPr>
              <w:t>放置</w:t>
            </w:r>
            <w:r w:rsidR="000F63E8">
              <w:t>：</w:t>
            </w:r>
            <w:r w:rsidR="00074EAD">
              <w:t>0</w:t>
            </w:r>
            <w:r w:rsidR="00074EAD">
              <w:rPr>
                <w:rFonts w:hint="eastAsia"/>
              </w:rPr>
              <w:t>度</w:t>
            </w:r>
            <w:bookmarkEnd w:id="264"/>
          </w:p>
        </w:tc>
        <w:tc>
          <w:tcPr>
            <w:tcW w:w="4151" w:type="dxa"/>
            <w:vAlign w:val="center"/>
          </w:tcPr>
          <w:p w14:paraId="0B23D58A" w14:textId="77777777" w:rsidR="00237B2C" w:rsidRDefault="00237B2C" w:rsidP="005B0131">
            <w:pPr>
              <w:wordWrap/>
              <w:ind w:firstLine="0"/>
              <w:jc w:val="center"/>
            </w:pPr>
            <w:r>
              <w:rPr>
                <w:noProof/>
              </w:rPr>
              <w:drawing>
                <wp:inline distT="0" distB="0" distL="0" distR="0" wp14:anchorId="07FF7881" wp14:editId="1422BA3A">
                  <wp:extent cx="1235123" cy="1156702"/>
                  <wp:effectExtent l="0" t="0" r="3175" b="571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295530" cy="1213274"/>
                          </a:xfrm>
                          <a:prstGeom prst="rect">
                            <a:avLst/>
                          </a:prstGeom>
                        </pic:spPr>
                      </pic:pic>
                    </a:graphicData>
                  </a:graphic>
                </wp:inline>
              </w:drawing>
            </w:r>
          </w:p>
          <w:p w14:paraId="4CF69008" w14:textId="70429D57" w:rsidR="00CE68CA" w:rsidRDefault="00237B2C" w:rsidP="005B0131">
            <w:pPr>
              <w:wordWrap/>
              <w:ind w:firstLine="0"/>
              <w:jc w:val="both"/>
            </w:pPr>
            <w:bookmarkStart w:id="265" w:name="_Ref533444123"/>
            <w:bookmarkStart w:id="266" w:name="_Toc536371034"/>
            <w:r>
              <w:t>圖</w:t>
            </w:r>
            <w:r>
              <w:t xml:space="preserve"> </w:t>
            </w:r>
            <w:r>
              <w:fldChar w:fldCharType="begin"/>
            </w:r>
            <w:r>
              <w:instrText xml:space="preserve"> SEQ </w:instrText>
            </w:r>
            <w:r>
              <w:instrText>圖</w:instrText>
            </w:r>
            <w:r>
              <w:instrText xml:space="preserve"> \* ARABIC </w:instrText>
            </w:r>
            <w:r>
              <w:fldChar w:fldCharType="separate"/>
            </w:r>
            <w:r w:rsidR="00F86BBA">
              <w:rPr>
                <w:noProof/>
              </w:rPr>
              <w:t>57</w:t>
            </w:r>
            <w:r>
              <w:fldChar w:fldCharType="end"/>
            </w:r>
            <w:bookmarkEnd w:id="265"/>
            <w:r>
              <w:rPr>
                <w:rFonts w:hint="eastAsia"/>
              </w:rPr>
              <w:t>：四通道</w:t>
            </w:r>
            <w:r>
              <w:t>sEMG</w:t>
            </w:r>
            <w:r>
              <w:rPr>
                <w:rFonts w:hint="eastAsia"/>
              </w:rPr>
              <w:t>放置</w:t>
            </w:r>
            <w:r>
              <w:t>：</w:t>
            </w:r>
            <w:r>
              <w:rPr>
                <w:rFonts w:hint="eastAsia"/>
              </w:rPr>
              <w:t>45</w:t>
            </w:r>
            <w:r>
              <w:rPr>
                <w:rFonts w:hint="eastAsia"/>
              </w:rPr>
              <w:t>度</w:t>
            </w:r>
            <w:bookmarkEnd w:id="266"/>
          </w:p>
        </w:tc>
      </w:tr>
    </w:tbl>
    <w:p w14:paraId="5668658E" w14:textId="77777777" w:rsidR="00FA41B6" w:rsidRDefault="00FA41B6" w:rsidP="005B0131">
      <w:pPr>
        <w:wordWrap/>
      </w:pPr>
    </w:p>
    <w:p w14:paraId="4E27E34D" w14:textId="77777777" w:rsidR="00FA41B6" w:rsidRDefault="00FA41B6">
      <w:pPr>
        <w:wordWrap/>
        <w:snapToGrid/>
        <w:spacing w:line="240" w:lineRule="auto"/>
        <w:ind w:firstLine="0"/>
      </w:pPr>
      <w:r>
        <w:br w:type="page"/>
      </w:r>
    </w:p>
    <w:p w14:paraId="7C7FC861" w14:textId="3BF1511D" w:rsidR="00AD3B3B" w:rsidRDefault="00156930" w:rsidP="005B0131">
      <w:pPr>
        <w:wordWrap/>
      </w:pPr>
      <w:r>
        <w:rPr>
          <w:rFonts w:hint="eastAsia"/>
        </w:rPr>
        <w:lastRenderedPageBreak/>
        <w:t>為觀察電極數量對於估測準確率的影響，本論文</w:t>
      </w:r>
      <w:r w:rsidR="009D0D1E">
        <w:rPr>
          <w:rFonts w:hint="eastAsia"/>
        </w:rPr>
        <w:t>亦</w:t>
      </w:r>
      <w:r>
        <w:rPr>
          <w:rFonts w:hint="eastAsia"/>
        </w:rPr>
        <w:t>實驗了三種六通道</w:t>
      </w:r>
      <w:r>
        <w:rPr>
          <w:rFonts w:hint="eastAsia"/>
        </w:rPr>
        <w:t>sEMG</w:t>
      </w:r>
      <w:r>
        <w:rPr>
          <w:rFonts w:hint="eastAsia"/>
        </w:rPr>
        <w:t>配置：</w:t>
      </w:r>
      <w:r w:rsidR="001B6A01">
        <w:rPr>
          <w:rFonts w:hint="eastAsia"/>
        </w:rPr>
        <w:t>從</w:t>
      </w:r>
      <w:r w:rsidR="001B6A01">
        <w:t>0</w:t>
      </w:r>
      <w:r w:rsidR="001B6A01">
        <w:rPr>
          <w:rFonts w:hint="eastAsia"/>
        </w:rPr>
        <w:t>度開始放置、從</w:t>
      </w:r>
      <w:r w:rsidR="001B6A01">
        <w:rPr>
          <w:rFonts w:hint="eastAsia"/>
        </w:rPr>
        <w:t>15</w:t>
      </w:r>
      <w:r w:rsidR="001B6A01">
        <w:rPr>
          <w:rFonts w:hint="eastAsia"/>
        </w:rPr>
        <w:t>度開始放置以及從</w:t>
      </w:r>
      <w:r w:rsidR="001B6A01">
        <w:rPr>
          <w:rFonts w:hint="eastAsia"/>
        </w:rPr>
        <w:t>3</w:t>
      </w:r>
      <w:r w:rsidR="001B6A01">
        <w:t>0</w:t>
      </w:r>
      <w:r w:rsidR="001B6A01">
        <w:rPr>
          <w:rFonts w:hint="eastAsia"/>
        </w:rPr>
        <w:t>度開始放置。</w:t>
      </w:r>
      <w:r w:rsidR="00C10D90">
        <w:rPr>
          <w:rFonts w:hint="eastAsia"/>
        </w:rPr>
        <w:t>從</w:t>
      </w:r>
      <w:r w:rsidR="00C10D90">
        <w:t>0</w:t>
      </w:r>
      <w:r w:rsidR="00C10D90">
        <w:rPr>
          <w:rFonts w:hint="eastAsia"/>
        </w:rPr>
        <w:t>度開始放置的配置</w:t>
      </w:r>
      <w:r w:rsidR="009859D8">
        <w:rPr>
          <w:rFonts w:hint="eastAsia"/>
        </w:rPr>
        <w:t>如</w:t>
      </w:r>
      <w:r w:rsidR="009859D8">
        <w:fldChar w:fldCharType="begin"/>
      </w:r>
      <w:r w:rsidR="009859D8">
        <w:instrText xml:space="preserve"> </w:instrText>
      </w:r>
      <w:r w:rsidR="009859D8">
        <w:rPr>
          <w:rFonts w:hint="eastAsia"/>
        </w:rPr>
        <w:instrText>REF _Ref533444211 \h</w:instrText>
      </w:r>
      <w:r w:rsidR="009859D8">
        <w:instrText xml:space="preserve"> </w:instrText>
      </w:r>
      <w:r w:rsidR="009859D8">
        <w:fldChar w:fldCharType="separate"/>
      </w:r>
      <w:r w:rsidR="00F86BBA">
        <w:t>圖</w:t>
      </w:r>
      <w:r w:rsidR="00F86BBA">
        <w:t xml:space="preserve"> </w:t>
      </w:r>
      <w:r w:rsidR="00F86BBA">
        <w:rPr>
          <w:noProof/>
        </w:rPr>
        <w:t>58</w:t>
      </w:r>
      <w:r w:rsidR="009859D8">
        <w:fldChar w:fldCharType="end"/>
      </w:r>
      <w:r w:rsidR="009859D8">
        <w:rPr>
          <w:rFonts w:hint="eastAsia"/>
        </w:rPr>
        <w:t>所示，手掌面下平置桌面，於前臂最粗處（距手肘五公分）</w:t>
      </w:r>
      <w:r w:rsidR="009859D8" w:rsidRPr="00A10A0D">
        <w:rPr>
          <w:rFonts w:hint="eastAsia"/>
        </w:rPr>
        <w:t>最上方開始</w:t>
      </w:r>
      <w:r w:rsidR="009859D8">
        <w:rPr>
          <w:rFonts w:hint="eastAsia"/>
        </w:rPr>
        <w:t>，依序等距放置</w:t>
      </w:r>
      <w:r w:rsidR="008914BE">
        <w:rPr>
          <w:rFonts w:hint="eastAsia"/>
        </w:rPr>
        <w:t>；從</w:t>
      </w:r>
      <w:r w:rsidR="008914BE">
        <w:rPr>
          <w:rFonts w:hint="eastAsia"/>
        </w:rPr>
        <w:t>15</w:t>
      </w:r>
      <w:r w:rsidR="008914BE">
        <w:rPr>
          <w:rFonts w:hint="eastAsia"/>
        </w:rPr>
        <w:t>度開始放置的配置如</w:t>
      </w:r>
      <w:r w:rsidR="008914BE">
        <w:fldChar w:fldCharType="begin"/>
      </w:r>
      <w:r w:rsidR="008914BE">
        <w:instrText xml:space="preserve"> </w:instrText>
      </w:r>
      <w:r w:rsidR="008914BE">
        <w:rPr>
          <w:rFonts w:hint="eastAsia"/>
        </w:rPr>
        <w:instrText>REF _Ref534725374 \h</w:instrText>
      </w:r>
      <w:r w:rsidR="008914BE">
        <w:instrText xml:space="preserve"> </w:instrText>
      </w:r>
      <w:r w:rsidR="008914BE">
        <w:fldChar w:fldCharType="separate"/>
      </w:r>
      <w:r w:rsidR="00F86BBA">
        <w:t>圖</w:t>
      </w:r>
      <w:r w:rsidR="00F86BBA">
        <w:t xml:space="preserve"> </w:t>
      </w:r>
      <w:r w:rsidR="00F86BBA">
        <w:rPr>
          <w:noProof/>
        </w:rPr>
        <w:t>59</w:t>
      </w:r>
      <w:r w:rsidR="008914BE">
        <w:fldChar w:fldCharType="end"/>
      </w:r>
      <w:r w:rsidR="008914BE">
        <w:rPr>
          <w:rFonts w:hint="eastAsia"/>
        </w:rPr>
        <w:t>所示，手掌面下平置桌面，於前臂最粗處（距手肘五公分）</w:t>
      </w:r>
      <w:r w:rsidR="008914BE" w:rsidRPr="00A10A0D">
        <w:rPr>
          <w:rFonts w:hint="eastAsia"/>
        </w:rPr>
        <w:t>最上方右側</w:t>
      </w:r>
      <w:r w:rsidR="008914BE" w:rsidRPr="00A10A0D">
        <w:rPr>
          <w:rFonts w:hint="eastAsia"/>
        </w:rPr>
        <w:t>15</w:t>
      </w:r>
      <w:r w:rsidR="008914BE" w:rsidRPr="00A10A0D">
        <w:rPr>
          <w:rFonts w:hint="eastAsia"/>
        </w:rPr>
        <w:t>度開始</w:t>
      </w:r>
      <w:r w:rsidR="008914BE">
        <w:rPr>
          <w:rFonts w:hint="eastAsia"/>
        </w:rPr>
        <w:t>，依序等距放置</w:t>
      </w:r>
      <w:r w:rsidR="001E0B1D">
        <w:rPr>
          <w:rFonts w:hint="eastAsia"/>
        </w:rPr>
        <w:t>；從</w:t>
      </w:r>
      <w:r w:rsidR="001E0B1D">
        <w:rPr>
          <w:rFonts w:hint="eastAsia"/>
        </w:rPr>
        <w:t>30</w:t>
      </w:r>
      <w:r w:rsidR="001E0B1D">
        <w:rPr>
          <w:rFonts w:hint="eastAsia"/>
        </w:rPr>
        <w:t>度開始放置的配置如</w:t>
      </w:r>
      <w:r w:rsidR="001E0B1D">
        <w:fldChar w:fldCharType="begin"/>
      </w:r>
      <w:r w:rsidR="001E0B1D">
        <w:instrText xml:space="preserve"> </w:instrText>
      </w:r>
      <w:r w:rsidR="001E0B1D">
        <w:rPr>
          <w:rFonts w:hint="eastAsia"/>
        </w:rPr>
        <w:instrText>REF _Ref533444204 \h</w:instrText>
      </w:r>
      <w:r w:rsidR="001E0B1D">
        <w:instrText xml:space="preserve"> </w:instrText>
      </w:r>
      <w:r w:rsidR="001E0B1D">
        <w:fldChar w:fldCharType="separate"/>
      </w:r>
      <w:r w:rsidR="00F86BBA">
        <w:t>圖</w:t>
      </w:r>
      <w:r w:rsidR="00F86BBA">
        <w:t xml:space="preserve"> </w:t>
      </w:r>
      <w:r w:rsidR="00F86BBA">
        <w:rPr>
          <w:noProof/>
        </w:rPr>
        <w:t>60</w:t>
      </w:r>
      <w:r w:rsidR="001E0B1D">
        <w:fldChar w:fldCharType="end"/>
      </w:r>
      <w:r w:rsidR="001E0B1D">
        <w:rPr>
          <w:rFonts w:hint="eastAsia"/>
        </w:rPr>
        <w:t>所示，手掌面下平置桌面，於前臂最粗處（距手肘五公分）</w:t>
      </w:r>
      <w:r w:rsidR="001E0B1D" w:rsidRPr="00A10A0D">
        <w:rPr>
          <w:rFonts w:hint="eastAsia"/>
        </w:rPr>
        <w:t>最上方右側</w:t>
      </w:r>
      <w:r w:rsidR="001E0B1D" w:rsidRPr="00A10A0D">
        <w:rPr>
          <w:rFonts w:hint="eastAsia"/>
        </w:rPr>
        <w:t>30</w:t>
      </w:r>
      <w:r w:rsidR="001E0B1D" w:rsidRPr="00A10A0D">
        <w:rPr>
          <w:rFonts w:hint="eastAsia"/>
        </w:rPr>
        <w:t>度開始</w:t>
      </w:r>
      <w:r w:rsidR="001E0B1D">
        <w:rPr>
          <w:rFonts w:hint="eastAsia"/>
        </w:rPr>
        <w:t>，依序等距放置</w:t>
      </w:r>
      <w:r w:rsidR="004A00A1">
        <w:rPr>
          <w:rFonts w:hint="eastAsia"/>
        </w:rPr>
        <w:t>。</w:t>
      </w:r>
      <w:r w:rsidR="007F6CFD">
        <w:fldChar w:fldCharType="begin"/>
      </w:r>
      <w:r w:rsidR="007F6CFD">
        <w:instrText xml:space="preserve"> </w:instrText>
      </w:r>
      <w:r w:rsidR="007F6CFD">
        <w:rPr>
          <w:rFonts w:hint="eastAsia"/>
        </w:rPr>
        <w:instrText>REF _Ref534725581 \h</w:instrText>
      </w:r>
      <w:r w:rsidR="007F6CFD">
        <w:instrText xml:space="preserve"> </w:instrText>
      </w:r>
      <w:r w:rsidR="007F6CFD">
        <w:fldChar w:fldCharType="separate"/>
      </w:r>
      <w:r w:rsidR="00F86BBA">
        <w:rPr>
          <w:rFonts w:hint="eastAsia"/>
        </w:rPr>
        <w:t>圖</w:t>
      </w:r>
      <w:r w:rsidR="00F86BBA">
        <w:rPr>
          <w:rFonts w:hint="eastAsia"/>
        </w:rPr>
        <w:t xml:space="preserve"> </w:t>
      </w:r>
      <w:r w:rsidR="00F86BBA">
        <w:rPr>
          <w:noProof/>
        </w:rPr>
        <w:t>61</w:t>
      </w:r>
      <w:r w:rsidR="007F6CFD">
        <w:fldChar w:fldCharType="end"/>
      </w:r>
      <w:r w:rsidR="007F6CFD">
        <w:rPr>
          <w:rFonts w:hint="eastAsia"/>
        </w:rPr>
        <w:t>及</w:t>
      </w:r>
      <w:r w:rsidR="007F6CFD">
        <w:fldChar w:fldCharType="begin"/>
      </w:r>
      <w:r w:rsidR="007F6CFD">
        <w:instrText xml:space="preserve"> REF _Ref533444201 \h </w:instrText>
      </w:r>
      <w:r w:rsidR="007F6CFD">
        <w:fldChar w:fldCharType="separate"/>
      </w:r>
      <w:r w:rsidR="00F86BBA">
        <w:rPr>
          <w:rFonts w:hint="eastAsia"/>
        </w:rPr>
        <w:t>圖</w:t>
      </w:r>
      <w:r w:rsidR="00F86BBA">
        <w:rPr>
          <w:rFonts w:hint="eastAsia"/>
        </w:rPr>
        <w:t xml:space="preserve"> </w:t>
      </w:r>
      <w:r w:rsidR="00F86BBA">
        <w:rPr>
          <w:noProof/>
        </w:rPr>
        <w:t>62</w:t>
      </w:r>
      <w:r w:rsidR="007F6CFD">
        <w:fldChar w:fldCharType="end"/>
      </w:r>
      <w:r w:rsidR="007F6CFD">
        <w:rPr>
          <w:rFonts w:hint="eastAsia"/>
        </w:rPr>
        <w:t>為四及六通道</w:t>
      </w:r>
      <w:r w:rsidR="007F6CFD">
        <w:t>sEMG</w:t>
      </w:r>
      <w:r w:rsidR="007F6CFD">
        <w:rPr>
          <w:rFonts w:hint="eastAsia"/>
        </w:rPr>
        <w:t>放置範例。</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8"/>
        <w:gridCol w:w="1420"/>
        <w:gridCol w:w="1343"/>
        <w:gridCol w:w="2779"/>
      </w:tblGrid>
      <w:tr w:rsidR="004A00A1" w14:paraId="0B106660" w14:textId="77777777" w:rsidTr="004A00A1">
        <w:tc>
          <w:tcPr>
            <w:tcW w:w="2838" w:type="dxa"/>
          </w:tcPr>
          <w:p w14:paraId="395069D3" w14:textId="77777777" w:rsidR="004A00A1" w:rsidRDefault="004A00A1" w:rsidP="005B0131">
            <w:pPr>
              <w:keepNext/>
              <w:wordWrap/>
              <w:ind w:firstLine="0"/>
              <w:jc w:val="center"/>
            </w:pPr>
            <w:r>
              <w:rPr>
                <w:noProof/>
              </w:rPr>
              <w:drawing>
                <wp:inline distT="0" distB="0" distL="0" distR="0" wp14:anchorId="4512C6BC" wp14:editId="137561F9">
                  <wp:extent cx="1294023" cy="1235123"/>
                  <wp:effectExtent l="0" t="0" r="1905" b="317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4">
                            <a:extLst>
                              <a:ext uri="{28A0092B-C50C-407E-A947-70E740481C1C}">
                                <a14:useLocalDpi xmlns:a14="http://schemas.microsoft.com/office/drawing/2010/main" val="0"/>
                              </a:ext>
                            </a:extLst>
                          </a:blip>
                          <a:srcRect l="20123" t="7983" r="16411" b="17508"/>
                          <a:stretch/>
                        </pic:blipFill>
                        <pic:spPr bwMode="auto">
                          <a:xfrm>
                            <a:off x="0" y="0"/>
                            <a:ext cx="1297171" cy="1238128"/>
                          </a:xfrm>
                          <a:prstGeom prst="rect">
                            <a:avLst/>
                          </a:prstGeom>
                          <a:noFill/>
                          <a:ln>
                            <a:noFill/>
                          </a:ln>
                          <a:extLst>
                            <a:ext uri="{53640926-AAD7-44D8-BBD7-CCE9431645EC}">
                              <a14:shadowObscured xmlns:a14="http://schemas.microsoft.com/office/drawing/2010/main"/>
                            </a:ext>
                          </a:extLst>
                        </pic:spPr>
                      </pic:pic>
                    </a:graphicData>
                  </a:graphic>
                </wp:inline>
              </w:drawing>
            </w:r>
          </w:p>
          <w:p w14:paraId="721C9628" w14:textId="3B65AA76" w:rsidR="004A00A1" w:rsidRDefault="004A00A1" w:rsidP="005B0131">
            <w:pPr>
              <w:wordWrap/>
              <w:ind w:firstLine="0"/>
              <w:jc w:val="center"/>
            </w:pPr>
            <w:bookmarkStart w:id="267" w:name="_Ref533444211"/>
            <w:bookmarkStart w:id="268" w:name="_Toc536371035"/>
            <w:r>
              <w:t>圖</w:t>
            </w:r>
            <w:r>
              <w:t xml:space="preserve"> </w:t>
            </w:r>
            <w:r>
              <w:fldChar w:fldCharType="begin"/>
            </w:r>
            <w:r>
              <w:instrText xml:space="preserve"> SEQ </w:instrText>
            </w:r>
            <w:r>
              <w:instrText>圖</w:instrText>
            </w:r>
            <w:r>
              <w:instrText xml:space="preserve"> \* ARABIC </w:instrText>
            </w:r>
            <w:r>
              <w:fldChar w:fldCharType="separate"/>
            </w:r>
            <w:r w:rsidR="00F86BBA">
              <w:rPr>
                <w:noProof/>
              </w:rPr>
              <w:t>58</w:t>
            </w:r>
            <w:r>
              <w:fldChar w:fldCharType="end"/>
            </w:r>
            <w:bookmarkEnd w:id="267"/>
            <w:r>
              <w:rPr>
                <w:rFonts w:hint="eastAsia"/>
              </w:rPr>
              <w:t>：六通道</w:t>
            </w:r>
            <w:r>
              <w:t>sEMG</w:t>
            </w:r>
            <w:bookmarkEnd w:id="268"/>
          </w:p>
          <w:p w14:paraId="32A6CD67" w14:textId="35DCC920" w:rsidR="004A00A1" w:rsidRDefault="004A00A1" w:rsidP="005B0131">
            <w:pPr>
              <w:wordWrap/>
              <w:ind w:firstLine="0"/>
              <w:jc w:val="center"/>
            </w:pPr>
            <w:r>
              <w:rPr>
                <w:rFonts w:hint="eastAsia"/>
              </w:rPr>
              <w:t>放置</w:t>
            </w:r>
            <w:r>
              <w:t>：</w:t>
            </w:r>
            <w:r>
              <w:t>0</w:t>
            </w:r>
            <w:r>
              <w:rPr>
                <w:rFonts w:hint="eastAsia"/>
              </w:rPr>
              <w:t>度</w:t>
            </w:r>
          </w:p>
        </w:tc>
        <w:tc>
          <w:tcPr>
            <w:tcW w:w="2839" w:type="dxa"/>
            <w:gridSpan w:val="2"/>
          </w:tcPr>
          <w:p w14:paraId="36B2A732" w14:textId="77777777" w:rsidR="004A00A1" w:rsidRDefault="004A00A1" w:rsidP="005B0131">
            <w:pPr>
              <w:wordWrap/>
              <w:ind w:firstLine="0"/>
              <w:jc w:val="center"/>
            </w:pPr>
            <w:r>
              <w:rPr>
                <w:noProof/>
              </w:rPr>
              <w:drawing>
                <wp:inline distT="0" distB="0" distL="0" distR="0" wp14:anchorId="6747AC93" wp14:editId="3B3F9EFA">
                  <wp:extent cx="1316943" cy="1255594"/>
                  <wp:effectExtent l="0" t="0" r="0" b="190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8342" t="7765" r="8279" b="4304"/>
                          <a:stretch/>
                        </pic:blipFill>
                        <pic:spPr bwMode="auto">
                          <a:xfrm>
                            <a:off x="0" y="0"/>
                            <a:ext cx="1336067" cy="1273827"/>
                          </a:xfrm>
                          <a:prstGeom prst="rect">
                            <a:avLst/>
                          </a:prstGeom>
                          <a:ln>
                            <a:noFill/>
                          </a:ln>
                          <a:extLst>
                            <a:ext uri="{53640926-AAD7-44D8-BBD7-CCE9431645EC}">
                              <a14:shadowObscured xmlns:a14="http://schemas.microsoft.com/office/drawing/2010/main"/>
                            </a:ext>
                          </a:extLst>
                        </pic:spPr>
                      </pic:pic>
                    </a:graphicData>
                  </a:graphic>
                </wp:inline>
              </w:drawing>
            </w:r>
          </w:p>
          <w:p w14:paraId="6887030A" w14:textId="1D1578E7" w:rsidR="004A00A1" w:rsidRDefault="004A00A1" w:rsidP="005B0131">
            <w:pPr>
              <w:wordWrap/>
              <w:ind w:firstLine="0"/>
              <w:jc w:val="center"/>
            </w:pPr>
            <w:bookmarkStart w:id="269" w:name="_Ref534725374"/>
            <w:bookmarkStart w:id="270" w:name="_Toc536371036"/>
            <w:r>
              <w:t>圖</w:t>
            </w:r>
            <w:r>
              <w:t xml:space="preserve"> </w:t>
            </w:r>
            <w:r>
              <w:fldChar w:fldCharType="begin"/>
            </w:r>
            <w:r>
              <w:instrText xml:space="preserve"> SEQ </w:instrText>
            </w:r>
            <w:r>
              <w:instrText>圖</w:instrText>
            </w:r>
            <w:r>
              <w:instrText xml:space="preserve"> \* ARABIC </w:instrText>
            </w:r>
            <w:r>
              <w:fldChar w:fldCharType="separate"/>
            </w:r>
            <w:r w:rsidR="00F86BBA">
              <w:rPr>
                <w:noProof/>
              </w:rPr>
              <w:t>59</w:t>
            </w:r>
            <w:r>
              <w:fldChar w:fldCharType="end"/>
            </w:r>
            <w:bookmarkEnd w:id="269"/>
            <w:r>
              <w:rPr>
                <w:rFonts w:hint="eastAsia"/>
              </w:rPr>
              <w:t>：六通道</w:t>
            </w:r>
            <w:r>
              <w:t>sEMG</w:t>
            </w:r>
            <w:bookmarkEnd w:id="270"/>
          </w:p>
          <w:p w14:paraId="4422AB2E" w14:textId="7A7B555E" w:rsidR="004A00A1" w:rsidRDefault="004A00A1" w:rsidP="005B0131">
            <w:pPr>
              <w:wordWrap/>
              <w:ind w:firstLine="0"/>
              <w:jc w:val="center"/>
            </w:pPr>
            <w:r>
              <w:rPr>
                <w:rFonts w:hint="eastAsia"/>
              </w:rPr>
              <w:t>放置</w:t>
            </w:r>
            <w:r>
              <w:t>：</w:t>
            </w:r>
            <w:r>
              <w:rPr>
                <w:rFonts w:hint="eastAsia"/>
              </w:rPr>
              <w:t>15</w:t>
            </w:r>
            <w:r>
              <w:rPr>
                <w:rFonts w:hint="eastAsia"/>
              </w:rPr>
              <w:t>度</w:t>
            </w:r>
          </w:p>
        </w:tc>
        <w:tc>
          <w:tcPr>
            <w:tcW w:w="2839" w:type="dxa"/>
          </w:tcPr>
          <w:p w14:paraId="00D6F9E0" w14:textId="77777777" w:rsidR="004A00A1" w:rsidRDefault="004A00A1" w:rsidP="005B0131">
            <w:pPr>
              <w:wordWrap/>
              <w:ind w:firstLine="0"/>
              <w:jc w:val="center"/>
              <w:rPr>
                <w:noProof/>
              </w:rPr>
            </w:pPr>
            <w:r>
              <w:rPr>
                <w:noProof/>
              </w:rPr>
              <w:drawing>
                <wp:inline distT="0" distB="0" distL="0" distR="0" wp14:anchorId="7EE0AFCC" wp14:editId="73AA83CB">
                  <wp:extent cx="1383717" cy="1296538"/>
                  <wp:effectExtent l="0" t="0" r="698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5220" t="5835" r="12091" b="7591"/>
                          <a:stretch/>
                        </pic:blipFill>
                        <pic:spPr bwMode="auto">
                          <a:xfrm>
                            <a:off x="0" y="0"/>
                            <a:ext cx="1389380" cy="1301844"/>
                          </a:xfrm>
                          <a:prstGeom prst="rect">
                            <a:avLst/>
                          </a:prstGeom>
                          <a:ln>
                            <a:noFill/>
                          </a:ln>
                          <a:extLst>
                            <a:ext uri="{53640926-AAD7-44D8-BBD7-CCE9431645EC}">
                              <a14:shadowObscured xmlns:a14="http://schemas.microsoft.com/office/drawing/2010/main"/>
                            </a:ext>
                          </a:extLst>
                        </pic:spPr>
                      </pic:pic>
                    </a:graphicData>
                  </a:graphic>
                </wp:inline>
              </w:drawing>
            </w:r>
          </w:p>
          <w:p w14:paraId="2DBF4BC9" w14:textId="60291AD4" w:rsidR="004A00A1" w:rsidRDefault="004A00A1" w:rsidP="005B0131">
            <w:pPr>
              <w:wordWrap/>
              <w:ind w:firstLine="0"/>
              <w:jc w:val="center"/>
            </w:pPr>
            <w:bookmarkStart w:id="271" w:name="_Ref533444204"/>
            <w:bookmarkStart w:id="272" w:name="_Toc536371037"/>
            <w:r>
              <w:t>圖</w:t>
            </w:r>
            <w:r>
              <w:t xml:space="preserve"> </w:t>
            </w:r>
            <w:r>
              <w:fldChar w:fldCharType="begin"/>
            </w:r>
            <w:r>
              <w:instrText xml:space="preserve"> SEQ </w:instrText>
            </w:r>
            <w:r>
              <w:instrText>圖</w:instrText>
            </w:r>
            <w:r>
              <w:instrText xml:space="preserve"> \* ARABIC </w:instrText>
            </w:r>
            <w:r>
              <w:fldChar w:fldCharType="separate"/>
            </w:r>
            <w:r w:rsidR="00F86BBA">
              <w:rPr>
                <w:noProof/>
              </w:rPr>
              <w:t>60</w:t>
            </w:r>
            <w:r>
              <w:fldChar w:fldCharType="end"/>
            </w:r>
            <w:bookmarkEnd w:id="271"/>
            <w:r>
              <w:rPr>
                <w:rFonts w:hint="eastAsia"/>
              </w:rPr>
              <w:t>：六通道</w:t>
            </w:r>
            <w:r>
              <w:t>sEMG</w:t>
            </w:r>
            <w:bookmarkEnd w:id="272"/>
          </w:p>
          <w:p w14:paraId="010DD77C" w14:textId="3A216227" w:rsidR="004A00A1" w:rsidRDefault="004A00A1" w:rsidP="005B0131">
            <w:pPr>
              <w:wordWrap/>
              <w:ind w:firstLine="0"/>
              <w:jc w:val="center"/>
            </w:pPr>
            <w:r>
              <w:rPr>
                <w:rFonts w:hint="eastAsia"/>
              </w:rPr>
              <w:t>放置</w:t>
            </w:r>
            <w:r>
              <w:t>：</w:t>
            </w:r>
            <w:r>
              <w:t>30</w:t>
            </w:r>
            <w:r>
              <w:rPr>
                <w:rFonts w:hint="eastAsia"/>
              </w:rPr>
              <w:t>度</w:t>
            </w:r>
          </w:p>
        </w:tc>
      </w:tr>
      <w:tr w:rsidR="00F12A33" w14:paraId="74235232" w14:textId="77777777" w:rsidTr="004A00A1">
        <w:tc>
          <w:tcPr>
            <w:tcW w:w="2838" w:type="dxa"/>
          </w:tcPr>
          <w:p w14:paraId="503EF973" w14:textId="77777777" w:rsidR="00F12A33" w:rsidRDefault="00F12A33" w:rsidP="005B0131">
            <w:pPr>
              <w:keepNext/>
              <w:wordWrap/>
              <w:ind w:firstLine="0"/>
              <w:jc w:val="center"/>
              <w:rPr>
                <w:noProof/>
              </w:rPr>
            </w:pPr>
          </w:p>
        </w:tc>
        <w:tc>
          <w:tcPr>
            <w:tcW w:w="2839" w:type="dxa"/>
            <w:gridSpan w:val="2"/>
          </w:tcPr>
          <w:p w14:paraId="1AF49615" w14:textId="77777777" w:rsidR="00F12A33" w:rsidRDefault="00F12A33" w:rsidP="005B0131">
            <w:pPr>
              <w:wordWrap/>
              <w:ind w:firstLine="0"/>
              <w:jc w:val="center"/>
              <w:rPr>
                <w:noProof/>
              </w:rPr>
            </w:pPr>
          </w:p>
        </w:tc>
        <w:tc>
          <w:tcPr>
            <w:tcW w:w="2839" w:type="dxa"/>
          </w:tcPr>
          <w:p w14:paraId="342E6D49" w14:textId="77777777" w:rsidR="00F12A33" w:rsidRDefault="00F12A33" w:rsidP="005B0131">
            <w:pPr>
              <w:wordWrap/>
              <w:ind w:firstLine="0"/>
              <w:jc w:val="center"/>
              <w:rPr>
                <w:noProof/>
              </w:rPr>
            </w:pPr>
          </w:p>
        </w:tc>
      </w:tr>
      <w:tr w:rsidR="00BF112F" w14:paraId="26C1A906" w14:textId="77777777" w:rsidTr="008041AA">
        <w:tc>
          <w:tcPr>
            <w:tcW w:w="4258" w:type="dxa"/>
            <w:gridSpan w:val="2"/>
          </w:tcPr>
          <w:p w14:paraId="0461938E" w14:textId="68ED460F" w:rsidR="00BF112F" w:rsidRDefault="00BF112F" w:rsidP="005B0131">
            <w:pPr>
              <w:wordWrap/>
              <w:ind w:firstLine="0"/>
              <w:jc w:val="center"/>
            </w:pPr>
            <w:r>
              <w:rPr>
                <w:noProof/>
              </w:rPr>
              <w:drawing>
                <wp:inline distT="0" distB="0" distL="0" distR="0" wp14:anchorId="71A58F4E" wp14:editId="49C77ECA">
                  <wp:extent cx="1569492" cy="1696549"/>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t="18173" r="1402" b="1660"/>
                          <a:stretch/>
                        </pic:blipFill>
                        <pic:spPr bwMode="auto">
                          <a:xfrm>
                            <a:off x="0" y="0"/>
                            <a:ext cx="1571006" cy="169818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gridSpan w:val="2"/>
          </w:tcPr>
          <w:p w14:paraId="2E66546D" w14:textId="76B289EB" w:rsidR="00BF112F" w:rsidRDefault="00BF112F" w:rsidP="005B0131">
            <w:pPr>
              <w:wordWrap/>
              <w:ind w:firstLine="0"/>
              <w:jc w:val="center"/>
            </w:pPr>
            <w:r>
              <w:rPr>
                <w:noProof/>
              </w:rPr>
              <w:drawing>
                <wp:inline distT="0" distB="0" distL="0" distR="0" wp14:anchorId="3A61E259" wp14:editId="1E6D5CE5">
                  <wp:extent cx="1382918" cy="1610436"/>
                  <wp:effectExtent l="0" t="0" r="8255" b="889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t="12918"/>
                          <a:stretch/>
                        </pic:blipFill>
                        <pic:spPr bwMode="auto">
                          <a:xfrm>
                            <a:off x="0" y="0"/>
                            <a:ext cx="1400866" cy="1631337"/>
                          </a:xfrm>
                          <a:prstGeom prst="rect">
                            <a:avLst/>
                          </a:prstGeom>
                          <a:ln>
                            <a:noFill/>
                          </a:ln>
                          <a:extLst>
                            <a:ext uri="{53640926-AAD7-44D8-BBD7-CCE9431645EC}">
                              <a14:shadowObscured xmlns:a14="http://schemas.microsoft.com/office/drawing/2010/main"/>
                            </a:ext>
                          </a:extLst>
                        </pic:spPr>
                      </pic:pic>
                    </a:graphicData>
                  </a:graphic>
                </wp:inline>
              </w:drawing>
            </w:r>
          </w:p>
        </w:tc>
      </w:tr>
      <w:tr w:rsidR="00BF112F" w14:paraId="4705B0C1" w14:textId="77777777" w:rsidTr="008041AA">
        <w:tc>
          <w:tcPr>
            <w:tcW w:w="4258" w:type="dxa"/>
            <w:gridSpan w:val="2"/>
          </w:tcPr>
          <w:p w14:paraId="6E7E1355" w14:textId="54CA3696" w:rsidR="00BF112F" w:rsidRDefault="00BF112F" w:rsidP="00590C9D">
            <w:pPr>
              <w:pStyle w:val="Caption"/>
            </w:pPr>
            <w:bookmarkStart w:id="273" w:name="_Ref534725581"/>
            <w:bookmarkStart w:id="274" w:name="_Toc53637103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61</w:t>
            </w:r>
            <w:r>
              <w:fldChar w:fldCharType="end"/>
            </w:r>
            <w:bookmarkEnd w:id="273"/>
            <w:r w:rsidR="000F63E8">
              <w:t>：</w:t>
            </w:r>
            <w:r>
              <w:rPr>
                <w:rFonts w:hint="eastAsia"/>
              </w:rPr>
              <w:t>四通道</w:t>
            </w:r>
            <w:r>
              <w:t>sEMG</w:t>
            </w:r>
            <w:r>
              <w:rPr>
                <w:rFonts w:hint="eastAsia"/>
              </w:rPr>
              <w:t>放置範例</w:t>
            </w:r>
            <w:bookmarkEnd w:id="274"/>
          </w:p>
        </w:tc>
        <w:tc>
          <w:tcPr>
            <w:tcW w:w="4258" w:type="dxa"/>
            <w:gridSpan w:val="2"/>
          </w:tcPr>
          <w:p w14:paraId="75B8A102" w14:textId="2548FCEB" w:rsidR="00BF112F" w:rsidRDefault="00BF112F" w:rsidP="00590C9D">
            <w:pPr>
              <w:pStyle w:val="Caption"/>
            </w:pPr>
            <w:bookmarkStart w:id="275" w:name="_Ref533444201"/>
            <w:bookmarkStart w:id="276" w:name="_Toc53637103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62</w:t>
            </w:r>
            <w:r>
              <w:fldChar w:fldCharType="end"/>
            </w:r>
            <w:bookmarkEnd w:id="275"/>
            <w:r w:rsidR="000F63E8">
              <w:t>：</w:t>
            </w:r>
            <w:r>
              <w:rPr>
                <w:rFonts w:hint="eastAsia"/>
              </w:rPr>
              <w:t>六通道</w:t>
            </w:r>
            <w:r>
              <w:t>sEMG</w:t>
            </w:r>
            <w:r>
              <w:rPr>
                <w:rFonts w:hint="eastAsia"/>
              </w:rPr>
              <w:t>放置範例</w:t>
            </w:r>
            <w:bookmarkEnd w:id="276"/>
          </w:p>
        </w:tc>
      </w:tr>
    </w:tbl>
    <w:p w14:paraId="64CAC9FB" w14:textId="792A64D7" w:rsidR="00FA41B6" w:rsidRDefault="00FA41B6" w:rsidP="005B0131">
      <w:pPr>
        <w:wordWrap/>
        <w:snapToGrid/>
        <w:spacing w:line="240" w:lineRule="auto"/>
        <w:ind w:firstLine="0"/>
      </w:pPr>
    </w:p>
    <w:p w14:paraId="6A6B7288" w14:textId="77777777" w:rsidR="00FA41B6" w:rsidRDefault="00FA41B6">
      <w:pPr>
        <w:wordWrap/>
        <w:snapToGrid/>
        <w:spacing w:line="240" w:lineRule="auto"/>
        <w:ind w:firstLine="0"/>
      </w:pPr>
      <w:r>
        <w:br w:type="page"/>
      </w:r>
    </w:p>
    <w:p w14:paraId="50A57E64" w14:textId="3B1346FA" w:rsidR="00582627" w:rsidRDefault="00E00EBF" w:rsidP="005B0131">
      <w:pPr>
        <w:pStyle w:val="Heading2"/>
      </w:pPr>
      <w:bookmarkStart w:id="277" w:name="_Toc536370951"/>
      <w:r>
        <w:rPr>
          <w:rFonts w:hint="eastAsia"/>
        </w:rPr>
        <w:lastRenderedPageBreak/>
        <w:t>訊號處理</w:t>
      </w:r>
      <w:r w:rsidR="001726AB">
        <w:rPr>
          <w:rFonts w:hint="eastAsia"/>
        </w:rPr>
        <w:t>及估測</w:t>
      </w:r>
      <w:r w:rsidR="00582627">
        <w:rPr>
          <w:rFonts w:hint="eastAsia"/>
        </w:rPr>
        <w:t>參數</w:t>
      </w:r>
      <w:bookmarkEnd w:id="277"/>
    </w:p>
    <w:p w14:paraId="33DDF0FD" w14:textId="593C8269" w:rsidR="00582627" w:rsidRDefault="00616DF9" w:rsidP="005B0131">
      <w:pPr>
        <w:pStyle w:val="Heading3"/>
        <w:wordWrap/>
      </w:pPr>
      <w:r>
        <w:rPr>
          <w:rFonts w:hint="eastAsia"/>
        </w:rPr>
        <w:t xml:space="preserve"> </w:t>
      </w:r>
      <w:bookmarkStart w:id="278" w:name="_Toc536370952"/>
      <w:r w:rsidR="00624ABE" w:rsidRPr="00624ABE">
        <w:rPr>
          <w:rFonts w:hint="eastAsia"/>
        </w:rPr>
        <w:t>訊號分離演算法</w:t>
      </w:r>
      <w:r w:rsidR="00624ABE">
        <w:rPr>
          <w:rFonts w:hint="eastAsia"/>
        </w:rPr>
        <w:t>參數</w:t>
      </w:r>
      <w:bookmarkEnd w:id="278"/>
    </w:p>
    <w:p w14:paraId="0163CE30" w14:textId="66DFA128" w:rsidR="0094212A" w:rsidRPr="002017F2" w:rsidRDefault="0094212A" w:rsidP="005B0131">
      <w:pPr>
        <w:wordWrap/>
      </w:pPr>
      <w:r>
        <w:rPr>
          <w:rFonts w:hint="eastAsia"/>
        </w:rPr>
        <w:t>在</w:t>
      </w:r>
      <w:r>
        <w:rPr>
          <w:rFonts w:hint="eastAsia"/>
        </w:rPr>
        <w:t>nICA</w:t>
      </w:r>
      <w:r>
        <w:rPr>
          <w:rFonts w:hint="eastAsia"/>
        </w:rPr>
        <w:t>演算法中，</w:t>
      </w:r>
      <w:r w:rsidR="00A00514">
        <w:rPr>
          <w:rFonts w:hint="eastAsia"/>
        </w:rPr>
        <w:t>梯度下降法會持續執行直到</w:t>
      </w:r>
      <w:r w:rsidR="00CB6F62">
        <w:rPr>
          <w:rFonts w:hint="eastAsia"/>
        </w:rPr>
        <w:t>最大</w:t>
      </w:r>
      <w:r w:rsidR="00F17B9F">
        <w:rPr>
          <w:rFonts w:hint="eastAsia"/>
        </w:rPr>
        <w:t>成本函數</w:t>
      </w:r>
      <w:r w:rsidR="00CA4D40" w:rsidRPr="00F95E2C">
        <w:rPr>
          <w:rFonts w:hint="eastAsia"/>
        </w:rPr>
        <w:t>J</w:t>
      </w:r>
      <w:r w:rsidR="00104C29">
        <w:rPr>
          <w:rFonts w:hint="eastAsia"/>
        </w:rPr>
        <w:t>的</w:t>
      </w:r>
      <w:r w:rsidR="00621E3E">
        <w:rPr>
          <w:rFonts w:hint="eastAsia"/>
        </w:rPr>
        <w:t>數</w:t>
      </w:r>
      <w:r w:rsidR="00104C29">
        <w:rPr>
          <w:rFonts w:hint="eastAsia"/>
        </w:rPr>
        <w:t>值</w:t>
      </w:r>
      <w:r w:rsidR="00A02180">
        <w:rPr>
          <w:rFonts w:hint="eastAsia"/>
        </w:rPr>
        <w:t>小於一容忍值</w:t>
      </w:r>
      <w:r w:rsidR="00C65317">
        <w:rPr>
          <w:rFonts w:hint="eastAsia"/>
        </w:rPr>
        <w:t>，實驗中我們將此值設為</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C02CBD">
        <w:rPr>
          <w:rFonts w:hint="eastAsia"/>
        </w:rPr>
        <w:t>，</w:t>
      </w:r>
      <w:r w:rsidR="002017F2">
        <w:rPr>
          <w:rFonts w:hint="eastAsia"/>
        </w:rPr>
        <w:t>並給予演算法至多</w:t>
      </w:r>
      <w:r w:rsidR="002017F2">
        <w:t>200</w:t>
      </w:r>
      <w:r w:rsidR="002017F2">
        <w:rPr>
          <w:rFonts w:hint="eastAsia"/>
        </w:rPr>
        <w:t>次的梯度下降運算。在我們的實驗中，所有</w:t>
      </w:r>
      <w:r w:rsidR="004E0B48">
        <w:t>nICA</w:t>
      </w:r>
      <w:r w:rsidR="002017F2">
        <w:rPr>
          <w:rFonts w:hint="eastAsia"/>
        </w:rPr>
        <w:t>運算都會在</w:t>
      </w:r>
      <w:r w:rsidR="002017F2">
        <w:t>200</w:t>
      </w:r>
      <w:r w:rsidR="004E0B48">
        <w:rPr>
          <w:rFonts w:hint="eastAsia"/>
        </w:rPr>
        <w:t>步內達到容忍值或</w:t>
      </w:r>
      <w:r w:rsidR="008E6AE3">
        <w:rPr>
          <w:rFonts w:hint="eastAsia"/>
        </w:rPr>
        <w:t>最小值。</w:t>
      </w:r>
    </w:p>
    <w:p w14:paraId="29FC26C7" w14:textId="77777777" w:rsidR="00F17B9F" w:rsidRPr="0094212A" w:rsidRDefault="00F17B9F" w:rsidP="005B0131">
      <w:pPr>
        <w:wordWrap/>
      </w:pPr>
    </w:p>
    <w:p w14:paraId="0809371A" w14:textId="3C1F020B" w:rsidR="00F17B9F" w:rsidRDefault="00F17B9F" w:rsidP="005B0131">
      <w:pPr>
        <w:wordWrap/>
      </w:pPr>
      <w:r>
        <w:rPr>
          <w:rFonts w:hint="eastAsia"/>
        </w:rPr>
        <w:t>n</w:t>
      </w:r>
      <w:r>
        <w:t>ICA</w:t>
      </w:r>
      <w:r>
        <w:rPr>
          <w:rFonts w:hint="eastAsia"/>
        </w:rPr>
        <w:t>成本函數</w:t>
      </w:r>
      <w:r w:rsidRPr="00F95E2C">
        <w:rPr>
          <w:rFonts w:hint="eastAsia"/>
        </w:rPr>
        <w:t>J</w:t>
      </w:r>
      <w:r w:rsidR="00997D89">
        <w:rPr>
          <w:rFonts w:hint="eastAsia"/>
        </w:rPr>
        <w:t>，</w:t>
      </w:r>
      <w:r w:rsidR="00BB77F6">
        <w:rPr>
          <w:rFonts w:hint="eastAsia"/>
        </w:rPr>
        <w:t>如式</w:t>
      </w:r>
      <w:r w:rsidR="00FF27BC">
        <w:fldChar w:fldCharType="begin"/>
      </w:r>
      <w:r w:rsidR="00FF27BC">
        <w:instrText xml:space="preserve"> </w:instrText>
      </w:r>
      <w:r w:rsidR="00FF27BC">
        <w:rPr>
          <w:rFonts w:hint="eastAsia"/>
        </w:rPr>
        <w:instrText>REF _Ref533444311 \h</w:instrText>
      </w:r>
      <w:r w:rsidR="00FF27BC">
        <w:instrText xml:space="preserve"> </w:instrText>
      </w:r>
      <w:r w:rsidR="00FF27BC">
        <w:fldChar w:fldCharType="separate"/>
      </w:r>
      <w:r w:rsidR="00F86BBA">
        <w:t>(</w:t>
      </w:r>
      <w:r w:rsidR="00F86BBA">
        <w:rPr>
          <w:noProof/>
        </w:rPr>
        <w:t>17</w:t>
      </w:r>
      <w:r w:rsidR="00F86BBA">
        <w:t>)</w:t>
      </w:r>
      <w:r w:rsidR="00FF27BC">
        <w:fldChar w:fldCharType="end"/>
      </w:r>
      <w:r w:rsidR="004F1BEF">
        <w:rPr>
          <w:rFonts w:hint="eastAsia"/>
        </w:rPr>
        <w:t>所示</w:t>
      </w:r>
      <w:r w:rsidR="00430560">
        <w:rPr>
          <w:rFonts w:hint="eastAsia"/>
        </w:rPr>
        <w:t>。</w:t>
      </w:r>
      <w:r w:rsidR="0077065A">
        <w:rPr>
          <w:rFonts w:hint="eastAsia"/>
        </w:rPr>
        <w:t>越多樣本在</w:t>
      </w:r>
      <w:r w:rsidR="00663F9F">
        <w:rPr>
          <w:rFonts w:hint="eastAsia"/>
        </w:rPr>
        <w:t>第一象限外，</w:t>
      </w:r>
      <w:r w:rsidR="0077065A">
        <w:rPr>
          <w:rFonts w:hint="eastAsia"/>
        </w:rPr>
        <w:t>成本</w:t>
      </w:r>
      <w:r w:rsidR="00663F9F">
        <w:rPr>
          <w:rFonts w:hint="eastAsia"/>
        </w:rPr>
        <w:t>越高</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6605"/>
        <w:gridCol w:w="2581"/>
      </w:tblGrid>
      <w:tr w:rsidR="00F17B9F" w14:paraId="1D9BC477" w14:textId="77777777" w:rsidTr="00F51904">
        <w:trPr>
          <w:trHeight w:val="530"/>
        </w:trPr>
        <w:tc>
          <w:tcPr>
            <w:tcW w:w="0" w:type="auto"/>
          </w:tcPr>
          <w:p w14:paraId="64938D8D" w14:textId="77777777" w:rsidR="00F17B9F" w:rsidRPr="00B96020" w:rsidRDefault="00F17B9F" w:rsidP="005B0131">
            <w:pPr>
              <w:wordWrap/>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0BAA4167" w14:textId="5C14BF50" w:rsidR="00F17B9F" w:rsidRDefault="00F17B9F" w:rsidP="005B0131">
            <w:pPr>
              <w:pStyle w:val="a5"/>
              <w:wordWrap/>
              <w:ind w:firstLine="504"/>
            </w:pPr>
            <w:bookmarkStart w:id="279" w:name="_Ref533444311"/>
            <w:r>
              <w:t>(</w:t>
            </w:r>
            <w:r>
              <w:rPr>
                <w:noProof/>
              </w:rPr>
              <w:fldChar w:fldCharType="begin"/>
            </w:r>
            <w:r>
              <w:rPr>
                <w:noProof/>
              </w:rPr>
              <w:instrText xml:space="preserve"> SEQ Equation \* ARABIC </w:instrText>
            </w:r>
            <w:r>
              <w:rPr>
                <w:noProof/>
              </w:rPr>
              <w:fldChar w:fldCharType="separate"/>
            </w:r>
            <w:r w:rsidR="00F86BBA">
              <w:rPr>
                <w:noProof/>
              </w:rPr>
              <w:t>17</w:t>
            </w:r>
            <w:r>
              <w:rPr>
                <w:noProof/>
              </w:rPr>
              <w:fldChar w:fldCharType="end"/>
            </w:r>
            <w:r>
              <w:t>)</w:t>
            </w:r>
            <w:bookmarkEnd w:id="279"/>
          </w:p>
        </w:tc>
      </w:tr>
    </w:tbl>
    <w:p w14:paraId="21EFB5CF" w14:textId="64BE28CC" w:rsidR="00082E21" w:rsidRDefault="00082E21" w:rsidP="005B0131">
      <w:pPr>
        <w:wordWrap/>
      </w:pPr>
    </w:p>
    <w:p w14:paraId="6E300ACD" w14:textId="77777777" w:rsidR="006C631F" w:rsidRDefault="006C631F" w:rsidP="005B0131">
      <w:pPr>
        <w:wordWrap/>
      </w:pPr>
    </w:p>
    <w:p w14:paraId="00205705" w14:textId="380C8744" w:rsidR="00D6101E" w:rsidRDefault="00225D5C" w:rsidP="005B0131">
      <w:pPr>
        <w:wordWrap/>
      </w:pPr>
      <w:r>
        <w:rPr>
          <w:rFonts w:hint="eastAsia"/>
        </w:rPr>
        <w:t>在</w:t>
      </w:r>
      <w:r>
        <w:t>TDSEP</w:t>
      </w:r>
      <w:r>
        <w:rPr>
          <w:rFonts w:hint="eastAsia"/>
        </w:rPr>
        <w:t>演算法中</w:t>
      </w:r>
      <w:r w:rsidR="006B713B">
        <w:rPr>
          <w:rFonts w:hint="eastAsia"/>
        </w:rPr>
        <w:t>，</w:t>
      </w:r>
      <w:r w:rsidR="00D778A4">
        <w:rPr>
          <w:rFonts w:hint="eastAsia"/>
        </w:rPr>
        <w:t>文獻</w:t>
      </w:r>
      <w:r w:rsidR="00BB6529">
        <w:fldChar w:fldCharType="begin"/>
      </w:r>
      <w:r w:rsidR="00B40467">
        <w:instrText xml:space="preserve"> ADDIN ZOTERO_ITEM CSL_CITATION {"citationID":"N5lMtraU","properties":{"formattedCitation":"[27]","plainCitation":"[27]","noteIndex":0},"citationItems":[{"id":"MbV2BDGR/0y7nutte","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BB6529">
        <w:fldChar w:fldCharType="separate"/>
      </w:r>
      <w:r w:rsidR="00B40467" w:rsidRPr="00B40467">
        <w:t>[27]</w:t>
      </w:r>
      <w:r w:rsidR="00BB6529">
        <w:fldChar w:fldCharType="end"/>
      </w:r>
      <w:r w:rsidR="00DC2189">
        <w:rPr>
          <w:rFonts w:hint="eastAsia"/>
        </w:rPr>
        <w:t>建議</w:t>
      </w:r>
      <w:r w:rsidR="006B713B">
        <w:rPr>
          <w:rFonts w:hint="eastAsia"/>
        </w:rPr>
        <w:t>位移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BB6529">
        <w:rPr>
          <w:rFonts w:hint="eastAsia"/>
        </w:rPr>
        <w:t>設為</w:t>
      </w:r>
      <m:oMath>
        <m:r>
          <m:rPr>
            <m:sty m:val="p"/>
          </m:rPr>
          <w:rPr>
            <w:rFonts w:ascii="Cambria Math" w:hAnsi="Cambria Math"/>
          </w:rPr>
          <m:t>[0:2]</m:t>
        </m:r>
      </m:oMath>
      <w:r w:rsidR="00BB6529">
        <w:rPr>
          <w:rFonts w:hint="eastAsia"/>
        </w:rPr>
        <w:t>，</w:t>
      </w:r>
      <w:r w:rsidR="004B4CC0">
        <w:rPr>
          <w:rFonts w:hint="eastAsia"/>
        </w:rPr>
        <w:t>實驗中我們也依此值作為</w:t>
      </w:r>
      <w:r w:rsidR="00D72B7F">
        <w:t>TDSEP</w:t>
      </w:r>
      <w:r w:rsidR="00D72B7F">
        <w:rPr>
          <w:rFonts w:hint="eastAsia"/>
        </w:rPr>
        <w:t>的參數。</w:t>
      </w:r>
    </w:p>
    <w:p w14:paraId="14309E82" w14:textId="77777777" w:rsidR="00EF340D" w:rsidRDefault="00EF340D" w:rsidP="005B0131">
      <w:pPr>
        <w:wordWrap/>
      </w:pPr>
    </w:p>
    <w:p w14:paraId="03646F23" w14:textId="350D2F90" w:rsidR="00EF340D" w:rsidRDefault="00EF340D" w:rsidP="005B0131">
      <w:pPr>
        <w:wordWrap/>
      </w:pPr>
      <w:r>
        <w:rPr>
          <w:rFonts w:hint="eastAsia"/>
        </w:rPr>
        <w:t>TDSEP</w:t>
      </w:r>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5F61E4">
        <w:rPr>
          <w:rFonts w:hint="eastAsia"/>
        </w:rPr>
        <w:t>，如</w:t>
      </w:r>
      <w:r w:rsidR="00AF667E">
        <w:rPr>
          <w:rFonts w:hint="eastAsia"/>
        </w:rPr>
        <w:t>式</w:t>
      </w:r>
      <w:r w:rsidR="00706857">
        <w:fldChar w:fldCharType="begin"/>
      </w:r>
      <w:r w:rsidR="00706857">
        <w:instrText xml:space="preserve"> </w:instrText>
      </w:r>
      <w:r w:rsidR="00706857">
        <w:rPr>
          <w:rFonts w:hint="eastAsia"/>
        </w:rPr>
        <w:instrText>REF _Ref533445324 \h</w:instrText>
      </w:r>
      <w:r w:rsidR="00706857">
        <w:instrText xml:space="preserve"> </w:instrText>
      </w:r>
      <w:r w:rsidR="00706857">
        <w:fldChar w:fldCharType="separate"/>
      </w:r>
      <w:r w:rsidR="00F86BBA">
        <w:t>(</w:t>
      </w:r>
      <w:r w:rsidR="00F86BBA">
        <w:rPr>
          <w:noProof/>
        </w:rPr>
        <w:t>18</w:t>
      </w:r>
      <w:r w:rsidR="00F86BBA">
        <w:t>)</w:t>
      </w:r>
      <w:r w:rsidR="00706857">
        <w:fldChar w:fldCharType="end"/>
      </w:r>
      <w:r w:rsidR="00706857">
        <w:rPr>
          <w:rFonts w:hint="eastAsia"/>
        </w:rPr>
        <w:t>所示</w:t>
      </w:r>
      <w:r w:rsidR="009F0DF8">
        <w:rPr>
          <w:rFonts w:hint="eastAsia"/>
        </w:rPr>
        <w:t>。</w:t>
      </w:r>
      <w:r w:rsidR="002B33DC">
        <w:rPr>
          <w:rFonts w:hint="eastAsia"/>
        </w:rPr>
        <w:t>各通道訊號</w:t>
      </w:r>
      <w:r w:rsidR="00960AF7">
        <w:rPr>
          <w:rFonts w:hint="eastAsia"/>
        </w:rPr>
        <w:t>的</w:t>
      </w:r>
      <w:r w:rsidR="00C008D6">
        <w:rPr>
          <w:rFonts w:hint="eastAsia"/>
        </w:rPr>
        <w:t>相關性越高，成本越高</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3"/>
        <w:gridCol w:w="1117"/>
      </w:tblGrid>
      <w:tr w:rsidR="00EF340D" w14:paraId="0C167FC1" w14:textId="77777777" w:rsidTr="00F51904">
        <w:tc>
          <w:tcPr>
            <w:tcW w:w="7398" w:type="dxa"/>
          </w:tcPr>
          <w:p w14:paraId="24C39402" w14:textId="77777777" w:rsidR="00EF340D" w:rsidRDefault="00F86BBA" w:rsidP="005B0131">
            <w:pPr>
              <w:wordWrap/>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7E11CDF1" w14:textId="0F752F9A" w:rsidR="00EF340D" w:rsidRDefault="00EF340D" w:rsidP="005B0131">
            <w:pPr>
              <w:pStyle w:val="a5"/>
              <w:wordWrap/>
            </w:pPr>
            <w:bookmarkStart w:id="280" w:name="_Ref533445324"/>
            <w:r>
              <w:t>(</w:t>
            </w:r>
            <w:r>
              <w:rPr>
                <w:noProof/>
              </w:rPr>
              <w:fldChar w:fldCharType="begin"/>
            </w:r>
            <w:r>
              <w:rPr>
                <w:noProof/>
              </w:rPr>
              <w:instrText xml:space="preserve"> SEQ Equation \* ARABIC </w:instrText>
            </w:r>
            <w:r>
              <w:rPr>
                <w:noProof/>
              </w:rPr>
              <w:fldChar w:fldCharType="separate"/>
            </w:r>
            <w:r w:rsidR="00F86BBA">
              <w:rPr>
                <w:noProof/>
              </w:rPr>
              <w:t>18</w:t>
            </w:r>
            <w:r>
              <w:rPr>
                <w:noProof/>
              </w:rPr>
              <w:fldChar w:fldCharType="end"/>
            </w:r>
            <w:r>
              <w:t>)</w:t>
            </w:r>
            <w:bookmarkEnd w:id="280"/>
          </w:p>
        </w:tc>
      </w:tr>
      <w:tr w:rsidR="00EF340D" w14:paraId="016B6AFB" w14:textId="77777777" w:rsidTr="00F51904">
        <w:tc>
          <w:tcPr>
            <w:tcW w:w="8516" w:type="dxa"/>
            <w:gridSpan w:val="2"/>
          </w:tcPr>
          <w:p w14:paraId="562FC37D" w14:textId="77777777" w:rsidR="00EF340D" w:rsidRPr="00A850B1" w:rsidRDefault="00F86BBA" w:rsidP="005B0131">
            <w:pPr>
              <w:pStyle w:val="a5"/>
              <w:wordWrap/>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EF340D">
              <w:rPr>
                <w:rFonts w:hint="eastAsia"/>
              </w:rPr>
              <w:t>為一系列的位移常數，</w:t>
            </w:r>
            <m:oMath>
              <m:d>
                <m:dPr>
                  <m:begChr m:val="〈"/>
                  <m:endChr m:val="〉"/>
                  <m:ctrlPr>
                    <w:rPr>
                      <w:rFonts w:ascii="Cambria Math" w:hAnsi="Cambria Math"/>
                      <w:i/>
                    </w:rPr>
                  </m:ctrlPr>
                </m:dPr>
                <m:e/>
              </m:d>
            </m:oMath>
            <w:r w:rsidR="00EF340D">
              <w:rPr>
                <w:rFonts w:hint="eastAsia"/>
              </w:rPr>
              <w:t>表示時間平均（</w:t>
            </w:r>
            <w:r w:rsidR="00EF340D">
              <w:rPr>
                <w:rFonts w:hint="eastAsia"/>
              </w:rPr>
              <w:t>T</w:t>
            </w:r>
            <w:r w:rsidR="00EF340D" w:rsidRPr="00130396">
              <w:t>ime average</w:t>
            </w:r>
            <w:r w:rsidR="00EF340D">
              <w:rPr>
                <w:rFonts w:hint="eastAsia"/>
              </w:rPr>
              <w:t>）</w:t>
            </w:r>
          </w:p>
        </w:tc>
      </w:tr>
      <w:tr w:rsidR="00C15F90" w14:paraId="721393D8" w14:textId="77777777" w:rsidTr="00F51904">
        <w:tc>
          <w:tcPr>
            <w:tcW w:w="8516" w:type="dxa"/>
            <w:gridSpan w:val="2"/>
          </w:tcPr>
          <w:p w14:paraId="5487A00A" w14:textId="77777777" w:rsidR="00C15F90" w:rsidRDefault="00C15F90" w:rsidP="005B0131">
            <w:pPr>
              <w:pStyle w:val="a5"/>
              <w:wordWrap/>
            </w:pPr>
          </w:p>
        </w:tc>
      </w:tr>
    </w:tbl>
    <w:p w14:paraId="71D45342" w14:textId="3EE04DF1" w:rsidR="00582627" w:rsidRPr="00582627" w:rsidRDefault="00F41683" w:rsidP="005B0131">
      <w:pPr>
        <w:pStyle w:val="Heading3"/>
        <w:wordWrap/>
      </w:pPr>
      <w:r>
        <w:rPr>
          <w:rFonts w:hint="eastAsia"/>
        </w:rPr>
        <w:t xml:space="preserve"> </w:t>
      </w:r>
      <w:bookmarkStart w:id="281" w:name="_Toc536370953"/>
      <w:r w:rsidR="001E7577" w:rsidRPr="003A1EC4">
        <w:rPr>
          <w:rFonts w:hint="eastAsia"/>
        </w:rPr>
        <w:t>LSTM</w:t>
      </w:r>
      <w:r w:rsidR="0009414F">
        <w:rPr>
          <w:rFonts w:hint="eastAsia"/>
        </w:rPr>
        <w:t>類</w:t>
      </w:r>
      <w:r w:rsidR="00E415FB">
        <w:rPr>
          <w:rFonts w:hint="eastAsia"/>
        </w:rPr>
        <w:t>神經網路</w:t>
      </w:r>
      <w:r w:rsidR="001E7577">
        <w:rPr>
          <w:rFonts w:hint="eastAsia"/>
        </w:rPr>
        <w:t>網路參數</w:t>
      </w:r>
      <w:bookmarkEnd w:id="281"/>
    </w:p>
    <w:p w14:paraId="0A21A2EB" w14:textId="5C8FEDBB" w:rsidR="004B54E6" w:rsidRDefault="000774FC" w:rsidP="005B0131">
      <w:pPr>
        <w:wordWrap/>
      </w:pPr>
      <w:r>
        <w:rPr>
          <w:rFonts w:hint="eastAsia"/>
        </w:rPr>
        <w:t>如第二章所述，</w:t>
      </w:r>
      <w:r w:rsidR="00847FC0">
        <w:rPr>
          <w:rFonts w:hint="eastAsia"/>
        </w:rPr>
        <w:t>本論文中我們</w:t>
      </w:r>
      <w:r w:rsidR="009919C5">
        <w:rPr>
          <w:rFonts w:hint="eastAsia"/>
        </w:rPr>
        <w:t>使用的</w:t>
      </w:r>
      <w:r w:rsidR="00BB5325" w:rsidRPr="00BB5325">
        <w:rPr>
          <w:rFonts w:hint="eastAsia"/>
        </w:rPr>
        <w:t>長短期記憶類神經網路（</w:t>
      </w:r>
      <w:r w:rsidR="00BB5325" w:rsidRPr="00BB5325">
        <w:rPr>
          <w:rFonts w:hint="eastAsia"/>
        </w:rPr>
        <w:t>Long Short-Term Memory</w:t>
      </w:r>
      <w:r w:rsidR="00BB5325" w:rsidRPr="00BB5325">
        <w:rPr>
          <w:rFonts w:hint="eastAsia"/>
        </w:rPr>
        <w:t>，</w:t>
      </w:r>
      <w:r w:rsidR="00BB5325" w:rsidRPr="00BB5325">
        <w:rPr>
          <w:rFonts w:hint="eastAsia"/>
        </w:rPr>
        <w:t>LSTM</w:t>
      </w:r>
      <w:r w:rsidR="00BB5325" w:rsidRPr="00BB5325">
        <w:rPr>
          <w:rFonts w:hint="eastAsia"/>
        </w:rPr>
        <w:t>）</w:t>
      </w:r>
      <w:r w:rsidR="00543C5C">
        <w:rPr>
          <w:rFonts w:hint="eastAsia"/>
        </w:rPr>
        <w:t>為</w:t>
      </w:r>
      <w:r w:rsidR="00847FC0">
        <w:rPr>
          <w:rFonts w:hint="eastAsia"/>
        </w:rPr>
        <w:t>Graves</w:t>
      </w:r>
      <w:r w:rsidR="00847FC0">
        <w:rPr>
          <w:rFonts w:hint="eastAsia"/>
        </w:rPr>
        <w:t>等</w:t>
      </w:r>
      <w:r w:rsidR="00847FC0">
        <w:fldChar w:fldCharType="begin"/>
      </w:r>
      <w:r w:rsidR="00B40467">
        <w:instrText xml:space="preserve"> ADDIN ZOTERO_ITEM CSL_CITATION {"citationID":"Ert4jea8","properties":{"formattedCitation":"[61]","plainCitation":"[61]","noteIndex":0},"citationItems":[{"id":"MbV2BDGR/suhV8cgK","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847FC0">
        <w:fldChar w:fldCharType="separate"/>
      </w:r>
      <w:r w:rsidR="00B40467" w:rsidRPr="00B40467">
        <w:t>[61]</w:t>
      </w:r>
      <w:r w:rsidR="00847FC0">
        <w:fldChar w:fldCharType="end"/>
      </w:r>
      <w:r w:rsidR="00847FC0">
        <w:rPr>
          <w:rFonts w:hint="eastAsia"/>
        </w:rPr>
        <w:t>所描述的架構</w:t>
      </w:r>
      <w:r w:rsidR="006C4EB5">
        <w:rPr>
          <w:rFonts w:hint="eastAsia"/>
        </w:rPr>
        <w:t>。</w:t>
      </w:r>
      <w:r w:rsidR="00582627">
        <w:rPr>
          <w:rFonts w:hint="eastAsia"/>
        </w:rPr>
        <w:t>我們利用兩組</w:t>
      </w:r>
      <w:r w:rsidR="00582627">
        <w:rPr>
          <w:rFonts w:hint="eastAsia"/>
        </w:rPr>
        <w:t>LSTM</w:t>
      </w:r>
      <w:r w:rsidR="00582627">
        <w:rPr>
          <w:rFonts w:hint="eastAsia"/>
        </w:rPr>
        <w:t>網路，分別估測測手腕</w:t>
      </w:r>
      <w:r w:rsidR="00582627" w:rsidRPr="00DD5C44">
        <w:rPr>
          <w:rFonts w:hint="eastAsia"/>
          <w:i/>
        </w:rPr>
        <w:t>彎曲和伸展</w:t>
      </w:r>
      <w:r w:rsidR="00582627">
        <w:rPr>
          <w:rFonts w:hint="eastAsia"/>
        </w:rPr>
        <w:t>以及</w:t>
      </w:r>
      <w:r w:rsidR="00582627" w:rsidRPr="00DD5C44">
        <w:rPr>
          <w:rFonts w:hint="eastAsia"/>
          <w:i/>
        </w:rPr>
        <w:t>往外反掌和往內反掌</w:t>
      </w:r>
      <w:r w:rsidR="00582627">
        <w:rPr>
          <w:rFonts w:hint="eastAsia"/>
        </w:rPr>
        <w:t>的角度，這兩組</w:t>
      </w:r>
      <w:r w:rsidR="00582627">
        <w:rPr>
          <w:rFonts w:hint="eastAsia"/>
        </w:rPr>
        <w:t>LSTM</w:t>
      </w:r>
      <w:r w:rsidR="00582627">
        <w:rPr>
          <w:rFonts w:hint="eastAsia"/>
        </w:rPr>
        <w:t>網路各包含</w:t>
      </w:r>
      <w:r w:rsidR="006C647F">
        <w:t>6</w:t>
      </w:r>
      <w:r w:rsidR="00582627">
        <w:rPr>
          <w:rFonts w:hint="eastAsia"/>
        </w:rPr>
        <w:t>個</w:t>
      </w:r>
      <w:r w:rsidR="00582627">
        <w:rPr>
          <w:rFonts w:hint="eastAsia"/>
        </w:rPr>
        <w:t>LSTM</w:t>
      </w:r>
      <w:r w:rsidR="00582627">
        <w:rPr>
          <w:rFonts w:hint="eastAsia"/>
        </w:rPr>
        <w:t>單元。輸入以</w:t>
      </w:r>
      <w:r w:rsidR="00B25CE2">
        <w:rPr>
          <w:rFonts w:hint="eastAsia"/>
        </w:rPr>
        <w:t>雙</w:t>
      </w:r>
      <w:r w:rsidR="00BB5E01">
        <w:rPr>
          <w:rFonts w:hint="eastAsia"/>
        </w:rPr>
        <w:t>曲正切函</w:t>
      </w:r>
      <w:r w:rsidR="00B91A3D">
        <w:rPr>
          <w:rFonts w:hint="eastAsia"/>
        </w:rPr>
        <w:t>數</w:t>
      </w:r>
      <w:r w:rsidR="00582627">
        <w:rPr>
          <w:rFonts w:hint="eastAsia"/>
        </w:rPr>
        <w:t>（</w:t>
      </w:r>
      <w:r w:rsidR="00582627">
        <w:t>H</w:t>
      </w:r>
      <w:r w:rsidR="00582627" w:rsidRPr="008E0B99">
        <w:t>yperbolic tangent</w:t>
      </w:r>
      <w:r w:rsidR="00582627">
        <w:rPr>
          <w:rFonts w:hint="eastAsia"/>
        </w:rPr>
        <w:t>）作為</w:t>
      </w:r>
      <w:r w:rsidR="00582627" w:rsidRPr="00A648CC">
        <w:rPr>
          <w:rFonts w:hint="eastAsia"/>
        </w:rPr>
        <w:t>激活函數</w:t>
      </w:r>
      <w:r w:rsidR="00582627">
        <w:rPr>
          <w:rFonts w:hint="eastAsia"/>
        </w:rPr>
        <w:t>（</w:t>
      </w:r>
      <w:r w:rsidR="00582627">
        <w:rPr>
          <w:rFonts w:hint="eastAsia"/>
        </w:rPr>
        <w:t xml:space="preserve">Activation </w:t>
      </w:r>
      <w:r w:rsidR="00582627">
        <w:t>function</w:t>
      </w:r>
      <w:r w:rsidR="00582627">
        <w:rPr>
          <w:rFonts w:hint="eastAsia"/>
        </w:rPr>
        <w:t>）；各閘以</w:t>
      </w:r>
      <w:r w:rsidR="00582627" w:rsidRPr="00345500">
        <w:t>Sigmoid function</w:t>
      </w:r>
      <w:r w:rsidR="00582627">
        <w:rPr>
          <w:rFonts w:hint="eastAsia"/>
        </w:rPr>
        <w:t>作為</w:t>
      </w:r>
      <w:r w:rsidR="00582627" w:rsidRPr="00A648CC">
        <w:rPr>
          <w:rFonts w:hint="eastAsia"/>
        </w:rPr>
        <w:t>激活函數</w:t>
      </w:r>
      <w:r w:rsidR="00582627">
        <w:rPr>
          <w:rFonts w:hint="eastAsia"/>
        </w:rPr>
        <w:t>；輸出單元以</w:t>
      </w:r>
      <w:r w:rsidR="00582627">
        <w:t xml:space="preserve">Identity </w:t>
      </w:r>
      <w:r w:rsidR="00582627">
        <w:rPr>
          <w:rFonts w:hint="eastAsia"/>
        </w:rPr>
        <w:t>a</w:t>
      </w:r>
      <w:r w:rsidR="00582627">
        <w:t>ctivation function</w:t>
      </w:r>
      <w:r w:rsidR="00582627">
        <w:rPr>
          <w:rFonts w:hint="eastAsia"/>
        </w:rPr>
        <w:t>作為</w:t>
      </w:r>
      <w:r w:rsidR="00582627" w:rsidRPr="00A648CC">
        <w:rPr>
          <w:rFonts w:hint="eastAsia"/>
        </w:rPr>
        <w:t>激活函數</w:t>
      </w:r>
      <w:r w:rsidR="00582627">
        <w:rPr>
          <w:rFonts w:hint="eastAsia"/>
        </w:rPr>
        <w:t>。</w:t>
      </w:r>
    </w:p>
    <w:p w14:paraId="013D75A4" w14:textId="10372559" w:rsidR="00582627" w:rsidRDefault="004B54E6" w:rsidP="005B0131">
      <w:pPr>
        <w:pStyle w:val="Heading2"/>
      </w:pPr>
      <w:r>
        <w:lastRenderedPageBreak/>
        <w:t xml:space="preserve"> </w:t>
      </w:r>
      <w:bookmarkStart w:id="282" w:name="_Toc536370954"/>
      <w:r>
        <w:rPr>
          <w:rFonts w:hint="eastAsia"/>
        </w:rPr>
        <w:t>訊號處理流程</w:t>
      </w:r>
      <w:bookmarkEnd w:id="282"/>
    </w:p>
    <w:p w14:paraId="7BB06E86" w14:textId="1DBC0CAB" w:rsidR="00682729" w:rsidRDefault="00682729" w:rsidP="005B0131">
      <w:pPr>
        <w:wordWrap/>
      </w:pPr>
      <w:r>
        <w:rPr>
          <w:rFonts w:hint="eastAsia"/>
        </w:rPr>
        <w:t>實驗中我們將比較三種訊號處理</w:t>
      </w:r>
      <w:r w:rsidR="009B2CE1">
        <w:rPr>
          <w:rFonts w:hint="eastAsia"/>
        </w:rPr>
        <w:t>流程</w:t>
      </w:r>
      <w:r>
        <w:rPr>
          <w:rFonts w:hint="eastAsia"/>
        </w:rPr>
        <w:t>對於手腕角度估測的幫助</w:t>
      </w:r>
      <w:r w:rsidR="000D7916">
        <w:rPr>
          <w:rFonts w:hint="eastAsia"/>
        </w:rPr>
        <w:t>。</w:t>
      </w:r>
      <w:r w:rsidR="002B046A">
        <w:rPr>
          <w:rFonts w:hint="eastAsia"/>
        </w:rPr>
        <w:t>如</w:t>
      </w:r>
      <w:r w:rsidR="002B046A">
        <w:fldChar w:fldCharType="begin"/>
      </w:r>
      <w:r w:rsidR="002B046A">
        <w:instrText xml:space="preserve"> </w:instrText>
      </w:r>
      <w:r w:rsidR="002B046A">
        <w:rPr>
          <w:rFonts w:hint="eastAsia"/>
        </w:rPr>
        <w:instrText>REF _Ref532929191 \h</w:instrText>
      </w:r>
      <w:r w:rsidR="002B046A">
        <w:instrText xml:space="preserve"> </w:instrText>
      </w:r>
      <w:r w:rsidR="000F04F2">
        <w:instrText xml:space="preserve"> \* MERGEFORMAT </w:instrText>
      </w:r>
      <w:r w:rsidR="002B046A">
        <w:fldChar w:fldCharType="separate"/>
      </w:r>
      <w:r w:rsidR="00F86BBA">
        <w:rPr>
          <w:rFonts w:hint="eastAsia"/>
        </w:rPr>
        <w:t>表</w:t>
      </w:r>
      <w:r w:rsidR="00F86BBA">
        <w:rPr>
          <w:rFonts w:hint="eastAsia"/>
        </w:rPr>
        <w:t xml:space="preserve"> </w:t>
      </w:r>
      <w:r w:rsidR="00F86BBA">
        <w:rPr>
          <w:noProof/>
        </w:rPr>
        <w:t>3</w:t>
      </w:r>
      <w:r w:rsidR="002B046A">
        <w:fldChar w:fldCharType="end"/>
      </w:r>
      <w:r w:rsidR="002B046A">
        <w:rPr>
          <w:rFonts w:hint="eastAsia"/>
        </w:rPr>
        <w:t>，這三種訊號處理流程分別為</w:t>
      </w:r>
      <w:r>
        <w:rPr>
          <w:rFonts w:hint="eastAsia"/>
        </w:rPr>
        <w:t>：</w:t>
      </w:r>
      <w:r w:rsidR="00691A66">
        <w:rPr>
          <w:rFonts w:hint="eastAsia"/>
        </w:rPr>
        <w:t>R</w:t>
      </w:r>
      <w:r w:rsidR="00691A66">
        <w:t>MS-only</w:t>
      </w:r>
      <w:r w:rsidR="00691A66">
        <w:rPr>
          <w:rFonts w:hint="eastAsia"/>
        </w:rPr>
        <w:t>，</w:t>
      </w:r>
      <w:r w:rsidR="00C13AF7">
        <w:rPr>
          <w:rFonts w:hint="eastAsia"/>
        </w:rPr>
        <w:t>僅使用</w:t>
      </w:r>
      <w:r w:rsidR="00C13AF7">
        <w:rPr>
          <w:rFonts w:hint="eastAsia"/>
        </w:rPr>
        <w:t>Wi</w:t>
      </w:r>
      <w:r w:rsidR="00C13AF7">
        <w:t xml:space="preserve">ndowed </w:t>
      </w:r>
      <w:r w:rsidR="00C13AF7">
        <w:rPr>
          <w:rFonts w:hint="eastAsia"/>
        </w:rPr>
        <w:t>RMS</w:t>
      </w:r>
      <w:r w:rsidR="000F04F2">
        <w:rPr>
          <w:rFonts w:hint="eastAsia"/>
        </w:rPr>
        <w:t>進行處理；</w:t>
      </w:r>
      <w:r w:rsidR="00704A22" w:rsidRPr="00B16C9E">
        <w:rPr>
          <w:rFonts w:hint="eastAsia"/>
        </w:rPr>
        <w:t>RMS-nICA</w:t>
      </w:r>
      <w:r w:rsidR="00704A22">
        <w:rPr>
          <w:rFonts w:hint="eastAsia"/>
        </w:rPr>
        <w:t>，使用</w:t>
      </w:r>
      <w:r w:rsidR="00704A22" w:rsidRPr="00B16C9E">
        <w:rPr>
          <w:rFonts w:hint="eastAsia"/>
        </w:rPr>
        <w:t>Wi</w:t>
      </w:r>
      <w:r w:rsidR="00704A22" w:rsidRPr="00B16C9E">
        <w:t xml:space="preserve">ndowed </w:t>
      </w:r>
      <w:r w:rsidR="00704A22" w:rsidRPr="00B16C9E">
        <w:rPr>
          <w:rFonts w:hint="eastAsia"/>
        </w:rPr>
        <w:t>RMS</w:t>
      </w:r>
      <w:r w:rsidR="00704A22">
        <w:t>與</w:t>
      </w:r>
      <w:r w:rsidR="00704A22" w:rsidRPr="00B16C9E">
        <w:t>nICA</w:t>
      </w:r>
      <w:r w:rsidR="0059014D">
        <w:rPr>
          <w:rFonts w:hint="eastAsia"/>
        </w:rPr>
        <w:t>進行處理；</w:t>
      </w:r>
      <w:r w:rsidR="002357A4" w:rsidRPr="00B16C9E">
        <w:rPr>
          <w:rFonts w:hint="eastAsia"/>
        </w:rPr>
        <w:t>RMS-TDSEP</w:t>
      </w:r>
      <w:r w:rsidR="002357A4">
        <w:rPr>
          <w:rFonts w:hint="eastAsia"/>
        </w:rPr>
        <w:t>，使用</w:t>
      </w:r>
      <w:r w:rsidR="002357A4" w:rsidRPr="00B16C9E">
        <w:rPr>
          <w:rFonts w:hint="eastAsia"/>
        </w:rPr>
        <w:t>Wi</w:t>
      </w:r>
      <w:r w:rsidR="002357A4" w:rsidRPr="00B16C9E">
        <w:t xml:space="preserve">ndowed </w:t>
      </w:r>
      <w:r w:rsidR="002357A4" w:rsidRPr="00B16C9E">
        <w:rPr>
          <w:rFonts w:hint="eastAsia"/>
        </w:rPr>
        <w:t>RMS</w:t>
      </w:r>
      <w:r w:rsidR="002357A4">
        <w:t>與</w:t>
      </w:r>
      <w:r w:rsidR="002357A4" w:rsidRPr="00B16C9E">
        <w:t>TDSEP</w:t>
      </w:r>
      <w:r w:rsidR="002357A4">
        <w:rPr>
          <w:rFonts w:hint="eastAsia"/>
        </w:rPr>
        <w:t>進行處理</w:t>
      </w:r>
      <w:r w:rsidR="00694D99">
        <w:rPr>
          <w:rFonts w:hint="eastAsia"/>
        </w:rPr>
        <w:t>。</w:t>
      </w:r>
    </w:p>
    <w:p w14:paraId="0FBFA15E" w14:textId="29888DA4" w:rsidR="00694D99" w:rsidRPr="00694D99" w:rsidRDefault="00694D99" w:rsidP="005B0131">
      <w:pPr>
        <w:wordWrap/>
        <w:jc w:val="center"/>
      </w:pPr>
      <w:bookmarkStart w:id="283" w:name="_Ref532929191"/>
      <w:bookmarkStart w:id="284" w:name="_Toc53637105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86BBA">
        <w:rPr>
          <w:noProof/>
        </w:rPr>
        <w:t>3</w:t>
      </w:r>
      <w:r>
        <w:fldChar w:fldCharType="end"/>
      </w:r>
      <w:bookmarkEnd w:id="283"/>
      <w:r>
        <w:rPr>
          <w:rFonts w:hint="eastAsia"/>
        </w:rPr>
        <w:t>：三種訊號處理流程</w:t>
      </w:r>
      <w:bookmarkEnd w:id="284"/>
    </w:p>
    <w:tbl>
      <w:tblPr>
        <w:tblStyle w:val="TableGrid"/>
        <w:tblW w:w="0" w:type="auto"/>
        <w:tblLook w:val="04A0" w:firstRow="1" w:lastRow="0" w:firstColumn="1" w:lastColumn="0" w:noHBand="0" w:noVBand="1"/>
      </w:tblPr>
      <w:tblGrid>
        <w:gridCol w:w="4019"/>
        <w:gridCol w:w="4271"/>
      </w:tblGrid>
      <w:tr w:rsidR="00672B83" w14:paraId="2F58F2F0" w14:textId="77777777" w:rsidTr="00672B83">
        <w:tc>
          <w:tcPr>
            <w:tcW w:w="4133" w:type="dxa"/>
          </w:tcPr>
          <w:p w14:paraId="4639E428" w14:textId="6DA3EB1C" w:rsidR="00672B83" w:rsidRDefault="00672B83" w:rsidP="005B0131">
            <w:pPr>
              <w:wordWrap/>
              <w:ind w:firstLine="0"/>
            </w:pPr>
            <w:r>
              <w:rPr>
                <w:rFonts w:hint="eastAsia"/>
              </w:rPr>
              <w:t>R</w:t>
            </w:r>
            <w:r>
              <w:t>MS-only</w:t>
            </w:r>
          </w:p>
        </w:tc>
        <w:tc>
          <w:tcPr>
            <w:tcW w:w="4383" w:type="dxa"/>
          </w:tcPr>
          <w:p w14:paraId="06A97E25" w14:textId="671B7A66" w:rsidR="00672B83" w:rsidRDefault="00672B83" w:rsidP="005B0131">
            <w:pPr>
              <w:wordWrap/>
              <w:ind w:firstLine="0"/>
            </w:pPr>
            <w:r>
              <w:rPr>
                <w:rFonts w:hint="eastAsia"/>
              </w:rPr>
              <w:t>使用</w:t>
            </w:r>
            <w:r>
              <w:rPr>
                <w:rFonts w:hint="eastAsia"/>
              </w:rPr>
              <w:t>Wi</w:t>
            </w:r>
            <w:r>
              <w:t xml:space="preserve">ndowed </w:t>
            </w:r>
            <w:r>
              <w:rPr>
                <w:rFonts w:hint="eastAsia"/>
              </w:rPr>
              <w:t>RMS</w:t>
            </w:r>
          </w:p>
        </w:tc>
      </w:tr>
      <w:tr w:rsidR="00672B83" w14:paraId="1BACA2A1" w14:textId="77777777" w:rsidTr="00672B83">
        <w:tc>
          <w:tcPr>
            <w:tcW w:w="4133" w:type="dxa"/>
          </w:tcPr>
          <w:p w14:paraId="3BB43433" w14:textId="64652905" w:rsidR="00672B83" w:rsidRPr="00B16C9E" w:rsidRDefault="00672B83" w:rsidP="005B0131">
            <w:pPr>
              <w:tabs>
                <w:tab w:val="center" w:pos="1958"/>
              </w:tabs>
              <w:wordWrap/>
              <w:ind w:firstLine="0"/>
            </w:pPr>
            <w:r w:rsidRPr="00B16C9E">
              <w:rPr>
                <w:rFonts w:hint="eastAsia"/>
              </w:rPr>
              <w:t>RMS-nICA</w:t>
            </w:r>
          </w:p>
        </w:tc>
        <w:tc>
          <w:tcPr>
            <w:tcW w:w="4383" w:type="dxa"/>
          </w:tcPr>
          <w:p w14:paraId="026C9C16" w14:textId="3C906895" w:rsidR="00672B83" w:rsidRDefault="00672B83" w:rsidP="005B0131">
            <w:pPr>
              <w:wordWrap/>
              <w:ind w:firstLine="0"/>
            </w:pPr>
            <w:r>
              <w:rPr>
                <w:rFonts w:hint="eastAsia"/>
              </w:rPr>
              <w:t>使用</w:t>
            </w:r>
            <w:r w:rsidRPr="00B16C9E">
              <w:rPr>
                <w:rFonts w:hint="eastAsia"/>
              </w:rPr>
              <w:t>Wi</w:t>
            </w:r>
            <w:r w:rsidRPr="00B16C9E">
              <w:t xml:space="preserve">ndowed </w:t>
            </w:r>
            <w:r w:rsidRPr="00B16C9E">
              <w:rPr>
                <w:rFonts w:hint="eastAsia"/>
              </w:rPr>
              <w:t>RMS</w:t>
            </w:r>
            <w:r>
              <w:t>與</w:t>
            </w:r>
            <w:r w:rsidRPr="00B16C9E">
              <w:t>nICA</w:t>
            </w:r>
          </w:p>
        </w:tc>
      </w:tr>
      <w:tr w:rsidR="00672B83" w14:paraId="7D120DFE" w14:textId="77777777" w:rsidTr="00672B83">
        <w:tc>
          <w:tcPr>
            <w:tcW w:w="4133" w:type="dxa"/>
          </w:tcPr>
          <w:p w14:paraId="318F13ED" w14:textId="75CD2AF0" w:rsidR="00672B83" w:rsidRPr="00B16C9E" w:rsidRDefault="00672B83" w:rsidP="005B0131">
            <w:pPr>
              <w:wordWrap/>
              <w:ind w:firstLine="0"/>
            </w:pPr>
            <w:r w:rsidRPr="00B16C9E">
              <w:rPr>
                <w:rFonts w:hint="eastAsia"/>
              </w:rPr>
              <w:t>RMS-TDSEP</w:t>
            </w:r>
          </w:p>
        </w:tc>
        <w:tc>
          <w:tcPr>
            <w:tcW w:w="4383" w:type="dxa"/>
          </w:tcPr>
          <w:p w14:paraId="48E7BB87" w14:textId="21D3D967" w:rsidR="00672B83" w:rsidRDefault="00672B83" w:rsidP="005B0131">
            <w:pPr>
              <w:wordWrap/>
              <w:ind w:firstLine="0"/>
            </w:pPr>
            <w:r>
              <w:rPr>
                <w:rFonts w:hint="eastAsia"/>
              </w:rPr>
              <w:t>使用</w:t>
            </w:r>
            <w:r w:rsidRPr="00B16C9E">
              <w:rPr>
                <w:rFonts w:hint="eastAsia"/>
              </w:rPr>
              <w:t>Wi</w:t>
            </w:r>
            <w:r w:rsidRPr="00B16C9E">
              <w:t xml:space="preserve">ndowed </w:t>
            </w:r>
            <w:r w:rsidRPr="00B16C9E">
              <w:rPr>
                <w:rFonts w:hint="eastAsia"/>
              </w:rPr>
              <w:t>RMS</w:t>
            </w:r>
            <w:r>
              <w:t>與</w:t>
            </w:r>
            <w:r w:rsidRPr="00B16C9E">
              <w:t>TDSEP</w:t>
            </w:r>
          </w:p>
        </w:tc>
      </w:tr>
    </w:tbl>
    <w:p w14:paraId="5EF74FC9" w14:textId="6B81DEE7" w:rsidR="00672B83" w:rsidRDefault="00672B83" w:rsidP="005B0131">
      <w:pPr>
        <w:wordWrap/>
        <w:jc w:val="center"/>
      </w:pPr>
    </w:p>
    <w:p w14:paraId="2D7B5013" w14:textId="5211F8C2" w:rsidR="006B6DF3" w:rsidRDefault="00713F4B" w:rsidP="005B0131">
      <w:pPr>
        <w:wordWrap/>
      </w:pPr>
      <w:r>
        <w:rPr>
          <w:rFonts w:hint="eastAsia"/>
        </w:rPr>
        <w:t>過程中</w:t>
      </w:r>
      <w:r>
        <w:rPr>
          <w:rFonts w:hint="eastAsia"/>
        </w:rPr>
        <w:t>Wi</w:t>
      </w:r>
      <w:r>
        <w:t xml:space="preserve">ndowed </w:t>
      </w:r>
      <w:r>
        <w:rPr>
          <w:rFonts w:hint="eastAsia"/>
        </w:rPr>
        <w:t>RMS</w:t>
      </w:r>
      <w:r>
        <w:rPr>
          <w:rFonts w:hint="eastAsia"/>
        </w:rPr>
        <w:t>為</w:t>
      </w:r>
      <w:r>
        <w:t>500</w:t>
      </w:r>
      <w:r>
        <w:rPr>
          <w:rFonts w:hint="eastAsia"/>
        </w:rPr>
        <w:t>點的</w:t>
      </w:r>
      <w:r w:rsidR="003C28C5">
        <w:rPr>
          <w:rFonts w:hint="eastAsia"/>
        </w:rPr>
        <w:t>移動</w:t>
      </w:r>
      <w:r w:rsidR="00E70B7F">
        <w:t>RMS</w:t>
      </w:r>
      <w:r w:rsidR="00E70B7F">
        <w:rPr>
          <w:rFonts w:hint="eastAsia"/>
        </w:rPr>
        <w:t>，</w:t>
      </w:r>
      <w:r w:rsidR="00F27EDF">
        <w:rPr>
          <w:rFonts w:hint="eastAsia"/>
        </w:rPr>
        <w:t>時間</w:t>
      </w:r>
      <w:r w:rsidR="00E70B7F">
        <w:rPr>
          <w:rFonts w:hint="eastAsia"/>
        </w:rPr>
        <w:t>約為</w:t>
      </w:r>
      <w:r w:rsidR="00E70B7F">
        <w:t>200</w:t>
      </w:r>
      <w:r w:rsidR="00E70B7F">
        <w:rPr>
          <w:rFonts w:hint="eastAsia"/>
        </w:rPr>
        <w:t>毫秒</w:t>
      </w:r>
      <w:r w:rsidR="00EA1ABC">
        <w:rPr>
          <w:rFonts w:hint="eastAsia"/>
        </w:rPr>
        <w:t>。</w:t>
      </w:r>
      <w:r w:rsidR="0063349B">
        <w:rPr>
          <w:rFonts w:hint="eastAsia"/>
        </w:rPr>
        <w:t>降採樣（</w:t>
      </w:r>
      <w:r w:rsidR="0063349B">
        <w:t>Downsample</w:t>
      </w:r>
      <w:r w:rsidR="0063349B">
        <w:rPr>
          <w:rFonts w:hint="eastAsia"/>
        </w:rPr>
        <w:t>）為</w:t>
      </w:r>
      <m:oMath>
        <m:r>
          <w:rPr>
            <w:rFonts w:ascii="Cambria Math" w:hAnsi="Cambria Math"/>
          </w:rPr>
          <m:t>1/76</m:t>
        </m:r>
      </m:oMath>
      <w:r w:rsidR="0063349B">
        <w:rPr>
          <w:rFonts w:hint="eastAsia"/>
        </w:rPr>
        <w:t>的</w:t>
      </w:r>
      <w:r w:rsidR="0063349B">
        <w:t>Decimation</w:t>
      </w:r>
      <w:r w:rsidR="0063349B">
        <w:rPr>
          <w:rFonts w:hint="eastAsia"/>
        </w:rPr>
        <w:t>，即將</w:t>
      </w:r>
      <w:r w:rsidR="0063349B">
        <w:t>2660Hz</w:t>
      </w:r>
      <w:r w:rsidR="0063349B">
        <w:rPr>
          <w:rFonts w:hint="eastAsia"/>
        </w:rPr>
        <w:t>的</w:t>
      </w:r>
      <w:r w:rsidR="0063349B">
        <w:t>sEMG</w:t>
      </w:r>
      <w:r w:rsidR="0063349B">
        <w:rPr>
          <w:rFonts w:hint="eastAsia"/>
        </w:rPr>
        <w:t>訊號降至</w:t>
      </w:r>
      <w:r w:rsidR="0063349B">
        <w:t>35Hz</w:t>
      </w:r>
      <w:r w:rsidR="0063349B">
        <w:rPr>
          <w:rFonts w:hint="eastAsia"/>
        </w:rPr>
        <w:t>（</w:t>
      </w:r>
      <m:oMath>
        <m:f>
          <m:fPr>
            <m:ctrlPr>
              <w:rPr>
                <w:rFonts w:ascii="Cambria Math" w:hAnsi="Cambria Math"/>
                <w:i/>
              </w:rPr>
            </m:ctrlPr>
          </m:fPr>
          <m:num>
            <m:r>
              <w:rPr>
                <w:rFonts w:ascii="Cambria Math" w:hAnsi="Cambria Math"/>
              </w:rPr>
              <m:t>2660</m:t>
            </m:r>
          </m:num>
          <m:den>
            <m:r>
              <w:rPr>
                <w:rFonts w:ascii="Cambria Math" w:hAnsi="Cambria Math"/>
              </w:rPr>
              <m:t>76</m:t>
            </m:r>
          </m:den>
        </m:f>
        <m:r>
          <w:rPr>
            <w:rFonts w:ascii="Cambria Math" w:hAnsi="Cambria Math"/>
          </w:rPr>
          <m:t>=35</m:t>
        </m:r>
      </m:oMath>
      <w:r w:rsidR="0063349B">
        <w:rPr>
          <w:rFonts w:hint="eastAsia"/>
        </w:rPr>
        <w:t>）</w:t>
      </w:r>
      <w:r w:rsidR="00D67B1F">
        <w:rPr>
          <w:rFonts w:hint="eastAsia"/>
        </w:rPr>
        <w:t>。</w:t>
      </w:r>
    </w:p>
    <w:p w14:paraId="6C15ADF5" w14:textId="744322C0" w:rsidR="008E6D99" w:rsidRDefault="00A71DD0" w:rsidP="005B0131">
      <w:pPr>
        <w:wordWrap/>
      </w:pPr>
      <w:r>
        <w:rPr>
          <w:rFonts w:hint="eastAsia"/>
        </w:rPr>
        <w:t>在</w:t>
      </w:r>
      <w:r>
        <w:t>RMS-only</w:t>
      </w:r>
      <w:r>
        <w:rPr>
          <w:rFonts w:hint="eastAsia"/>
        </w:rPr>
        <w:t>的訊號處理流程，我們</w:t>
      </w:r>
      <w:r w:rsidR="00D14DB9">
        <w:rPr>
          <w:rFonts w:hint="eastAsia"/>
        </w:rPr>
        <w:t>使用了</w:t>
      </w:r>
      <w:r w:rsidR="00EE5178">
        <w:rPr>
          <w:rFonts w:hint="eastAsia"/>
        </w:rPr>
        <w:t>兩組資料集：訓練資料集（</w:t>
      </w:r>
      <w:r w:rsidR="00EE5178">
        <w:t>Training set</w:t>
      </w:r>
      <w:r w:rsidR="00EE5178">
        <w:rPr>
          <w:rFonts w:hint="eastAsia"/>
        </w:rPr>
        <w:t>）和測試資料集（</w:t>
      </w:r>
      <w:r w:rsidR="00EE5178">
        <w:t>Testing set</w:t>
      </w:r>
      <w:r w:rsidR="00EE5178">
        <w:rPr>
          <w:rFonts w:hint="eastAsia"/>
        </w:rPr>
        <w:t>）；在</w:t>
      </w:r>
      <w:r w:rsidR="00DB5F89">
        <w:rPr>
          <w:rFonts w:hint="eastAsia"/>
        </w:rPr>
        <w:t>RMS-</w:t>
      </w:r>
      <w:r w:rsidR="002B01DF">
        <w:t>nICA</w:t>
      </w:r>
      <w:r w:rsidR="00DB5F89">
        <w:rPr>
          <w:rFonts w:hint="eastAsia"/>
        </w:rPr>
        <w:t>與</w:t>
      </w:r>
      <w:r w:rsidR="00DB5F89">
        <w:rPr>
          <w:rFonts w:hint="eastAsia"/>
        </w:rPr>
        <w:t>RMS-TDSEP</w:t>
      </w:r>
      <w:r w:rsidR="0093790E">
        <w:rPr>
          <w:rFonts w:hint="eastAsia"/>
        </w:rPr>
        <w:t>中</w:t>
      </w:r>
      <w:r w:rsidR="00891C7C">
        <w:rPr>
          <w:rFonts w:hint="eastAsia"/>
        </w:rPr>
        <w:t>多了</w:t>
      </w:r>
      <w:r w:rsidR="00836327">
        <w:rPr>
          <w:rFonts w:hint="eastAsia"/>
        </w:rPr>
        <w:t>一組</w:t>
      </w:r>
      <w:r w:rsidR="004B66BC">
        <w:t>ICA</w:t>
      </w:r>
      <w:r w:rsidR="00472CF9">
        <w:rPr>
          <w:rFonts w:hint="eastAsia"/>
        </w:rPr>
        <w:t>資料集</w:t>
      </w:r>
      <w:r w:rsidR="004B66BC">
        <w:rPr>
          <w:rFonts w:hint="eastAsia"/>
        </w:rPr>
        <w:t>（</w:t>
      </w:r>
      <w:r w:rsidR="004B66BC">
        <w:t>ICA set</w:t>
      </w:r>
      <w:r w:rsidR="004B66BC">
        <w:rPr>
          <w:rFonts w:hint="eastAsia"/>
        </w:rPr>
        <w:t>）</w:t>
      </w:r>
      <w:r w:rsidR="00472CF9">
        <w:rPr>
          <w:rFonts w:hint="eastAsia"/>
        </w:rPr>
        <w:t>用來</w:t>
      </w:r>
      <w:r w:rsidR="004B66BC">
        <w:rPr>
          <w:rFonts w:hint="eastAsia"/>
        </w:rPr>
        <w:t>找到反混合矩陣。</w:t>
      </w:r>
      <w:r w:rsidR="00537379">
        <w:rPr>
          <w:rFonts w:hint="eastAsia"/>
        </w:rPr>
        <w:t>以下我們將介紹</w:t>
      </w:r>
      <w:r w:rsidR="001C1E70">
        <w:rPr>
          <w:rFonts w:hint="eastAsia"/>
        </w:rPr>
        <w:t>這三種</w:t>
      </w:r>
      <w:r w:rsidR="0005503B">
        <w:rPr>
          <w:rFonts w:hint="eastAsia"/>
        </w:rPr>
        <w:t>訊號處理流程</w:t>
      </w:r>
      <w:r w:rsidR="0051318D">
        <w:rPr>
          <w:rFonts w:hint="eastAsia"/>
        </w:rPr>
        <w:t>。</w:t>
      </w:r>
    </w:p>
    <w:p w14:paraId="4E99165C" w14:textId="3A22D6FE" w:rsidR="008E6D99" w:rsidRDefault="008E6D99">
      <w:pPr>
        <w:wordWrap/>
        <w:snapToGrid/>
        <w:spacing w:line="240" w:lineRule="auto"/>
        <w:ind w:firstLine="0"/>
      </w:pPr>
    </w:p>
    <w:p w14:paraId="40D7D427" w14:textId="3829B3B1" w:rsidR="00447DF3" w:rsidRDefault="00101056" w:rsidP="005B0131">
      <w:pPr>
        <w:pStyle w:val="Heading3"/>
        <w:wordWrap/>
      </w:pPr>
      <w:r>
        <w:rPr>
          <w:rFonts w:hint="eastAsia"/>
        </w:rPr>
        <w:t xml:space="preserve"> </w:t>
      </w:r>
      <w:bookmarkStart w:id="285" w:name="_Toc536370955"/>
      <w:r w:rsidR="00447DF3">
        <w:rPr>
          <w:rFonts w:hint="eastAsia"/>
        </w:rPr>
        <w:t>Wi</w:t>
      </w:r>
      <w:r w:rsidR="00447DF3">
        <w:t xml:space="preserve">ndowed </w:t>
      </w:r>
      <w:r w:rsidR="00447DF3">
        <w:rPr>
          <w:rFonts w:hint="eastAsia"/>
        </w:rPr>
        <w:t>RMS</w:t>
      </w:r>
      <w:r w:rsidR="00447DF3">
        <w:rPr>
          <w:rFonts w:hint="eastAsia"/>
        </w:rPr>
        <w:t>（</w:t>
      </w:r>
      <w:r w:rsidR="00447DF3">
        <w:rPr>
          <w:rFonts w:hint="eastAsia"/>
        </w:rPr>
        <w:t>R</w:t>
      </w:r>
      <w:r w:rsidR="00447DF3">
        <w:t>MS-only</w:t>
      </w:r>
      <w:r w:rsidR="00447DF3">
        <w:rPr>
          <w:rFonts w:hint="eastAsia"/>
        </w:rPr>
        <w:t>）</w:t>
      </w:r>
      <w:bookmarkEnd w:id="285"/>
    </w:p>
    <w:p w14:paraId="5284D0D0" w14:textId="0E8F8864" w:rsidR="00177C6D" w:rsidRDefault="00447DF3" w:rsidP="005B0131">
      <w:pPr>
        <w:keepNext/>
        <w:wordWrap/>
        <w:ind w:firstLine="0"/>
        <w:jc w:val="center"/>
      </w:pPr>
      <w:r>
        <w:rPr>
          <w:noProof/>
        </w:rPr>
        <w:drawing>
          <wp:inline distT="0" distB="0" distL="0" distR="0" wp14:anchorId="5CD79A7E" wp14:editId="4F2E7112">
            <wp:extent cx="4718050" cy="2028762"/>
            <wp:effectExtent l="0" t="0" r="635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721495" cy="2030243"/>
                    </a:xfrm>
                    <a:prstGeom prst="rect">
                      <a:avLst/>
                    </a:prstGeom>
                  </pic:spPr>
                </pic:pic>
              </a:graphicData>
            </a:graphic>
          </wp:inline>
        </w:drawing>
      </w:r>
    </w:p>
    <w:p w14:paraId="23FC7D5B" w14:textId="7BC5D3A6" w:rsidR="00751390" w:rsidRDefault="00177C6D" w:rsidP="00590C9D">
      <w:pPr>
        <w:pStyle w:val="Caption"/>
      </w:pPr>
      <w:bookmarkStart w:id="286" w:name="_Ref533445689"/>
      <w:bookmarkStart w:id="287" w:name="_Toc53637104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63</w:t>
      </w:r>
      <w:r>
        <w:fldChar w:fldCharType="end"/>
      </w:r>
      <w:bookmarkEnd w:id="286"/>
      <w:r w:rsidR="000F63E8">
        <w:t>：</w:t>
      </w:r>
      <w:r>
        <w:t>RMS-only</w:t>
      </w:r>
      <w:r>
        <w:rPr>
          <w:rFonts w:hint="eastAsia"/>
        </w:rPr>
        <w:t>訊號處理流程</w:t>
      </w:r>
      <w:bookmarkEnd w:id="287"/>
    </w:p>
    <w:p w14:paraId="13DBDB64" w14:textId="77777777" w:rsidR="00DE2FFF" w:rsidRDefault="00DE2FFF" w:rsidP="005B0131">
      <w:pPr>
        <w:wordWrap/>
        <w:ind w:firstLine="475"/>
      </w:pPr>
    </w:p>
    <w:p w14:paraId="7F5AEF4D" w14:textId="707B41E5" w:rsidR="000C3801" w:rsidRDefault="00F00AA3" w:rsidP="005B0131">
      <w:pPr>
        <w:wordWrap/>
        <w:ind w:firstLine="475"/>
        <w:jc w:val="both"/>
      </w:pPr>
      <w:r>
        <w:rPr>
          <w:rFonts w:hint="eastAsia"/>
        </w:rPr>
        <w:lastRenderedPageBreak/>
        <w:t>Wi</w:t>
      </w:r>
      <w:r>
        <w:t xml:space="preserve">ndowed </w:t>
      </w:r>
      <w:r>
        <w:rPr>
          <w:rFonts w:hint="eastAsia"/>
        </w:rPr>
        <w:t>RMS</w:t>
      </w:r>
      <w:r>
        <w:rPr>
          <w:rFonts w:hint="eastAsia"/>
        </w:rPr>
        <w:t>（</w:t>
      </w:r>
      <w:r>
        <w:rPr>
          <w:rFonts w:hint="eastAsia"/>
        </w:rPr>
        <w:t>R</w:t>
      </w:r>
      <w:r>
        <w:t>MS-only</w:t>
      </w:r>
      <w:r>
        <w:rPr>
          <w:rFonts w:hint="eastAsia"/>
        </w:rPr>
        <w:t>）的訊號處理流程，如</w:t>
      </w:r>
      <w:r>
        <w:fldChar w:fldCharType="begin"/>
      </w:r>
      <w:r>
        <w:instrText xml:space="preserve"> </w:instrText>
      </w:r>
      <w:r>
        <w:rPr>
          <w:rFonts w:hint="eastAsia"/>
        </w:rPr>
        <w:instrText>REF _Ref533445689 \h</w:instrText>
      </w:r>
      <w:r>
        <w:instrText xml:space="preserve"> </w:instrText>
      </w:r>
      <w:r w:rsidR="00254BF1">
        <w:instrText xml:space="preserve"> \* MERGEFORMAT </w:instrText>
      </w:r>
      <w:r>
        <w:fldChar w:fldCharType="separate"/>
      </w:r>
      <w:r w:rsidR="00F86BBA">
        <w:rPr>
          <w:rFonts w:hint="eastAsia"/>
        </w:rPr>
        <w:t>圖</w:t>
      </w:r>
      <w:r w:rsidR="00F86BBA">
        <w:rPr>
          <w:rFonts w:hint="eastAsia"/>
        </w:rPr>
        <w:t xml:space="preserve"> </w:t>
      </w:r>
      <w:r w:rsidR="00F86BBA">
        <w:rPr>
          <w:noProof/>
        </w:rPr>
        <w:t>63</w:t>
      </w:r>
      <w:r>
        <w:fldChar w:fldCharType="end"/>
      </w:r>
      <w:r>
        <w:rPr>
          <w:rFonts w:hint="eastAsia"/>
        </w:rPr>
        <w:t>所示。</w:t>
      </w:r>
      <w:r w:rsidR="00D06356">
        <w:rPr>
          <w:rFonts w:hint="eastAsia"/>
        </w:rPr>
        <w:t>在</w:t>
      </w:r>
      <w:r w:rsidR="00A77953">
        <w:rPr>
          <w:rFonts w:hint="eastAsia"/>
        </w:rPr>
        <w:t>R</w:t>
      </w:r>
      <w:r w:rsidR="00A77953">
        <w:t>MS-only</w:t>
      </w:r>
      <w:r w:rsidR="00A77953">
        <w:rPr>
          <w:rFonts w:hint="eastAsia"/>
        </w:rPr>
        <w:t>中</w:t>
      </w:r>
      <w:r w:rsidR="00AA31AF">
        <w:rPr>
          <w:rFonts w:hint="eastAsia"/>
        </w:rPr>
        <w:t>，</w:t>
      </w:r>
      <w:r w:rsidR="00243880">
        <w:rPr>
          <w:rFonts w:hint="eastAsia"/>
        </w:rPr>
        <w:t>訓練和測試資料集中的</w:t>
      </w:r>
      <w:r w:rsidR="00243880">
        <w:rPr>
          <w:rFonts w:hint="eastAsia"/>
        </w:rPr>
        <w:t>sEMG</w:t>
      </w:r>
      <w:r w:rsidR="00243880">
        <w:rPr>
          <w:rFonts w:hint="eastAsia"/>
        </w:rPr>
        <w:t>訊號首先經</w:t>
      </w:r>
      <w:r w:rsidR="00280FCB">
        <w:rPr>
          <w:rFonts w:hint="eastAsia"/>
        </w:rPr>
        <w:t>500</w:t>
      </w:r>
      <w:r w:rsidR="00280FCB">
        <w:rPr>
          <w:rFonts w:hint="eastAsia"/>
        </w:rPr>
        <w:t>點的</w:t>
      </w:r>
      <w:r w:rsidR="00457435">
        <w:rPr>
          <w:rFonts w:hint="eastAsia"/>
        </w:rPr>
        <w:t>RMS</w:t>
      </w:r>
      <w:r w:rsidR="00457435">
        <w:rPr>
          <w:rFonts w:hint="eastAsia"/>
        </w:rPr>
        <w:t>運算</w:t>
      </w:r>
      <w:r w:rsidR="00243880">
        <w:rPr>
          <w:rFonts w:hint="eastAsia"/>
        </w:rPr>
        <w:t>，取得</w:t>
      </w:r>
      <w:r w:rsidR="00243880">
        <w:rPr>
          <w:rFonts w:hint="eastAsia"/>
        </w:rPr>
        <w:t>sEMG</w:t>
      </w:r>
      <w:r w:rsidR="00243880">
        <w:rPr>
          <w:rFonts w:hint="eastAsia"/>
        </w:rPr>
        <w:t>訊號功率。得到訊號功率後，我們</w:t>
      </w:r>
      <w:r w:rsidR="00A85038">
        <w:rPr>
          <w:rFonts w:hint="eastAsia"/>
        </w:rPr>
        <w:t>將</w:t>
      </w:r>
      <w:r w:rsidR="00AB372A">
        <w:rPr>
          <w:rFonts w:hint="eastAsia"/>
        </w:rPr>
        <w:t>此訊號功率進行降採樣</w:t>
      </w:r>
      <w:r w:rsidR="00457435">
        <w:rPr>
          <w:rFonts w:hint="eastAsia"/>
        </w:rPr>
        <w:t>，</w:t>
      </w:r>
      <w:r w:rsidR="00AB372A">
        <w:rPr>
          <w:rFonts w:hint="eastAsia"/>
        </w:rPr>
        <w:t>使得訊號從原本的</w:t>
      </w:r>
      <w:r w:rsidR="00AB372A">
        <w:rPr>
          <w:rFonts w:hint="eastAsia"/>
        </w:rPr>
        <w:t>2660Hz</w:t>
      </w:r>
      <w:r w:rsidR="00AB372A">
        <w:rPr>
          <w:rFonts w:hint="eastAsia"/>
        </w:rPr>
        <w:t>降至</w:t>
      </w:r>
      <w:r w:rsidR="00AB372A">
        <w:rPr>
          <w:rFonts w:hint="eastAsia"/>
        </w:rPr>
        <w:t>35Hz</w:t>
      </w:r>
      <w:r w:rsidR="00AB372A">
        <w:rPr>
          <w:rFonts w:hint="eastAsia"/>
        </w:rPr>
        <w:t>，這使得</w:t>
      </w:r>
      <w:r w:rsidR="00AB372A">
        <w:rPr>
          <w:rFonts w:hint="eastAsia"/>
        </w:rPr>
        <w:t>LSTM</w:t>
      </w:r>
      <w:r w:rsidR="00AB372A">
        <w:rPr>
          <w:rFonts w:hint="eastAsia"/>
        </w:rPr>
        <w:t>類神經網路須處理的資料維度降低。經過降採樣的訊號</w:t>
      </w:r>
      <w:r w:rsidR="00541E37">
        <w:rPr>
          <w:rFonts w:hint="eastAsia"/>
        </w:rPr>
        <w:t>最後</w:t>
      </w:r>
      <w:r w:rsidR="00457435">
        <w:rPr>
          <w:rFonts w:hint="eastAsia"/>
        </w:rPr>
        <w:t>交給</w:t>
      </w:r>
      <w:r w:rsidR="00AA169D">
        <w:rPr>
          <w:rFonts w:hint="eastAsia"/>
        </w:rPr>
        <w:t>LSTM</w:t>
      </w:r>
      <w:r w:rsidR="00AA169D">
        <w:rPr>
          <w:rFonts w:hint="eastAsia"/>
        </w:rPr>
        <w:t>類神經網路</w:t>
      </w:r>
      <w:r w:rsidR="004B4A22">
        <w:rPr>
          <w:rFonts w:hint="eastAsia"/>
        </w:rPr>
        <w:t>訓練並估測。</w:t>
      </w:r>
      <w:r w:rsidR="000F2BAD">
        <w:rPr>
          <w:rFonts w:hint="eastAsia"/>
        </w:rPr>
        <w:t>LSTM</w:t>
      </w:r>
      <w:r w:rsidR="000F2BAD">
        <w:rPr>
          <w:rFonts w:hint="eastAsia"/>
        </w:rPr>
        <w:t>類神經網路將產生最後的估測結果。</w:t>
      </w:r>
    </w:p>
    <w:p w14:paraId="1B1C98F9" w14:textId="77777777" w:rsidR="001A004F" w:rsidRDefault="001A004F" w:rsidP="005B0131">
      <w:pPr>
        <w:wordWrap/>
      </w:pPr>
    </w:p>
    <w:p w14:paraId="2494EA66" w14:textId="398EF9A4" w:rsidR="001E3234" w:rsidRDefault="00A67B3F" w:rsidP="005B0131">
      <w:pPr>
        <w:pStyle w:val="Heading3"/>
        <w:wordWrap/>
      </w:pPr>
      <w:r>
        <w:t xml:space="preserve"> </w:t>
      </w:r>
      <w:bookmarkStart w:id="288" w:name="_Toc536370956"/>
      <w:r w:rsidR="000C3801">
        <w:rPr>
          <w:rFonts w:hint="eastAsia"/>
        </w:rPr>
        <w:t>Wi</w:t>
      </w:r>
      <w:r w:rsidR="000C3801">
        <w:t xml:space="preserve">ndowed </w:t>
      </w:r>
      <w:r w:rsidR="000C3801">
        <w:rPr>
          <w:rFonts w:hint="eastAsia"/>
        </w:rPr>
        <w:t>RMS</w:t>
      </w:r>
      <w:r w:rsidR="000C3801">
        <w:t xml:space="preserve"> + nICA</w:t>
      </w:r>
      <w:r w:rsidR="000C3801">
        <w:rPr>
          <w:rFonts w:hint="eastAsia"/>
        </w:rPr>
        <w:t>（</w:t>
      </w:r>
      <w:r w:rsidR="000C3801">
        <w:rPr>
          <w:rFonts w:hint="eastAsia"/>
        </w:rPr>
        <w:t>RMS-nICA</w:t>
      </w:r>
      <w:r w:rsidR="000C3801">
        <w:rPr>
          <w:rFonts w:hint="eastAsia"/>
        </w:rPr>
        <w:t>）</w:t>
      </w:r>
      <w:bookmarkEnd w:id="288"/>
    </w:p>
    <w:p w14:paraId="6B7C0E22" w14:textId="77777777" w:rsidR="00D20763" w:rsidRDefault="001D2803" w:rsidP="005B0131">
      <w:pPr>
        <w:wordWrap/>
        <w:ind w:firstLine="0"/>
        <w:jc w:val="center"/>
      </w:pPr>
      <w:r>
        <w:rPr>
          <w:rFonts w:hint="eastAsia"/>
          <w:noProof/>
        </w:rPr>
        <w:drawing>
          <wp:inline distT="0" distB="0" distL="0" distR="0" wp14:anchorId="3679D7EA" wp14:editId="7B8F9B45">
            <wp:extent cx="5464678" cy="2501900"/>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882" cy="2512066"/>
                    </a:xfrm>
                    <a:prstGeom prst="rect">
                      <a:avLst/>
                    </a:prstGeom>
                    <a:noFill/>
                    <a:ln>
                      <a:noFill/>
                    </a:ln>
                  </pic:spPr>
                </pic:pic>
              </a:graphicData>
            </a:graphic>
          </wp:inline>
        </w:drawing>
      </w:r>
      <w:bookmarkStart w:id="289" w:name="_Ref533445763"/>
    </w:p>
    <w:p w14:paraId="61AF0A4E" w14:textId="44345C96" w:rsidR="00AB713B" w:rsidRDefault="001E3234" w:rsidP="005B0131">
      <w:pPr>
        <w:wordWrap/>
        <w:ind w:firstLine="0"/>
        <w:jc w:val="center"/>
      </w:pPr>
      <w:bookmarkStart w:id="290" w:name="_Toc536371041"/>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F86BBA">
        <w:rPr>
          <w:noProof/>
        </w:rPr>
        <w:t>64</w:t>
      </w:r>
      <w:r w:rsidRPr="00684D13">
        <w:fldChar w:fldCharType="end"/>
      </w:r>
      <w:bookmarkEnd w:id="289"/>
      <w:r w:rsidR="000F63E8">
        <w:t>：</w:t>
      </w:r>
      <w:r w:rsidRPr="00684D13">
        <w:t>RMS-nICA</w:t>
      </w:r>
      <w:r w:rsidRPr="00684D13">
        <w:t>訊號處理流程</w:t>
      </w:r>
      <w:bookmarkEnd w:id="290"/>
    </w:p>
    <w:p w14:paraId="6A718C59" w14:textId="63DD06D5" w:rsidR="000D6233" w:rsidRDefault="000D6233">
      <w:pPr>
        <w:wordWrap/>
        <w:snapToGrid/>
        <w:spacing w:line="240" w:lineRule="auto"/>
        <w:ind w:firstLine="0"/>
      </w:pPr>
    </w:p>
    <w:p w14:paraId="012FB260" w14:textId="77777777" w:rsidR="00F86BBA" w:rsidRDefault="00AB713B" w:rsidP="00F86BBA">
      <w:pPr>
        <w:wordWrap/>
        <w:rPr>
          <w:noProof/>
        </w:rPr>
      </w:pPr>
      <w:r>
        <w:rPr>
          <w:rFonts w:hint="eastAsia"/>
        </w:rPr>
        <w:t>Wi</w:t>
      </w:r>
      <w:r>
        <w:t xml:space="preserve">ndowed </w:t>
      </w:r>
      <w:r>
        <w:rPr>
          <w:rFonts w:hint="eastAsia"/>
        </w:rPr>
        <w:t>RMS</w:t>
      </w:r>
      <w:r>
        <w:t xml:space="preserve"> + nICA</w:t>
      </w:r>
      <w:r>
        <w:rPr>
          <w:rFonts w:hint="eastAsia"/>
        </w:rPr>
        <w:t>（</w:t>
      </w:r>
      <w:r>
        <w:rPr>
          <w:rFonts w:hint="eastAsia"/>
        </w:rPr>
        <w:t>RMS-nICA</w:t>
      </w:r>
      <w:r>
        <w:rPr>
          <w:rFonts w:hint="eastAsia"/>
        </w:rPr>
        <w:t>）的訊號處理流程，如</w:t>
      </w:r>
      <w:r>
        <w:fldChar w:fldCharType="begin"/>
      </w:r>
      <w:r>
        <w:instrText xml:space="preserve"> </w:instrText>
      </w:r>
      <w:r>
        <w:rPr>
          <w:rFonts w:hint="eastAsia"/>
        </w:rPr>
        <w:instrText>REF _Ref533445763 \h</w:instrText>
      </w:r>
      <w:r>
        <w:instrText xml:space="preserve"> </w:instrText>
      </w:r>
      <w:r w:rsidR="007A608B">
        <w:instrText xml:space="preserve"> \* MERGEFORMAT </w:instrText>
      </w:r>
      <w:r>
        <w:fldChar w:fldCharType="separate"/>
      </w:r>
    </w:p>
    <w:p w14:paraId="6016A265" w14:textId="695D4D89" w:rsidR="008D0AB2" w:rsidRDefault="00F86BBA" w:rsidP="00B41599">
      <w:pPr>
        <w:wordWrap/>
        <w:rPr>
          <w:noProof/>
        </w:rPr>
      </w:pPr>
      <w:r w:rsidRPr="00684D13">
        <w:rPr>
          <w:noProof/>
        </w:rPr>
        <w:t>圖</w:t>
      </w:r>
      <w:r w:rsidRPr="00684D13">
        <w:rPr>
          <w:noProof/>
        </w:rPr>
        <w:t xml:space="preserve"> </w:t>
      </w:r>
      <w:r>
        <w:rPr>
          <w:noProof/>
        </w:rPr>
        <w:t>64</w:t>
      </w:r>
      <w:r w:rsidR="00AB713B">
        <w:fldChar w:fldCharType="end"/>
      </w:r>
      <w:r w:rsidR="00AB713B">
        <w:rPr>
          <w:rFonts w:hint="eastAsia"/>
        </w:rPr>
        <w:t>所示。</w:t>
      </w:r>
      <w:r w:rsidR="008D0AB2">
        <w:rPr>
          <w:rFonts w:hint="eastAsia"/>
        </w:rPr>
        <w:t>在</w:t>
      </w:r>
      <w:r w:rsidR="00936720">
        <w:rPr>
          <w:rFonts w:hint="eastAsia"/>
        </w:rPr>
        <w:t>RMS-</w:t>
      </w:r>
      <w:r w:rsidR="00372ABA">
        <w:rPr>
          <w:rFonts w:hint="eastAsia"/>
        </w:rPr>
        <w:t>nICA</w:t>
      </w:r>
      <w:r w:rsidR="008D0AB2">
        <w:rPr>
          <w:rFonts w:hint="eastAsia"/>
        </w:rPr>
        <w:t>訊號處理流程中，除了有訓練和測試資料集，還多了一組</w:t>
      </w:r>
      <w:r w:rsidR="008D0AB2">
        <w:rPr>
          <w:rFonts w:hint="eastAsia"/>
        </w:rPr>
        <w:t>ICA</w:t>
      </w:r>
      <w:r w:rsidR="008D0AB2">
        <w:rPr>
          <w:rFonts w:hint="eastAsia"/>
        </w:rPr>
        <w:t>資料集。</w:t>
      </w:r>
      <w:r w:rsidR="008D0AB2">
        <w:rPr>
          <w:rFonts w:hint="eastAsia"/>
        </w:rPr>
        <w:t>nICA</w:t>
      </w:r>
      <w:r w:rsidR="008D0AB2">
        <w:rPr>
          <w:rFonts w:hint="eastAsia"/>
        </w:rPr>
        <w:t>演算法將利用</w:t>
      </w:r>
      <w:r w:rsidR="008D0AB2">
        <w:rPr>
          <w:rFonts w:hint="eastAsia"/>
        </w:rPr>
        <w:t>ICA</w:t>
      </w:r>
      <w:r w:rsidR="008D0AB2">
        <w:rPr>
          <w:rFonts w:hint="eastAsia"/>
        </w:rPr>
        <w:t>資料集來產生</w:t>
      </w:r>
      <w:r w:rsidR="008D0AB2">
        <w:rPr>
          <w:rFonts w:hint="eastAsia"/>
        </w:rPr>
        <w:t>nICA</w:t>
      </w:r>
      <w:r w:rsidR="008D0AB2">
        <w:rPr>
          <w:rFonts w:hint="eastAsia"/>
        </w:rPr>
        <w:t>反混合矩陣，此反混合矩陣會套用到訓練和測試資料集進行反混合。</w:t>
      </w:r>
    </w:p>
    <w:p w14:paraId="1C5FD96B" w14:textId="6B009B63" w:rsidR="00F671D1" w:rsidRDefault="008D0AB2" w:rsidP="001B385B">
      <w:pPr>
        <w:wordWrap/>
      </w:pPr>
      <w:r>
        <w:rPr>
          <w:rFonts w:hint="eastAsia"/>
        </w:rPr>
        <w:t>訓練和測試資料集中的</w:t>
      </w:r>
      <w:r>
        <w:rPr>
          <w:rFonts w:hint="eastAsia"/>
        </w:rPr>
        <w:t>sEMG</w:t>
      </w:r>
      <w:r>
        <w:rPr>
          <w:rFonts w:hint="eastAsia"/>
        </w:rPr>
        <w:t>訊號首先經</w:t>
      </w:r>
      <w:r>
        <w:rPr>
          <w:rFonts w:hint="eastAsia"/>
        </w:rPr>
        <w:t>500</w:t>
      </w:r>
      <w:r>
        <w:rPr>
          <w:rFonts w:hint="eastAsia"/>
        </w:rPr>
        <w:t>點的</w:t>
      </w:r>
      <w:r>
        <w:rPr>
          <w:rFonts w:hint="eastAsia"/>
        </w:rPr>
        <w:t>RMS</w:t>
      </w:r>
      <w:r>
        <w:rPr>
          <w:rFonts w:hint="eastAsia"/>
        </w:rPr>
        <w:t>運算，取得</w:t>
      </w:r>
      <w:r>
        <w:rPr>
          <w:rFonts w:hint="eastAsia"/>
        </w:rPr>
        <w:t>sEMG</w:t>
      </w:r>
      <w:r>
        <w:rPr>
          <w:rFonts w:hint="eastAsia"/>
        </w:rPr>
        <w:t>訊號功率。得到訊號功率後，我們</w:t>
      </w:r>
      <w:r w:rsidR="001172B3">
        <w:rPr>
          <w:rFonts w:hint="eastAsia"/>
        </w:rPr>
        <w:t>利用從</w:t>
      </w:r>
      <w:r w:rsidR="005237B6">
        <w:rPr>
          <w:rFonts w:hint="eastAsia"/>
        </w:rPr>
        <w:t>ICA</w:t>
      </w:r>
      <w:r w:rsidR="005237B6">
        <w:rPr>
          <w:rFonts w:hint="eastAsia"/>
        </w:rPr>
        <w:t>資料集計算出的</w:t>
      </w:r>
      <w:r w:rsidR="005237B6">
        <w:rPr>
          <w:rFonts w:hint="eastAsia"/>
        </w:rPr>
        <w:t>nICA</w:t>
      </w:r>
      <w:r w:rsidR="005237B6">
        <w:rPr>
          <w:rFonts w:hint="eastAsia"/>
        </w:rPr>
        <w:t>反混合矩陣將</w:t>
      </w:r>
      <w:r>
        <w:rPr>
          <w:rFonts w:hint="eastAsia"/>
        </w:rPr>
        <w:t>訊號功率</w:t>
      </w:r>
      <w:r w:rsidR="005237B6">
        <w:rPr>
          <w:rFonts w:hint="eastAsia"/>
        </w:rPr>
        <w:t>分離，使通道間的相關性減少。</w:t>
      </w:r>
      <w:r w:rsidR="00AB7F8A">
        <w:rPr>
          <w:rFonts w:hint="eastAsia"/>
        </w:rPr>
        <w:t>分離後的訊號功率將經過</w:t>
      </w:r>
      <w:r>
        <w:rPr>
          <w:rFonts w:hint="eastAsia"/>
        </w:rPr>
        <w:t>降採樣，使得訊號從原本的</w:t>
      </w:r>
      <w:r>
        <w:rPr>
          <w:rFonts w:hint="eastAsia"/>
        </w:rPr>
        <w:t>2660Hz</w:t>
      </w:r>
      <w:r>
        <w:rPr>
          <w:rFonts w:hint="eastAsia"/>
        </w:rPr>
        <w:t>降至</w:t>
      </w:r>
      <w:r>
        <w:rPr>
          <w:rFonts w:hint="eastAsia"/>
        </w:rPr>
        <w:t>35Hz</w:t>
      </w:r>
      <w:r>
        <w:rPr>
          <w:rFonts w:hint="eastAsia"/>
        </w:rPr>
        <w:t>，這使得</w:t>
      </w:r>
      <w:r>
        <w:rPr>
          <w:rFonts w:hint="eastAsia"/>
        </w:rPr>
        <w:t>LSTM</w:t>
      </w:r>
      <w:r>
        <w:rPr>
          <w:rFonts w:hint="eastAsia"/>
        </w:rPr>
        <w:t>類神經網路須處理的資料維度降低。經過降採樣的訊號最後交給</w:t>
      </w:r>
      <w:r>
        <w:rPr>
          <w:rFonts w:hint="eastAsia"/>
        </w:rPr>
        <w:t>LSTM</w:t>
      </w:r>
      <w:r>
        <w:rPr>
          <w:rFonts w:hint="eastAsia"/>
        </w:rPr>
        <w:t>類神經網路訓練並估測。</w:t>
      </w:r>
      <w:r>
        <w:rPr>
          <w:rFonts w:hint="eastAsia"/>
        </w:rPr>
        <w:t>LSTM</w:t>
      </w:r>
      <w:r>
        <w:rPr>
          <w:rFonts w:hint="eastAsia"/>
        </w:rPr>
        <w:t>類神經網路將產生最後的估測結果。</w:t>
      </w:r>
    </w:p>
    <w:p w14:paraId="4B58FE76" w14:textId="2D17EEE5" w:rsidR="008D0E16" w:rsidRDefault="00A67B3F" w:rsidP="005B0131">
      <w:pPr>
        <w:pStyle w:val="Heading3"/>
        <w:wordWrap/>
      </w:pPr>
      <w:r>
        <w:lastRenderedPageBreak/>
        <w:t xml:space="preserve"> </w:t>
      </w:r>
      <w:bookmarkStart w:id="291" w:name="_Toc536370957"/>
      <w:r w:rsidR="008D0E16">
        <w:rPr>
          <w:rFonts w:hint="eastAsia"/>
        </w:rPr>
        <w:t>Wi</w:t>
      </w:r>
      <w:r w:rsidR="008D0E16">
        <w:t xml:space="preserve">ndowed </w:t>
      </w:r>
      <w:r w:rsidR="008D0E16">
        <w:rPr>
          <w:rFonts w:hint="eastAsia"/>
        </w:rPr>
        <w:t>RMS</w:t>
      </w:r>
      <w:r w:rsidR="008D0E16">
        <w:t xml:space="preserve"> + TDSEP</w:t>
      </w:r>
      <w:r w:rsidR="008D0E16">
        <w:rPr>
          <w:rFonts w:hint="eastAsia"/>
        </w:rPr>
        <w:t>（</w:t>
      </w:r>
      <w:r w:rsidR="008D0E16">
        <w:rPr>
          <w:rFonts w:hint="eastAsia"/>
        </w:rPr>
        <w:t>RMS-TDSEP</w:t>
      </w:r>
      <w:r w:rsidR="008D0E16">
        <w:rPr>
          <w:rFonts w:hint="eastAsia"/>
        </w:rPr>
        <w:t>）</w:t>
      </w:r>
      <w:bookmarkEnd w:id="291"/>
    </w:p>
    <w:p w14:paraId="70158B80" w14:textId="6304DD37" w:rsidR="001E3234" w:rsidRDefault="002141F6" w:rsidP="005B0131">
      <w:pPr>
        <w:wordWrap/>
        <w:ind w:firstLine="0"/>
        <w:jc w:val="center"/>
      </w:pPr>
      <w:r>
        <w:rPr>
          <w:noProof/>
        </w:rPr>
        <w:drawing>
          <wp:inline distT="0" distB="0" distL="0" distR="0" wp14:anchorId="359AECCA" wp14:editId="0BFB0E72">
            <wp:extent cx="5464511" cy="2600076"/>
            <wp:effectExtent l="0" t="0" r="317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67317" cy="2601411"/>
                    </a:xfrm>
                    <a:prstGeom prst="rect">
                      <a:avLst/>
                    </a:prstGeom>
                    <a:noFill/>
                    <a:ln>
                      <a:noFill/>
                    </a:ln>
                  </pic:spPr>
                </pic:pic>
              </a:graphicData>
            </a:graphic>
          </wp:inline>
        </w:drawing>
      </w:r>
    </w:p>
    <w:p w14:paraId="25EE4627" w14:textId="18280621" w:rsidR="009339CB" w:rsidRDefault="00D30BB7" w:rsidP="00590C9D">
      <w:pPr>
        <w:pStyle w:val="Caption"/>
      </w:pPr>
      <w:bookmarkStart w:id="292" w:name="_Ref534727078"/>
      <w:bookmarkStart w:id="293" w:name="_Toc536371042"/>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F86BBA">
        <w:rPr>
          <w:noProof/>
        </w:rPr>
        <w:t>65</w:t>
      </w:r>
      <w:r w:rsidRPr="00684D13">
        <w:fldChar w:fldCharType="end"/>
      </w:r>
      <w:bookmarkEnd w:id="292"/>
      <w:r w:rsidR="000F63E8">
        <w:t>：</w:t>
      </w:r>
      <w:r>
        <w:rPr>
          <w:rFonts w:hint="eastAsia"/>
        </w:rPr>
        <w:t>RMS-TDSEP</w:t>
      </w:r>
      <w:r w:rsidRPr="00684D13">
        <w:t>訊號處理流程</w:t>
      </w:r>
      <w:bookmarkEnd w:id="293"/>
    </w:p>
    <w:p w14:paraId="06C9812F" w14:textId="77777777" w:rsidR="00633AC8" w:rsidRPr="00633AC8" w:rsidRDefault="00633AC8" w:rsidP="00633AC8"/>
    <w:p w14:paraId="17C4F0C0" w14:textId="3D894921" w:rsidR="00B43B4D" w:rsidRDefault="00B3003E" w:rsidP="005B0131">
      <w:pPr>
        <w:wordWrap/>
      </w:pPr>
      <w:r>
        <w:rPr>
          <w:rFonts w:hint="eastAsia"/>
        </w:rPr>
        <w:t>Wi</w:t>
      </w:r>
      <w:r>
        <w:t xml:space="preserve">ndowed </w:t>
      </w:r>
      <w:r>
        <w:rPr>
          <w:rFonts w:hint="eastAsia"/>
        </w:rPr>
        <w:t>RMS</w:t>
      </w:r>
      <w:r>
        <w:t xml:space="preserve"> + TDSEP</w:t>
      </w:r>
      <w:r>
        <w:rPr>
          <w:rFonts w:hint="eastAsia"/>
        </w:rPr>
        <w:t>（</w:t>
      </w:r>
      <w:r>
        <w:rPr>
          <w:rFonts w:hint="eastAsia"/>
        </w:rPr>
        <w:t>RMS-TDSEP</w:t>
      </w:r>
      <w:r>
        <w:rPr>
          <w:rFonts w:hint="eastAsia"/>
        </w:rPr>
        <w:t>）的訊號處理流程，如</w:t>
      </w:r>
      <w:r>
        <w:fldChar w:fldCharType="begin"/>
      </w:r>
      <w:r>
        <w:instrText xml:space="preserve"> </w:instrText>
      </w:r>
      <w:r>
        <w:rPr>
          <w:rFonts w:hint="eastAsia"/>
        </w:rPr>
        <w:instrText>REF _Ref534727078 \h</w:instrText>
      </w:r>
      <w:r>
        <w:instrText xml:space="preserve">  \* MERGEFORMAT </w:instrText>
      </w:r>
      <w:r>
        <w:fldChar w:fldCharType="separate"/>
      </w:r>
      <w:r w:rsidR="00F86BBA" w:rsidRPr="00684D13">
        <w:t>圖</w:t>
      </w:r>
      <w:r w:rsidR="00F86BBA" w:rsidRPr="00684D13">
        <w:t xml:space="preserve"> </w:t>
      </w:r>
      <w:r w:rsidR="00F86BBA">
        <w:rPr>
          <w:noProof/>
        </w:rPr>
        <w:t>65</w:t>
      </w:r>
      <w:r>
        <w:fldChar w:fldCharType="end"/>
      </w:r>
      <w:r>
        <w:rPr>
          <w:rFonts w:hint="eastAsia"/>
        </w:rPr>
        <w:t>所示。</w:t>
      </w:r>
      <w:r w:rsidR="00B43B4D">
        <w:rPr>
          <w:rFonts w:hint="eastAsia"/>
        </w:rPr>
        <w:t>在</w:t>
      </w:r>
      <w:r w:rsidR="00B43B4D">
        <w:rPr>
          <w:rFonts w:hint="eastAsia"/>
        </w:rPr>
        <w:t>RMS-TDSEP</w:t>
      </w:r>
      <w:r w:rsidR="00B43B4D">
        <w:rPr>
          <w:rFonts w:hint="eastAsia"/>
        </w:rPr>
        <w:t>訊號處理流程中，</w:t>
      </w:r>
      <w:r w:rsidR="00A0083C">
        <w:rPr>
          <w:rFonts w:hint="eastAsia"/>
        </w:rPr>
        <w:t>和</w:t>
      </w:r>
      <w:r w:rsidR="00A0083C">
        <w:rPr>
          <w:rFonts w:hint="eastAsia"/>
        </w:rPr>
        <w:t>RMS-nICA</w:t>
      </w:r>
      <w:r w:rsidR="00A0083C">
        <w:rPr>
          <w:rFonts w:hint="eastAsia"/>
        </w:rPr>
        <w:t>相同，</w:t>
      </w:r>
      <w:r w:rsidR="0044539B">
        <w:rPr>
          <w:rFonts w:hint="eastAsia"/>
        </w:rPr>
        <w:t xml:space="preserve"> </w:t>
      </w:r>
      <w:r w:rsidR="00B43B4D">
        <w:rPr>
          <w:rFonts w:hint="eastAsia"/>
        </w:rPr>
        <w:t>ICA</w:t>
      </w:r>
      <w:r w:rsidR="00B43B4D">
        <w:rPr>
          <w:rFonts w:hint="eastAsia"/>
        </w:rPr>
        <w:t>資料集。</w:t>
      </w:r>
      <w:r w:rsidR="0044539B">
        <w:t>TDSEP</w:t>
      </w:r>
      <w:r w:rsidR="00B43B4D">
        <w:rPr>
          <w:rFonts w:hint="eastAsia"/>
        </w:rPr>
        <w:t>演算法將利用</w:t>
      </w:r>
      <w:r w:rsidR="00B43B4D">
        <w:rPr>
          <w:rFonts w:hint="eastAsia"/>
        </w:rPr>
        <w:t>ICA</w:t>
      </w:r>
      <w:r w:rsidR="00B43B4D">
        <w:rPr>
          <w:rFonts w:hint="eastAsia"/>
        </w:rPr>
        <w:t>資料集來產生</w:t>
      </w:r>
      <w:r w:rsidR="0044539B">
        <w:t>TDSEP</w:t>
      </w:r>
      <w:r w:rsidR="00B43B4D">
        <w:rPr>
          <w:rFonts w:hint="eastAsia"/>
        </w:rPr>
        <w:t>反混合矩陣，此反混合矩陣會套用到訓練和測試資料集進行反混合。</w:t>
      </w:r>
    </w:p>
    <w:p w14:paraId="6309F942" w14:textId="04E6EBA3" w:rsidR="00A25E70" w:rsidRPr="00A25E70" w:rsidRDefault="00893EFE" w:rsidP="005B0131">
      <w:pPr>
        <w:wordWrap/>
      </w:pPr>
      <w:r>
        <w:rPr>
          <w:rFonts w:hint="eastAsia"/>
        </w:rPr>
        <w:t>在</w:t>
      </w:r>
      <w:r w:rsidR="00B43B4D">
        <w:rPr>
          <w:rFonts w:hint="eastAsia"/>
        </w:rPr>
        <w:t>訓練和測試資料集中</w:t>
      </w:r>
      <w:r>
        <w:rPr>
          <w:rFonts w:hint="eastAsia"/>
        </w:rPr>
        <w:t>，</w:t>
      </w:r>
      <w:r w:rsidR="00B43B4D">
        <w:rPr>
          <w:rFonts w:hint="eastAsia"/>
        </w:rPr>
        <w:t>sEMG</w:t>
      </w:r>
      <w:r w:rsidR="00B43B4D">
        <w:rPr>
          <w:rFonts w:hint="eastAsia"/>
        </w:rPr>
        <w:t>訊號首先經</w:t>
      </w:r>
      <w:r w:rsidR="00B43B4D">
        <w:rPr>
          <w:rFonts w:hint="eastAsia"/>
        </w:rPr>
        <w:t>500</w:t>
      </w:r>
      <w:r w:rsidR="00B43B4D">
        <w:rPr>
          <w:rFonts w:hint="eastAsia"/>
        </w:rPr>
        <w:t>點的</w:t>
      </w:r>
      <w:r w:rsidR="00B43B4D">
        <w:rPr>
          <w:rFonts w:hint="eastAsia"/>
        </w:rPr>
        <w:t>RMS</w:t>
      </w:r>
      <w:r w:rsidR="00B43B4D">
        <w:rPr>
          <w:rFonts w:hint="eastAsia"/>
        </w:rPr>
        <w:t>運算，取得</w:t>
      </w:r>
      <w:r w:rsidR="00B43B4D">
        <w:rPr>
          <w:rFonts w:hint="eastAsia"/>
        </w:rPr>
        <w:t>sEMG</w:t>
      </w:r>
      <w:r w:rsidR="00B43B4D">
        <w:rPr>
          <w:rFonts w:hint="eastAsia"/>
        </w:rPr>
        <w:t>訊號功率。得到訊號功率後，我們利用從</w:t>
      </w:r>
      <w:r w:rsidR="00B43B4D">
        <w:rPr>
          <w:rFonts w:hint="eastAsia"/>
        </w:rPr>
        <w:t>ICA</w:t>
      </w:r>
      <w:r w:rsidR="00B43B4D">
        <w:rPr>
          <w:rFonts w:hint="eastAsia"/>
        </w:rPr>
        <w:t>資料集計算出的</w:t>
      </w:r>
      <w:r w:rsidR="000D3E8D">
        <w:t>TDSEP</w:t>
      </w:r>
      <w:r w:rsidR="00B43B4D">
        <w:rPr>
          <w:rFonts w:hint="eastAsia"/>
        </w:rPr>
        <w:t>反混合矩陣將訊號功率分離，使通道間的相關性減少。分離後的訊號功率將經過降採樣，使得訊號從原本的</w:t>
      </w:r>
      <w:r w:rsidR="00B43B4D">
        <w:rPr>
          <w:rFonts w:hint="eastAsia"/>
        </w:rPr>
        <w:t>2660Hz</w:t>
      </w:r>
      <w:r w:rsidR="00B43B4D">
        <w:rPr>
          <w:rFonts w:hint="eastAsia"/>
        </w:rPr>
        <w:t>降至</w:t>
      </w:r>
      <w:r w:rsidR="00B43B4D">
        <w:rPr>
          <w:rFonts w:hint="eastAsia"/>
        </w:rPr>
        <w:t>35Hz</w:t>
      </w:r>
      <w:r w:rsidR="00B43B4D">
        <w:rPr>
          <w:rFonts w:hint="eastAsia"/>
        </w:rPr>
        <w:t>，最後交給</w:t>
      </w:r>
      <w:r w:rsidR="00B43B4D">
        <w:rPr>
          <w:rFonts w:hint="eastAsia"/>
        </w:rPr>
        <w:t>LSTM</w:t>
      </w:r>
      <w:r w:rsidR="00B43B4D">
        <w:rPr>
          <w:rFonts w:hint="eastAsia"/>
        </w:rPr>
        <w:t>類神經網路訓練並估測。</w:t>
      </w:r>
    </w:p>
    <w:p w14:paraId="74B721DC" w14:textId="443AD25C" w:rsidR="00504C29" w:rsidRDefault="00203521" w:rsidP="005B0131">
      <w:pPr>
        <w:pStyle w:val="Heading1"/>
      </w:pPr>
      <w:bookmarkStart w:id="294" w:name="_Toc528338412"/>
      <w:bookmarkStart w:id="295" w:name="_Toc536370958"/>
      <w:r>
        <w:rPr>
          <w:rFonts w:hint="eastAsia"/>
        </w:rPr>
        <w:lastRenderedPageBreak/>
        <w:t>系統</w:t>
      </w:r>
      <w:r w:rsidR="00D9216A">
        <w:rPr>
          <w:rFonts w:hint="eastAsia"/>
        </w:rPr>
        <w:t>架構</w:t>
      </w:r>
      <w:r>
        <w:rPr>
          <w:rFonts w:hint="eastAsia"/>
        </w:rPr>
        <w:t>與實驗結果</w:t>
      </w:r>
      <w:bookmarkEnd w:id="294"/>
      <w:bookmarkEnd w:id="295"/>
    </w:p>
    <w:p w14:paraId="2EF65DEE" w14:textId="73AAA4B3" w:rsidR="00504C29" w:rsidRDefault="008F17AF" w:rsidP="005B0131">
      <w:pPr>
        <w:wordWrap/>
      </w:pPr>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 xml:space="preserve">RMS-only / </w:t>
      </w:r>
      <w:r w:rsidR="00417775">
        <w:t>RMS-</w:t>
      </w:r>
      <w:r w:rsidR="001C6A0A">
        <w:rPr>
          <w:rFonts w:hint="eastAsia"/>
        </w:rPr>
        <w:t xml:space="preserve">nICA / </w:t>
      </w:r>
      <w:r w:rsidR="00417775">
        <w:rPr>
          <w:rFonts w:hint="eastAsia"/>
        </w:rPr>
        <w:t>RMS-</w:t>
      </w:r>
      <w:r w:rsidR="001C6A0A">
        <w:rPr>
          <w:rFonts w:hint="eastAsia"/>
        </w:rPr>
        <w:t>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B0131">
      <w:pPr>
        <w:wordWrap/>
      </w:pPr>
    </w:p>
    <w:p w14:paraId="7DE497D9" w14:textId="48FBCBB1" w:rsidR="008367F7" w:rsidRDefault="003F0F3E" w:rsidP="005B0131">
      <w:pPr>
        <w:pStyle w:val="Heading2"/>
      </w:pPr>
      <w:r>
        <w:t xml:space="preserve"> </w:t>
      </w:r>
      <w:bookmarkStart w:id="296" w:name="_Toc528338413"/>
      <w:bookmarkStart w:id="297" w:name="_Toc536370959"/>
      <w:r w:rsidR="003A2125">
        <w:rPr>
          <w:rFonts w:hint="eastAsia"/>
        </w:rPr>
        <w:t>實驗軟硬體</w:t>
      </w:r>
      <w:bookmarkEnd w:id="296"/>
      <w:bookmarkEnd w:id="297"/>
    </w:p>
    <w:p w14:paraId="7EC222A8" w14:textId="3C12D229" w:rsidR="00232DA3" w:rsidRPr="00CF432F" w:rsidRDefault="00232DA3" w:rsidP="005B0131">
      <w:pPr>
        <w:wordWrap/>
      </w:pPr>
      <w:r>
        <w:rPr>
          <w:rFonts w:hint="eastAsia"/>
        </w:rPr>
        <w:t>此章節</w:t>
      </w:r>
      <w:r w:rsidR="00B414E5">
        <w:rPr>
          <w:rFonts w:hint="eastAsia"/>
        </w:rPr>
        <w:t>中我們將</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5B0131">
      <w:pPr>
        <w:pStyle w:val="Heading3"/>
        <w:wordWrap/>
      </w:pPr>
      <w:r>
        <w:t xml:space="preserve"> </w:t>
      </w:r>
      <w:bookmarkStart w:id="298" w:name="_Toc528338414"/>
      <w:bookmarkStart w:id="299" w:name="_Toc536370960"/>
      <w:r>
        <w:t>sEMG</w:t>
      </w:r>
      <w:r>
        <w:rPr>
          <w:rFonts w:hint="eastAsia"/>
        </w:rPr>
        <w:t>訊號擷取</w:t>
      </w:r>
      <w:r w:rsidR="00640991">
        <w:rPr>
          <w:rFonts w:hint="eastAsia"/>
        </w:rPr>
        <w:t>與處理</w:t>
      </w:r>
      <w:r>
        <w:rPr>
          <w:rFonts w:hint="eastAsia"/>
        </w:rPr>
        <w:t>硬體</w:t>
      </w:r>
      <w:bookmarkEnd w:id="298"/>
      <w:bookmarkEnd w:id="299"/>
    </w:p>
    <w:p w14:paraId="1057141E" w14:textId="35D89221" w:rsidR="000E442B" w:rsidRDefault="00BC39EA" w:rsidP="005B0131">
      <w:pPr>
        <w:wordWrap/>
      </w:pPr>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B40467">
        <w:instrText xml:space="preserve"> ADDIN ZOTERO_ITEM CSL_CITATION {"citationID":"MgjINaAz","properties":{"formattedCitation":"[28]","plainCitation":"[28]","noteIndex":0},"citationItems":[{"id":"MbV2BDGR/pr7uKW3A","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00742196">
        <w:fldChar w:fldCharType="separate"/>
      </w:r>
      <w:r w:rsidR="00B40467" w:rsidRPr="00B40467">
        <w:t>[28]</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5B0131">
      <w:pPr>
        <w:wordWrap/>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4"/>
        <w:gridCol w:w="4086"/>
      </w:tblGrid>
      <w:tr w:rsidR="00BC484C" w14:paraId="6E2B9A01" w14:textId="77777777" w:rsidTr="00EF5626">
        <w:tc>
          <w:tcPr>
            <w:tcW w:w="4258" w:type="dxa"/>
          </w:tcPr>
          <w:p w14:paraId="7D61B1FE" w14:textId="77777777" w:rsidR="00D917FF" w:rsidRDefault="00D917FF" w:rsidP="005B0131">
            <w:pPr>
              <w:keepNext/>
              <w:wordWrap/>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0A1C83F7" w:rsidR="00D917FF" w:rsidRDefault="00D917FF" w:rsidP="00590C9D">
            <w:pPr>
              <w:pStyle w:val="Caption"/>
            </w:pPr>
            <w:bookmarkStart w:id="300" w:name="_Toc53637104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66</w:t>
            </w:r>
            <w:r>
              <w:fldChar w:fldCharType="end"/>
            </w:r>
            <w:r w:rsidR="000F63E8">
              <w:rPr>
                <w:rFonts w:hint="eastAsia"/>
              </w:rPr>
              <w:t>：</w:t>
            </w:r>
            <w:r w:rsidR="00DC6701">
              <w:rPr>
                <w:rFonts w:hint="eastAsia"/>
              </w:rPr>
              <w:t>sEMG</w:t>
            </w:r>
            <w:r w:rsidR="00DC6701">
              <w:rPr>
                <w:rFonts w:hint="eastAsia"/>
              </w:rPr>
              <w:t>電極貼片</w:t>
            </w:r>
            <w:bookmarkEnd w:id="300"/>
          </w:p>
        </w:tc>
        <w:tc>
          <w:tcPr>
            <w:tcW w:w="4258" w:type="dxa"/>
          </w:tcPr>
          <w:p w14:paraId="52A5D37E" w14:textId="3233242D" w:rsidR="00BC484C" w:rsidRPr="00E73EEA" w:rsidRDefault="007A03C7" w:rsidP="005B0131">
            <w:pPr>
              <w:wordWrap/>
              <w:jc w:val="center"/>
            </w:pPr>
            <w:r>
              <w:rPr>
                <w:noProof/>
              </w:rPr>
              <w:drawing>
                <wp:inline distT="0" distB="0" distL="0" distR="0" wp14:anchorId="6EFF9747" wp14:editId="54DAE31C">
                  <wp:extent cx="1175657" cy="1714500"/>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94439" cy="1741891"/>
                          </a:xfrm>
                          <a:prstGeom prst="rect">
                            <a:avLst/>
                          </a:prstGeom>
                          <a:noFill/>
                          <a:ln>
                            <a:noFill/>
                          </a:ln>
                        </pic:spPr>
                      </pic:pic>
                    </a:graphicData>
                  </a:graphic>
                </wp:inline>
              </w:drawing>
            </w:r>
          </w:p>
          <w:p w14:paraId="169F0911" w14:textId="2CD7C756" w:rsidR="00BC484C" w:rsidRPr="006663E8" w:rsidRDefault="00A47152" w:rsidP="005B0131">
            <w:pPr>
              <w:wordWrap/>
              <w:ind w:firstLine="0"/>
              <w:jc w:val="center"/>
              <w:rPr>
                <w:sz w:val="28"/>
                <w:szCs w:val="28"/>
              </w:rPr>
            </w:pPr>
            <w:bookmarkStart w:id="301" w:name="_Toc528170310"/>
            <w:bookmarkStart w:id="302" w:name="_Toc536371044"/>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F86BBA">
              <w:rPr>
                <w:noProof/>
              </w:rPr>
              <w:t>67</w:t>
            </w:r>
            <w:r w:rsidRPr="00E73EEA">
              <w:fldChar w:fldCharType="end"/>
            </w:r>
            <w:r w:rsidR="000F63E8">
              <w:t>：</w:t>
            </w:r>
            <w:r w:rsidRPr="00E73EEA">
              <w:t>雙極式</w:t>
            </w:r>
            <w:r w:rsidRPr="00E73EEA">
              <w:t>sEMG</w:t>
            </w:r>
            <w:r w:rsidRPr="00E73EEA">
              <w:t>等效電路</w:t>
            </w:r>
            <w:bookmarkEnd w:id="301"/>
            <w:bookmarkEnd w:id="302"/>
          </w:p>
        </w:tc>
      </w:tr>
    </w:tbl>
    <w:p w14:paraId="0930C3CF" w14:textId="3F053849" w:rsidR="000E442B" w:rsidRPr="000E442B" w:rsidRDefault="000E442B" w:rsidP="005B0131">
      <w:pPr>
        <w:wordWrap/>
        <w:ind w:firstLine="0"/>
      </w:pPr>
    </w:p>
    <w:p w14:paraId="1B49D79C" w14:textId="55C2EAF5" w:rsidR="004718CB" w:rsidRPr="00341977" w:rsidRDefault="003E3812" w:rsidP="00341977">
      <w:pPr>
        <w:wordWrap/>
      </w:pPr>
      <w:r>
        <w:rPr>
          <w:rFonts w:hint="eastAsia"/>
        </w:rPr>
        <w:t>在此配置下</w:t>
      </w:r>
      <w:r w:rsidR="00E47F7E">
        <w:rPr>
          <w:rFonts w:hint="eastAsia"/>
        </w:rPr>
        <w:t>，</w:t>
      </w:r>
      <w:r w:rsidR="00350F02">
        <w:rPr>
          <w:rFonts w:hint="eastAsia"/>
        </w:rPr>
        <w:t>文獻</w:t>
      </w:r>
      <w:r w:rsidR="004B1ED4">
        <w:fldChar w:fldCharType="begin"/>
      </w:r>
      <w:r w:rsidR="00B40467">
        <w:instrText xml:space="preserve"> ADDIN ZOTERO_ITEM CSL_CITATION {"citationID":"gzsHxKkA","properties":{"formattedCitation":"[62]","plainCitation":"[62]","noteIndex":0},"citationItems":[{"id":"MbV2BDGR/dQC5viYv","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4B1ED4">
        <w:fldChar w:fldCharType="separate"/>
      </w:r>
      <w:r w:rsidR="00B40467" w:rsidRPr="00B40467">
        <w:t>[62]</w:t>
      </w:r>
      <w:r w:rsidR="004B1ED4">
        <w:fldChar w:fldCharType="end"/>
      </w:r>
      <w:r w:rsidR="00713E53">
        <w:rPr>
          <w:rFonts w:hint="eastAsia"/>
        </w:rPr>
        <w:t>建議該</w:t>
      </w:r>
      <w:r>
        <w:rPr>
          <w:rFonts w:hint="eastAsia"/>
        </w:rPr>
        <w:t>差動放大器</w:t>
      </w:r>
      <w:r w:rsidR="006942DC">
        <w:rPr>
          <w:rFonts w:hint="eastAsia"/>
        </w:rPr>
        <w:t>句有</w:t>
      </w:r>
      <w:r w:rsidR="004B1ED4">
        <w:rPr>
          <w:rFonts w:hint="eastAsia"/>
        </w:rPr>
        <w:t>高共模拒斥比（</w:t>
      </w:r>
      <w:r w:rsidR="004B1ED4">
        <w:t>CMRR</w:t>
      </w:r>
      <w:r w:rsidR="004B1ED4">
        <w:rPr>
          <w:rFonts w:hint="eastAsia"/>
        </w:rPr>
        <w:t>），至</w:t>
      </w:r>
      <w:r w:rsidR="00CF22F9">
        <w:rPr>
          <w:rFonts w:hint="eastAsia"/>
        </w:rPr>
        <w:t>少</w:t>
      </w:r>
      <w:r w:rsidR="00CF22F9">
        <w:t>90dB</w:t>
      </w:r>
      <w:r w:rsidR="006942DC">
        <w:rPr>
          <w:rFonts w:hint="eastAsia"/>
        </w:rPr>
        <w:t>以及</w:t>
      </w:r>
      <w:r w:rsidR="00CF22F9">
        <w:rPr>
          <w:rFonts w:hint="eastAsia"/>
        </w:rPr>
        <w:t>高輸入阻抗</w:t>
      </w:r>
      <w:r w:rsidR="006942DC">
        <w:rPr>
          <w:rFonts w:hint="eastAsia"/>
        </w:rPr>
        <w:t>，這兩種特點。</w:t>
      </w:r>
      <w:r w:rsidR="00E7207C">
        <w:rPr>
          <w:rFonts w:hint="eastAsia"/>
        </w:rPr>
        <w:t>我們選擇</w:t>
      </w:r>
      <w:r w:rsidR="00E7207C" w:rsidRPr="00E7207C">
        <w:t>Texas Instruments</w:t>
      </w:r>
      <w:r w:rsidR="00E7207C">
        <w:rPr>
          <w:rFonts w:hint="eastAsia"/>
        </w:rPr>
        <w:t>所生產的</w:t>
      </w:r>
      <w:r w:rsidR="00E7207C">
        <w:t>INA-128UA</w:t>
      </w:r>
      <w:r w:rsidR="00E7207C">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rsidP="005B0131">
      <w:pPr>
        <w:wordWrap/>
        <w:snapToGrid/>
        <w:spacing w:line="240" w:lineRule="auto"/>
        <w:ind w:firstLine="0"/>
      </w:pPr>
      <w:r>
        <w:tab/>
      </w:r>
    </w:p>
    <w:p w14:paraId="0EA1EA7F" w14:textId="77777777" w:rsidR="00C84632" w:rsidRDefault="00C84632" w:rsidP="005B0131">
      <w:pPr>
        <w:wordWrap/>
        <w:snapToGrid/>
        <w:spacing w:line="240" w:lineRule="auto"/>
        <w:ind w:firstLine="0"/>
      </w:pPr>
      <w:r>
        <w:br w:type="page"/>
      </w:r>
    </w:p>
    <w:p w14:paraId="450F16D7" w14:textId="40F92457" w:rsidR="000A0BF0" w:rsidRDefault="00A161DE" w:rsidP="005B0131">
      <w:pPr>
        <w:wordWrap/>
        <w:snapToGrid/>
        <w:spacing w:line="240" w:lineRule="auto"/>
        <w:ind w:firstLine="425"/>
      </w:pPr>
      <w:r>
        <w:rPr>
          <w:rFonts w:hint="eastAsia"/>
        </w:rPr>
        <w:lastRenderedPageBreak/>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B40467">
        <w:instrText xml:space="preserve"> ADDIN ZOTERO_ITEM CSL_CITATION {"citationID":"AFiCS4Hz","properties":{"formattedCitation":"[28], [62]","plainCitation":"[28], [62]","noteIndex":0},"citationItems":[{"id":"MbV2BDGR/pr7uKW3A","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id":"MbV2BDGR/dQC5viYv","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D91685">
        <w:fldChar w:fldCharType="separate"/>
      </w:r>
      <w:r w:rsidR="003210F3" w:rsidRPr="003210F3">
        <w:t>[28</w:t>
      </w:r>
      <w:r w:rsidR="003438DB">
        <w:t xml:space="preserve">, </w:t>
      </w:r>
      <w:r w:rsidR="003210F3" w:rsidRPr="003210F3">
        <w:t>62]</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170602">
        <w:fldChar w:fldCharType="begin"/>
      </w:r>
      <w:r w:rsidR="00B40467">
        <w:instrText xml:space="preserve"> ADDIN ZOTERO_ITEM CSL_CITATION {"citationID":"zRt2Nofj","properties":{"formattedCitation":"[62]","plainCitation":"[62]","noteIndex":0},"citationItems":[{"id":"MbV2BDGR/dQC5viYv","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170602">
        <w:fldChar w:fldCharType="separate"/>
      </w:r>
      <w:r w:rsidR="00B40467" w:rsidRPr="00B40467">
        <w:t>[62]</w:t>
      </w:r>
      <w:r w:rsidR="00170602">
        <w:fldChar w:fldCharType="end"/>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5B0131">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2"/>
        <w:gridCol w:w="4168"/>
      </w:tblGrid>
      <w:tr w:rsidR="00BA5404" w14:paraId="53CDFB78" w14:textId="77777777" w:rsidTr="0062164C">
        <w:tc>
          <w:tcPr>
            <w:tcW w:w="4258" w:type="dxa"/>
          </w:tcPr>
          <w:p w14:paraId="4C66A708" w14:textId="77777777" w:rsidR="00BA5404" w:rsidRDefault="00BA5404" w:rsidP="005B0131">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581223" cy="1607528"/>
                          </a:xfrm>
                          <a:prstGeom prst="rect">
                            <a:avLst/>
                          </a:prstGeom>
                        </pic:spPr>
                      </pic:pic>
                    </a:graphicData>
                  </a:graphic>
                </wp:inline>
              </w:drawing>
            </w:r>
          </w:p>
          <w:p w14:paraId="390F384B" w14:textId="4BF37FCF" w:rsidR="00BA5404" w:rsidRDefault="00BA5404" w:rsidP="00590C9D">
            <w:pPr>
              <w:pStyle w:val="Caption"/>
            </w:pPr>
            <w:bookmarkStart w:id="303" w:name="_Toc53637104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68</w:t>
            </w:r>
            <w:r>
              <w:fldChar w:fldCharType="end"/>
            </w:r>
            <w:r w:rsidR="000F63E8">
              <w:rPr>
                <w:rFonts w:hint="eastAsia"/>
              </w:rPr>
              <w:t>：</w:t>
            </w:r>
            <w:r w:rsidR="00EF0B21">
              <w:rPr>
                <w:rFonts w:hint="eastAsia"/>
              </w:rPr>
              <w:t>主動電極正面</w:t>
            </w:r>
            <w:bookmarkEnd w:id="303"/>
          </w:p>
        </w:tc>
        <w:tc>
          <w:tcPr>
            <w:tcW w:w="4258" w:type="dxa"/>
          </w:tcPr>
          <w:p w14:paraId="16CB1725" w14:textId="77777777" w:rsidR="00BA5404" w:rsidRDefault="00BA5404" w:rsidP="005B0131">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84022" cy="1555745"/>
                          </a:xfrm>
                          <a:prstGeom prst="rect">
                            <a:avLst/>
                          </a:prstGeom>
                        </pic:spPr>
                      </pic:pic>
                    </a:graphicData>
                  </a:graphic>
                </wp:inline>
              </w:drawing>
            </w:r>
          </w:p>
          <w:p w14:paraId="17EF5649" w14:textId="732910E4" w:rsidR="00BA5404" w:rsidRDefault="00BA5404" w:rsidP="00590C9D">
            <w:pPr>
              <w:pStyle w:val="Caption"/>
            </w:pPr>
            <w:bookmarkStart w:id="304" w:name="_Toc53637104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69</w:t>
            </w:r>
            <w:r>
              <w:fldChar w:fldCharType="end"/>
            </w:r>
            <w:r w:rsidR="000F63E8">
              <w:rPr>
                <w:rFonts w:hint="eastAsia"/>
              </w:rPr>
              <w:t>：</w:t>
            </w:r>
            <w:r w:rsidR="00541F6A">
              <w:rPr>
                <w:rFonts w:hint="eastAsia"/>
              </w:rPr>
              <w:t>主動電極</w:t>
            </w:r>
            <w:r w:rsidR="00CA42A9">
              <w:rPr>
                <w:rFonts w:hint="eastAsia"/>
              </w:rPr>
              <w:t>背面</w:t>
            </w:r>
            <w:bookmarkEnd w:id="304"/>
          </w:p>
        </w:tc>
      </w:tr>
    </w:tbl>
    <w:p w14:paraId="029C3A29" w14:textId="241ADE55" w:rsidR="00E5061F" w:rsidRDefault="00DE05D4" w:rsidP="005B0131">
      <w:pPr>
        <w:wordWrap/>
      </w:pPr>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AF05A0">
        <w:rPr>
          <w:rFonts w:hint="eastAsia"/>
        </w:rPr>
        <w:t>。其中包括</w:t>
      </w:r>
      <w:r w:rsidR="00E5061F">
        <w:rPr>
          <w:rFonts w:hint="eastAsia"/>
        </w:rPr>
        <w:t>低通濾波器</w:t>
      </w:r>
      <w:r w:rsidR="00AF05A0">
        <w:rPr>
          <w:rFonts w:hint="eastAsia"/>
        </w:rPr>
        <w:t>（</w:t>
      </w:r>
      <w:r w:rsidR="001D2E50" w:rsidRPr="001D2E50">
        <w:t>Sallen-Key</w:t>
      </w:r>
      <w:r w:rsidR="001D2E50">
        <w:rPr>
          <w:rFonts w:hint="eastAsia"/>
        </w:rPr>
        <w:t>架構</w:t>
      </w:r>
      <w:r w:rsidR="000F63E8">
        <w:rPr>
          <w:rFonts w:hint="eastAsia"/>
        </w:rPr>
        <w:t>：</w:t>
      </w:r>
      <w:r w:rsidR="00E5061F">
        <w:rPr>
          <w:rFonts w:hint="eastAsia"/>
        </w:rPr>
        <w:t>450</w:t>
      </w:r>
      <w:r w:rsidR="00E5061F">
        <w:t>Hz</w:t>
      </w:r>
      <w:r w:rsidR="00AF05A0">
        <w:rPr>
          <w:rFonts w:hint="eastAsia"/>
        </w:rPr>
        <w:t>）</w:t>
      </w:r>
      <w:r w:rsidR="008D0E45">
        <w:rPr>
          <w:rFonts w:hint="eastAsia"/>
        </w:rPr>
        <w:t>，如</w:t>
      </w:r>
      <w:r w:rsidR="008D0E45">
        <w:fldChar w:fldCharType="begin"/>
      </w:r>
      <w:r w:rsidR="008D0E45">
        <w:instrText xml:space="preserve"> </w:instrText>
      </w:r>
      <w:r w:rsidR="008D0E45">
        <w:rPr>
          <w:rFonts w:hint="eastAsia"/>
        </w:rPr>
        <w:instrText>REF _Ref533445994 \h</w:instrText>
      </w:r>
      <w:r w:rsidR="008D0E45">
        <w:instrText xml:space="preserve"> </w:instrText>
      </w:r>
      <w:r w:rsidR="008D0E45">
        <w:fldChar w:fldCharType="separate"/>
      </w:r>
      <w:r w:rsidR="00F86BBA">
        <w:rPr>
          <w:rFonts w:hint="eastAsia"/>
        </w:rPr>
        <w:t>圖</w:t>
      </w:r>
      <w:r w:rsidR="00F86BBA">
        <w:rPr>
          <w:rFonts w:hint="eastAsia"/>
        </w:rPr>
        <w:t xml:space="preserve"> </w:t>
      </w:r>
      <w:r w:rsidR="00F86BBA">
        <w:rPr>
          <w:noProof/>
        </w:rPr>
        <w:t>70</w:t>
      </w:r>
      <w:r w:rsidR="008D0E45">
        <w:fldChar w:fldCharType="end"/>
      </w:r>
      <w:r w:rsidR="008D0E45">
        <w:rPr>
          <w:rFonts w:hint="eastAsia"/>
        </w:rPr>
        <w:t>所示</w:t>
      </w:r>
      <w:r w:rsidR="00D3531A">
        <w:rPr>
          <w:rFonts w:hint="eastAsia"/>
        </w:rPr>
        <w:t>；</w:t>
      </w:r>
      <w:r w:rsidR="00E5061F">
        <w:rPr>
          <w:rFonts w:hint="eastAsia"/>
        </w:rPr>
        <w:t>高通濾波器</w:t>
      </w:r>
      <w:r w:rsidR="00AF05A0">
        <w:rPr>
          <w:rFonts w:hint="eastAsia"/>
        </w:rPr>
        <w:t>（</w:t>
      </w:r>
      <w:r w:rsidR="001D2E50" w:rsidRPr="001D2E50">
        <w:t>Sallen-Ke</w:t>
      </w:r>
      <w:r w:rsidR="00C4022E" w:rsidRPr="001D2E50">
        <w:t>y</w:t>
      </w:r>
      <w:r w:rsidR="00C4022E">
        <w:rPr>
          <w:rFonts w:hint="eastAsia"/>
        </w:rPr>
        <w:t>架構</w:t>
      </w:r>
      <w:r w:rsidR="000F63E8">
        <w:rPr>
          <w:rFonts w:hint="eastAsia"/>
        </w:rPr>
        <w:t>：</w:t>
      </w:r>
      <w:r w:rsidR="00E5061F">
        <w:rPr>
          <w:rFonts w:hint="eastAsia"/>
        </w:rPr>
        <w:t>10Hz</w:t>
      </w:r>
      <w:r w:rsidR="00AF05A0">
        <w:rPr>
          <w:rFonts w:hint="eastAsia"/>
        </w:rPr>
        <w:t>）</w:t>
      </w:r>
      <w:r w:rsidR="00F67737">
        <w:rPr>
          <w:rFonts w:hint="eastAsia"/>
        </w:rPr>
        <w:t>，如</w:t>
      </w:r>
      <w:r w:rsidR="00F67737">
        <w:fldChar w:fldCharType="begin"/>
      </w:r>
      <w:r w:rsidR="00F67737">
        <w:instrText xml:space="preserve"> </w:instrText>
      </w:r>
      <w:r w:rsidR="00F67737">
        <w:rPr>
          <w:rFonts w:hint="eastAsia"/>
        </w:rPr>
        <w:instrText>REF _Ref533446003 \h</w:instrText>
      </w:r>
      <w:r w:rsidR="00F67737">
        <w:instrText xml:space="preserve"> </w:instrText>
      </w:r>
      <w:r w:rsidR="00F67737">
        <w:fldChar w:fldCharType="separate"/>
      </w:r>
      <w:r w:rsidR="00F86BBA">
        <w:rPr>
          <w:rFonts w:hint="eastAsia"/>
        </w:rPr>
        <w:t>圖</w:t>
      </w:r>
      <w:r w:rsidR="00F86BBA">
        <w:rPr>
          <w:rFonts w:hint="eastAsia"/>
        </w:rPr>
        <w:t xml:space="preserve"> </w:t>
      </w:r>
      <w:r w:rsidR="00F86BBA">
        <w:rPr>
          <w:noProof/>
        </w:rPr>
        <w:t>71</w:t>
      </w:r>
      <w:r w:rsidR="00F67737">
        <w:fldChar w:fldCharType="end"/>
      </w:r>
      <w:r w:rsidR="00F67737">
        <w:rPr>
          <w:rFonts w:hint="eastAsia"/>
        </w:rPr>
        <w:t>所示；</w:t>
      </w:r>
      <w:r w:rsidR="00E5061F">
        <w:rPr>
          <w:rFonts w:hint="eastAsia"/>
        </w:rPr>
        <w:t>反向放大器</w:t>
      </w:r>
      <w:r w:rsidR="00CA2637">
        <w:rPr>
          <w:rFonts w:hint="eastAsia"/>
        </w:rPr>
        <w:t>，如</w:t>
      </w:r>
      <w:r w:rsidR="00F143BD">
        <w:fldChar w:fldCharType="begin"/>
      </w:r>
      <w:r w:rsidR="00F143BD">
        <w:instrText xml:space="preserve"> </w:instrText>
      </w:r>
      <w:r w:rsidR="00F143BD">
        <w:rPr>
          <w:rFonts w:hint="eastAsia"/>
        </w:rPr>
        <w:instrText>REF _Ref533446012 \h</w:instrText>
      </w:r>
      <w:r w:rsidR="00F143BD">
        <w:instrText xml:space="preserve"> </w:instrText>
      </w:r>
      <w:r w:rsidR="00F143BD">
        <w:fldChar w:fldCharType="separate"/>
      </w:r>
      <w:r w:rsidR="00F86BBA">
        <w:rPr>
          <w:rFonts w:hint="eastAsia"/>
        </w:rPr>
        <w:t>圖</w:t>
      </w:r>
      <w:r w:rsidR="00F86BBA">
        <w:rPr>
          <w:rFonts w:hint="eastAsia"/>
        </w:rPr>
        <w:t xml:space="preserve"> </w:t>
      </w:r>
      <w:r w:rsidR="00F86BBA">
        <w:rPr>
          <w:noProof/>
        </w:rPr>
        <w:t>72</w:t>
      </w:r>
      <w:r w:rsidR="00F143BD">
        <w:fldChar w:fldCharType="end"/>
      </w:r>
      <w:r w:rsidR="00CA2637">
        <w:rPr>
          <w:rFonts w:hint="eastAsia"/>
        </w:rPr>
        <w:t>所示</w:t>
      </w:r>
      <w:r w:rsidR="00AF05A0">
        <w:rPr>
          <w:rFonts w:hint="eastAsia"/>
        </w:rPr>
        <w:t>，其</w:t>
      </w:r>
      <w:r w:rsidR="00823161">
        <w:rPr>
          <w:rFonts w:hint="eastAsia"/>
        </w:rPr>
        <w:t>放大倍率可調</w:t>
      </w:r>
      <w:r w:rsidR="00AF05A0">
        <w:rPr>
          <w:rFonts w:hint="eastAsia"/>
        </w:rPr>
        <w:t>。</w:t>
      </w:r>
      <w:r w:rsidR="0087413A">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提高準位</w:t>
      </w:r>
      <w:r w:rsidR="00653980">
        <w:rPr>
          <w:rFonts w:hint="eastAsia"/>
        </w:rPr>
        <w:t>，</w:t>
      </w:r>
      <w:r w:rsidR="00222ABA">
        <w:rPr>
          <w:rFonts w:hint="eastAsia"/>
        </w:rPr>
        <w:t>如</w:t>
      </w:r>
      <w:r w:rsidR="00653980">
        <w:fldChar w:fldCharType="begin"/>
      </w:r>
      <w:r w:rsidR="00653980">
        <w:instrText xml:space="preserve"> </w:instrText>
      </w:r>
      <w:r w:rsidR="00653980">
        <w:rPr>
          <w:rFonts w:hint="eastAsia"/>
        </w:rPr>
        <w:instrText>REF _Ref533446024 \h</w:instrText>
      </w:r>
      <w:r w:rsidR="00653980">
        <w:instrText xml:space="preserve"> </w:instrText>
      </w:r>
      <w:r w:rsidR="00653980">
        <w:fldChar w:fldCharType="separate"/>
      </w:r>
      <w:r w:rsidR="00F86BBA">
        <w:rPr>
          <w:rFonts w:hint="eastAsia"/>
        </w:rPr>
        <w:t>圖</w:t>
      </w:r>
      <w:r w:rsidR="00F86BBA">
        <w:rPr>
          <w:rFonts w:hint="eastAsia"/>
        </w:rPr>
        <w:t xml:space="preserve"> </w:t>
      </w:r>
      <w:r w:rsidR="00F86BBA">
        <w:rPr>
          <w:noProof/>
        </w:rPr>
        <w:t>73</w:t>
      </w:r>
      <w:r w:rsidR="00653980">
        <w:fldChar w:fldCharType="end"/>
      </w:r>
      <w:r w:rsidR="00222ABA">
        <w:rPr>
          <w:rFonts w:hint="eastAsia"/>
        </w:rPr>
        <w:t>所示</w:t>
      </w:r>
      <w:r w:rsidR="003F319F">
        <w:rPr>
          <w:rFonts w:hint="eastAsia"/>
        </w:rPr>
        <w:t>。</w:t>
      </w:r>
    </w:p>
    <w:p w14:paraId="67E31773" w14:textId="77777777" w:rsidR="00EC6994" w:rsidRDefault="00EC6994" w:rsidP="005B0131">
      <w:pPr>
        <w:wordWrap/>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2"/>
        <w:gridCol w:w="4438"/>
      </w:tblGrid>
      <w:tr w:rsidR="00BC3C6D" w14:paraId="2AAC118F" w14:textId="77777777" w:rsidTr="00AD41F2">
        <w:tc>
          <w:tcPr>
            <w:tcW w:w="4258" w:type="dxa"/>
          </w:tcPr>
          <w:p w14:paraId="7D974167" w14:textId="77777777" w:rsidR="00707C3C" w:rsidRDefault="00707C3C" w:rsidP="005B0131">
            <w:pPr>
              <w:wordWrap/>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2CC9E81D" w:rsidR="00707C3C" w:rsidRDefault="00707C3C" w:rsidP="00590C9D">
            <w:pPr>
              <w:pStyle w:val="Caption"/>
            </w:pPr>
            <w:bookmarkStart w:id="305" w:name="_Ref533445994"/>
            <w:bookmarkStart w:id="306" w:name="_Toc53637104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70</w:t>
            </w:r>
            <w:r>
              <w:fldChar w:fldCharType="end"/>
            </w:r>
            <w:bookmarkEnd w:id="305"/>
            <w:r w:rsidR="000F63E8">
              <w:t>：</w:t>
            </w:r>
            <w:r w:rsidR="00837111">
              <w:rPr>
                <w:rFonts w:hint="eastAsia"/>
              </w:rPr>
              <w:t>低通濾波器電路圖</w:t>
            </w:r>
            <w:bookmarkEnd w:id="306"/>
          </w:p>
        </w:tc>
        <w:tc>
          <w:tcPr>
            <w:tcW w:w="4258" w:type="dxa"/>
          </w:tcPr>
          <w:p w14:paraId="46F78B19" w14:textId="77777777" w:rsidR="00707C3C" w:rsidRDefault="00707C3C" w:rsidP="005B0131">
            <w:pPr>
              <w:wordWrap/>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14BCC7F3" w:rsidR="00707C3C" w:rsidRDefault="00707C3C" w:rsidP="00590C9D">
            <w:pPr>
              <w:pStyle w:val="Caption"/>
            </w:pPr>
            <w:bookmarkStart w:id="307" w:name="_Ref533446003"/>
            <w:bookmarkStart w:id="308" w:name="_Toc5363710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71</w:t>
            </w:r>
            <w:r>
              <w:fldChar w:fldCharType="end"/>
            </w:r>
            <w:bookmarkEnd w:id="307"/>
            <w:r w:rsidR="00305503">
              <w:rPr>
                <w:rFonts w:hint="eastAsia"/>
              </w:rPr>
              <w:t>：</w:t>
            </w:r>
            <w:r w:rsidR="00F35B6B">
              <w:rPr>
                <w:rFonts w:hint="eastAsia"/>
              </w:rPr>
              <w:t>高通濾波器電路圖</w:t>
            </w:r>
            <w:bookmarkEnd w:id="308"/>
          </w:p>
        </w:tc>
      </w:tr>
      <w:tr w:rsidR="00BC3C6D" w14:paraId="117A15C4" w14:textId="77777777" w:rsidTr="00AD41F2">
        <w:tc>
          <w:tcPr>
            <w:tcW w:w="4258" w:type="dxa"/>
          </w:tcPr>
          <w:p w14:paraId="6A9962FC" w14:textId="78228D46" w:rsidR="00707C3C" w:rsidRDefault="00707C3C" w:rsidP="005B0131">
            <w:pPr>
              <w:wordWrap/>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5B0131">
            <w:pPr>
              <w:keepNext/>
              <w:wordWrap/>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6F13E232" w:rsidR="00BC3C6D" w:rsidRDefault="00BC3C6D" w:rsidP="005B0131">
            <w:pPr>
              <w:wordWrap/>
              <w:ind w:firstLine="0"/>
              <w:jc w:val="center"/>
              <w:rPr>
                <w:noProof/>
              </w:rPr>
            </w:pPr>
            <w:bookmarkStart w:id="309" w:name="_Ref533446012"/>
            <w:bookmarkStart w:id="310" w:name="_Toc53637104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72</w:t>
            </w:r>
            <w:r>
              <w:fldChar w:fldCharType="end"/>
            </w:r>
            <w:bookmarkEnd w:id="309"/>
            <w:r w:rsidR="000F63E8">
              <w:rPr>
                <w:rFonts w:hint="eastAsia"/>
              </w:rPr>
              <w:t>：</w:t>
            </w:r>
            <w:r w:rsidR="00ED020E">
              <w:rPr>
                <w:rFonts w:hint="eastAsia"/>
              </w:rPr>
              <w:t>反向放大器電路圖</w:t>
            </w:r>
            <w:bookmarkEnd w:id="310"/>
          </w:p>
        </w:tc>
        <w:tc>
          <w:tcPr>
            <w:tcW w:w="4258" w:type="dxa"/>
          </w:tcPr>
          <w:p w14:paraId="19D911C3" w14:textId="12B0D03F" w:rsidR="00BC3C6D" w:rsidRDefault="00BC3C6D" w:rsidP="005B0131">
            <w:pPr>
              <w:keepNext/>
              <w:wordWrap/>
              <w:ind w:firstLine="0"/>
              <w:jc w:val="center"/>
              <w:rPr>
                <w:noProof/>
              </w:rPr>
            </w:pPr>
            <w:bookmarkStart w:id="311" w:name="_Ref533446024"/>
            <w:bookmarkStart w:id="312" w:name="_Toc53637105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73</w:t>
            </w:r>
            <w:r>
              <w:fldChar w:fldCharType="end"/>
            </w:r>
            <w:bookmarkEnd w:id="311"/>
            <w:r w:rsidR="000F63E8">
              <w:rPr>
                <w:rFonts w:hint="eastAsia"/>
              </w:rPr>
              <w:t>：</w:t>
            </w:r>
            <w:r w:rsidR="00976D98">
              <w:rPr>
                <w:rFonts w:hint="eastAsia"/>
              </w:rPr>
              <w:t>反向加法器</w:t>
            </w:r>
            <w:r w:rsidR="00D45B4F">
              <w:rPr>
                <w:rFonts w:hint="eastAsia"/>
              </w:rPr>
              <w:t>電路圖</w:t>
            </w:r>
            <w:bookmarkEnd w:id="312"/>
          </w:p>
        </w:tc>
      </w:tr>
      <w:bookmarkEnd w:id="145"/>
    </w:tbl>
    <w:p w14:paraId="7CE91B5A" w14:textId="77777777" w:rsidR="00CA409B" w:rsidRDefault="00CA409B" w:rsidP="005B0131">
      <w:pPr>
        <w:wordWrap/>
        <w:jc w:val="center"/>
      </w:pPr>
    </w:p>
    <w:p w14:paraId="51CF0B53" w14:textId="77777777" w:rsidR="00043217" w:rsidRDefault="00C85B25" w:rsidP="005B0131">
      <w:pPr>
        <w:keepNext/>
        <w:wordWrap/>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79">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0174A887" w:rsidR="009033B6" w:rsidRDefault="00043217" w:rsidP="00590C9D">
      <w:pPr>
        <w:pStyle w:val="Caption"/>
      </w:pPr>
      <w:bookmarkStart w:id="313" w:name="_Toc53637105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74</w:t>
      </w:r>
      <w:r>
        <w:fldChar w:fldCharType="end"/>
      </w:r>
      <w:r w:rsidR="000F63E8">
        <w:rPr>
          <w:rFonts w:hint="eastAsia"/>
        </w:rPr>
        <w:t>：</w:t>
      </w:r>
      <w:r w:rsidR="000B2670">
        <w:rPr>
          <w:rFonts w:hint="eastAsia"/>
        </w:rPr>
        <w:t>主動電路電路板</w:t>
      </w:r>
      <w:bookmarkEnd w:id="313"/>
    </w:p>
    <w:p w14:paraId="732160D2" w14:textId="67326E0E" w:rsidR="0080396E" w:rsidRDefault="002C1F13" w:rsidP="005B0131">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562FA9">
        <w:rPr>
          <w:rFonts w:hint="eastAsia"/>
        </w:rPr>
        <w:t>，如</w:t>
      </w:r>
      <w:r w:rsidR="00166E73">
        <w:fldChar w:fldCharType="begin"/>
      </w:r>
      <w:r w:rsidR="00166E73">
        <w:instrText xml:space="preserve"> </w:instrText>
      </w:r>
      <w:r w:rsidR="00166E73">
        <w:rPr>
          <w:rFonts w:hint="eastAsia"/>
        </w:rPr>
        <w:instrText>REF _Ref535798427 \h</w:instrText>
      </w:r>
      <w:r w:rsidR="00166E73">
        <w:instrText xml:space="preserve"> </w:instrText>
      </w:r>
      <w:r w:rsidR="00166E73">
        <w:fldChar w:fldCharType="separate"/>
      </w:r>
      <w:r w:rsidR="00F86BBA">
        <w:rPr>
          <w:rFonts w:hint="eastAsia"/>
        </w:rPr>
        <w:t>圖</w:t>
      </w:r>
      <w:r w:rsidR="00F86BBA">
        <w:rPr>
          <w:rFonts w:hint="eastAsia"/>
        </w:rPr>
        <w:t xml:space="preserve"> </w:t>
      </w:r>
      <w:r w:rsidR="00F86BBA">
        <w:rPr>
          <w:noProof/>
        </w:rPr>
        <w:t>75</w:t>
      </w:r>
      <w:r w:rsidR="00166E73">
        <w:fldChar w:fldCharType="end"/>
      </w:r>
      <w:r w:rsidR="00166E73">
        <w:rPr>
          <w:rFonts w:hint="eastAsia"/>
        </w:rPr>
        <w:t>所示，</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D27387">
        <w:rPr>
          <w:rFonts w:hint="eastAsia"/>
        </w:rPr>
        <w:t>。</w:t>
      </w:r>
      <w:r w:rsidR="00F976B0">
        <w:rPr>
          <w:rFonts w:hint="eastAsia"/>
        </w:rPr>
        <w:t>實驗中</w:t>
      </w:r>
      <w:r w:rsidR="00D57894">
        <w:rPr>
          <w:rFonts w:hint="eastAsia"/>
        </w:rPr>
        <w:t>我們將</w:t>
      </w:r>
      <w:r w:rsidR="00CA6BB8">
        <w:rPr>
          <w:rFonts w:hint="eastAsia"/>
        </w:rPr>
        <w:t>sEMG</w:t>
      </w:r>
      <w:r w:rsidR="00CA6BB8">
        <w:rPr>
          <w:rFonts w:hint="eastAsia"/>
        </w:rPr>
        <w:t>訊號取樣頻率</w:t>
      </w:r>
      <w:r w:rsidR="00666F20">
        <w:rPr>
          <w:rFonts w:hint="eastAsia"/>
        </w:rPr>
        <w:t>設</w:t>
      </w:r>
      <w:r w:rsidR="00DA3180">
        <w:rPr>
          <w:rFonts w:hint="eastAsia"/>
        </w:rPr>
        <w:t>為</w:t>
      </w:r>
      <w:r w:rsidR="00857EC6">
        <w:rPr>
          <w:rFonts w:hint="eastAsia"/>
        </w:rPr>
        <w:t>266</w:t>
      </w:r>
      <w:r w:rsidR="00645648">
        <w:rPr>
          <w:rFonts w:hint="eastAsia"/>
        </w:rPr>
        <w:t>0Hz</w:t>
      </w:r>
      <w:r w:rsidR="00645648">
        <w:t>，</w:t>
      </w:r>
      <w:r w:rsidR="00645648">
        <w:rPr>
          <w:rFonts w:hint="eastAsia"/>
        </w:rPr>
        <w:t>符合</w:t>
      </w:r>
      <w:r w:rsidR="00645648" w:rsidRPr="00E73EEA">
        <w:t>歐盟規劃的</w:t>
      </w:r>
      <w:r w:rsidR="00645648" w:rsidRPr="00E73EEA">
        <w:t>SENIAM</w:t>
      </w:r>
      <w:r w:rsidR="00645648">
        <w:t>計畫的</w:t>
      </w:r>
      <w:r w:rsidR="00645648">
        <w:rPr>
          <w:rFonts w:hint="eastAsia"/>
        </w:rPr>
        <w:t>建議</w:t>
      </w:r>
      <w:r w:rsidR="00645648">
        <w:fldChar w:fldCharType="begin"/>
      </w:r>
      <w:r w:rsidR="00B40467">
        <w:instrText xml:space="preserve"> ADDIN ZOTERO_ITEM CSL_CITATION {"citationID":"CEq9u0VG","properties":{"formattedCitation":"[35]","plainCitation":"[35]","noteIndex":0},"citationItems":[{"id":"MbV2BDGR/BhgFCI1g","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645648">
        <w:fldChar w:fldCharType="separate"/>
      </w:r>
      <w:r w:rsidR="00B40467" w:rsidRPr="00B40467">
        <w:t>[35]</w:t>
      </w:r>
      <w:r w:rsidR="00645648">
        <w:fldChar w:fldCharType="end"/>
      </w:r>
      <w:r w:rsidR="00645648">
        <w:t>。</w:t>
      </w:r>
    </w:p>
    <w:p w14:paraId="776952AA" w14:textId="77777777" w:rsidR="00E276DE" w:rsidRDefault="00E276DE" w:rsidP="005B0131">
      <w:pPr>
        <w:wordWrap/>
        <w:snapToGrid/>
        <w:spacing w:line="240" w:lineRule="auto"/>
      </w:pPr>
    </w:p>
    <w:p w14:paraId="4D107BC2" w14:textId="61436FB5" w:rsidR="005A5EDC" w:rsidRDefault="002C1F13" w:rsidP="005B0131">
      <w:pPr>
        <w:wordWrap/>
        <w:snapToGrid/>
        <w:spacing w:line="240" w:lineRule="auto"/>
        <w:ind w:firstLine="0"/>
        <w:jc w:val="center"/>
      </w:pPr>
      <w:r w:rsidRPr="002C1F13">
        <w:rPr>
          <w:noProof/>
        </w:rPr>
        <w:drawing>
          <wp:inline distT="0" distB="0" distL="0" distR="0" wp14:anchorId="6DC7426E" wp14:editId="7D6F5CDD">
            <wp:extent cx="2194560" cy="1051202"/>
            <wp:effectExtent l="0" t="0" r="0"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231755" cy="1069019"/>
                    </a:xfrm>
                    <a:prstGeom prst="rect">
                      <a:avLst/>
                    </a:prstGeom>
                    <a:noFill/>
                    <a:ln>
                      <a:noFill/>
                    </a:ln>
                  </pic:spPr>
                </pic:pic>
              </a:graphicData>
            </a:graphic>
          </wp:inline>
        </w:drawing>
      </w:r>
    </w:p>
    <w:p w14:paraId="333C07CB" w14:textId="2E1C7CFB" w:rsidR="004301CA" w:rsidRDefault="005A5EDC" w:rsidP="00590C9D">
      <w:pPr>
        <w:pStyle w:val="Caption"/>
      </w:pPr>
      <w:bookmarkStart w:id="314" w:name="_Ref535798427"/>
      <w:bookmarkStart w:id="315" w:name="_Toc53637105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75</w:t>
      </w:r>
      <w:r>
        <w:fldChar w:fldCharType="end"/>
      </w:r>
      <w:bookmarkEnd w:id="314"/>
      <w:r w:rsidR="000F63E8">
        <w:rPr>
          <w:rFonts w:hint="eastAsia"/>
        </w:rPr>
        <w:t>：</w:t>
      </w:r>
      <w:r>
        <w:rPr>
          <w:rFonts w:hint="eastAsia"/>
        </w:rPr>
        <w:t>Te</w:t>
      </w:r>
      <w:r>
        <w:t>ensy 3.2</w:t>
      </w:r>
      <w:bookmarkEnd w:id="315"/>
      <w:r w:rsidR="005F7617">
        <w:t xml:space="preserve"> </w:t>
      </w:r>
    </w:p>
    <w:p w14:paraId="7EA55FF1" w14:textId="75273846" w:rsidR="009033B6" w:rsidRPr="002C1F13" w:rsidRDefault="00234B30" w:rsidP="00590C9D">
      <w:pPr>
        <w:pStyle w:val="Caption"/>
      </w:pPr>
      <w:r>
        <w:rPr>
          <w:rFonts w:hint="eastAsia"/>
        </w:rPr>
        <w:t>節錄</w:t>
      </w:r>
      <w:r w:rsidR="004301CA">
        <w:rPr>
          <w:rFonts w:hint="eastAsia"/>
        </w:rPr>
        <w:t>自</w:t>
      </w:r>
      <w:r w:rsidR="006B3F66">
        <w:fldChar w:fldCharType="begin"/>
      </w:r>
      <w:r w:rsidR="00B40467">
        <w:instrText xml:space="preserve"> ADDIN ZOTERO_ITEM CSL_CITATION {"citationID":"4ctIfZZA","properties":{"formattedCitation":"[63]","plainCitation":"[63]","noteIndex":0},"citationItems":[{"id":"MbV2BDGR/n0B60vry","uris":["http://zotero.org/users/local/Jg4Thzek/items/DBZP5BGV"],"uri":["http://zotero.org/users/local/Jg4Thzek/items/DBZP5BGV"],"itemData":{"id":1344,"type":"webpage","title":"PJRC Store","URL":"https://www.pjrc.com/store/teensy32.html"}}],"schema":"https://github.com/citation-style-language/schema/raw/master/csl-citation.json"} </w:instrText>
      </w:r>
      <w:r w:rsidR="006B3F66">
        <w:fldChar w:fldCharType="separate"/>
      </w:r>
      <w:r w:rsidR="00B40467" w:rsidRPr="00B40467">
        <w:t>[63]</w:t>
      </w:r>
      <w:r w:rsidR="006B3F66">
        <w:fldChar w:fldCharType="end"/>
      </w:r>
    </w:p>
    <w:p w14:paraId="6F0E3207" w14:textId="4A852E32" w:rsidR="009033B6" w:rsidRDefault="009033B6" w:rsidP="005B0131">
      <w:pPr>
        <w:wordWrap/>
      </w:pPr>
    </w:p>
    <w:p w14:paraId="2FFB94D4" w14:textId="6E4DD6E7" w:rsidR="00F2298D" w:rsidRDefault="00404A80" w:rsidP="005B0131">
      <w:pPr>
        <w:pStyle w:val="Heading3"/>
        <w:wordWrap/>
      </w:pPr>
      <w:r>
        <w:rPr>
          <w:rFonts w:hint="eastAsia"/>
        </w:rPr>
        <w:lastRenderedPageBreak/>
        <w:t xml:space="preserve"> </w:t>
      </w:r>
      <w:bookmarkStart w:id="316" w:name="_Toc528338415"/>
      <w:bookmarkStart w:id="317" w:name="_Toc536370961"/>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316"/>
      <w:bookmarkEnd w:id="317"/>
    </w:p>
    <w:p w14:paraId="1683EF4C" w14:textId="5DD71FF0" w:rsidR="007C6FCA" w:rsidRDefault="00C6514F" w:rsidP="005B0131">
      <w:pPr>
        <w:keepNext/>
        <w:wordWrap/>
      </w:pPr>
      <w:r>
        <w:rPr>
          <w:rFonts w:hint="eastAsia"/>
        </w:rPr>
        <w:t>Processing 3</w:t>
      </w:r>
      <w:r>
        <w:fldChar w:fldCharType="begin"/>
      </w:r>
      <w:r w:rsidR="00B40467">
        <w:instrText xml:space="preserve"> ADDIN ZOTERO_ITEM CSL_CITATION {"citationID":"Z7rbUGKb","properties":{"formattedCitation":"[64]","plainCitation":"[64]","noteIndex":0},"citationItems":[{"id":"MbV2BDGR/Sb8leJwr","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B40467" w:rsidRPr="00B40467">
        <w:t>[64]</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095F4A">
        <w:rPr>
          <w:rFonts w:hint="eastAsia"/>
        </w:rPr>
        <w:t>。</w:t>
      </w:r>
      <w:r w:rsidR="00C07F7C">
        <w:rPr>
          <w:rFonts w:hint="eastAsia"/>
        </w:rPr>
        <w:t>在</w:t>
      </w:r>
      <w:r w:rsidR="00C07F7C">
        <w:rPr>
          <w:rFonts w:hint="eastAsia"/>
        </w:rPr>
        <w:t>M</w:t>
      </w:r>
      <w:r w:rsidR="00C07F7C">
        <w:t>atlab</w:t>
      </w:r>
      <w:r w:rsidR="009C3F7D">
        <w:rPr>
          <w:rFonts w:hint="eastAsia"/>
        </w:rPr>
        <w:t>中我們進行</w:t>
      </w:r>
      <w:r w:rsidR="008A4138">
        <w:rPr>
          <w:rFonts w:hint="eastAsia"/>
        </w:rPr>
        <w:t>W</w:t>
      </w:r>
      <w:r w:rsidR="008A4138">
        <w:t xml:space="preserve">indowed </w:t>
      </w:r>
      <w:r w:rsidR="00833FE1">
        <w:rPr>
          <w:rFonts w:hint="eastAsia"/>
        </w:rPr>
        <w:t>RMS</w:t>
      </w:r>
      <w:r w:rsidR="00833FE1">
        <w:rPr>
          <w:rFonts w:hint="eastAsia"/>
        </w:rPr>
        <w:t>計算</w:t>
      </w:r>
      <w:r w:rsidR="009C3F7D">
        <w:t>、</w:t>
      </w:r>
      <w:r w:rsidR="005071BC">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9C3F7D">
        <w:rPr>
          <w:rFonts w:hint="eastAsia"/>
        </w:rPr>
        <w:t>、</w:t>
      </w:r>
      <w:r w:rsidR="00D31DFB" w:rsidRPr="00D31DFB">
        <w:rPr>
          <w:rFonts w:hint="eastAsia"/>
        </w:rPr>
        <w:t>降採樣</w:t>
      </w:r>
      <w:r w:rsidR="00EF5E48">
        <w:rPr>
          <w:rFonts w:hint="eastAsia"/>
        </w:rPr>
        <w:t>（</w:t>
      </w:r>
      <w:r w:rsidR="00EF5E48">
        <w:rPr>
          <w:rFonts w:hint="eastAsia"/>
        </w:rPr>
        <w:t>Decimation</w:t>
      </w:r>
      <w:r w:rsidR="00EF5E48">
        <w:rPr>
          <w:rFonts w:hint="eastAsia"/>
        </w:rPr>
        <w:t>）</w:t>
      </w:r>
      <w:r w:rsidR="009C3F7D">
        <w:rPr>
          <w:rFonts w:hint="eastAsia"/>
        </w:rPr>
        <w:t>、</w:t>
      </w:r>
      <w:r w:rsidR="00EF5E48">
        <w:rPr>
          <w:rFonts w:hint="eastAsia"/>
        </w:rPr>
        <w:t>正規化（</w:t>
      </w:r>
      <w:r w:rsidR="00EF5E48">
        <w:rPr>
          <w:rFonts w:hint="eastAsia"/>
        </w:rPr>
        <w:t>Normalization</w:t>
      </w:r>
      <w:r w:rsidR="00EF5E48">
        <w:rPr>
          <w:rFonts w:hint="eastAsia"/>
        </w:rPr>
        <w:t>）</w:t>
      </w:r>
      <w:r w:rsidR="009C3F7D">
        <w:rPr>
          <w:rFonts w:hint="eastAsia"/>
        </w:rPr>
        <w:t>，最後</w:t>
      </w:r>
      <w:r w:rsidR="00780DC6">
        <w:rPr>
          <w:rFonts w:hint="eastAsia"/>
        </w:rPr>
        <w:t>整理</w:t>
      </w:r>
      <w:r w:rsidR="00A2685E">
        <w:rPr>
          <w:rFonts w:hint="eastAsia"/>
        </w:rPr>
        <w:t>處理後的</w:t>
      </w:r>
      <w:r w:rsidR="00A2685E">
        <w:rPr>
          <w:rFonts w:hint="eastAsia"/>
        </w:rPr>
        <w:t>sEMG</w:t>
      </w:r>
      <w:r w:rsidR="00780DC6">
        <w:rPr>
          <w:rFonts w:hint="eastAsia"/>
        </w:rPr>
        <w:t>資料</w:t>
      </w:r>
      <w:r w:rsidR="00157928">
        <w:rPr>
          <w:rFonts w:hint="eastAsia"/>
        </w:rPr>
        <w:t>，以</w:t>
      </w:r>
      <w:r w:rsidR="009C5DF8">
        <w:rPr>
          <w:rFonts w:hint="eastAsia"/>
        </w:rPr>
        <w:t>文字</w:t>
      </w:r>
      <w:r w:rsidR="00780DC6">
        <w:rPr>
          <w:rFonts w:hint="eastAsia"/>
        </w:rPr>
        <w:t>檔</w:t>
      </w:r>
      <w:r w:rsidR="00DC3F1A">
        <w:rPr>
          <w:rFonts w:hint="eastAsia"/>
        </w:rPr>
        <w:t>格式</w:t>
      </w:r>
      <w:r w:rsidR="00237395">
        <w:rPr>
          <w:rFonts w:hint="eastAsia"/>
        </w:rPr>
        <w:t>供類神經網路</w:t>
      </w:r>
      <w:r w:rsidR="00F37376">
        <w:rPr>
          <w:rFonts w:hint="eastAsia"/>
        </w:rPr>
        <w:t>使用</w:t>
      </w:r>
      <w:r w:rsidR="00095F4A">
        <w:rPr>
          <w:rFonts w:hint="eastAsia"/>
        </w:rPr>
        <w:t>。</w:t>
      </w:r>
    </w:p>
    <w:p w14:paraId="32905C2C" w14:textId="01D2AEAE" w:rsidR="00485529" w:rsidRDefault="00611981" w:rsidP="005B0131">
      <w:pPr>
        <w:wordWrap/>
      </w:pPr>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B40467">
        <w:instrText xml:space="preserve"> ADDIN ZOTERO_ITEM CSL_CITATION {"citationID":"ilRSkHjW","properties":{"formattedCitation":"[60]","plainCitation":"[60]","noteIndex":0},"citationItems":[{"id":"MbV2BDGR/Vt05Wnws","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B40467" w:rsidRPr="00B40467">
        <w:t>[60]</w:t>
      </w:r>
      <w:r w:rsidR="0006403F">
        <w:fldChar w:fldCharType="end"/>
      </w:r>
      <w:r w:rsidR="00B16EB3">
        <w:rPr>
          <w:rFonts w:hint="eastAsia"/>
        </w:rPr>
        <w:t>描述地</w:t>
      </w:r>
      <w:r w:rsidR="00B836DD">
        <w:rPr>
          <w:rFonts w:hint="eastAsia"/>
        </w:rPr>
        <w:t>V</w:t>
      </w:r>
      <w:r w:rsidR="00CD3C91">
        <w:rPr>
          <w:rFonts w:hint="eastAsia"/>
        </w:rPr>
        <w:t>anilla LSTM</w:t>
      </w:r>
      <w:r w:rsidR="00095F4A">
        <w:t>。</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260178EC" w14:textId="6DDBF16D" w:rsidR="00211A00" w:rsidRDefault="00211A00" w:rsidP="005B0131">
      <w:pPr>
        <w:wordWrap/>
        <w:snapToGrid/>
        <w:spacing w:line="240" w:lineRule="auto"/>
        <w:ind w:firstLine="0"/>
      </w:pPr>
    </w:p>
    <w:p w14:paraId="0F7CD738" w14:textId="0013FBF2" w:rsidR="003B1609" w:rsidRDefault="002206A1" w:rsidP="005B0131">
      <w:pPr>
        <w:pStyle w:val="Heading3"/>
        <w:wordWrap/>
      </w:pPr>
      <w:r>
        <w:rPr>
          <w:rFonts w:hint="eastAsia"/>
        </w:rPr>
        <w:t xml:space="preserve"> </w:t>
      </w:r>
      <w:bookmarkStart w:id="318" w:name="_Toc528338416"/>
      <w:bookmarkStart w:id="319" w:name="_Toc536370962"/>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318"/>
      <w:bookmarkEnd w:id="319"/>
    </w:p>
    <w:p w14:paraId="482FB07A" w14:textId="6CAFC78A" w:rsidR="004A345C" w:rsidRDefault="00ED35E9" w:rsidP="005B0131">
      <w:pPr>
        <w:wordWrap/>
      </w:pPr>
      <w:r>
        <w:rPr>
          <w:rFonts w:hint="eastAsia"/>
        </w:rPr>
        <w:t>如</w:t>
      </w:r>
      <w:r>
        <w:fldChar w:fldCharType="begin"/>
      </w:r>
      <w:r>
        <w:instrText xml:space="preserve"> </w:instrText>
      </w:r>
      <w:r>
        <w:rPr>
          <w:rFonts w:hint="eastAsia"/>
        </w:rPr>
        <w:instrText>REF _Ref533446131 \h</w:instrText>
      </w:r>
      <w:r>
        <w:instrText xml:space="preserve"> </w:instrText>
      </w:r>
      <w:r>
        <w:fldChar w:fldCharType="separate"/>
      </w:r>
      <w:r w:rsidR="00F86BBA">
        <w:rPr>
          <w:rFonts w:hint="eastAsia"/>
        </w:rPr>
        <w:t>圖</w:t>
      </w:r>
      <w:r w:rsidR="00F86BBA">
        <w:rPr>
          <w:rFonts w:hint="eastAsia"/>
        </w:rPr>
        <w:t xml:space="preserve"> </w:t>
      </w:r>
      <w:r w:rsidR="00F86BBA">
        <w:rPr>
          <w:noProof/>
        </w:rPr>
        <w:t>76</w:t>
      </w:r>
      <w:r>
        <w:fldChar w:fldCharType="end"/>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7DD4476C" w14:textId="249E3504" w:rsidR="00852B81" w:rsidRDefault="00ED35E9" w:rsidP="005B0131">
      <w:pPr>
        <w:wordWrap/>
      </w:pPr>
      <w:r>
        <w:rPr>
          <w:rFonts w:hint="eastAsia"/>
        </w:rPr>
        <w:t>如</w:t>
      </w:r>
      <w:r>
        <w:fldChar w:fldCharType="begin"/>
      </w:r>
      <w:r>
        <w:instrText xml:space="preserve"> </w:instrText>
      </w:r>
      <w:r>
        <w:rPr>
          <w:rFonts w:hint="eastAsia"/>
        </w:rPr>
        <w:instrText>REF _Ref533446142 \h</w:instrText>
      </w:r>
      <w:r>
        <w:instrText xml:space="preserve"> </w:instrText>
      </w:r>
      <w:r>
        <w:fldChar w:fldCharType="separate"/>
      </w:r>
      <w:r w:rsidR="00F86BBA">
        <w:rPr>
          <w:rFonts w:hint="eastAsia"/>
        </w:rPr>
        <w:t>圖</w:t>
      </w:r>
      <w:r w:rsidR="00F86BBA">
        <w:rPr>
          <w:rFonts w:hint="eastAsia"/>
        </w:rPr>
        <w:t xml:space="preserve"> </w:t>
      </w:r>
      <w:r w:rsidR="00F86BBA">
        <w:rPr>
          <w:noProof/>
        </w:rPr>
        <w:t>77</w:t>
      </w:r>
      <w:r>
        <w:fldChar w:fldCharType="end"/>
      </w:r>
      <w:r w:rsidR="00F7134D">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w:t>
      </w:r>
      <w:r w:rsidR="00EA4F38">
        <w:t xml:space="preserve">indowed </w:t>
      </w:r>
      <w:r w:rsidR="00EA4F38">
        <w:rPr>
          <w:rFonts w:hint="eastAsia"/>
        </w:rPr>
        <w:t>RMS</w:t>
      </w:r>
      <w:r w:rsidR="00EA4F38">
        <w:rPr>
          <w:rFonts w:hint="eastAsia"/>
        </w:rPr>
        <w:t>計算</w:t>
      </w:r>
      <w:r w:rsidR="009C3F7D">
        <w:rPr>
          <w:rFonts w:hint="eastAsia"/>
        </w:rPr>
        <w:t>、</w:t>
      </w:r>
      <w:r w:rsidR="00EA4F38">
        <w:rPr>
          <w:rFonts w:hint="eastAsia"/>
        </w:rPr>
        <w:t>套用</w:t>
      </w:r>
      <w:r w:rsidR="00EA4F38">
        <w:rPr>
          <w:rFonts w:hint="eastAsia"/>
        </w:rPr>
        <w:t>nICA</w:t>
      </w:r>
      <w:r w:rsidR="00EA4F38">
        <w:t xml:space="preserve"> / TDSEP</w:t>
      </w:r>
      <w:r w:rsidR="00EA4F38">
        <w:rPr>
          <w:rFonts w:hint="eastAsia"/>
        </w:rPr>
        <w:t xml:space="preserve"> </w:t>
      </w:r>
      <w:r w:rsidR="00EA4F38">
        <w:rPr>
          <w:rFonts w:hint="eastAsia"/>
        </w:rPr>
        <w:t>反混合矩陣</w:t>
      </w:r>
      <w:r w:rsidR="009C3F7D">
        <w:rPr>
          <w:rFonts w:hint="eastAsia"/>
        </w:rPr>
        <w:t>以及</w:t>
      </w:r>
      <w:r w:rsidR="00852B81">
        <w:rPr>
          <w:rFonts w:hint="eastAsia"/>
        </w:rPr>
        <w:t>正規化</w:t>
      </w:r>
      <w:r w:rsidR="009C3F7D">
        <w:rPr>
          <w:rFonts w:hint="eastAsia"/>
        </w:rPr>
        <w:t>。</w:t>
      </w:r>
    </w:p>
    <w:p w14:paraId="31792770" w14:textId="77777777" w:rsidR="00500008" w:rsidRDefault="00500008" w:rsidP="005B0131">
      <w:pPr>
        <w:wordWrap/>
      </w:pPr>
    </w:p>
    <w:tbl>
      <w:tblPr>
        <w:tblStyle w:val="TableGrid"/>
        <w:tblpPr w:leftFromText="180" w:rightFromText="180" w:vertAnchor="text" w:horzAnchor="margin" w:tblpY="6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0"/>
        <w:gridCol w:w="4150"/>
      </w:tblGrid>
      <w:tr w:rsidR="00500008" w14:paraId="6A2B9A8A" w14:textId="77777777" w:rsidTr="00500008">
        <w:tc>
          <w:tcPr>
            <w:tcW w:w="4258" w:type="dxa"/>
          </w:tcPr>
          <w:p w14:paraId="2B9E0957" w14:textId="0A6E97B8" w:rsidR="00500008" w:rsidRDefault="00500008" w:rsidP="005B0131">
            <w:pPr>
              <w:wordWrap/>
              <w:ind w:firstLine="0"/>
            </w:pPr>
          </w:p>
        </w:tc>
        <w:tc>
          <w:tcPr>
            <w:tcW w:w="4258" w:type="dxa"/>
          </w:tcPr>
          <w:p w14:paraId="68D90F44" w14:textId="59D639C7" w:rsidR="00500008" w:rsidRDefault="00500008" w:rsidP="005B0131">
            <w:pPr>
              <w:wordWrap/>
              <w:ind w:firstLine="0"/>
            </w:pPr>
          </w:p>
        </w:tc>
      </w:tr>
      <w:tr w:rsidR="00500008" w14:paraId="515E4DFB" w14:textId="77777777" w:rsidTr="00500008">
        <w:tc>
          <w:tcPr>
            <w:tcW w:w="4258" w:type="dxa"/>
          </w:tcPr>
          <w:p w14:paraId="25D47D1F" w14:textId="77777777" w:rsidR="00500008" w:rsidRDefault="00500008" w:rsidP="005B0131">
            <w:pPr>
              <w:keepNext/>
              <w:wordWrap/>
              <w:ind w:firstLine="0"/>
              <w:jc w:val="center"/>
            </w:pPr>
            <w:r w:rsidRPr="002273CA">
              <w:rPr>
                <w:noProof/>
              </w:rPr>
              <w:drawing>
                <wp:inline distT="0" distB="0" distL="0" distR="0" wp14:anchorId="341464AE" wp14:editId="0D67257B">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3D0D1B2" w14:textId="77777777" w:rsidR="00500008" w:rsidRDefault="00500008" w:rsidP="005B0131">
            <w:pPr>
              <w:wordWrap/>
              <w:ind w:firstLine="0"/>
              <w:jc w:val="center"/>
            </w:pPr>
            <w:r w:rsidRPr="00476C95">
              <w:rPr>
                <w:noProof/>
              </w:rPr>
              <w:drawing>
                <wp:inline distT="0" distB="0" distL="0" distR="0" wp14:anchorId="491590FC" wp14:editId="5B680151">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5D0985C9" w14:textId="77777777" w:rsidR="00500008" w:rsidRDefault="00500008" w:rsidP="005B0131">
            <w:pPr>
              <w:wordWrap/>
              <w:ind w:firstLine="0"/>
              <w:jc w:val="center"/>
            </w:pPr>
          </w:p>
        </w:tc>
      </w:tr>
      <w:tr w:rsidR="00500008" w14:paraId="7C71C80C" w14:textId="77777777" w:rsidTr="00500008">
        <w:tc>
          <w:tcPr>
            <w:tcW w:w="4258" w:type="dxa"/>
          </w:tcPr>
          <w:p w14:paraId="29E2677C" w14:textId="0F72C52B" w:rsidR="00500008" w:rsidRPr="002273CA" w:rsidRDefault="00500008" w:rsidP="005B0131">
            <w:pPr>
              <w:keepNext/>
              <w:wordWrap/>
              <w:ind w:firstLine="0"/>
              <w:jc w:val="center"/>
              <w:rPr>
                <w:noProof/>
              </w:rPr>
            </w:pPr>
            <w:bookmarkStart w:id="320" w:name="_Ref533446131"/>
            <w:bookmarkStart w:id="321" w:name="_Toc5363710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76</w:t>
            </w:r>
            <w:r>
              <w:fldChar w:fldCharType="end"/>
            </w:r>
            <w:bookmarkEnd w:id="320"/>
            <w:r>
              <w:rPr>
                <w:rFonts w:hint="eastAsia"/>
              </w:rPr>
              <w:t>：訓練階段軟體流程</w:t>
            </w:r>
            <w:bookmarkEnd w:id="321"/>
          </w:p>
        </w:tc>
        <w:tc>
          <w:tcPr>
            <w:tcW w:w="4258" w:type="dxa"/>
          </w:tcPr>
          <w:p w14:paraId="6A834A1B" w14:textId="600A5D72" w:rsidR="00500008" w:rsidRDefault="00500008" w:rsidP="005B0131">
            <w:pPr>
              <w:wordWrap/>
              <w:ind w:firstLine="0"/>
              <w:jc w:val="center"/>
            </w:pPr>
            <w:bookmarkStart w:id="322" w:name="_Ref533446142"/>
            <w:bookmarkStart w:id="323" w:name="_Toc5363710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77</w:t>
            </w:r>
            <w:r>
              <w:fldChar w:fldCharType="end"/>
            </w:r>
            <w:bookmarkEnd w:id="322"/>
            <w:r>
              <w:rPr>
                <w:rFonts w:hint="eastAsia"/>
              </w:rPr>
              <w:t>：實時估測階段軟體流程</w:t>
            </w:r>
            <w:bookmarkEnd w:id="323"/>
          </w:p>
          <w:p w14:paraId="6DA8B698" w14:textId="15048C33" w:rsidR="00500008" w:rsidRPr="00476C95" w:rsidRDefault="00500008" w:rsidP="005B0131">
            <w:pPr>
              <w:wordWrap/>
              <w:ind w:firstLine="0"/>
              <w:jc w:val="center"/>
              <w:rPr>
                <w:noProof/>
              </w:rPr>
            </w:pPr>
          </w:p>
        </w:tc>
      </w:tr>
    </w:tbl>
    <w:p w14:paraId="6214BB43" w14:textId="7EB0C4BD" w:rsidR="00170602" w:rsidRDefault="00443DE5" w:rsidP="005B0131">
      <w:pPr>
        <w:wordWrap/>
      </w:pPr>
      <w:r>
        <w:rPr>
          <w:rFonts w:hint="eastAsia"/>
        </w:rPr>
        <w:lastRenderedPageBreak/>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p w14:paraId="0C3A2AC8" w14:textId="1EB6699B" w:rsidR="00DF3892" w:rsidRPr="004A345C" w:rsidRDefault="00DF3892" w:rsidP="005B0131">
      <w:pPr>
        <w:wordWrap/>
        <w:snapToGrid/>
        <w:spacing w:line="240" w:lineRule="auto"/>
        <w:ind w:firstLine="0"/>
      </w:pPr>
    </w:p>
    <w:p w14:paraId="63CB0989" w14:textId="38F9289E" w:rsidR="00A152E2" w:rsidRDefault="00ED7CE7" w:rsidP="005B0131">
      <w:pPr>
        <w:pStyle w:val="Heading2"/>
      </w:pPr>
      <w:r>
        <w:t xml:space="preserve"> </w:t>
      </w:r>
      <w:bookmarkStart w:id="324" w:name="_Toc536370963"/>
      <w:r w:rsidR="00A24DD9">
        <w:rPr>
          <w:rFonts w:hint="eastAsia"/>
        </w:rPr>
        <w:t>訊號分離演算法效果評估方法</w:t>
      </w:r>
      <w:bookmarkEnd w:id="324"/>
    </w:p>
    <w:p w14:paraId="6EAF576F" w14:textId="62B73A6D" w:rsidR="00C55A24" w:rsidRDefault="00A86F3E" w:rsidP="005B0131">
      <w:pPr>
        <w:wordWrap/>
      </w:pPr>
      <w:r>
        <w:rPr>
          <w:rFonts w:hint="eastAsia"/>
        </w:rPr>
        <w:t>此章節中我們將介紹</w:t>
      </w:r>
      <w:r w:rsidR="00E478CE">
        <w:rPr>
          <w:rFonts w:hint="eastAsia"/>
        </w:rPr>
        <w:t>手腕角度基準</w:t>
      </w:r>
      <w:r w:rsidR="00302272">
        <w:rPr>
          <w:rFonts w:hint="eastAsia"/>
        </w:rPr>
        <w:t>以及</w:t>
      </w:r>
      <w:r w:rsidR="00660F17">
        <w:rPr>
          <w:rFonts w:hint="eastAsia"/>
        </w:rPr>
        <w:t>手腕角度</w:t>
      </w:r>
      <w:r w:rsidR="00B768A2">
        <w:rPr>
          <w:rFonts w:hint="eastAsia"/>
        </w:rPr>
        <w:t>估測準確率</w:t>
      </w:r>
      <w:r w:rsidR="00220B81">
        <w:rPr>
          <w:rFonts w:hint="eastAsia"/>
        </w:rPr>
        <w:t>評估方法。</w:t>
      </w:r>
    </w:p>
    <w:p w14:paraId="2A494FC0" w14:textId="77777777" w:rsidR="000C38F9" w:rsidRPr="00A86F3E" w:rsidRDefault="000C38F9" w:rsidP="005B0131">
      <w:pPr>
        <w:wordWrap/>
      </w:pPr>
    </w:p>
    <w:p w14:paraId="183DE3C1" w14:textId="28CC5FF2" w:rsidR="00C07F7C" w:rsidRDefault="003F7FB7" w:rsidP="005B0131">
      <w:pPr>
        <w:pStyle w:val="Heading3"/>
        <w:wordWrap/>
      </w:pPr>
      <w:r>
        <w:rPr>
          <w:rFonts w:hint="eastAsia"/>
        </w:rPr>
        <w:t xml:space="preserve"> </w:t>
      </w:r>
      <w:bookmarkStart w:id="325" w:name="_Toc536370964"/>
      <w:r>
        <w:rPr>
          <w:rFonts w:hint="eastAsia"/>
        </w:rPr>
        <w:t>手腕角度</w:t>
      </w:r>
      <w:r w:rsidR="0021505B">
        <w:rPr>
          <w:rFonts w:hint="eastAsia"/>
        </w:rPr>
        <w:t>真</w:t>
      </w:r>
      <w:r w:rsidR="005E7CB4">
        <w:rPr>
          <w:rFonts w:hint="eastAsia"/>
        </w:rPr>
        <w:t>值</w:t>
      </w:r>
      <w:r>
        <w:rPr>
          <w:rFonts w:hint="eastAsia"/>
        </w:rPr>
        <w:t>（</w:t>
      </w:r>
      <w:r>
        <w:t>Ground truth</w:t>
      </w:r>
      <w:r>
        <w:rPr>
          <w:rFonts w:hint="eastAsia"/>
        </w:rPr>
        <w:t>）</w:t>
      </w:r>
      <w:bookmarkEnd w:id="325"/>
    </w:p>
    <w:p w14:paraId="351FA9C3" w14:textId="35D748AF" w:rsidR="003F7FB7" w:rsidRDefault="00AF645A" w:rsidP="005B0131">
      <w:pPr>
        <w:wordWrap/>
      </w:pPr>
      <w:r>
        <w:rPr>
          <w:rFonts w:hint="eastAsia"/>
        </w:rPr>
        <w:t>為了</w:t>
      </w:r>
      <w:r w:rsidR="00955C87">
        <w:rPr>
          <w:rFonts w:hint="eastAsia"/>
        </w:rPr>
        <w:t>比較</w:t>
      </w:r>
      <w:r w:rsidR="00955C87">
        <w:rPr>
          <w:rFonts w:hint="eastAsia"/>
        </w:rPr>
        <w:t xml:space="preserve">RMS-only / </w:t>
      </w:r>
      <w:r w:rsidR="00955C87">
        <w:t>RMS-</w:t>
      </w:r>
      <w:r w:rsidR="00955C87">
        <w:rPr>
          <w:rFonts w:hint="eastAsia"/>
        </w:rPr>
        <w:t>nICA / RMS-TDSEP</w:t>
      </w:r>
      <w:r w:rsidR="00955C87">
        <w:rPr>
          <w:rFonts w:hint="eastAsia"/>
        </w:rPr>
        <w:t>三者於手腕角度估測的準確率</w:t>
      </w:r>
      <w:r w:rsidR="00855C2C">
        <w:rPr>
          <w:rFonts w:hint="eastAsia"/>
        </w:rPr>
        <w:t>，</w:t>
      </w:r>
      <w:r w:rsidR="00955C87">
        <w:rPr>
          <w:rFonts w:hint="eastAsia"/>
        </w:rPr>
        <w:t>我們需要</w:t>
      </w:r>
      <w:r w:rsidR="00376BB0">
        <w:rPr>
          <w:rFonts w:hint="eastAsia"/>
        </w:rPr>
        <w:t>一個</w:t>
      </w:r>
      <w:r w:rsidR="00A52CB0">
        <w:rPr>
          <w:rFonts w:hint="eastAsia"/>
        </w:rPr>
        <w:t>手腕角度</w:t>
      </w:r>
      <w:r w:rsidR="001E0C17">
        <w:rPr>
          <w:rFonts w:hint="eastAsia"/>
        </w:rPr>
        <w:t>真值</w:t>
      </w:r>
      <w:r w:rsidR="00376BB0">
        <w:rPr>
          <w:rFonts w:hint="eastAsia"/>
        </w:rPr>
        <w:t>（</w:t>
      </w:r>
      <w:r w:rsidR="00376BB0">
        <w:t>Ground truth</w:t>
      </w:r>
      <w:r w:rsidR="00376BB0">
        <w:rPr>
          <w:rFonts w:hint="eastAsia"/>
        </w:rPr>
        <w:t>）</w:t>
      </w:r>
      <w:r w:rsidR="00723399">
        <w:rPr>
          <w:rFonts w:hint="eastAsia"/>
        </w:rPr>
        <w:t>；估測結果</w:t>
      </w:r>
      <w:r w:rsidR="0021505B">
        <w:rPr>
          <w:rFonts w:hint="eastAsia"/>
        </w:rPr>
        <w:t>越接近該</w:t>
      </w:r>
      <w:r w:rsidR="00B1153B">
        <w:rPr>
          <w:rFonts w:hint="eastAsia"/>
        </w:rPr>
        <w:t>真值</w:t>
      </w:r>
      <w:r w:rsidR="0021505B">
        <w:rPr>
          <w:rFonts w:hint="eastAsia"/>
        </w:rPr>
        <w:t>，</w:t>
      </w:r>
      <w:r w:rsidR="00874E23">
        <w:rPr>
          <w:rFonts w:hint="eastAsia"/>
        </w:rPr>
        <w:t>準確率越高。</w:t>
      </w:r>
    </w:p>
    <w:p w14:paraId="4BB6F10A" w14:textId="0524ED59" w:rsidR="00512D1A" w:rsidRDefault="00CE442E" w:rsidP="005B0131">
      <w:pPr>
        <w:wordWrap/>
      </w:pPr>
      <w:r>
        <w:rPr>
          <w:rFonts w:hint="eastAsia"/>
        </w:rPr>
        <w:t>如</w:t>
      </w:r>
      <w:r w:rsidR="00361051">
        <w:fldChar w:fldCharType="begin"/>
      </w:r>
      <w:r w:rsidR="00361051">
        <w:instrText xml:space="preserve"> </w:instrText>
      </w:r>
      <w:r w:rsidR="00361051">
        <w:rPr>
          <w:rFonts w:hint="eastAsia"/>
        </w:rPr>
        <w:instrText>REF _Ref535798592 \h</w:instrText>
      </w:r>
      <w:r w:rsidR="00361051">
        <w:instrText xml:space="preserve"> </w:instrText>
      </w:r>
      <w:r w:rsidR="00361051">
        <w:fldChar w:fldCharType="separate"/>
      </w:r>
      <w:r w:rsidR="00F86BBA">
        <w:rPr>
          <w:rFonts w:hint="eastAsia"/>
        </w:rPr>
        <w:t>圖</w:t>
      </w:r>
      <w:r w:rsidR="00F86BBA">
        <w:rPr>
          <w:rFonts w:hint="eastAsia"/>
        </w:rPr>
        <w:t xml:space="preserve"> </w:t>
      </w:r>
      <w:r w:rsidR="00F86BBA">
        <w:rPr>
          <w:noProof/>
        </w:rPr>
        <w:t>78</w:t>
      </w:r>
      <w:r w:rsidR="00361051">
        <w:fldChar w:fldCharType="end"/>
      </w:r>
      <w:r w:rsidR="00361051">
        <w:rPr>
          <w:rFonts w:hint="eastAsia"/>
        </w:rPr>
        <w:t>所示，</w:t>
      </w:r>
      <w:r w:rsidR="007E0610">
        <w:rPr>
          <w:rFonts w:hint="eastAsia"/>
        </w:rPr>
        <w:t>實驗中我們利用</w:t>
      </w:r>
      <w:r w:rsidR="002658C6">
        <w:t>I</w:t>
      </w:r>
      <w:r w:rsidR="002658C6" w:rsidRPr="002658C6">
        <w:t>nven</w:t>
      </w:r>
      <w:r w:rsidR="002658C6">
        <w:t>S</w:t>
      </w:r>
      <w:r w:rsidR="002658C6" w:rsidRPr="002658C6">
        <w:t>ense</w:t>
      </w:r>
      <w:r w:rsidR="002658C6">
        <w:rPr>
          <w:rFonts w:hint="eastAsia"/>
        </w:rPr>
        <w:t>公司製作的</w:t>
      </w:r>
      <w:r w:rsidR="002658C6">
        <w:t>MPU-9250</w:t>
      </w:r>
      <w:r w:rsidR="00614E41">
        <w:fldChar w:fldCharType="begin"/>
      </w:r>
      <w:r w:rsidR="00B40467">
        <w:instrText xml:space="preserve"> ADDIN ZOTERO_ITEM CSL_CITATION {"citationID":"vPoaXOg4","properties":{"formattedCitation":"[65]","plainCitation":"[65]","noteIndex":0},"citationItems":[{"id":"MbV2BDGR/PcM0QBjd","uris":["http://zotero.org/users/local/Jg4Thzek/items/7ZCRZ6I4"],"uri":["http://zotero.org/users/local/Jg4Thzek/items/7ZCRZ6I4"],"itemData":{"id":156,"type":"webpage","title":"MPU-9250 | TDK","URL":"https://www.invensense.com/products/motion-tracking/9-axis/mpu-9250/","accessed":{"date-parts":[["2018",10,27]]}}}],"schema":"https://github.com/citation-style-language/schema/raw/master/csl-citation.json"} </w:instrText>
      </w:r>
      <w:r w:rsidR="00614E41">
        <w:fldChar w:fldCharType="separate"/>
      </w:r>
      <w:r w:rsidR="00B40467" w:rsidRPr="00B40467">
        <w:t>[65]</w:t>
      </w:r>
      <w:r w:rsidR="00614E41">
        <w:fldChar w:fldCharType="end"/>
      </w:r>
      <w:r w:rsidR="00A4132A">
        <w:rPr>
          <w:rFonts w:hint="eastAsia"/>
        </w:rPr>
        <w:t>配合</w:t>
      </w:r>
      <w:r w:rsidR="001C52AF" w:rsidRPr="00CB21DF">
        <w:rPr>
          <w:rFonts w:hint="eastAsia"/>
        </w:rPr>
        <w:t>Teensy 3.</w:t>
      </w:r>
      <w:r w:rsidR="001C52AF" w:rsidRPr="00CB21DF">
        <w:t>2</w:t>
      </w:r>
      <w:r w:rsidR="001C52AF">
        <w:rPr>
          <w:rFonts w:hint="eastAsia"/>
        </w:rPr>
        <w:t>錄製</w:t>
      </w:r>
      <w:r w:rsidR="00CE116F">
        <w:rPr>
          <w:rFonts w:hint="eastAsia"/>
        </w:rPr>
        <w:t>真值。</w:t>
      </w:r>
      <w:r w:rsidR="00F31528">
        <w:t>MPU-9250</w:t>
      </w:r>
      <w:r w:rsidR="00614E41">
        <w:rPr>
          <w:rFonts w:hint="eastAsia"/>
        </w:rPr>
        <w:t>為一</w:t>
      </w:r>
      <w:r w:rsidR="008651CE" w:rsidRPr="008651CE">
        <w:rPr>
          <w:rFonts w:hint="eastAsia"/>
        </w:rPr>
        <w:t>慣性測量單元</w:t>
      </w:r>
      <w:r w:rsidR="008651CE">
        <w:rPr>
          <w:rFonts w:hint="eastAsia"/>
        </w:rPr>
        <w:t>（</w:t>
      </w:r>
      <w:r w:rsidR="005F30F3">
        <w:rPr>
          <w:rStyle w:val="st"/>
        </w:rPr>
        <w:t>Inertial measurement unit</w:t>
      </w:r>
      <w:r w:rsidR="008651CE">
        <w:rPr>
          <w:rFonts w:hint="eastAsia"/>
        </w:rPr>
        <w:t>）</w:t>
      </w:r>
      <w:r w:rsidR="005F30F3">
        <w:rPr>
          <w:rFonts w:hint="eastAsia"/>
        </w:rPr>
        <w:t>，搭載</w:t>
      </w:r>
      <w:r w:rsidR="00F66B71">
        <w:rPr>
          <w:rFonts w:hint="eastAsia"/>
        </w:rPr>
        <w:t>陀螺儀、加速度計以及磁力儀。</w:t>
      </w:r>
      <w:r w:rsidR="00392F6B">
        <w:rPr>
          <w:rFonts w:hint="eastAsia"/>
        </w:rPr>
        <w:t>三個感測器所錄製的資料透過</w:t>
      </w:r>
      <w:r w:rsidR="00264A6F" w:rsidRPr="00264A6F">
        <w:t>Madgwick</w:t>
      </w:r>
      <w:r w:rsidR="00264A6F">
        <w:fldChar w:fldCharType="begin"/>
      </w:r>
      <w:r w:rsidR="00B40467">
        <w:instrText xml:space="preserve"> ADDIN ZOTERO_ITEM CSL_CITATION {"citationID":"FuvI6GLn","properties":{"formattedCitation":"[66]","plainCitation":"[66]","noteIndex":0},"citationItems":[{"id":"MbV2BDGR/pMCfNHnH","uris":["http://zotero.org/users/local/Jg4Thzek/items/L3TYHNJY"],"uri":["http://zotero.org/users/local/Jg4Thzek/items/L3TYHNJY"],"itemData":{"id":1376,"type":"article-journal","title":"An Efficient Orientation Filter for Inertial and Inertial/Magnetic Sensor Arrays","source":"ResearchGate","abstract":"This report presents a novel orientation filter applicable to IMUs consisting of tri-axis gyroscopes and accelerometers, and MARG sensor arrays that also include tri-axis magnetometers. The MARG implementation incorporates magnetic distortion and gyroscope bias drift compensation. The filter uses a quaternion representation, allowing accelerometer and magnetometer data to be used in an analytically derived and optimised gradient-descent algorithm to compute the direction of the gyroscope measurement error as a quaternion derivative. The benefits of the filter include: (1) computationally inexpensive; requiring 109 (IMU) or 277 (MARG) scalar arithmetic operations each filter update, (2) effective at low sampling rates; e.g. 10 Hz, and (3) contains 1 (IMU) or 2 (MARG) adjustable parameters defined by observable system characteristics. Performance was evaluated empirically using a commercially available orientation sensor and reference measurements of orientation obtained using an optical measurement system. A simple calibration method is presented for the use of the optical measurement equipment in this application. Performance was also benchmarked against the propriety Kalman-based algorithm of orientation sensor. Results indicate the filter achieves levels of accuracy exceeding that of the Kalman-based algorithm; &lt; 0.6 • static RMS error, &lt; 0.8 • dynamic RMS error. The implications of the low computational load and ability to operate at low sampling rates open new opportunities for the use of IMU and MARG sensor arrays in real-time applications of limited power or processing resources or applications that demand extremely high sampling rates.","author":[{"family":"O H Madgwick","given":"Sebastian"}],"issued":{"date-parts":[["2018",10,27]]}}}],"schema":"https://github.com/citation-style-language/schema/raw/master/csl-citation.json"} </w:instrText>
      </w:r>
      <w:r w:rsidR="00264A6F">
        <w:fldChar w:fldCharType="separate"/>
      </w:r>
      <w:r w:rsidR="00B40467" w:rsidRPr="00B40467">
        <w:t>[66]</w:t>
      </w:r>
      <w:r w:rsidR="00264A6F">
        <w:fldChar w:fldCharType="end"/>
      </w:r>
      <w:r w:rsidR="00264A6F">
        <w:rPr>
          <w:rFonts w:hint="eastAsia"/>
        </w:rPr>
        <w:t>所發展的估測</w:t>
      </w:r>
      <w:r w:rsidR="001C241E">
        <w:rPr>
          <w:rFonts w:hint="eastAsia"/>
        </w:rPr>
        <w:t>器</w:t>
      </w:r>
      <w:r w:rsidR="00854BAC">
        <w:rPr>
          <w:rFonts w:hint="eastAsia"/>
        </w:rPr>
        <w:t>產生</w:t>
      </w:r>
      <w:r w:rsidR="008E3DFF">
        <w:rPr>
          <w:rFonts w:hint="eastAsia"/>
        </w:rPr>
        <w:t>角度資訊</w:t>
      </w:r>
      <w:r w:rsidR="00C04A86">
        <w:rPr>
          <w:rFonts w:hint="eastAsia"/>
        </w:rPr>
        <w:t>，與</w:t>
      </w:r>
      <w:r w:rsidR="00A0170D">
        <w:rPr>
          <w:rFonts w:hint="eastAsia"/>
        </w:rPr>
        <w:t>sEMG</w:t>
      </w:r>
      <w:r w:rsidR="00A0170D">
        <w:rPr>
          <w:rFonts w:hint="eastAsia"/>
        </w:rPr>
        <w:t>訊號樣本一同傳至電腦。</w:t>
      </w:r>
    </w:p>
    <w:p w14:paraId="1C39CE78" w14:textId="77777777" w:rsidR="000C38F9" w:rsidRDefault="000C38F9" w:rsidP="005B0131">
      <w:pPr>
        <w:wordWrap/>
      </w:pPr>
    </w:p>
    <w:p w14:paraId="1CAF3C5D" w14:textId="77777777" w:rsidR="00512D1A" w:rsidRDefault="00D068BB" w:rsidP="005B0131">
      <w:pPr>
        <w:keepNext/>
        <w:wordWrap/>
        <w:ind w:firstLine="0"/>
        <w:jc w:val="center"/>
      </w:pPr>
      <w:r>
        <w:rPr>
          <w:noProof/>
        </w:rPr>
        <w:drawing>
          <wp:inline distT="0" distB="0" distL="0" distR="0" wp14:anchorId="1B0F4D74" wp14:editId="14668759">
            <wp:extent cx="2376640" cy="1883121"/>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12213" t="28417"/>
                    <a:stretch/>
                  </pic:blipFill>
                  <pic:spPr bwMode="auto">
                    <a:xfrm>
                      <a:off x="0" y="0"/>
                      <a:ext cx="2437770" cy="1931557"/>
                    </a:xfrm>
                    <a:prstGeom prst="rect">
                      <a:avLst/>
                    </a:prstGeom>
                    <a:ln>
                      <a:noFill/>
                    </a:ln>
                    <a:extLst>
                      <a:ext uri="{53640926-AAD7-44D8-BBD7-CCE9431645EC}">
                        <a14:shadowObscured xmlns:a14="http://schemas.microsoft.com/office/drawing/2010/main"/>
                      </a:ext>
                    </a:extLst>
                  </pic:spPr>
                </pic:pic>
              </a:graphicData>
            </a:graphic>
          </wp:inline>
        </w:drawing>
      </w:r>
    </w:p>
    <w:p w14:paraId="75F0BDD5" w14:textId="392813C8" w:rsidR="001D325E" w:rsidRDefault="00512D1A" w:rsidP="00590C9D">
      <w:pPr>
        <w:pStyle w:val="Caption"/>
      </w:pPr>
      <w:bookmarkStart w:id="326" w:name="_Ref535798592"/>
      <w:bookmarkStart w:id="327" w:name="_Toc53637105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86BBA">
        <w:rPr>
          <w:noProof/>
        </w:rPr>
        <w:t>78</w:t>
      </w:r>
      <w:r>
        <w:fldChar w:fldCharType="end"/>
      </w:r>
      <w:bookmarkEnd w:id="326"/>
      <w:r w:rsidR="000F63E8">
        <w:t>：</w:t>
      </w:r>
      <w:r>
        <w:rPr>
          <w:rFonts w:hint="eastAsia"/>
        </w:rPr>
        <w:t>角度感測</w:t>
      </w:r>
      <w:r w:rsidR="002A7DB4">
        <w:rPr>
          <w:rFonts w:hint="eastAsia"/>
        </w:rPr>
        <w:t>器放置範例</w:t>
      </w:r>
      <w:bookmarkEnd w:id="327"/>
    </w:p>
    <w:p w14:paraId="65C095B4" w14:textId="3C63199B" w:rsidR="00C07F7C" w:rsidRPr="001D325E" w:rsidRDefault="001D325E" w:rsidP="005B0131">
      <w:pPr>
        <w:wordWrap/>
        <w:snapToGrid/>
        <w:spacing w:line="240" w:lineRule="auto"/>
        <w:ind w:firstLine="0"/>
        <w:rPr>
          <w:szCs w:val="20"/>
        </w:rPr>
      </w:pPr>
      <w:r>
        <w:br w:type="page"/>
      </w:r>
    </w:p>
    <w:p w14:paraId="015E8106" w14:textId="0E6DBF15" w:rsidR="00D068BB" w:rsidRDefault="00D46D6E" w:rsidP="005B0131">
      <w:pPr>
        <w:pStyle w:val="Heading3"/>
        <w:wordWrap/>
      </w:pPr>
      <w:r>
        <w:rPr>
          <w:rFonts w:hint="eastAsia"/>
        </w:rPr>
        <w:lastRenderedPageBreak/>
        <w:t xml:space="preserve"> </w:t>
      </w:r>
      <w:bookmarkStart w:id="328" w:name="_Toc536370965"/>
      <w:r w:rsidR="00646900">
        <w:rPr>
          <w:rFonts w:hint="eastAsia"/>
        </w:rPr>
        <w:t>均方根誤差</w:t>
      </w:r>
      <w:r>
        <w:rPr>
          <w:rFonts w:hint="eastAsia"/>
        </w:rPr>
        <w:t>（</w:t>
      </w:r>
      <w:r w:rsidRPr="00D46D6E">
        <w:t>Root Mean Square Error</w:t>
      </w:r>
      <w:r w:rsidR="00A32B16">
        <w:rPr>
          <w:rFonts w:hint="eastAsia"/>
        </w:rPr>
        <w:t>，</w:t>
      </w:r>
      <w:r w:rsidR="00A32B16">
        <w:rPr>
          <w:rFonts w:hint="eastAsia"/>
        </w:rPr>
        <w:t>RMSE</w:t>
      </w:r>
      <w:r>
        <w:rPr>
          <w:rFonts w:hint="eastAsia"/>
        </w:rPr>
        <w:t>）</w:t>
      </w:r>
      <w:bookmarkEnd w:id="328"/>
    </w:p>
    <w:p w14:paraId="234837B0" w14:textId="69ABE2C1" w:rsidR="00263F98" w:rsidRDefault="001237E1" w:rsidP="005B0131">
      <w:pPr>
        <w:wordWrap/>
      </w:pPr>
      <w:r>
        <w:rPr>
          <w:rFonts w:hint="eastAsia"/>
        </w:rPr>
        <w:t>實驗中</w:t>
      </w:r>
      <w:r w:rsidR="00B17FCA">
        <w:rPr>
          <w:rFonts w:hint="eastAsia"/>
        </w:rPr>
        <w:t>我們利用</w:t>
      </w:r>
      <w:r w:rsidR="00385FD7">
        <w:rPr>
          <w:rFonts w:hint="eastAsia"/>
        </w:rPr>
        <w:t>均方根誤差</w:t>
      </w:r>
      <w:r w:rsidR="006C0535" w:rsidRPr="006C0535">
        <w:rPr>
          <w:rFonts w:hint="eastAsia"/>
        </w:rPr>
        <w:t>（</w:t>
      </w:r>
      <w:r w:rsidR="006C0535" w:rsidRPr="006C0535">
        <w:rPr>
          <w:rFonts w:hint="eastAsia"/>
        </w:rPr>
        <w:t>Root Mean Square Error</w:t>
      </w:r>
      <w:r w:rsidR="006C0535" w:rsidRPr="006C0535">
        <w:rPr>
          <w:rFonts w:hint="eastAsia"/>
        </w:rPr>
        <w:t>，</w:t>
      </w:r>
      <w:r w:rsidR="006C0535" w:rsidRPr="006C0535">
        <w:rPr>
          <w:rFonts w:hint="eastAsia"/>
        </w:rPr>
        <w:t>RMSE</w:t>
      </w:r>
      <w:r w:rsidR="006C0535" w:rsidRPr="006C0535">
        <w:rPr>
          <w:rFonts w:hint="eastAsia"/>
        </w:rPr>
        <w:t>）</w:t>
      </w:r>
      <w:r w:rsidR="007043D6">
        <w:rPr>
          <w:rFonts w:hint="eastAsia"/>
        </w:rPr>
        <w:t>來</w:t>
      </w:r>
      <w:r>
        <w:rPr>
          <w:rFonts w:hint="eastAsia"/>
        </w:rPr>
        <w:t>量化估測值與真值的差異</w:t>
      </w:r>
      <w:r w:rsidR="004B68A4">
        <w:rPr>
          <w:rFonts w:hint="eastAsia"/>
        </w:rPr>
        <w:t>。</w:t>
      </w:r>
    </w:p>
    <w:p w14:paraId="022707F8" w14:textId="77777777" w:rsidR="0089092E" w:rsidRDefault="0089092E" w:rsidP="005B0131">
      <w:pPr>
        <w:wordWrap/>
      </w:pPr>
    </w:p>
    <w:p w14:paraId="119A1868" w14:textId="5A9C74AE" w:rsidR="00BD0655" w:rsidRDefault="00DE7BF9" w:rsidP="005B0131">
      <w:pPr>
        <w:wordWrap/>
      </w:pPr>
      <w:r>
        <w:rPr>
          <w:rFonts w:hint="eastAsia"/>
        </w:rPr>
        <w:t>設</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Pr>
          <w:rFonts w:hint="eastAsia"/>
        </w:rPr>
        <w:t>為時間</w:t>
      </w:r>
      <m:oMath>
        <m:r>
          <w:rPr>
            <w:rFonts w:ascii="Cambria Math" w:hAnsi="Cambria Math"/>
          </w:rPr>
          <m:t>t</m:t>
        </m:r>
      </m:oMath>
      <w:r>
        <w:rPr>
          <w:rFonts w:hint="eastAsia"/>
        </w:rPr>
        <w:t>時手腕角度的真值，</w:t>
      </w:r>
      <w:r w:rsidR="00457C8F">
        <w:rPr>
          <w:rFonts w:hint="eastAsia"/>
        </w:rPr>
        <w:t>設</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oMath>
      <w:r w:rsidR="00457C8F">
        <w:rPr>
          <w:rFonts w:hint="eastAsia"/>
        </w:rPr>
        <w:t>為時間</w:t>
      </w:r>
      <m:oMath>
        <m:r>
          <w:rPr>
            <w:rFonts w:ascii="Cambria Math" w:hAnsi="Cambria Math"/>
          </w:rPr>
          <m:t>t</m:t>
        </m:r>
      </m:oMath>
      <w:r w:rsidR="00457C8F">
        <w:rPr>
          <w:rFonts w:hint="eastAsia"/>
        </w:rPr>
        <w:t>時</w:t>
      </w:r>
      <w:r w:rsidR="00693D39">
        <w:rPr>
          <w:rFonts w:hint="eastAsia"/>
        </w:rPr>
        <w:t>演算法</w:t>
      </w:r>
      <w:r w:rsidR="00457C8F">
        <w:rPr>
          <w:rFonts w:hint="eastAsia"/>
        </w:rPr>
        <w:t>手腕角度的</w:t>
      </w:r>
      <w:r w:rsidR="00693D39">
        <w:rPr>
          <w:rFonts w:hint="eastAsia"/>
        </w:rPr>
        <w:t>估測</w:t>
      </w:r>
      <w:r w:rsidR="00457C8F">
        <w:rPr>
          <w:rFonts w:hint="eastAsia"/>
        </w:rPr>
        <w:t>值</w:t>
      </w:r>
      <w:r w:rsidR="00A8342B">
        <w:rPr>
          <w:rFonts w:hint="eastAsia"/>
        </w:rPr>
        <w:t>，整段</w:t>
      </w:r>
      <w:r w:rsidR="006B3A6D">
        <w:rPr>
          <w:rFonts w:hint="eastAsia"/>
        </w:rPr>
        <w:t>長度</w:t>
      </w:r>
      <m:oMath>
        <m:r>
          <w:rPr>
            <w:rFonts w:ascii="Cambria Math" w:hAnsi="Cambria Math"/>
          </w:rPr>
          <m:t>T</m:t>
        </m:r>
      </m:oMath>
      <w:r w:rsidR="006213AE">
        <w:rPr>
          <w:rFonts w:hint="eastAsia"/>
        </w:rPr>
        <w:t>的</w:t>
      </w:r>
      <w:r w:rsidR="009505AC">
        <w:rPr>
          <w:rFonts w:hint="eastAsia"/>
        </w:rPr>
        <w:t>訊號片段</w:t>
      </w:r>
      <w:r w:rsidR="0007502E">
        <w:rPr>
          <w:rFonts w:hint="eastAsia"/>
        </w:rPr>
        <w:t>的估測</w:t>
      </w:r>
      <w:r w:rsidR="0007502E">
        <w:t>RMSE</w:t>
      </w:r>
      <w:r w:rsidR="00BD4635">
        <w:rPr>
          <w:rFonts w:hint="eastAsia"/>
        </w:rPr>
        <w:t>如</w:t>
      </w:r>
      <w:r w:rsidR="00222DA1">
        <w:rPr>
          <w:rFonts w:hint="eastAsia"/>
        </w:rPr>
        <w:t>式</w:t>
      </w:r>
      <w:r w:rsidR="00222DA1">
        <w:fldChar w:fldCharType="begin"/>
      </w:r>
      <w:r w:rsidR="00222DA1">
        <w:instrText xml:space="preserve"> </w:instrText>
      </w:r>
      <w:r w:rsidR="00222DA1">
        <w:rPr>
          <w:rFonts w:hint="eastAsia"/>
        </w:rPr>
        <w:instrText>REF _Ref533446736 \h</w:instrText>
      </w:r>
      <w:r w:rsidR="00222DA1">
        <w:instrText xml:space="preserve"> </w:instrText>
      </w:r>
      <w:r w:rsidR="00222DA1">
        <w:fldChar w:fldCharType="separate"/>
      </w:r>
      <w:r w:rsidR="00F86BBA">
        <w:t>(</w:t>
      </w:r>
      <w:r w:rsidR="00F86BBA">
        <w:rPr>
          <w:noProof/>
        </w:rPr>
        <w:t>19</w:t>
      </w:r>
      <w:r w:rsidR="00F86BBA">
        <w:t>)</w:t>
      </w:r>
      <w:r w:rsidR="00222DA1">
        <w:fldChar w:fldCharType="end"/>
      </w:r>
      <w:r w:rsidR="00222DA1">
        <w:rPr>
          <w:rFonts w:hint="eastAsia"/>
        </w:rPr>
        <w:t>所示</w:t>
      </w:r>
      <w:r w:rsidR="00553F30">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3"/>
        <w:gridCol w:w="1117"/>
      </w:tblGrid>
      <w:tr w:rsidR="002A3897" w14:paraId="46802A72" w14:textId="77777777" w:rsidTr="00D376BC">
        <w:tc>
          <w:tcPr>
            <w:tcW w:w="7398" w:type="dxa"/>
            <w:vAlign w:val="center"/>
          </w:tcPr>
          <w:p w14:paraId="34C15180" w14:textId="490ECE14" w:rsidR="002A3897" w:rsidRDefault="002A3897" w:rsidP="005B0131">
            <w:pPr>
              <w:wordWrap/>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e>
                          <m:sup>
                            <m:r>
                              <w:rPr>
                                <w:rFonts w:ascii="Cambria Math" w:hAnsi="Cambria Math"/>
                              </w:rPr>
                              <m:t>2</m:t>
                            </m:r>
                          </m:sup>
                        </m:sSup>
                      </m:e>
                    </m:nary>
                    <m:r>
                      <w:rPr>
                        <w:rFonts w:ascii="Cambria Math" w:hAnsi="Cambria Math"/>
                      </w:rPr>
                      <m:t xml:space="preserve"> </m:t>
                    </m:r>
                  </m:e>
                </m:rad>
              </m:oMath>
            </m:oMathPara>
          </w:p>
        </w:tc>
        <w:tc>
          <w:tcPr>
            <w:tcW w:w="1118" w:type="dxa"/>
            <w:vAlign w:val="center"/>
          </w:tcPr>
          <w:p w14:paraId="77605A96" w14:textId="6A6BAB03" w:rsidR="002A3897" w:rsidRDefault="002A3897" w:rsidP="005B0131">
            <w:pPr>
              <w:pStyle w:val="a5"/>
              <w:wordWrap/>
            </w:pPr>
            <w:bookmarkStart w:id="329" w:name="_Ref533446736"/>
            <w:r>
              <w:t>(</w:t>
            </w:r>
            <w:r>
              <w:rPr>
                <w:noProof/>
              </w:rPr>
              <w:fldChar w:fldCharType="begin"/>
            </w:r>
            <w:r>
              <w:rPr>
                <w:noProof/>
              </w:rPr>
              <w:instrText xml:space="preserve"> SEQ Equation \* ARABIC </w:instrText>
            </w:r>
            <w:r>
              <w:rPr>
                <w:noProof/>
              </w:rPr>
              <w:fldChar w:fldCharType="separate"/>
            </w:r>
            <w:r w:rsidR="00F86BBA">
              <w:rPr>
                <w:noProof/>
              </w:rPr>
              <w:t>19</w:t>
            </w:r>
            <w:r>
              <w:rPr>
                <w:noProof/>
              </w:rPr>
              <w:fldChar w:fldCharType="end"/>
            </w:r>
            <w:r>
              <w:t>)</w:t>
            </w:r>
            <w:bookmarkEnd w:id="329"/>
          </w:p>
        </w:tc>
      </w:tr>
      <w:tr w:rsidR="003451F9" w14:paraId="2C5EC267" w14:textId="77777777" w:rsidTr="00D376BC">
        <w:tc>
          <w:tcPr>
            <w:tcW w:w="7398" w:type="dxa"/>
            <w:vAlign w:val="center"/>
          </w:tcPr>
          <w:p w14:paraId="2F62806C" w14:textId="2CDA2D7E" w:rsidR="003451F9" w:rsidRDefault="00FF360B" w:rsidP="005B0131">
            <w:pPr>
              <w:wordWrap/>
            </w:pPr>
            <w:r>
              <w:rPr>
                <w:rFonts w:hint="eastAsia"/>
              </w:rPr>
              <w:t>由於</w:t>
            </w:r>
            <w:r w:rsidR="00327598">
              <w:rPr>
                <w:rFonts w:hint="eastAsia"/>
              </w:rPr>
              <w:t>真值及估測值的單位為度（</w:t>
            </w:r>
            <w:r w:rsidR="00327598">
              <w:t>Degree</w:t>
            </w:r>
            <w:r w:rsidR="00327598">
              <w:rPr>
                <w:rFonts w:hint="eastAsia"/>
              </w:rPr>
              <w:t>），</w:t>
            </w:r>
            <w:r w:rsidR="00327598">
              <w:t>RMSE</w:t>
            </w:r>
            <w:r w:rsidR="00327598">
              <w:rPr>
                <w:rFonts w:hint="eastAsia"/>
              </w:rPr>
              <w:t>的單位為度</w:t>
            </w:r>
            <w:r w:rsidR="009A3184">
              <w:rPr>
                <w:rFonts w:hint="eastAsia"/>
              </w:rPr>
              <w:t>。</w:t>
            </w:r>
          </w:p>
        </w:tc>
        <w:tc>
          <w:tcPr>
            <w:tcW w:w="1118" w:type="dxa"/>
            <w:vAlign w:val="center"/>
          </w:tcPr>
          <w:p w14:paraId="70E56BA0" w14:textId="77777777" w:rsidR="003451F9" w:rsidRDefault="003451F9" w:rsidP="005B0131">
            <w:pPr>
              <w:pStyle w:val="a5"/>
              <w:wordWrap/>
            </w:pPr>
          </w:p>
        </w:tc>
      </w:tr>
      <w:tr w:rsidR="001D325E" w14:paraId="55A0F6A7" w14:textId="77777777" w:rsidTr="00D376BC">
        <w:tc>
          <w:tcPr>
            <w:tcW w:w="7398" w:type="dxa"/>
            <w:vAlign w:val="center"/>
          </w:tcPr>
          <w:p w14:paraId="1A0F689F" w14:textId="77777777" w:rsidR="001D325E" w:rsidRDefault="001D325E" w:rsidP="005B0131">
            <w:pPr>
              <w:wordWrap/>
            </w:pPr>
          </w:p>
        </w:tc>
        <w:tc>
          <w:tcPr>
            <w:tcW w:w="1118" w:type="dxa"/>
            <w:vAlign w:val="center"/>
          </w:tcPr>
          <w:p w14:paraId="5C2D6C4F" w14:textId="77777777" w:rsidR="001D325E" w:rsidRDefault="001D325E" w:rsidP="005B0131">
            <w:pPr>
              <w:pStyle w:val="a5"/>
              <w:wordWrap/>
            </w:pPr>
          </w:p>
        </w:tc>
      </w:tr>
    </w:tbl>
    <w:p w14:paraId="13294107" w14:textId="58DD8A45" w:rsidR="002A3897" w:rsidRDefault="00115AE2" w:rsidP="005B0131">
      <w:pPr>
        <w:pStyle w:val="Heading3"/>
        <w:wordWrap/>
      </w:pPr>
      <w:r>
        <w:rPr>
          <w:rFonts w:hint="eastAsia"/>
        </w:rPr>
        <w:t xml:space="preserve"> </w:t>
      </w:r>
      <w:bookmarkStart w:id="330" w:name="_Toc536370966"/>
      <w:r w:rsidR="00302B8F" w:rsidRPr="00302B8F">
        <w:rPr>
          <w:rFonts w:hint="eastAsia"/>
        </w:rPr>
        <w:t>交叉驗證</w:t>
      </w:r>
      <w:r w:rsidR="00302B8F">
        <w:rPr>
          <w:rFonts w:hint="eastAsia"/>
        </w:rPr>
        <w:t>（</w:t>
      </w:r>
      <w:r w:rsidR="00302B8F">
        <w:t>Cross-validation</w:t>
      </w:r>
      <w:r w:rsidR="00302B8F">
        <w:rPr>
          <w:rFonts w:hint="eastAsia"/>
        </w:rPr>
        <w:t>）</w:t>
      </w:r>
      <w:bookmarkEnd w:id="330"/>
    </w:p>
    <w:p w14:paraId="4F6A7CE6" w14:textId="37B8EC4F" w:rsidR="00302B8F" w:rsidRDefault="00365410" w:rsidP="005B0131">
      <w:pPr>
        <w:wordWrap/>
      </w:pPr>
      <w:r>
        <w:rPr>
          <w:rFonts w:hint="eastAsia"/>
        </w:rPr>
        <w:t>使用</w:t>
      </w:r>
      <w:r w:rsidR="007209E3">
        <w:rPr>
          <w:rFonts w:hint="eastAsia"/>
        </w:rPr>
        <w:t>類</w:t>
      </w:r>
      <w:r w:rsidR="0092504F">
        <w:rPr>
          <w:rFonts w:hint="eastAsia"/>
        </w:rPr>
        <w:t>神經網路作為角度估測器</w:t>
      </w:r>
      <w:r w:rsidR="007209E3">
        <w:rPr>
          <w:rFonts w:hint="eastAsia"/>
        </w:rPr>
        <w:t>需要</w:t>
      </w:r>
      <w:r w:rsidR="00FF4F62">
        <w:rPr>
          <w:rFonts w:hint="eastAsia"/>
        </w:rPr>
        <w:t>訓練資料集和測試資料集</w:t>
      </w:r>
      <w:r w:rsidR="005D629B">
        <w:rPr>
          <w:rFonts w:hint="eastAsia"/>
        </w:rPr>
        <w:t>，</w:t>
      </w:r>
      <w:r w:rsidR="00F37D6B">
        <w:rPr>
          <w:rFonts w:hint="eastAsia"/>
        </w:rPr>
        <w:t>為了使</w:t>
      </w:r>
      <w:r w:rsidR="00D16C23">
        <w:rPr>
          <w:rFonts w:hint="eastAsia"/>
        </w:rPr>
        <w:t>每個實驗樣本皆能</w:t>
      </w:r>
      <w:r w:rsidR="00EE06E3">
        <w:rPr>
          <w:rFonts w:hint="eastAsia"/>
        </w:rPr>
        <w:t>輪流</w:t>
      </w:r>
      <w:r w:rsidR="003B62D2">
        <w:rPr>
          <w:rFonts w:hint="eastAsia"/>
        </w:rPr>
        <w:t>被當作</w:t>
      </w:r>
      <w:r w:rsidR="00884CB8">
        <w:rPr>
          <w:rFonts w:hint="eastAsia"/>
        </w:rPr>
        <w:t>訓練集</w:t>
      </w:r>
      <w:r w:rsidR="002154FD">
        <w:rPr>
          <w:rFonts w:hint="eastAsia"/>
        </w:rPr>
        <w:t>以及</w:t>
      </w:r>
      <w:r w:rsidR="00F41163">
        <w:rPr>
          <w:rFonts w:hint="eastAsia"/>
        </w:rPr>
        <w:t>測試集，我們使用</w:t>
      </w:r>
      <w:r w:rsidR="00883E6A">
        <w:rPr>
          <w:rFonts w:hint="eastAsia"/>
        </w:rPr>
        <w:t>5-fold</w:t>
      </w:r>
      <w:r w:rsidR="00115AE2" w:rsidRPr="00302B8F">
        <w:rPr>
          <w:rFonts w:hint="eastAsia"/>
        </w:rPr>
        <w:t>交叉驗證</w:t>
      </w:r>
      <w:r w:rsidR="00883E6A">
        <w:rPr>
          <w:rFonts w:hint="eastAsia"/>
        </w:rPr>
        <w:t>（</w:t>
      </w:r>
      <w:r w:rsidR="00883E6A">
        <w:t>5-fold</w:t>
      </w:r>
      <w:r w:rsidR="00A03AFC">
        <w:t xml:space="preserve"> C</w:t>
      </w:r>
      <w:r w:rsidR="00883E6A">
        <w:t>r</w:t>
      </w:r>
      <w:r w:rsidR="00A03AFC">
        <w:t>o</w:t>
      </w:r>
      <w:r w:rsidR="00883E6A">
        <w:t>ss-validation</w:t>
      </w:r>
      <w:r w:rsidR="00883E6A">
        <w:rPr>
          <w:rFonts w:hint="eastAsia"/>
        </w:rPr>
        <w:t>）</w:t>
      </w:r>
      <w:r w:rsidR="005B1F14">
        <w:rPr>
          <w:rFonts w:hint="eastAsia"/>
        </w:rPr>
        <w:t>。</w:t>
      </w:r>
    </w:p>
    <w:p w14:paraId="721C5E6A" w14:textId="3C5EAA80" w:rsidR="005B1F14" w:rsidRDefault="009233B5" w:rsidP="005B0131">
      <w:pPr>
        <w:wordWrap/>
      </w:pPr>
      <w:r>
        <w:rPr>
          <w:rFonts w:hint="eastAsia"/>
        </w:rPr>
        <w:t>在</w:t>
      </w:r>
      <w:r>
        <w:rPr>
          <w:rFonts w:hint="eastAsia"/>
        </w:rPr>
        <w:t>5-fold</w:t>
      </w:r>
      <w:r w:rsidRPr="00302B8F">
        <w:rPr>
          <w:rFonts w:hint="eastAsia"/>
        </w:rPr>
        <w:t>交叉驗證</w:t>
      </w:r>
      <w:r>
        <w:rPr>
          <w:rFonts w:hint="eastAsia"/>
        </w:rPr>
        <w:t>中，我們</w:t>
      </w:r>
      <w:r w:rsidR="001F2E2E">
        <w:rPr>
          <w:rFonts w:hint="eastAsia"/>
        </w:rPr>
        <w:t>將所有實驗樣本</w:t>
      </w:r>
      <w:r w:rsidR="0089059D">
        <w:rPr>
          <w:rFonts w:hint="eastAsia"/>
        </w:rPr>
        <w:t>分為五組。其中四組作為訓練資料集，一組作為</w:t>
      </w:r>
      <w:r w:rsidR="00767C35">
        <w:rPr>
          <w:rFonts w:hint="eastAsia"/>
        </w:rPr>
        <w:t>測試資料集。在</w:t>
      </w:r>
      <w:r w:rsidR="0046627F">
        <w:rPr>
          <w:rFonts w:hint="eastAsia"/>
        </w:rPr>
        <w:t>5-fold</w:t>
      </w:r>
      <w:r w:rsidR="00261C3F" w:rsidRPr="00302B8F">
        <w:rPr>
          <w:rFonts w:hint="eastAsia"/>
        </w:rPr>
        <w:t>交叉驗證</w:t>
      </w:r>
      <w:r w:rsidR="003626D9">
        <w:rPr>
          <w:rFonts w:hint="eastAsia"/>
        </w:rPr>
        <w:t>後，每筆</w:t>
      </w:r>
      <w:r w:rsidR="00795C49">
        <w:rPr>
          <w:rFonts w:hint="eastAsia"/>
        </w:rPr>
        <w:t>實驗樣本都會</w:t>
      </w:r>
      <w:r w:rsidR="00D52369">
        <w:rPr>
          <w:rFonts w:hint="eastAsia"/>
        </w:rPr>
        <w:t>有一個</w:t>
      </w:r>
      <w:r w:rsidR="00D52369">
        <w:t>RMSE</w:t>
      </w:r>
      <w:r w:rsidR="00D52369">
        <w:rPr>
          <w:rFonts w:hint="eastAsia"/>
        </w:rPr>
        <w:t>值。</w:t>
      </w:r>
    </w:p>
    <w:p w14:paraId="1883532E" w14:textId="657FC9D4" w:rsidR="00F10DC5" w:rsidRDefault="00F10DC5" w:rsidP="005B0131">
      <w:pPr>
        <w:wordWrap/>
        <w:snapToGrid/>
        <w:spacing w:line="240" w:lineRule="auto"/>
        <w:ind w:firstLine="0"/>
      </w:pPr>
    </w:p>
    <w:p w14:paraId="5FCE60EA" w14:textId="326DA2CB" w:rsidR="00011360" w:rsidRDefault="00F10DC5" w:rsidP="005B0131">
      <w:pPr>
        <w:pStyle w:val="Heading2"/>
      </w:pPr>
      <w:r>
        <w:rPr>
          <w:rFonts w:hint="eastAsia"/>
        </w:rPr>
        <w:t xml:space="preserve">　</w:t>
      </w:r>
      <w:r w:rsidR="00731C35">
        <w:t xml:space="preserve"> </w:t>
      </w:r>
      <w:bookmarkStart w:id="331" w:name="_Toc536370967"/>
      <w:r w:rsidR="00731C35">
        <w:rPr>
          <w:rFonts w:hint="eastAsia"/>
        </w:rPr>
        <w:t>實驗</w:t>
      </w:r>
      <w:r w:rsidR="003576F9">
        <w:rPr>
          <w:rFonts w:hint="eastAsia"/>
        </w:rPr>
        <w:t>與</w:t>
      </w:r>
      <w:r w:rsidR="0011173C">
        <w:rPr>
          <w:rFonts w:hint="eastAsia"/>
        </w:rPr>
        <w:t>結果</w:t>
      </w:r>
      <w:r w:rsidR="00EB7624">
        <w:rPr>
          <w:rFonts w:hint="eastAsia"/>
        </w:rPr>
        <w:t>評估</w:t>
      </w:r>
      <w:r w:rsidR="00731C35">
        <w:rPr>
          <w:rFonts w:hint="eastAsia"/>
        </w:rPr>
        <w:t>流程</w:t>
      </w:r>
      <w:bookmarkEnd w:id="331"/>
    </w:p>
    <w:p w14:paraId="33EDFB3B" w14:textId="192ECE7E" w:rsidR="005C0583" w:rsidRDefault="005C0583" w:rsidP="005B0131">
      <w:pPr>
        <w:wordWrap/>
      </w:pPr>
      <w:r>
        <w:rPr>
          <w:rFonts w:hint="eastAsia"/>
        </w:rPr>
        <w:t>論文中我們將呈現七次實驗結果，其中</w:t>
      </w:r>
      <w:r w:rsidR="002B4C23">
        <w:rPr>
          <w:rFonts w:hint="eastAsia"/>
        </w:rPr>
        <w:t>四次實驗為四通道電極實驗，三次為六通道電極實驗。</w:t>
      </w:r>
      <w:r w:rsidR="00D05BB8">
        <w:rPr>
          <w:rFonts w:hint="eastAsia"/>
        </w:rPr>
        <w:t>四通道實驗中，我們</w:t>
      </w:r>
      <w:r w:rsidR="00BD058D">
        <w:rPr>
          <w:rFonts w:hint="eastAsia"/>
        </w:rPr>
        <w:t>重複</w:t>
      </w:r>
      <w:r w:rsidR="00AA5EAD">
        <w:rPr>
          <w:rFonts w:hint="eastAsia"/>
        </w:rPr>
        <w:t>兩種</w:t>
      </w:r>
      <w:r w:rsidR="0005038F">
        <w:rPr>
          <w:rFonts w:hint="eastAsia"/>
        </w:rPr>
        <w:t>四通道</w:t>
      </w:r>
      <w:r w:rsidR="00D05BB8">
        <w:rPr>
          <w:rFonts w:hint="eastAsia"/>
        </w:rPr>
        <w:t>電極</w:t>
      </w:r>
      <w:r w:rsidR="0005038F">
        <w:rPr>
          <w:rFonts w:hint="eastAsia"/>
        </w:rPr>
        <w:t>放置</w:t>
      </w:r>
      <w:r w:rsidR="00307375">
        <w:rPr>
          <w:rFonts w:hint="eastAsia"/>
        </w:rPr>
        <w:t>組態</w:t>
      </w:r>
      <w:r w:rsidR="00CD3B5B">
        <w:rPr>
          <w:rFonts w:hint="eastAsia"/>
        </w:rPr>
        <w:t>各</w:t>
      </w:r>
      <w:r w:rsidR="00332AD0">
        <w:rPr>
          <w:rFonts w:hint="eastAsia"/>
        </w:rPr>
        <w:t>兩次</w:t>
      </w:r>
      <w:r w:rsidR="00297180">
        <w:rPr>
          <w:rFonts w:hint="eastAsia"/>
        </w:rPr>
        <w:t>；</w:t>
      </w:r>
      <w:r w:rsidR="00B47351">
        <w:rPr>
          <w:rFonts w:hint="eastAsia"/>
        </w:rPr>
        <w:t>六通道</w:t>
      </w:r>
      <w:r w:rsidR="001F2F2A">
        <w:rPr>
          <w:rFonts w:hint="eastAsia"/>
        </w:rPr>
        <w:t>實驗中，</w:t>
      </w:r>
      <w:r w:rsidR="00F50DE9">
        <w:rPr>
          <w:rFonts w:hint="eastAsia"/>
        </w:rPr>
        <w:t>三種六通道</w:t>
      </w:r>
      <w:r w:rsidR="009E67CC">
        <w:rPr>
          <w:rFonts w:hint="eastAsia"/>
        </w:rPr>
        <w:t>電極放置組態</w:t>
      </w:r>
      <w:r w:rsidR="00795E63">
        <w:rPr>
          <w:rFonts w:hint="eastAsia"/>
        </w:rPr>
        <w:t>個實驗一次。</w:t>
      </w:r>
    </w:p>
    <w:p w14:paraId="668973BB" w14:textId="4865340A" w:rsidR="005F35E8" w:rsidRDefault="00474B4A" w:rsidP="005B0131">
      <w:pPr>
        <w:wordWrap/>
      </w:pPr>
      <w:r>
        <w:rPr>
          <w:rFonts w:hint="eastAsia"/>
        </w:rPr>
        <w:t>實驗中測試者</w:t>
      </w:r>
      <w:r w:rsidR="00AB577D">
        <w:rPr>
          <w:rFonts w:hint="eastAsia"/>
        </w:rPr>
        <w:t>將進行四種動作</w:t>
      </w:r>
      <w:r w:rsidR="009F1F08">
        <w:rPr>
          <w:rFonts w:hint="eastAsia"/>
        </w:rPr>
        <w:t>，如</w:t>
      </w:r>
      <w:r w:rsidR="002753E6">
        <w:fldChar w:fldCharType="begin"/>
      </w:r>
      <w:r w:rsidR="002753E6">
        <w:instrText xml:space="preserve"> </w:instrText>
      </w:r>
      <w:r w:rsidR="002753E6">
        <w:rPr>
          <w:rFonts w:hint="eastAsia"/>
        </w:rPr>
        <w:instrText>REF _Ref534727760 \h</w:instrText>
      </w:r>
      <w:r w:rsidR="002753E6">
        <w:instrText xml:space="preserve"> </w:instrText>
      </w:r>
      <w:r w:rsidR="002753E6">
        <w:fldChar w:fldCharType="separate"/>
      </w:r>
      <w:r w:rsidR="00F86BBA">
        <w:rPr>
          <w:rFonts w:hint="eastAsia"/>
        </w:rPr>
        <w:t>表</w:t>
      </w:r>
      <w:r w:rsidR="00F86BBA">
        <w:rPr>
          <w:rFonts w:hint="eastAsia"/>
        </w:rPr>
        <w:t xml:space="preserve"> </w:t>
      </w:r>
      <w:r w:rsidR="00F86BBA">
        <w:rPr>
          <w:noProof/>
        </w:rPr>
        <w:t>4</w:t>
      </w:r>
      <w:r w:rsidR="002753E6">
        <w:fldChar w:fldCharType="end"/>
      </w:r>
      <w:r w:rsidR="000C0DC4">
        <w:rPr>
          <w:rFonts w:hint="eastAsia"/>
        </w:rPr>
        <w:t>所示</w:t>
      </w:r>
      <w:r w:rsidR="003F5579">
        <w:rPr>
          <w:rFonts w:hint="eastAsia"/>
        </w:rPr>
        <w:t>：</w:t>
      </w:r>
      <w:r w:rsidR="00567971">
        <w:rPr>
          <w:rFonts w:hint="eastAsia"/>
        </w:rPr>
        <w:t>彎曲（</w:t>
      </w:r>
      <w:r w:rsidR="00567971">
        <w:t>Flexion</w:t>
      </w:r>
      <w:r w:rsidR="00567971">
        <w:rPr>
          <w:rFonts w:hint="eastAsia"/>
        </w:rPr>
        <w:t>）</w:t>
      </w:r>
      <w:r w:rsidR="008F272D">
        <w:rPr>
          <w:rFonts w:hint="eastAsia"/>
        </w:rPr>
        <w:t>，</w:t>
      </w:r>
      <w:r w:rsidR="0051028E">
        <w:rPr>
          <w:rFonts w:hint="eastAsia"/>
        </w:rPr>
        <w:t>手掌面下，向下移動手掌；</w:t>
      </w:r>
      <w:r w:rsidR="001A2B43">
        <w:rPr>
          <w:rFonts w:hint="eastAsia"/>
        </w:rPr>
        <w:t>伸展（</w:t>
      </w:r>
      <w:r w:rsidR="001A2B43">
        <w:t>Extension</w:t>
      </w:r>
      <w:r w:rsidR="001A2B43">
        <w:rPr>
          <w:rFonts w:hint="eastAsia"/>
        </w:rPr>
        <w:t>），手掌面下，向上移動手掌；</w:t>
      </w:r>
      <w:r w:rsidR="001A2B43" w:rsidRPr="00115C6B">
        <w:rPr>
          <w:rFonts w:hint="eastAsia"/>
        </w:rPr>
        <w:t>往外反掌</w:t>
      </w:r>
      <w:r w:rsidR="001A2B43">
        <w:rPr>
          <w:rFonts w:hint="eastAsia"/>
        </w:rPr>
        <w:t>（</w:t>
      </w:r>
      <w:r w:rsidR="001A2B43" w:rsidRPr="00FE5026">
        <w:t>Supination</w:t>
      </w:r>
      <w:r w:rsidR="001A2B43">
        <w:rPr>
          <w:rFonts w:hint="eastAsia"/>
        </w:rPr>
        <w:t>），手掌面左，向右旋轉手掌；</w:t>
      </w:r>
      <w:r w:rsidR="001A2B43" w:rsidRPr="00115C6B">
        <w:rPr>
          <w:rFonts w:hint="eastAsia"/>
        </w:rPr>
        <w:t>往內反掌</w:t>
      </w:r>
      <w:r w:rsidR="001A2B43">
        <w:rPr>
          <w:rFonts w:hint="eastAsia"/>
        </w:rPr>
        <w:t>（</w:t>
      </w:r>
      <w:r w:rsidR="001A2B43" w:rsidRPr="00FE5026">
        <w:t>Pronation</w:t>
      </w:r>
      <w:r w:rsidR="001A2B43">
        <w:rPr>
          <w:rFonts w:hint="eastAsia"/>
        </w:rPr>
        <w:t>），手掌面左，向左旋轉手掌</w:t>
      </w:r>
      <w:r w:rsidR="00421598">
        <w:rPr>
          <w:rFonts w:hint="eastAsia"/>
        </w:rPr>
        <w:t>。</w:t>
      </w:r>
    </w:p>
    <w:p w14:paraId="19043BB4" w14:textId="39B06325" w:rsidR="00AA493C" w:rsidRDefault="002753E6" w:rsidP="00590C9D">
      <w:pPr>
        <w:pStyle w:val="Caption"/>
      </w:pPr>
      <w:bookmarkStart w:id="332" w:name="_Ref534727760"/>
      <w:bookmarkStart w:id="333" w:name="_Toc536371059"/>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86BBA">
        <w:rPr>
          <w:noProof/>
        </w:rPr>
        <w:t>4</w:t>
      </w:r>
      <w:r>
        <w:fldChar w:fldCharType="end"/>
      </w:r>
      <w:bookmarkEnd w:id="332"/>
      <w:r w:rsidR="00AA493C">
        <w:rPr>
          <w:rFonts w:hint="eastAsia"/>
        </w:rPr>
        <w:t>：四種實驗動作</w:t>
      </w:r>
      <w:bookmarkEnd w:id="333"/>
    </w:p>
    <w:tbl>
      <w:tblPr>
        <w:tblStyle w:val="TableGrid"/>
        <w:tblW w:w="0" w:type="auto"/>
        <w:tblLook w:val="04A0" w:firstRow="1" w:lastRow="0" w:firstColumn="1" w:lastColumn="0" w:noHBand="0" w:noVBand="1"/>
      </w:tblPr>
      <w:tblGrid>
        <w:gridCol w:w="4164"/>
        <w:gridCol w:w="4126"/>
      </w:tblGrid>
      <w:tr w:rsidR="005F35E8" w14:paraId="302E2839" w14:textId="77777777" w:rsidTr="005F35E8">
        <w:tc>
          <w:tcPr>
            <w:tcW w:w="4258" w:type="dxa"/>
            <w:vAlign w:val="center"/>
          </w:tcPr>
          <w:p w14:paraId="52615D3E" w14:textId="799044BE" w:rsidR="005F35E8" w:rsidRDefault="005F35E8" w:rsidP="005B0131">
            <w:pPr>
              <w:wordWrap/>
              <w:ind w:firstLine="0"/>
              <w:jc w:val="center"/>
            </w:pPr>
            <w:r>
              <w:rPr>
                <w:rFonts w:hint="eastAsia"/>
              </w:rPr>
              <w:t>彎曲（</w:t>
            </w:r>
            <w:r>
              <w:t>Flexion</w:t>
            </w:r>
            <w:r>
              <w:rPr>
                <w:rFonts w:hint="eastAsia"/>
              </w:rPr>
              <w:t>）</w:t>
            </w:r>
          </w:p>
        </w:tc>
        <w:tc>
          <w:tcPr>
            <w:tcW w:w="4258" w:type="dxa"/>
            <w:vAlign w:val="center"/>
          </w:tcPr>
          <w:p w14:paraId="7C42F7ED" w14:textId="60C8C362" w:rsidR="005F35E8" w:rsidRDefault="005F35E8" w:rsidP="005B0131">
            <w:pPr>
              <w:wordWrap/>
              <w:ind w:firstLine="0"/>
              <w:jc w:val="center"/>
            </w:pPr>
            <w:r>
              <w:rPr>
                <w:rFonts w:hint="eastAsia"/>
              </w:rPr>
              <w:t>手掌面下，向下移動手掌</w:t>
            </w:r>
          </w:p>
        </w:tc>
      </w:tr>
      <w:tr w:rsidR="005F35E8" w14:paraId="27758BB2" w14:textId="77777777" w:rsidTr="005F35E8">
        <w:tc>
          <w:tcPr>
            <w:tcW w:w="4258" w:type="dxa"/>
            <w:vAlign w:val="center"/>
          </w:tcPr>
          <w:p w14:paraId="75C9E68D" w14:textId="50EE6E4E" w:rsidR="005F35E8" w:rsidRDefault="005F35E8" w:rsidP="005B0131">
            <w:pPr>
              <w:wordWrap/>
              <w:ind w:firstLine="0"/>
              <w:jc w:val="center"/>
            </w:pPr>
            <w:r>
              <w:rPr>
                <w:rFonts w:hint="eastAsia"/>
              </w:rPr>
              <w:t>伸展（</w:t>
            </w:r>
            <w:r>
              <w:t>Extension</w:t>
            </w:r>
            <w:r>
              <w:rPr>
                <w:rFonts w:hint="eastAsia"/>
              </w:rPr>
              <w:t>）</w:t>
            </w:r>
          </w:p>
        </w:tc>
        <w:tc>
          <w:tcPr>
            <w:tcW w:w="4258" w:type="dxa"/>
            <w:vAlign w:val="center"/>
          </w:tcPr>
          <w:p w14:paraId="5D9E92E0" w14:textId="3C53395D" w:rsidR="005F35E8" w:rsidRDefault="005F35E8" w:rsidP="005B0131">
            <w:pPr>
              <w:wordWrap/>
              <w:ind w:firstLine="0"/>
              <w:jc w:val="center"/>
            </w:pPr>
            <w:r>
              <w:rPr>
                <w:rFonts w:hint="eastAsia"/>
              </w:rPr>
              <w:t>手掌面下，向上移動手掌</w:t>
            </w:r>
          </w:p>
        </w:tc>
      </w:tr>
      <w:tr w:rsidR="005F35E8" w14:paraId="6CCE7A80" w14:textId="77777777" w:rsidTr="005F35E8">
        <w:tc>
          <w:tcPr>
            <w:tcW w:w="4258" w:type="dxa"/>
            <w:vAlign w:val="center"/>
          </w:tcPr>
          <w:p w14:paraId="637CE9DA" w14:textId="15507E36" w:rsidR="005F35E8" w:rsidRDefault="005F35E8" w:rsidP="005B0131">
            <w:pPr>
              <w:wordWrap/>
              <w:ind w:firstLine="0"/>
              <w:jc w:val="center"/>
            </w:pPr>
            <w:r w:rsidRPr="00115C6B">
              <w:rPr>
                <w:rFonts w:hint="eastAsia"/>
              </w:rPr>
              <w:t>往外反掌</w:t>
            </w:r>
            <w:r>
              <w:rPr>
                <w:rFonts w:hint="eastAsia"/>
              </w:rPr>
              <w:t>（</w:t>
            </w:r>
            <w:r w:rsidRPr="00FE5026">
              <w:t>Supination</w:t>
            </w:r>
            <w:r>
              <w:rPr>
                <w:rFonts w:hint="eastAsia"/>
              </w:rPr>
              <w:t>）</w:t>
            </w:r>
          </w:p>
        </w:tc>
        <w:tc>
          <w:tcPr>
            <w:tcW w:w="4258" w:type="dxa"/>
            <w:vAlign w:val="center"/>
          </w:tcPr>
          <w:p w14:paraId="4A244742" w14:textId="726B77D2" w:rsidR="005F35E8" w:rsidRDefault="005F35E8" w:rsidP="005B0131">
            <w:pPr>
              <w:wordWrap/>
              <w:ind w:firstLine="0"/>
              <w:jc w:val="center"/>
            </w:pPr>
            <w:r>
              <w:rPr>
                <w:rFonts w:hint="eastAsia"/>
              </w:rPr>
              <w:t>手掌面左，向右旋轉手掌</w:t>
            </w:r>
          </w:p>
        </w:tc>
      </w:tr>
      <w:tr w:rsidR="005F35E8" w14:paraId="6B6F38D2" w14:textId="77777777" w:rsidTr="005F35E8">
        <w:tc>
          <w:tcPr>
            <w:tcW w:w="4258" w:type="dxa"/>
            <w:vAlign w:val="center"/>
          </w:tcPr>
          <w:p w14:paraId="483E844C" w14:textId="72CBD3F6" w:rsidR="005F35E8" w:rsidRDefault="005F35E8" w:rsidP="005B0131">
            <w:pPr>
              <w:wordWrap/>
              <w:ind w:firstLine="0"/>
              <w:jc w:val="center"/>
            </w:pPr>
            <w:r w:rsidRPr="00115C6B">
              <w:rPr>
                <w:rFonts w:hint="eastAsia"/>
              </w:rPr>
              <w:t>往內反掌</w:t>
            </w:r>
            <w:r>
              <w:rPr>
                <w:rFonts w:hint="eastAsia"/>
              </w:rPr>
              <w:t>（</w:t>
            </w:r>
            <w:r w:rsidRPr="00FE5026">
              <w:t>Pronation</w:t>
            </w:r>
            <w:r>
              <w:rPr>
                <w:rFonts w:hint="eastAsia"/>
              </w:rPr>
              <w:t>）</w:t>
            </w:r>
          </w:p>
        </w:tc>
        <w:tc>
          <w:tcPr>
            <w:tcW w:w="4258" w:type="dxa"/>
            <w:vAlign w:val="center"/>
          </w:tcPr>
          <w:p w14:paraId="216644EF" w14:textId="0A2ECF7F" w:rsidR="005F35E8" w:rsidRDefault="005F35E8" w:rsidP="005B0131">
            <w:pPr>
              <w:wordWrap/>
              <w:ind w:firstLine="0"/>
              <w:jc w:val="center"/>
            </w:pPr>
            <w:r>
              <w:rPr>
                <w:rFonts w:hint="eastAsia"/>
              </w:rPr>
              <w:t>手掌面左，向左旋轉手掌</w:t>
            </w:r>
          </w:p>
        </w:tc>
      </w:tr>
    </w:tbl>
    <w:p w14:paraId="636D6098" w14:textId="555685BA" w:rsidR="005F35E8" w:rsidRDefault="005F35E8" w:rsidP="005B0131">
      <w:pPr>
        <w:wordWrap/>
        <w:jc w:val="center"/>
      </w:pPr>
    </w:p>
    <w:p w14:paraId="362A6C22" w14:textId="142F3FFA" w:rsidR="000A1E31" w:rsidRDefault="00F23C2A" w:rsidP="005B0131">
      <w:pPr>
        <w:wordWrap/>
      </w:pPr>
      <w:r>
        <w:rPr>
          <w:rFonts w:hint="eastAsia"/>
        </w:rPr>
        <w:t>每個動作樣本長度為</w:t>
      </w:r>
      <w:r>
        <w:t>6</w:t>
      </w:r>
      <w:r>
        <w:rPr>
          <w:rFonts w:hint="eastAsia"/>
        </w:rPr>
        <w:t>秒</w:t>
      </w:r>
      <w:r w:rsidR="004916B6">
        <w:rPr>
          <w:rFonts w:hint="eastAsia"/>
        </w:rPr>
        <w:t>。</w:t>
      </w:r>
      <w:r w:rsidR="0059413C">
        <w:rPr>
          <w:rFonts w:hint="eastAsia"/>
        </w:rPr>
        <w:t>參考</w:t>
      </w:r>
      <w:r w:rsidR="0059413C">
        <w:fldChar w:fldCharType="begin"/>
      </w:r>
      <w:r w:rsidR="00B40467">
        <w:instrText xml:space="preserve"> ADDIN ZOTERO_ITEM CSL_CITATION {"citationID":"1ibGW80Y","properties":{"formattedCitation":"[22]","plainCitation":"[22]","noteIndex":0},"citationItems":[{"id":"MbV2BDGR/ma62Ug8b","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59413C">
        <w:fldChar w:fldCharType="separate"/>
      </w:r>
      <w:r w:rsidR="00B40467" w:rsidRPr="00B40467">
        <w:t>[22]</w:t>
      </w:r>
      <w:r w:rsidR="0059413C">
        <w:fldChar w:fldCharType="end"/>
      </w:r>
      <w:r w:rsidR="0059413C">
        <w:rPr>
          <w:rFonts w:hint="eastAsia"/>
        </w:rPr>
        <w:t>，</w:t>
      </w:r>
      <w:r w:rsidR="00C2144B">
        <w:rPr>
          <w:rFonts w:hint="eastAsia"/>
        </w:rPr>
        <w:t>一次</w:t>
      </w:r>
      <w:r w:rsidR="008C7217">
        <w:rPr>
          <w:rFonts w:hint="eastAsia"/>
        </w:rPr>
        <w:t>手腕</w:t>
      </w:r>
      <w:r w:rsidR="00C2144B">
        <w:rPr>
          <w:rFonts w:hint="eastAsia"/>
        </w:rPr>
        <w:t>動作</w:t>
      </w:r>
      <w:r w:rsidR="0080622D">
        <w:rPr>
          <w:rFonts w:hint="eastAsia"/>
        </w:rPr>
        <w:t>的</w:t>
      </w:r>
      <w:r w:rsidR="00177E7E">
        <w:rPr>
          <w:rFonts w:hint="eastAsia"/>
        </w:rPr>
        <w:t>流程如</w:t>
      </w:r>
      <w:r w:rsidR="00177E7E">
        <w:fldChar w:fldCharType="begin"/>
      </w:r>
      <w:r w:rsidR="00177E7E">
        <w:instrText xml:space="preserve"> </w:instrText>
      </w:r>
      <w:r w:rsidR="00177E7E">
        <w:rPr>
          <w:rFonts w:hint="eastAsia"/>
        </w:rPr>
        <w:instrText>REF _Ref532929148 \h</w:instrText>
      </w:r>
      <w:r w:rsidR="00177E7E">
        <w:instrText xml:space="preserve"> </w:instrText>
      </w:r>
      <w:r w:rsidR="00202E35">
        <w:instrText xml:space="preserve"> \* MERGEFORMAT </w:instrText>
      </w:r>
      <w:r w:rsidR="00177E7E">
        <w:fldChar w:fldCharType="separate"/>
      </w:r>
      <w:r w:rsidR="00F86BBA">
        <w:rPr>
          <w:rFonts w:hint="eastAsia"/>
        </w:rPr>
        <w:t>表</w:t>
      </w:r>
      <w:r w:rsidR="00F86BBA">
        <w:rPr>
          <w:rFonts w:hint="eastAsia"/>
        </w:rPr>
        <w:t xml:space="preserve"> </w:t>
      </w:r>
      <w:r w:rsidR="00F86BBA">
        <w:rPr>
          <w:noProof/>
        </w:rPr>
        <w:t>5</w:t>
      </w:r>
      <w:r w:rsidR="00177E7E">
        <w:fldChar w:fldCharType="end"/>
      </w:r>
      <w:r w:rsidR="007D23F3">
        <w:rPr>
          <w:rFonts w:hint="eastAsia"/>
        </w:rPr>
        <w:t>所示</w:t>
      </w:r>
      <w:r w:rsidR="00924C59">
        <w:rPr>
          <w:rFonts w:hint="eastAsia"/>
        </w:rPr>
        <w:t>。</w:t>
      </w:r>
      <w:r w:rsidR="00FF53AF">
        <w:rPr>
          <w:rFonts w:hint="eastAsia"/>
        </w:rPr>
        <w:t>每個動作</w:t>
      </w:r>
      <w:r w:rsidR="00890D57">
        <w:rPr>
          <w:rFonts w:hint="eastAsia"/>
        </w:rPr>
        <w:t>開頭皆為兩秒平放休息時間、兩秒動作時間、兩秒平放休息時間，手腕動作從</w:t>
      </w:r>
      <w:r w:rsidR="006756CB" w:rsidRPr="007B3C89">
        <w:rPr>
          <w:rFonts w:hint="eastAsia"/>
        </w:rPr>
        <w:t>手掌向下平置桌面</w:t>
      </w:r>
      <w:r w:rsidR="006756CB">
        <w:rPr>
          <w:rFonts w:hint="eastAsia"/>
        </w:rPr>
        <w:t>開始</w:t>
      </w:r>
      <w:r w:rsidR="009E748C">
        <w:rPr>
          <w:rFonts w:hint="eastAsia"/>
        </w:rPr>
        <w:t>：</w:t>
      </w:r>
      <w:r w:rsidR="00DF7CE3">
        <w:rPr>
          <w:rFonts w:hint="eastAsia"/>
        </w:rPr>
        <w:t>前</w:t>
      </w:r>
      <w:r w:rsidR="0027385C">
        <w:rPr>
          <w:rFonts w:hint="eastAsia"/>
        </w:rPr>
        <w:t>兩秒</w:t>
      </w:r>
      <w:r w:rsidR="00D55F49">
        <w:rPr>
          <w:rFonts w:hint="eastAsia"/>
        </w:rPr>
        <w:t>為</w:t>
      </w:r>
      <w:r w:rsidR="00DF7CE3" w:rsidRPr="007B3C89">
        <w:rPr>
          <w:rFonts w:hint="eastAsia"/>
        </w:rPr>
        <w:t>手掌向下平置桌面</w:t>
      </w:r>
      <w:r w:rsidR="005C1F64">
        <w:rPr>
          <w:rFonts w:hint="eastAsia"/>
        </w:rPr>
        <w:t>，第二秒開始</w:t>
      </w:r>
      <w:r w:rsidR="005C1F64" w:rsidRPr="007B3C89">
        <w:rPr>
          <w:rFonts w:hint="eastAsia"/>
        </w:rPr>
        <w:t>根據動作移動至手腕活動極限位置</w:t>
      </w:r>
      <w:r w:rsidR="001D495C">
        <w:rPr>
          <w:rFonts w:hint="eastAsia"/>
        </w:rPr>
        <w:t>，第三秒</w:t>
      </w:r>
      <w:r w:rsidR="001D495C" w:rsidRPr="007B3C89">
        <w:rPr>
          <w:rFonts w:hint="eastAsia"/>
        </w:rPr>
        <w:t>停在手腕活動極限位置</w:t>
      </w:r>
      <w:r w:rsidR="00D568F5">
        <w:rPr>
          <w:rFonts w:hint="eastAsia"/>
        </w:rPr>
        <w:t>，第四秒</w:t>
      </w:r>
      <w:r w:rsidR="00D568F5" w:rsidRPr="007B3C89">
        <w:rPr>
          <w:rFonts w:hint="eastAsia"/>
        </w:rPr>
        <w:t>從手腕活動極限位置回到桌面</w:t>
      </w:r>
      <w:r w:rsidR="0020181D">
        <w:rPr>
          <w:rFonts w:hint="eastAsia"/>
        </w:rPr>
        <w:t>，第五秒後</w:t>
      </w:r>
      <w:r w:rsidR="00801A4A" w:rsidRPr="007B3C89">
        <w:rPr>
          <w:rFonts w:hint="eastAsia"/>
        </w:rPr>
        <w:t>手掌向下平置桌面</w:t>
      </w:r>
      <w:r w:rsidR="00801A4A">
        <w:rPr>
          <w:rFonts w:hint="eastAsia"/>
        </w:rPr>
        <w:t>直到時間結束。</w:t>
      </w:r>
    </w:p>
    <w:p w14:paraId="2395D3CC" w14:textId="77777777" w:rsidR="00042D12" w:rsidRDefault="00042D12" w:rsidP="005B0131">
      <w:pPr>
        <w:wordWrap/>
      </w:pPr>
    </w:p>
    <w:p w14:paraId="45AC4537" w14:textId="5DE3C4BC" w:rsidR="00237C4B" w:rsidRDefault="00237C4B" w:rsidP="005B0131">
      <w:pPr>
        <w:wordWrap/>
        <w:jc w:val="center"/>
      </w:pPr>
      <w:bookmarkStart w:id="334" w:name="_Ref532929148"/>
      <w:bookmarkStart w:id="335" w:name="_Toc53637106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86BBA">
        <w:rPr>
          <w:noProof/>
        </w:rPr>
        <w:t>5</w:t>
      </w:r>
      <w:r>
        <w:fldChar w:fldCharType="end"/>
      </w:r>
      <w:bookmarkEnd w:id="334"/>
      <w:r>
        <w:rPr>
          <w:rFonts w:hint="eastAsia"/>
        </w:rPr>
        <w:t>：手腕動作流程</w:t>
      </w:r>
      <w:bookmarkEnd w:id="335"/>
    </w:p>
    <w:tbl>
      <w:tblPr>
        <w:tblStyle w:val="TableGrid"/>
        <w:tblW w:w="0" w:type="auto"/>
        <w:tblLook w:val="04A0" w:firstRow="1" w:lastRow="0" w:firstColumn="1" w:lastColumn="0" w:noHBand="0" w:noVBand="1"/>
      </w:tblPr>
      <w:tblGrid>
        <w:gridCol w:w="1516"/>
        <w:gridCol w:w="6774"/>
      </w:tblGrid>
      <w:tr w:rsidR="006956BF" w14:paraId="672C3374" w14:textId="77777777" w:rsidTr="006956BF">
        <w:tc>
          <w:tcPr>
            <w:tcW w:w="1548" w:type="dxa"/>
            <w:vAlign w:val="center"/>
          </w:tcPr>
          <w:p w14:paraId="53DAFAB3" w14:textId="113AC121" w:rsidR="006956BF" w:rsidRDefault="006956BF" w:rsidP="005B0131">
            <w:pPr>
              <w:wordWrap/>
              <w:ind w:firstLine="0"/>
              <w:jc w:val="center"/>
            </w:pPr>
            <w:r w:rsidRPr="007B3C89">
              <w:rPr>
                <w:rFonts w:hint="eastAsia"/>
              </w:rPr>
              <w:t>第</w:t>
            </w:r>
            <w:r w:rsidRPr="007B3C89">
              <w:rPr>
                <w:rFonts w:hint="eastAsia"/>
              </w:rPr>
              <w:t>0</w:t>
            </w:r>
            <w:r w:rsidRPr="007B3C89">
              <w:rPr>
                <w:rFonts w:hint="eastAsia"/>
              </w:rPr>
              <w:t>秒</w:t>
            </w:r>
          </w:p>
        </w:tc>
        <w:tc>
          <w:tcPr>
            <w:tcW w:w="6968" w:type="dxa"/>
            <w:vAlign w:val="center"/>
          </w:tcPr>
          <w:p w14:paraId="12D0968C" w14:textId="721528F8" w:rsidR="006956BF" w:rsidRDefault="006956BF" w:rsidP="005B0131">
            <w:pPr>
              <w:wordWrap/>
              <w:ind w:firstLine="0"/>
              <w:jc w:val="center"/>
            </w:pPr>
            <w:r w:rsidRPr="007B3C89">
              <w:rPr>
                <w:rFonts w:hint="eastAsia"/>
              </w:rPr>
              <w:t>手掌向下平置桌面</w:t>
            </w:r>
          </w:p>
        </w:tc>
      </w:tr>
      <w:tr w:rsidR="006956BF" w14:paraId="28E10C8B" w14:textId="77777777" w:rsidTr="006956BF">
        <w:tc>
          <w:tcPr>
            <w:tcW w:w="1548" w:type="dxa"/>
            <w:vAlign w:val="center"/>
          </w:tcPr>
          <w:p w14:paraId="25BEC4A1" w14:textId="5D8BD429" w:rsidR="006956BF" w:rsidRDefault="006956BF" w:rsidP="005B0131">
            <w:pPr>
              <w:wordWrap/>
              <w:ind w:firstLine="0"/>
              <w:jc w:val="center"/>
            </w:pPr>
            <w:r w:rsidRPr="007B3C89">
              <w:rPr>
                <w:rFonts w:hint="eastAsia"/>
              </w:rPr>
              <w:t>第</w:t>
            </w:r>
            <w:r w:rsidRPr="007B3C89">
              <w:rPr>
                <w:rFonts w:hint="eastAsia"/>
              </w:rPr>
              <w:t>1</w:t>
            </w:r>
            <w:r w:rsidRPr="007B3C89">
              <w:rPr>
                <w:rFonts w:hint="eastAsia"/>
              </w:rPr>
              <w:t>秒</w:t>
            </w:r>
          </w:p>
        </w:tc>
        <w:tc>
          <w:tcPr>
            <w:tcW w:w="6968" w:type="dxa"/>
            <w:vAlign w:val="center"/>
          </w:tcPr>
          <w:p w14:paraId="228A2603" w14:textId="0E7ECCF0" w:rsidR="006956BF" w:rsidRDefault="006956BF" w:rsidP="005B0131">
            <w:pPr>
              <w:wordWrap/>
              <w:ind w:firstLine="0"/>
              <w:jc w:val="center"/>
            </w:pPr>
            <w:r w:rsidRPr="007B3C89">
              <w:rPr>
                <w:rFonts w:hint="eastAsia"/>
              </w:rPr>
              <w:t>手掌向下平置桌面</w:t>
            </w:r>
          </w:p>
        </w:tc>
      </w:tr>
      <w:tr w:rsidR="006956BF" w14:paraId="608A8B51" w14:textId="77777777" w:rsidTr="006956BF">
        <w:tc>
          <w:tcPr>
            <w:tcW w:w="1548" w:type="dxa"/>
            <w:vAlign w:val="center"/>
          </w:tcPr>
          <w:p w14:paraId="5CAB06F6" w14:textId="3471E702" w:rsidR="006956BF" w:rsidRDefault="006956BF" w:rsidP="005B0131">
            <w:pPr>
              <w:wordWrap/>
              <w:ind w:firstLine="0"/>
              <w:jc w:val="center"/>
            </w:pPr>
            <w:r w:rsidRPr="007B3C89">
              <w:rPr>
                <w:rFonts w:hint="eastAsia"/>
              </w:rPr>
              <w:t>第</w:t>
            </w:r>
            <w:r w:rsidRPr="007B3C89">
              <w:t>2</w:t>
            </w:r>
            <w:r w:rsidRPr="007B3C89">
              <w:rPr>
                <w:rFonts w:hint="eastAsia"/>
              </w:rPr>
              <w:t>秒</w:t>
            </w:r>
          </w:p>
        </w:tc>
        <w:tc>
          <w:tcPr>
            <w:tcW w:w="6968" w:type="dxa"/>
            <w:vAlign w:val="center"/>
          </w:tcPr>
          <w:p w14:paraId="2836FCBC" w14:textId="6BCCB89A" w:rsidR="006956BF" w:rsidRDefault="006956BF" w:rsidP="005B0131">
            <w:pPr>
              <w:wordWrap/>
              <w:ind w:firstLine="0"/>
              <w:jc w:val="center"/>
            </w:pPr>
            <w:r w:rsidRPr="007B3C89">
              <w:rPr>
                <w:rFonts w:hint="eastAsia"/>
              </w:rPr>
              <w:t>根據動作移動至手腕活動極限位置</w:t>
            </w:r>
          </w:p>
        </w:tc>
      </w:tr>
      <w:tr w:rsidR="006956BF" w14:paraId="65C5EBD4" w14:textId="77777777" w:rsidTr="006956BF">
        <w:tc>
          <w:tcPr>
            <w:tcW w:w="1548" w:type="dxa"/>
            <w:vAlign w:val="center"/>
          </w:tcPr>
          <w:p w14:paraId="3E0F8628" w14:textId="7919CCCF" w:rsidR="006956BF" w:rsidRDefault="006956BF" w:rsidP="005B0131">
            <w:pPr>
              <w:wordWrap/>
              <w:ind w:firstLine="0"/>
              <w:jc w:val="center"/>
            </w:pPr>
            <w:r w:rsidRPr="007B3C89">
              <w:rPr>
                <w:rFonts w:hint="eastAsia"/>
              </w:rPr>
              <w:t>第</w:t>
            </w:r>
            <w:r w:rsidRPr="007B3C89">
              <w:t>3</w:t>
            </w:r>
            <w:r w:rsidRPr="007B3C89">
              <w:rPr>
                <w:rFonts w:hint="eastAsia"/>
              </w:rPr>
              <w:t>秒</w:t>
            </w:r>
          </w:p>
        </w:tc>
        <w:tc>
          <w:tcPr>
            <w:tcW w:w="6968" w:type="dxa"/>
            <w:vAlign w:val="center"/>
          </w:tcPr>
          <w:p w14:paraId="749A7D4D" w14:textId="19015102" w:rsidR="006956BF" w:rsidRDefault="006956BF" w:rsidP="005B0131">
            <w:pPr>
              <w:wordWrap/>
              <w:ind w:firstLine="0"/>
              <w:jc w:val="center"/>
            </w:pPr>
            <w:r w:rsidRPr="007B3C89">
              <w:rPr>
                <w:rFonts w:hint="eastAsia"/>
              </w:rPr>
              <w:t>停在手腕活動極限位置</w:t>
            </w:r>
          </w:p>
        </w:tc>
      </w:tr>
      <w:tr w:rsidR="006956BF" w14:paraId="2E2CD980" w14:textId="77777777" w:rsidTr="006956BF">
        <w:tc>
          <w:tcPr>
            <w:tcW w:w="1548" w:type="dxa"/>
            <w:vAlign w:val="center"/>
          </w:tcPr>
          <w:p w14:paraId="74F523C4" w14:textId="09A00896" w:rsidR="006956BF" w:rsidRDefault="006956BF" w:rsidP="005B0131">
            <w:pPr>
              <w:wordWrap/>
              <w:ind w:firstLine="0"/>
              <w:jc w:val="center"/>
            </w:pPr>
            <w:r w:rsidRPr="007B3C89">
              <w:rPr>
                <w:rFonts w:hint="eastAsia"/>
              </w:rPr>
              <w:t>第</w:t>
            </w:r>
            <w:r w:rsidRPr="007B3C89">
              <w:t>4</w:t>
            </w:r>
            <w:r w:rsidRPr="007B3C89">
              <w:rPr>
                <w:rFonts w:hint="eastAsia"/>
              </w:rPr>
              <w:t>秒</w:t>
            </w:r>
          </w:p>
        </w:tc>
        <w:tc>
          <w:tcPr>
            <w:tcW w:w="6968" w:type="dxa"/>
            <w:vAlign w:val="center"/>
          </w:tcPr>
          <w:p w14:paraId="7B6A0ACA" w14:textId="0998CADE" w:rsidR="006956BF" w:rsidRDefault="006956BF" w:rsidP="005B0131">
            <w:pPr>
              <w:wordWrap/>
              <w:ind w:firstLine="0"/>
              <w:jc w:val="center"/>
            </w:pPr>
            <w:r w:rsidRPr="007B3C89">
              <w:rPr>
                <w:rFonts w:hint="eastAsia"/>
              </w:rPr>
              <w:t>從手腕活動極限位置回到桌面</w:t>
            </w:r>
          </w:p>
        </w:tc>
      </w:tr>
      <w:tr w:rsidR="006956BF" w14:paraId="3CD8754D" w14:textId="77777777" w:rsidTr="006956BF">
        <w:tc>
          <w:tcPr>
            <w:tcW w:w="1548" w:type="dxa"/>
            <w:vAlign w:val="center"/>
          </w:tcPr>
          <w:p w14:paraId="09A0CF8E" w14:textId="55D218C1" w:rsidR="006956BF" w:rsidRDefault="006956BF" w:rsidP="005B0131">
            <w:pPr>
              <w:wordWrap/>
              <w:ind w:firstLine="0"/>
              <w:jc w:val="center"/>
            </w:pPr>
            <w:r w:rsidRPr="007B3C89">
              <w:rPr>
                <w:rFonts w:hint="eastAsia"/>
              </w:rPr>
              <w:t>第</w:t>
            </w:r>
            <w:r w:rsidRPr="007B3C89">
              <w:t>5</w:t>
            </w:r>
            <w:r w:rsidRPr="007B3C89">
              <w:rPr>
                <w:rFonts w:hint="eastAsia"/>
              </w:rPr>
              <w:t>秒</w:t>
            </w:r>
          </w:p>
        </w:tc>
        <w:tc>
          <w:tcPr>
            <w:tcW w:w="6968" w:type="dxa"/>
            <w:vAlign w:val="center"/>
          </w:tcPr>
          <w:p w14:paraId="79473C12" w14:textId="63B0D6F4" w:rsidR="006956BF" w:rsidRDefault="006956BF" w:rsidP="005B0131">
            <w:pPr>
              <w:wordWrap/>
              <w:ind w:firstLine="0"/>
              <w:jc w:val="center"/>
            </w:pPr>
            <w:r w:rsidRPr="007B3C89">
              <w:rPr>
                <w:rFonts w:hint="eastAsia"/>
              </w:rPr>
              <w:t>手掌向下平置桌面</w:t>
            </w:r>
          </w:p>
        </w:tc>
      </w:tr>
      <w:tr w:rsidR="006956BF" w14:paraId="56BD15A7" w14:textId="77777777" w:rsidTr="006956BF">
        <w:tc>
          <w:tcPr>
            <w:tcW w:w="1548" w:type="dxa"/>
            <w:vAlign w:val="center"/>
          </w:tcPr>
          <w:p w14:paraId="5718E110" w14:textId="51491E36" w:rsidR="006956BF" w:rsidRDefault="006956BF" w:rsidP="005B0131">
            <w:pPr>
              <w:wordWrap/>
              <w:ind w:firstLine="0"/>
              <w:jc w:val="center"/>
            </w:pPr>
            <w:r w:rsidRPr="007B3C89">
              <w:rPr>
                <w:rFonts w:hint="eastAsia"/>
              </w:rPr>
              <w:t>第</w:t>
            </w:r>
            <w:r w:rsidRPr="007B3C89">
              <w:t>6</w:t>
            </w:r>
            <w:r w:rsidRPr="007B3C89">
              <w:rPr>
                <w:rFonts w:hint="eastAsia"/>
              </w:rPr>
              <w:t>秒</w:t>
            </w:r>
          </w:p>
        </w:tc>
        <w:tc>
          <w:tcPr>
            <w:tcW w:w="6968" w:type="dxa"/>
            <w:vAlign w:val="center"/>
          </w:tcPr>
          <w:p w14:paraId="707F17B3" w14:textId="5F0E7A87" w:rsidR="006956BF" w:rsidRDefault="006956BF" w:rsidP="005B0131">
            <w:pPr>
              <w:wordWrap/>
              <w:ind w:firstLine="0"/>
              <w:jc w:val="center"/>
            </w:pPr>
            <w:r w:rsidRPr="007B3C89">
              <w:rPr>
                <w:rFonts w:hint="eastAsia"/>
              </w:rPr>
              <w:t>手掌向下平置桌面</w:t>
            </w:r>
          </w:p>
        </w:tc>
      </w:tr>
    </w:tbl>
    <w:p w14:paraId="00C014A7" w14:textId="77777777" w:rsidR="00093BEF" w:rsidRDefault="00093BEF" w:rsidP="005B0131">
      <w:pPr>
        <w:wordWrap/>
      </w:pPr>
    </w:p>
    <w:p w14:paraId="05242054" w14:textId="03E84588" w:rsidR="00AB577D" w:rsidRDefault="00C72F34" w:rsidP="005B0131">
      <w:pPr>
        <w:wordWrap/>
      </w:pPr>
      <w:r>
        <w:rPr>
          <w:rFonts w:hint="eastAsia"/>
        </w:rPr>
        <w:t>實驗樣本數我們參考</w:t>
      </w:r>
      <w:r>
        <w:fldChar w:fldCharType="begin"/>
      </w:r>
      <w:r w:rsidR="00B40467">
        <w:instrText xml:space="preserve"> ADDIN ZOTERO_ITEM CSL_CITATION {"citationID":"b5DWXuTI","properties":{"formattedCitation":"[22]","plainCitation":"[22]","noteIndex":0},"citationItems":[{"id":"MbV2BDGR/ma62Ug8b","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B40467" w:rsidRPr="00B40467">
        <w:t>[22]</w:t>
      </w:r>
      <w:r>
        <w:fldChar w:fldCharType="end"/>
      </w:r>
      <w:r>
        <w:rPr>
          <w:rFonts w:hint="eastAsia"/>
        </w:rPr>
        <w:t>，四種動作各錄製</w:t>
      </w:r>
      <w:r>
        <w:t>60</w:t>
      </w:r>
      <w:r>
        <w:rPr>
          <w:rFonts w:hint="eastAsia"/>
        </w:rPr>
        <w:t>筆樣本。</w:t>
      </w:r>
      <w:r w:rsidR="008C7A6C">
        <w:rPr>
          <w:rFonts w:hint="eastAsia"/>
        </w:rPr>
        <w:t>一次</w:t>
      </w:r>
      <w:r w:rsidR="00FB2801">
        <w:rPr>
          <w:rFonts w:hint="eastAsia"/>
        </w:rPr>
        <w:t>實驗共三</w:t>
      </w:r>
      <w:r w:rsidR="00D06A87">
        <w:rPr>
          <w:rFonts w:hint="eastAsia"/>
        </w:rPr>
        <w:t>小節，在每一小節</w:t>
      </w:r>
      <w:r w:rsidR="00E60E57">
        <w:rPr>
          <w:rFonts w:hint="eastAsia"/>
        </w:rPr>
        <w:t>，測試者將</w:t>
      </w:r>
      <w:r w:rsidR="00787747">
        <w:rPr>
          <w:rFonts w:hint="eastAsia"/>
        </w:rPr>
        <w:t>重複</w:t>
      </w:r>
      <w:r w:rsidR="00E531C1">
        <w:rPr>
          <w:rFonts w:hint="eastAsia"/>
        </w:rPr>
        <w:t>四種動作</w:t>
      </w:r>
      <w:r w:rsidR="00FB3571">
        <w:rPr>
          <w:rFonts w:hint="eastAsia"/>
        </w:rPr>
        <w:t>各</w:t>
      </w:r>
      <w:r w:rsidR="00256E7A">
        <w:t>20</w:t>
      </w:r>
      <w:r w:rsidR="00256E7A">
        <w:rPr>
          <w:rFonts w:hint="eastAsia"/>
        </w:rPr>
        <w:t>次，之後休息</w:t>
      </w:r>
      <w:r w:rsidR="00256E7A">
        <w:t>5</w:t>
      </w:r>
      <w:r w:rsidR="00256E7A">
        <w:rPr>
          <w:rFonts w:hint="eastAsia"/>
        </w:rPr>
        <w:t>分鐘。</w:t>
      </w:r>
      <w:r w:rsidR="00534D85">
        <w:rPr>
          <w:rFonts w:hint="eastAsia"/>
        </w:rPr>
        <w:t>三小節的</w:t>
      </w:r>
      <w:r w:rsidR="002A494A">
        <w:rPr>
          <w:rFonts w:hint="eastAsia"/>
        </w:rPr>
        <w:t>錄製結束後，</w:t>
      </w:r>
      <w:bookmarkStart w:id="336" w:name="OLE_LINK1"/>
      <w:bookmarkStart w:id="337" w:name="OLE_LINK2"/>
      <w:bookmarkStart w:id="338" w:name="OLE_LINK3"/>
      <w:r w:rsidR="002A494A">
        <w:rPr>
          <w:rFonts w:hint="eastAsia"/>
        </w:rPr>
        <w:t>四種動作各有</w:t>
      </w:r>
      <w:r w:rsidR="002A494A">
        <w:t>60</w:t>
      </w:r>
      <w:r w:rsidR="00470EC4">
        <w:rPr>
          <w:rFonts w:hint="eastAsia"/>
        </w:rPr>
        <w:t>筆樣本</w:t>
      </w:r>
      <w:bookmarkEnd w:id="336"/>
      <w:bookmarkEnd w:id="337"/>
      <w:bookmarkEnd w:id="338"/>
      <w:r w:rsidR="00470EC4">
        <w:rPr>
          <w:rFonts w:hint="eastAsia"/>
        </w:rPr>
        <w:t>，</w:t>
      </w:r>
      <w:r w:rsidR="0025498A">
        <w:rPr>
          <w:rFonts w:hint="eastAsia"/>
        </w:rPr>
        <w:t>共</w:t>
      </w:r>
      <w:r w:rsidR="006C1A84">
        <w:t>240</w:t>
      </w:r>
      <w:r w:rsidR="006C1A84">
        <w:rPr>
          <w:rFonts w:hint="eastAsia"/>
        </w:rPr>
        <w:t>筆樣本。</w:t>
      </w:r>
      <w:r w:rsidR="003C2391">
        <w:rPr>
          <w:rFonts w:hint="eastAsia"/>
        </w:rPr>
        <w:t>之後測試者將</w:t>
      </w:r>
      <w:r w:rsidR="001F5181">
        <w:rPr>
          <w:rFonts w:hint="eastAsia"/>
        </w:rPr>
        <w:t>輪流執行四個動作一次，此樣本為</w:t>
      </w:r>
      <w:r w:rsidR="00CE1642">
        <w:rPr>
          <w:rFonts w:hint="eastAsia"/>
        </w:rPr>
        <w:t>求</w:t>
      </w:r>
      <w:r w:rsidR="000B0DCF">
        <w:rPr>
          <w:rFonts w:hint="eastAsia"/>
        </w:rPr>
        <w:t>取</w:t>
      </w:r>
      <w:r w:rsidR="00CE1642">
        <w:rPr>
          <w:rFonts w:hint="eastAsia"/>
        </w:rPr>
        <w:t>反混合矩陣的</w:t>
      </w:r>
      <w:r w:rsidR="00CE1642">
        <w:t>ICA</w:t>
      </w:r>
      <w:r w:rsidR="00ED3982">
        <w:rPr>
          <w:rFonts w:hint="eastAsia"/>
        </w:rPr>
        <w:t>樣本。</w:t>
      </w:r>
    </w:p>
    <w:p w14:paraId="1B1D24A1" w14:textId="2CD81A32" w:rsidR="005B36B2" w:rsidRDefault="005B36B2" w:rsidP="005B0131">
      <w:pPr>
        <w:wordWrap/>
      </w:pPr>
      <w:r>
        <w:rPr>
          <w:rFonts w:hint="eastAsia"/>
        </w:rPr>
        <w:t>由於</w:t>
      </w:r>
      <w:r w:rsidR="00705045">
        <w:rPr>
          <w:rFonts w:hint="eastAsia"/>
        </w:rPr>
        <w:t>手腕</w:t>
      </w:r>
      <w:r w:rsidRPr="00901C78">
        <w:rPr>
          <w:rFonts w:hint="eastAsia"/>
          <w:i/>
        </w:rPr>
        <w:t>彎曲和伸展</w:t>
      </w:r>
      <w:r w:rsidR="00D87E05">
        <w:rPr>
          <w:rFonts w:hint="eastAsia"/>
        </w:rPr>
        <w:t>以及</w:t>
      </w:r>
      <w:r w:rsidRPr="004C49F3">
        <w:rPr>
          <w:rFonts w:hint="eastAsia"/>
          <w:i/>
        </w:rPr>
        <w:t>往外反掌</w:t>
      </w:r>
      <w:r w:rsidR="004C49F3" w:rsidRPr="004C49F3">
        <w:rPr>
          <w:rFonts w:hint="eastAsia"/>
          <w:i/>
        </w:rPr>
        <w:t>和</w:t>
      </w:r>
      <w:r w:rsidRPr="004C49F3">
        <w:rPr>
          <w:rFonts w:hint="eastAsia"/>
          <w:i/>
        </w:rPr>
        <w:t>往內反掌</w:t>
      </w:r>
      <w:r w:rsidR="00800028" w:rsidRPr="00800028">
        <w:rPr>
          <w:rFonts w:hint="eastAsia"/>
        </w:rPr>
        <w:t>各</w:t>
      </w:r>
      <w:r w:rsidR="00800028">
        <w:rPr>
          <w:rFonts w:hint="eastAsia"/>
        </w:rPr>
        <w:t>屬於手腕動作的一個維度，同一組手腕維度的資料將用來訓練同一組</w:t>
      </w:r>
      <w:r w:rsidR="00800028">
        <w:t>LSTM</w:t>
      </w:r>
      <w:r w:rsidR="00800028">
        <w:rPr>
          <w:rFonts w:hint="eastAsia"/>
        </w:rPr>
        <w:t>類神經網路。</w:t>
      </w:r>
      <w:r w:rsidR="00EC2D68">
        <w:rPr>
          <w:rFonts w:hint="eastAsia"/>
        </w:rPr>
        <w:t>根據前述的</w:t>
      </w:r>
      <w:r w:rsidR="00216C30">
        <w:rPr>
          <w:rFonts w:hint="eastAsia"/>
        </w:rPr>
        <w:t>5-fold</w:t>
      </w:r>
      <w:r w:rsidR="00216C30" w:rsidRPr="00302B8F">
        <w:rPr>
          <w:rFonts w:hint="eastAsia"/>
        </w:rPr>
        <w:t>交叉驗證</w:t>
      </w:r>
      <w:r w:rsidR="00A1499B">
        <w:rPr>
          <w:rFonts w:hint="eastAsia"/>
        </w:rPr>
        <w:t>，</w:t>
      </w:r>
      <w:r w:rsidR="00EC4DC1">
        <w:rPr>
          <w:rFonts w:hint="eastAsia"/>
        </w:rPr>
        <w:t>四種動作各</w:t>
      </w:r>
      <w:r w:rsidR="00EC4DC1">
        <w:t>60</w:t>
      </w:r>
      <w:r w:rsidR="00EC4DC1">
        <w:rPr>
          <w:rFonts w:hint="eastAsia"/>
        </w:rPr>
        <w:t>筆樣本將有</w:t>
      </w:r>
      <w:r w:rsidR="00EE2A49">
        <w:t>48</w:t>
      </w:r>
      <w:r w:rsidR="00EE2A49">
        <w:rPr>
          <w:rFonts w:hint="eastAsia"/>
        </w:rPr>
        <w:t>筆資料為訓練資料集，</w:t>
      </w:r>
      <w:r w:rsidR="00EE2A49">
        <w:t>12</w:t>
      </w:r>
      <w:r w:rsidR="00EE2A49">
        <w:rPr>
          <w:rFonts w:hint="eastAsia"/>
        </w:rPr>
        <w:t>筆資料為測試資料集。</w:t>
      </w:r>
    </w:p>
    <w:p w14:paraId="3D466A6A" w14:textId="7E453C35" w:rsidR="00EE2A49" w:rsidRPr="000B0DCF" w:rsidRDefault="002671C1" w:rsidP="005B0131">
      <w:pPr>
        <w:wordWrap/>
      </w:pPr>
      <w:r>
        <w:rPr>
          <w:rFonts w:hint="eastAsia"/>
        </w:rPr>
        <w:lastRenderedPageBreak/>
        <w:t>經過</w:t>
      </w:r>
      <w:r w:rsidR="007D44EE">
        <w:rPr>
          <w:rFonts w:hint="eastAsia"/>
        </w:rPr>
        <w:t>5-fold</w:t>
      </w:r>
      <w:r w:rsidR="007D44EE" w:rsidRPr="00302B8F">
        <w:rPr>
          <w:rFonts w:hint="eastAsia"/>
        </w:rPr>
        <w:t>交叉驗證</w:t>
      </w:r>
      <w:r w:rsidR="007D44EE">
        <w:rPr>
          <w:rFonts w:hint="eastAsia"/>
        </w:rPr>
        <w:t>後，</w:t>
      </w:r>
      <w:r w:rsidR="00D3083A">
        <w:rPr>
          <w:rFonts w:hint="eastAsia"/>
        </w:rPr>
        <w:t>四種動作各</w:t>
      </w:r>
      <w:r w:rsidR="00D3083A">
        <w:t>60</w:t>
      </w:r>
      <w:r w:rsidR="00D3083A">
        <w:rPr>
          <w:rFonts w:hint="eastAsia"/>
        </w:rPr>
        <w:t>筆樣本將有</w:t>
      </w:r>
      <w:r w:rsidR="00D3083A">
        <w:t>60</w:t>
      </w:r>
      <w:r w:rsidR="00D3083A">
        <w:rPr>
          <w:rFonts w:hint="eastAsia"/>
        </w:rPr>
        <w:t>筆</w:t>
      </w:r>
      <w:r w:rsidR="00D3083A">
        <w:t>RMSE</w:t>
      </w:r>
      <w:r w:rsidR="00E839D0">
        <w:rPr>
          <w:rFonts w:hint="eastAsia"/>
        </w:rPr>
        <w:t>。</w:t>
      </w:r>
      <w:r w:rsidR="008E0555">
        <w:rPr>
          <w:rFonts w:hint="eastAsia"/>
        </w:rPr>
        <w:t>由於類神經網路初始化時的</w:t>
      </w:r>
      <w:r w:rsidR="00A84468">
        <w:rPr>
          <w:rFonts w:hint="eastAsia"/>
        </w:rPr>
        <w:t>參數具有隨機性，我們將</w:t>
      </w:r>
      <w:r w:rsidR="00F15FF7">
        <w:rPr>
          <w:rFonts w:hint="eastAsia"/>
        </w:rPr>
        <w:t>重複</w:t>
      </w:r>
      <w:r w:rsidR="00631043">
        <w:rPr>
          <w:rFonts w:hint="eastAsia"/>
        </w:rPr>
        <w:t>5-fold</w:t>
      </w:r>
      <w:r w:rsidR="00631043" w:rsidRPr="00302B8F">
        <w:rPr>
          <w:rFonts w:hint="eastAsia"/>
        </w:rPr>
        <w:t>交叉驗證</w:t>
      </w:r>
      <w:r w:rsidR="00631043">
        <w:t>10</w:t>
      </w:r>
      <w:r w:rsidR="00631043">
        <w:rPr>
          <w:rFonts w:hint="eastAsia"/>
        </w:rPr>
        <w:t>次，</w:t>
      </w:r>
      <w:r w:rsidR="004A7E4F">
        <w:rPr>
          <w:rFonts w:hint="eastAsia"/>
        </w:rPr>
        <w:t>使得每一筆資料</w:t>
      </w:r>
      <w:r w:rsidR="0034402F">
        <w:rPr>
          <w:rFonts w:hint="eastAsia"/>
        </w:rPr>
        <w:t>有</w:t>
      </w:r>
      <w:r w:rsidR="0034402F">
        <w:rPr>
          <w:rFonts w:hint="eastAsia"/>
        </w:rPr>
        <w:t>10</w:t>
      </w:r>
      <w:r w:rsidR="000B0DCF">
        <w:rPr>
          <w:rFonts w:hint="eastAsia"/>
        </w:rPr>
        <w:t>筆</w:t>
      </w:r>
      <w:r w:rsidR="000B0DCF">
        <w:t>RMSE</w:t>
      </w:r>
      <w:r w:rsidR="000B0DCF">
        <w:rPr>
          <w:rFonts w:hint="eastAsia"/>
        </w:rPr>
        <w:t>。</w:t>
      </w:r>
    </w:p>
    <w:p w14:paraId="21474E85" w14:textId="404257F4" w:rsidR="00226869" w:rsidRDefault="0019553C" w:rsidP="005B0131">
      <w:pPr>
        <w:wordWrap/>
      </w:pPr>
      <w:r>
        <w:rPr>
          <w:rFonts w:hint="eastAsia"/>
        </w:rPr>
        <w:t>在</w:t>
      </w:r>
      <w:r w:rsidR="00F478AA">
        <w:t>10</w:t>
      </w:r>
      <w:r w:rsidR="00073F44">
        <w:rPr>
          <w:rFonts w:hint="eastAsia"/>
        </w:rPr>
        <w:t>輪</w:t>
      </w:r>
      <w:r>
        <w:rPr>
          <w:rFonts w:hint="eastAsia"/>
        </w:rPr>
        <w:t>的</w:t>
      </w:r>
      <w:r w:rsidR="007708CE">
        <w:rPr>
          <w:rFonts w:hint="eastAsia"/>
        </w:rPr>
        <w:t>5-fold</w:t>
      </w:r>
      <w:r w:rsidR="007708CE" w:rsidRPr="00302B8F">
        <w:rPr>
          <w:rFonts w:hint="eastAsia"/>
        </w:rPr>
        <w:t>交叉驗證</w:t>
      </w:r>
      <w:r w:rsidR="007A42D6">
        <w:rPr>
          <w:rFonts w:hint="eastAsia"/>
        </w:rPr>
        <w:t>後，我們</w:t>
      </w:r>
      <w:r w:rsidR="005B5C5B">
        <w:rPr>
          <w:rFonts w:hint="eastAsia"/>
        </w:rPr>
        <w:t>將</w:t>
      </w:r>
      <w:r w:rsidR="00A6521A">
        <w:rPr>
          <w:rFonts w:hint="eastAsia"/>
        </w:rPr>
        <w:t>各輪</w:t>
      </w:r>
      <w:r w:rsidR="00A5793A">
        <w:rPr>
          <w:rFonts w:hint="eastAsia"/>
        </w:rPr>
        <w:t>各手勢</w:t>
      </w:r>
      <w:r w:rsidR="00DF7943">
        <w:rPr>
          <w:rFonts w:hint="eastAsia"/>
        </w:rPr>
        <w:t>各</w:t>
      </w:r>
      <w:r w:rsidR="00DF7943">
        <w:t>60</w:t>
      </w:r>
      <w:r w:rsidR="00DF7943">
        <w:rPr>
          <w:rFonts w:hint="eastAsia"/>
        </w:rPr>
        <w:t>筆</w:t>
      </w:r>
      <w:r w:rsidR="00DF7943">
        <w:t>RMSE</w:t>
      </w:r>
      <w:r w:rsidR="00DF7943">
        <w:rPr>
          <w:rFonts w:hint="eastAsia"/>
        </w:rPr>
        <w:t>中的</w:t>
      </w:r>
      <w:r w:rsidR="00AA7C04">
        <w:rPr>
          <w:rFonts w:hint="eastAsia"/>
        </w:rPr>
        <w:t>異常值（</w:t>
      </w:r>
      <w:r w:rsidR="00AA7C04">
        <w:t>Outlier</w:t>
      </w:r>
      <w:r w:rsidR="00AA7C04">
        <w:rPr>
          <w:rFonts w:hint="eastAsia"/>
        </w:rPr>
        <w:t>）剃除。</w:t>
      </w:r>
      <w:r w:rsidR="0028235D">
        <w:rPr>
          <w:rFonts w:hint="eastAsia"/>
        </w:rPr>
        <w:t>異常值定義為</w:t>
      </w:r>
      <w:r w:rsidR="001607CC">
        <w:rPr>
          <w:rFonts w:hint="eastAsia"/>
        </w:rPr>
        <w:t>：</w:t>
      </w:r>
      <w:r w:rsidR="00A00027">
        <w:rPr>
          <w:rFonts w:hint="eastAsia"/>
        </w:rPr>
        <w:t>離</w:t>
      </w:r>
      <w:r w:rsidR="00067852">
        <w:rPr>
          <w:rFonts w:hint="eastAsia"/>
        </w:rPr>
        <w:t>第一四分位數（</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sidR="00067852">
        <w:rPr>
          <w:rFonts w:hint="eastAsia"/>
        </w:rPr>
        <w:t>）</w:t>
      </w:r>
      <w:r w:rsidR="00607DDD">
        <w:rPr>
          <w:rFonts w:hint="eastAsia"/>
        </w:rPr>
        <w:t>或第三四分位數</w:t>
      </w:r>
      <w:r w:rsidR="002C7E25">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3</m:t>
            </m:r>
          </m:sub>
        </m:sSub>
      </m:oMath>
      <w:r w:rsidR="002C7E25">
        <w:rPr>
          <w:rFonts w:hint="eastAsia"/>
        </w:rPr>
        <w:t>）</w:t>
      </w:r>
      <w:r w:rsidR="001A485D">
        <w:rPr>
          <w:rFonts w:hint="eastAsia"/>
        </w:rPr>
        <w:t>超過</w:t>
      </w:r>
      <w:r w:rsidR="0018592F">
        <w:t>1.5</w:t>
      </w:r>
      <w:r w:rsidR="0018592F">
        <w:rPr>
          <w:rFonts w:hint="eastAsia"/>
        </w:rPr>
        <w:t>倍</w:t>
      </w:r>
      <w:r w:rsidR="00A00027" w:rsidRPr="00A00027">
        <w:rPr>
          <w:rFonts w:hint="eastAsia"/>
        </w:rPr>
        <w:t>四分位距</w:t>
      </w:r>
      <w:r w:rsidR="000D69C1">
        <w:rPr>
          <w:rFonts w:hint="eastAsia"/>
        </w:rPr>
        <w:t>（</w:t>
      </w:r>
      <w:r w:rsidR="000D69C1">
        <w:t>I</w:t>
      </w:r>
      <w:r w:rsidR="000D69C1">
        <w:rPr>
          <w:lang w:val="en"/>
        </w:rPr>
        <w:t>nterquartile range</w:t>
      </w:r>
      <w:r w:rsidR="0018592F">
        <w:rPr>
          <w:rFonts w:hint="eastAsia"/>
          <w:lang w:val="en"/>
        </w:rPr>
        <w:t>＝</w:t>
      </w:r>
      <m:oMath>
        <m:sSub>
          <m:sSubPr>
            <m:ctrlPr>
              <w:rPr>
                <w:rFonts w:ascii="Cambria Math" w:hAnsi="Cambria Math"/>
                <w:i/>
                <w:lang w:val="en"/>
              </w:rPr>
            </m:ctrlPr>
          </m:sSubPr>
          <m:e>
            <m:r>
              <w:rPr>
                <w:rFonts w:ascii="Cambria Math" w:hAnsi="Cambria Math"/>
                <w:lang w:val="en"/>
              </w:rPr>
              <m:t>Q</m:t>
            </m:r>
          </m:e>
          <m:sub>
            <m:r>
              <w:rPr>
                <w:rFonts w:ascii="Cambria Math" w:hAnsi="Cambria Math"/>
                <w:lang w:val="en"/>
              </w:rPr>
              <m:t>3</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Q</m:t>
            </m:r>
          </m:e>
          <m:sub>
            <m:r>
              <w:rPr>
                <w:rFonts w:ascii="Cambria Math" w:hAnsi="Cambria Math"/>
                <w:lang w:val="en"/>
              </w:rPr>
              <m:t>1</m:t>
            </m:r>
          </m:sub>
        </m:sSub>
      </m:oMath>
      <w:r w:rsidR="000D69C1">
        <w:rPr>
          <w:rFonts w:hint="eastAsia"/>
        </w:rPr>
        <w:t>）</w:t>
      </w:r>
      <w:r w:rsidR="00AD69C2">
        <w:rPr>
          <w:rFonts w:hint="eastAsia"/>
        </w:rPr>
        <w:t>的</w:t>
      </w:r>
      <w:r w:rsidR="009D315D">
        <w:rPr>
          <w:rFonts w:hint="eastAsia"/>
        </w:rPr>
        <w:t>數值</w:t>
      </w:r>
      <w:r w:rsidR="000D44B5">
        <w:rPr>
          <w:rFonts w:hint="eastAsia"/>
        </w:rPr>
        <w:t>。</w:t>
      </w:r>
      <w:r w:rsidR="00E73FF0">
        <w:rPr>
          <w:rFonts w:hint="eastAsia"/>
        </w:rPr>
        <w:t>剃除</w:t>
      </w:r>
      <w:r w:rsidR="00E25D13">
        <w:rPr>
          <w:rFonts w:hint="eastAsia"/>
        </w:rPr>
        <w:t>各輪各手勢各</w:t>
      </w:r>
      <w:r w:rsidR="00E25D13">
        <w:t>60</w:t>
      </w:r>
      <w:r w:rsidR="00E25D13">
        <w:rPr>
          <w:rFonts w:hint="eastAsia"/>
        </w:rPr>
        <w:t>筆</w:t>
      </w:r>
      <w:r w:rsidR="00E25D13">
        <w:t>RMSE</w:t>
      </w:r>
      <w:r w:rsidR="0095333C">
        <w:rPr>
          <w:rFonts w:hint="eastAsia"/>
        </w:rPr>
        <w:t>中的異常值後，我們</w:t>
      </w:r>
      <w:r w:rsidR="00153C67">
        <w:rPr>
          <w:rFonts w:hint="eastAsia"/>
        </w:rPr>
        <w:t>計算該輪</w:t>
      </w:r>
      <w:r w:rsidR="00EC74F2">
        <w:rPr>
          <w:rFonts w:hint="eastAsia"/>
        </w:rPr>
        <w:t>各</w:t>
      </w:r>
      <w:r w:rsidR="00153C67">
        <w:rPr>
          <w:rFonts w:hint="eastAsia"/>
        </w:rPr>
        <w:t>手勢</w:t>
      </w:r>
      <w:r w:rsidR="00FF7CC8">
        <w:rPr>
          <w:rFonts w:hint="eastAsia"/>
        </w:rPr>
        <w:t>的平均值（</w:t>
      </w:r>
      <w:r w:rsidR="00FF7CC8" w:rsidRPr="00FF7CC8">
        <w:t>Mean</w:t>
      </w:r>
      <w:r w:rsidR="00FF7CC8">
        <w:rPr>
          <w:rFonts w:hint="eastAsia"/>
        </w:rPr>
        <w:t>）。</w:t>
      </w:r>
    </w:p>
    <w:p w14:paraId="6979A003" w14:textId="736DE10C" w:rsidR="00E2444E" w:rsidRDefault="003C0624" w:rsidP="00DF2C06">
      <w:pPr>
        <w:wordWrap/>
      </w:pPr>
      <w:r>
        <w:rPr>
          <w:rFonts w:hint="eastAsia"/>
        </w:rPr>
        <w:t>經過以上步驟，各手勢將有</w:t>
      </w:r>
      <w:r w:rsidR="00F16065">
        <w:t>10</w:t>
      </w:r>
      <w:r w:rsidR="00F16065">
        <w:rPr>
          <w:rFonts w:hint="eastAsia"/>
        </w:rPr>
        <w:t>筆</w:t>
      </w:r>
      <w:r w:rsidR="00D8078F">
        <w:t>RMSE</w:t>
      </w:r>
      <w:r w:rsidR="00D8078F">
        <w:rPr>
          <w:rFonts w:hint="eastAsia"/>
        </w:rPr>
        <w:t>平均值</w:t>
      </w:r>
      <w:r w:rsidR="007C30FD">
        <w:rPr>
          <w:rFonts w:hint="eastAsia"/>
        </w:rPr>
        <w:t>，最後我們</w:t>
      </w:r>
      <w:r w:rsidR="0011367A">
        <w:rPr>
          <w:rFonts w:hint="eastAsia"/>
        </w:rPr>
        <w:t>找到</w:t>
      </w:r>
      <w:r w:rsidR="00742E8B">
        <w:rPr>
          <w:rFonts w:hint="eastAsia"/>
        </w:rPr>
        <w:t>這</w:t>
      </w:r>
      <w:r w:rsidR="0011367A">
        <w:t>10</w:t>
      </w:r>
      <w:r w:rsidR="0011367A">
        <w:rPr>
          <w:rFonts w:hint="eastAsia"/>
        </w:rPr>
        <w:t>筆</w:t>
      </w:r>
      <w:r w:rsidR="009F18F3">
        <w:t>RMSE</w:t>
      </w:r>
      <w:r w:rsidR="0011367A">
        <w:rPr>
          <w:rFonts w:hint="eastAsia"/>
        </w:rPr>
        <w:t>數值的平均，</w:t>
      </w:r>
      <w:r w:rsidR="0099732D">
        <w:rPr>
          <w:rFonts w:hint="eastAsia"/>
        </w:rPr>
        <w:t>該平均即為</w:t>
      </w:r>
      <w:r w:rsidR="009F18F3">
        <w:rPr>
          <w:rFonts w:hint="eastAsia"/>
        </w:rPr>
        <w:t>該手勢的平均</w:t>
      </w:r>
      <w:r w:rsidR="009F18F3">
        <w:t>RMSE</w:t>
      </w:r>
      <w:r w:rsidR="009F18F3">
        <w:rPr>
          <w:rFonts w:hint="eastAsia"/>
        </w:rPr>
        <w:t>值。</w:t>
      </w:r>
      <w:r w:rsidR="00EB38FB">
        <w:rPr>
          <w:rFonts w:hint="eastAsia"/>
        </w:rPr>
        <w:t>重複地進行</w:t>
      </w:r>
      <w:r w:rsidR="008968B7">
        <w:rPr>
          <w:rFonts w:hint="eastAsia"/>
        </w:rPr>
        <w:t>估測並從</w:t>
      </w:r>
      <w:r w:rsidR="00BE1757">
        <w:rPr>
          <w:rFonts w:hint="eastAsia"/>
        </w:rPr>
        <w:t>大量資料</w:t>
      </w:r>
      <w:r w:rsidR="00BD194E">
        <w:rPr>
          <w:rFonts w:hint="eastAsia"/>
        </w:rPr>
        <w:t>中</w:t>
      </w:r>
      <w:r w:rsidR="003D34FF">
        <w:rPr>
          <w:rFonts w:hint="eastAsia"/>
        </w:rPr>
        <w:t>移除異常值</w:t>
      </w:r>
      <w:r w:rsidR="0060297E">
        <w:rPr>
          <w:rFonts w:hint="eastAsia"/>
        </w:rPr>
        <w:t>，</w:t>
      </w:r>
      <w:r w:rsidR="00CD00F9">
        <w:rPr>
          <w:rFonts w:hint="eastAsia"/>
        </w:rPr>
        <w:t>讓</w:t>
      </w:r>
      <w:r w:rsidR="0060297E">
        <w:rPr>
          <w:rFonts w:hint="eastAsia"/>
        </w:rPr>
        <w:t>我們</w:t>
      </w:r>
      <w:r w:rsidR="00CD00F9">
        <w:rPr>
          <w:rFonts w:hint="eastAsia"/>
        </w:rPr>
        <w:t>在評估</w:t>
      </w:r>
      <w:r w:rsidR="007669AE">
        <w:rPr>
          <w:rFonts w:hint="eastAsia"/>
        </w:rPr>
        <w:t>結果</w:t>
      </w:r>
      <w:r w:rsidR="00CD00F9">
        <w:rPr>
          <w:rFonts w:hint="eastAsia"/>
        </w:rPr>
        <w:t>時</w:t>
      </w:r>
      <w:r w:rsidR="007669AE">
        <w:rPr>
          <w:rFonts w:hint="eastAsia"/>
        </w:rPr>
        <w:t>更加</w:t>
      </w:r>
      <w:r w:rsidR="00221231">
        <w:rPr>
          <w:rFonts w:hint="eastAsia"/>
        </w:rPr>
        <w:t>肯定</w:t>
      </w:r>
      <w:r w:rsidR="00D814B9">
        <w:rPr>
          <w:rFonts w:hint="eastAsia"/>
        </w:rPr>
        <w:t>各訊號處理方法間的</w:t>
      </w:r>
      <w:r w:rsidR="00FD4FC1">
        <w:rPr>
          <w:rFonts w:hint="eastAsia"/>
        </w:rPr>
        <w:t>估測品質差異並非來自類神經網路</w:t>
      </w:r>
      <w:r w:rsidR="005E2A74">
        <w:rPr>
          <w:rFonts w:hint="eastAsia"/>
        </w:rPr>
        <w:t>的隨機性。</w:t>
      </w:r>
    </w:p>
    <w:p w14:paraId="14EA3EC8" w14:textId="24DD876B" w:rsidR="00D626BC" w:rsidRDefault="00E2444E" w:rsidP="005B0131">
      <w:pPr>
        <w:wordWrap/>
      </w:pPr>
      <w:r>
        <w:br w:type="page"/>
      </w:r>
    </w:p>
    <w:p w14:paraId="63539BD2" w14:textId="58BF7D7F" w:rsidR="009F18F3" w:rsidRDefault="00F45C38" w:rsidP="005B0131">
      <w:pPr>
        <w:pStyle w:val="Heading2"/>
      </w:pPr>
      <w:r>
        <w:lastRenderedPageBreak/>
        <w:t xml:space="preserve"> </w:t>
      </w:r>
      <w:bookmarkStart w:id="339" w:name="_Toc536370968"/>
      <w:r>
        <w:rPr>
          <w:rFonts w:hint="eastAsia"/>
        </w:rPr>
        <w:t>實驗結果</w:t>
      </w:r>
      <w:r w:rsidR="003E1C0C">
        <w:rPr>
          <w:rFonts w:hint="eastAsia"/>
        </w:rPr>
        <w:t>與分析</w:t>
      </w:r>
      <w:bookmarkEnd w:id="339"/>
    </w:p>
    <w:p w14:paraId="5B3CFC15" w14:textId="5DA00C59" w:rsidR="00D1733E" w:rsidRDefault="00CF3D43" w:rsidP="005B0131">
      <w:pPr>
        <w:wordWrap/>
      </w:pPr>
      <w:r>
        <w:rPr>
          <w:rFonts w:hint="eastAsia"/>
        </w:rPr>
        <w:t>此章節中我們將比較</w:t>
      </w:r>
      <w:r w:rsidR="00C84EF6">
        <w:rPr>
          <w:rFonts w:hint="eastAsia"/>
        </w:rPr>
        <w:t xml:space="preserve">RMS-only / </w:t>
      </w:r>
      <w:r w:rsidR="00C84EF6">
        <w:t>RMS-</w:t>
      </w:r>
      <w:r w:rsidR="00C84EF6">
        <w:rPr>
          <w:rFonts w:hint="eastAsia"/>
        </w:rPr>
        <w:t>nICA / RMS-TDSEP</w:t>
      </w:r>
      <w:r w:rsidR="00082BCA">
        <w:rPr>
          <w:rFonts w:hint="eastAsia"/>
        </w:rPr>
        <w:t>四種訊號處理</w:t>
      </w:r>
      <w:r w:rsidR="00754373">
        <w:rPr>
          <w:rFonts w:hint="eastAsia"/>
        </w:rPr>
        <w:t>流程</w:t>
      </w:r>
      <w:r w:rsidR="008130B9">
        <w:rPr>
          <w:rFonts w:hint="eastAsia"/>
        </w:rPr>
        <w:t>在四通道以及六通道的</w:t>
      </w:r>
      <w:r w:rsidR="004D39AD">
        <w:rPr>
          <w:rFonts w:hint="eastAsia"/>
        </w:rPr>
        <w:t>手腕角度估測</w:t>
      </w:r>
      <w:r w:rsidR="00C9528B">
        <w:rPr>
          <w:rFonts w:hint="eastAsia"/>
        </w:rPr>
        <w:t>準確率。</w:t>
      </w:r>
    </w:p>
    <w:p w14:paraId="60069DDA" w14:textId="77777777" w:rsidR="00586CFF" w:rsidRDefault="00586CFF" w:rsidP="005B0131">
      <w:pPr>
        <w:wordWrap/>
      </w:pPr>
    </w:p>
    <w:p w14:paraId="7C0058EA" w14:textId="2954BCA8" w:rsidR="00505893" w:rsidRDefault="00DB01D6" w:rsidP="005B0131">
      <w:pPr>
        <w:pStyle w:val="Heading3"/>
        <w:wordWrap/>
      </w:pPr>
      <w:r>
        <w:t xml:space="preserve"> </w:t>
      </w:r>
      <w:bookmarkStart w:id="340" w:name="_Toc536370969"/>
      <w:r w:rsidR="000C1DA8">
        <w:rPr>
          <w:rFonts w:hint="eastAsia"/>
        </w:rPr>
        <w:t>四通道</w:t>
      </w:r>
      <w:r w:rsidR="000C1DA8">
        <w:t>sEMG</w:t>
      </w:r>
      <w:r w:rsidR="00D1733E">
        <w:rPr>
          <w:rFonts w:hint="eastAsia"/>
        </w:rPr>
        <w:t>結果</w:t>
      </w:r>
      <w:r w:rsidR="00A84341">
        <w:rPr>
          <w:rFonts w:hint="eastAsia"/>
        </w:rPr>
        <w:t>比較</w:t>
      </w:r>
      <w:bookmarkEnd w:id="340"/>
    </w:p>
    <w:p w14:paraId="3C1CFAC8" w14:textId="23F37B10" w:rsidR="003E0B14" w:rsidRPr="001C6964" w:rsidRDefault="003E0B14" w:rsidP="00590C9D">
      <w:pPr>
        <w:pStyle w:val="Caption"/>
      </w:pPr>
      <w:bookmarkStart w:id="341" w:name="_Ref532929255"/>
      <w:bookmarkStart w:id="342" w:name="_Toc53637106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86BBA">
        <w:rPr>
          <w:noProof/>
        </w:rPr>
        <w:t>6</w:t>
      </w:r>
      <w:r>
        <w:fldChar w:fldCharType="end"/>
      </w:r>
      <w:bookmarkEnd w:id="341"/>
      <w:r w:rsidR="000F63E8">
        <w:rPr>
          <w:rFonts w:hint="eastAsia"/>
        </w:rPr>
        <w:t>：</w:t>
      </w:r>
      <w:r w:rsidR="00DB01D6">
        <w:rPr>
          <w:rFonts w:hint="eastAsia"/>
        </w:rPr>
        <w:t>四通道</w:t>
      </w:r>
      <w:r w:rsidR="00DB01D6">
        <w:t>sEMG</w:t>
      </w:r>
      <w:r w:rsidR="00E06761">
        <w:rPr>
          <w:rFonts w:hint="eastAsia"/>
        </w:rPr>
        <w:t>以</w:t>
      </w:r>
      <w:r w:rsidR="00DB01D6">
        <w:t>0</w:t>
      </w:r>
      <w:r w:rsidR="00DB01D6">
        <w:rPr>
          <w:rFonts w:hint="eastAsia"/>
        </w:rPr>
        <w:t>度放置</w:t>
      </w:r>
      <w:r w:rsidR="000F188A">
        <w:rPr>
          <w:rFonts w:hint="eastAsia"/>
        </w:rPr>
        <w:t>：</w:t>
      </w:r>
      <w:r w:rsidR="00641D49">
        <w:rPr>
          <w:rFonts w:hint="eastAsia"/>
        </w:rPr>
        <w:t>各訊號</w:t>
      </w:r>
      <w:r w:rsidR="00594321">
        <w:rPr>
          <w:rFonts w:hint="eastAsia"/>
        </w:rPr>
        <w:t>處理</w:t>
      </w:r>
      <w:r w:rsidR="00231E91">
        <w:rPr>
          <w:rFonts w:hint="eastAsia"/>
        </w:rPr>
        <w:t>平均</w:t>
      </w:r>
      <w:r w:rsidR="001C6964">
        <w:t>RMSE</w:t>
      </w:r>
      <w:r w:rsidR="00C40D9C">
        <w:rPr>
          <w:rFonts w:hint="eastAsia"/>
        </w:rPr>
        <w:t>（度）</w:t>
      </w:r>
      <w:bookmarkEnd w:id="342"/>
    </w:p>
    <w:tbl>
      <w:tblPr>
        <w:tblStyle w:val="TableGrid"/>
        <w:tblW w:w="0" w:type="auto"/>
        <w:tblInd w:w="-185" w:type="dxa"/>
        <w:tblLook w:val="04A0" w:firstRow="1" w:lastRow="0" w:firstColumn="1" w:lastColumn="0" w:noHBand="0" w:noVBand="1"/>
      </w:tblPr>
      <w:tblGrid>
        <w:gridCol w:w="1718"/>
        <w:gridCol w:w="1641"/>
        <w:gridCol w:w="1692"/>
        <w:gridCol w:w="1687"/>
        <w:gridCol w:w="1737"/>
      </w:tblGrid>
      <w:tr w:rsidR="005330CE" w14:paraId="38A627D5" w14:textId="77777777" w:rsidTr="007F1DD3">
        <w:tc>
          <w:tcPr>
            <w:tcW w:w="1718" w:type="dxa"/>
          </w:tcPr>
          <w:p w14:paraId="54047B5E" w14:textId="77777777" w:rsidR="005330CE" w:rsidRDefault="005330CE" w:rsidP="005B0131">
            <w:pPr>
              <w:wordWrap/>
              <w:ind w:firstLine="0"/>
            </w:pPr>
          </w:p>
        </w:tc>
        <w:tc>
          <w:tcPr>
            <w:tcW w:w="1641" w:type="dxa"/>
          </w:tcPr>
          <w:p w14:paraId="63DC41BD" w14:textId="77777777" w:rsidR="00017ED0" w:rsidRDefault="005330CE" w:rsidP="005B0131">
            <w:pPr>
              <w:wordWrap/>
              <w:ind w:firstLine="0"/>
              <w:jc w:val="center"/>
            </w:pPr>
            <w:r>
              <w:rPr>
                <w:rFonts w:hint="eastAsia"/>
              </w:rPr>
              <w:t>彎曲</w:t>
            </w:r>
          </w:p>
          <w:p w14:paraId="4AFDA295" w14:textId="1AFC808C" w:rsidR="005330CE" w:rsidRDefault="005330CE" w:rsidP="005B0131">
            <w:pPr>
              <w:wordWrap/>
              <w:ind w:firstLine="0"/>
              <w:jc w:val="center"/>
            </w:pPr>
            <w:r>
              <w:rPr>
                <w:rFonts w:hint="eastAsia"/>
              </w:rPr>
              <w:t>（</w:t>
            </w:r>
            <w:r>
              <w:t>Flexion</w:t>
            </w:r>
            <w:r>
              <w:rPr>
                <w:rFonts w:hint="eastAsia"/>
              </w:rPr>
              <w:t>）</w:t>
            </w:r>
          </w:p>
        </w:tc>
        <w:tc>
          <w:tcPr>
            <w:tcW w:w="1692" w:type="dxa"/>
          </w:tcPr>
          <w:p w14:paraId="03805B5E" w14:textId="77777777" w:rsidR="00017ED0" w:rsidRDefault="00360412" w:rsidP="005B0131">
            <w:pPr>
              <w:wordWrap/>
              <w:ind w:firstLine="0"/>
              <w:jc w:val="center"/>
            </w:pPr>
            <w:r>
              <w:rPr>
                <w:rFonts w:hint="eastAsia"/>
              </w:rPr>
              <w:t>伸展</w:t>
            </w:r>
          </w:p>
          <w:p w14:paraId="7F531B5F" w14:textId="311165EF" w:rsidR="005330CE" w:rsidRDefault="00360412" w:rsidP="005B0131">
            <w:pPr>
              <w:wordWrap/>
              <w:ind w:firstLine="0"/>
              <w:jc w:val="center"/>
            </w:pPr>
            <w:r>
              <w:rPr>
                <w:rFonts w:hint="eastAsia"/>
              </w:rPr>
              <w:t>（</w:t>
            </w:r>
            <w:r>
              <w:rPr>
                <w:rFonts w:hint="eastAsia"/>
              </w:rPr>
              <w:t>Extension</w:t>
            </w:r>
            <w:r>
              <w:rPr>
                <w:rFonts w:hint="eastAsia"/>
              </w:rPr>
              <w:t>）</w:t>
            </w:r>
          </w:p>
        </w:tc>
        <w:tc>
          <w:tcPr>
            <w:tcW w:w="1687" w:type="dxa"/>
          </w:tcPr>
          <w:p w14:paraId="7CEF16B2" w14:textId="5CA0EBB2" w:rsidR="000C1B07" w:rsidRDefault="00F229B1" w:rsidP="005B0131">
            <w:pPr>
              <w:wordWrap/>
              <w:ind w:firstLine="0"/>
              <w:jc w:val="center"/>
            </w:pPr>
            <w:r w:rsidRPr="00115C6B">
              <w:rPr>
                <w:rFonts w:hint="eastAsia"/>
              </w:rPr>
              <w:t>往內反掌</w:t>
            </w:r>
          </w:p>
          <w:p w14:paraId="324E0545" w14:textId="4F6D9AC2" w:rsidR="005330CE" w:rsidRDefault="00F229B1" w:rsidP="005B0131">
            <w:pPr>
              <w:wordWrap/>
              <w:ind w:firstLine="0"/>
              <w:jc w:val="center"/>
            </w:pPr>
            <w:r>
              <w:rPr>
                <w:rFonts w:hint="eastAsia"/>
              </w:rPr>
              <w:t>（</w:t>
            </w:r>
            <w:r w:rsidRPr="00FE5026">
              <w:t>Pronation</w:t>
            </w:r>
            <w:r>
              <w:rPr>
                <w:rFonts w:hint="eastAsia"/>
              </w:rPr>
              <w:t>）</w:t>
            </w:r>
          </w:p>
        </w:tc>
        <w:tc>
          <w:tcPr>
            <w:tcW w:w="1737" w:type="dxa"/>
          </w:tcPr>
          <w:p w14:paraId="10002C5C" w14:textId="74F5EF61" w:rsidR="000C1B07" w:rsidRDefault="00F229B1" w:rsidP="005B0131">
            <w:pPr>
              <w:wordWrap/>
              <w:ind w:firstLine="0"/>
              <w:jc w:val="center"/>
            </w:pPr>
            <w:r w:rsidRPr="00115C6B">
              <w:rPr>
                <w:rFonts w:hint="eastAsia"/>
              </w:rPr>
              <w:t>往外反掌</w:t>
            </w:r>
          </w:p>
          <w:p w14:paraId="762D0859" w14:textId="54D04DB6" w:rsidR="005330CE" w:rsidRDefault="00F229B1" w:rsidP="005B0131">
            <w:pPr>
              <w:wordWrap/>
              <w:ind w:firstLine="0"/>
              <w:jc w:val="center"/>
            </w:pPr>
            <w:r>
              <w:rPr>
                <w:rFonts w:hint="eastAsia"/>
              </w:rPr>
              <w:t>（</w:t>
            </w:r>
            <w:r w:rsidRPr="00FE5026">
              <w:t>Supination</w:t>
            </w:r>
            <w:r>
              <w:rPr>
                <w:rFonts w:hint="eastAsia"/>
              </w:rPr>
              <w:t>）</w:t>
            </w:r>
          </w:p>
        </w:tc>
      </w:tr>
      <w:tr w:rsidR="009C661B" w14:paraId="427C04D3" w14:textId="77777777" w:rsidTr="007F1DD3">
        <w:tc>
          <w:tcPr>
            <w:tcW w:w="1718" w:type="dxa"/>
          </w:tcPr>
          <w:p w14:paraId="5952E6A0" w14:textId="41AD4930" w:rsidR="009C661B" w:rsidRDefault="009C661B" w:rsidP="009C661B">
            <w:pPr>
              <w:wordWrap/>
              <w:ind w:firstLine="0"/>
              <w:jc w:val="center"/>
            </w:pPr>
            <w:r>
              <w:rPr>
                <w:rFonts w:hint="eastAsia"/>
              </w:rPr>
              <w:t>RMS-only</w:t>
            </w:r>
          </w:p>
        </w:tc>
        <w:tc>
          <w:tcPr>
            <w:tcW w:w="1641" w:type="dxa"/>
            <w:vAlign w:val="bottom"/>
          </w:tcPr>
          <w:p w14:paraId="5C667691" w14:textId="7672BCD5" w:rsidR="009C661B" w:rsidRDefault="009C661B" w:rsidP="009C661B">
            <w:pPr>
              <w:wordWrap/>
              <w:ind w:firstLine="0"/>
              <w:jc w:val="right"/>
            </w:pPr>
            <w:r>
              <w:rPr>
                <w:rFonts w:ascii="Arial" w:hAnsi="Arial" w:cs="Arial"/>
                <w:sz w:val="20"/>
                <w:szCs w:val="20"/>
              </w:rPr>
              <w:t>5.044</w:t>
            </w:r>
          </w:p>
        </w:tc>
        <w:tc>
          <w:tcPr>
            <w:tcW w:w="1692" w:type="dxa"/>
            <w:vAlign w:val="bottom"/>
          </w:tcPr>
          <w:p w14:paraId="61DF8ED6" w14:textId="1C2738AD" w:rsidR="009C661B" w:rsidRDefault="009C661B" w:rsidP="009C661B">
            <w:pPr>
              <w:wordWrap/>
              <w:ind w:firstLine="0"/>
              <w:jc w:val="right"/>
            </w:pPr>
            <w:r>
              <w:rPr>
                <w:rFonts w:ascii="Arial" w:hAnsi="Arial" w:cs="Arial"/>
                <w:sz w:val="20"/>
                <w:szCs w:val="20"/>
              </w:rPr>
              <w:t>5.012</w:t>
            </w:r>
          </w:p>
        </w:tc>
        <w:tc>
          <w:tcPr>
            <w:tcW w:w="1687" w:type="dxa"/>
            <w:vAlign w:val="bottom"/>
          </w:tcPr>
          <w:p w14:paraId="587792BD" w14:textId="0AA57E18" w:rsidR="009C661B" w:rsidRDefault="009C661B" w:rsidP="009C661B">
            <w:pPr>
              <w:wordWrap/>
              <w:ind w:firstLine="0"/>
              <w:jc w:val="right"/>
            </w:pPr>
            <w:r>
              <w:rPr>
                <w:rFonts w:ascii="Arial" w:hAnsi="Arial" w:cs="Arial"/>
                <w:sz w:val="20"/>
                <w:szCs w:val="20"/>
              </w:rPr>
              <w:t>10.215</w:t>
            </w:r>
          </w:p>
        </w:tc>
        <w:tc>
          <w:tcPr>
            <w:tcW w:w="1737" w:type="dxa"/>
            <w:vAlign w:val="bottom"/>
          </w:tcPr>
          <w:p w14:paraId="7E45452F" w14:textId="6A4E9687" w:rsidR="009C661B" w:rsidRDefault="009C661B" w:rsidP="009C661B">
            <w:pPr>
              <w:wordWrap/>
              <w:ind w:firstLine="0"/>
              <w:jc w:val="right"/>
            </w:pPr>
            <w:r>
              <w:rPr>
                <w:rFonts w:ascii="Arial" w:hAnsi="Arial" w:cs="Arial"/>
                <w:sz w:val="20"/>
                <w:szCs w:val="20"/>
              </w:rPr>
              <w:t>10.747</w:t>
            </w:r>
          </w:p>
        </w:tc>
      </w:tr>
      <w:tr w:rsidR="009C661B" w14:paraId="5A3C10A5" w14:textId="77777777" w:rsidTr="007F1DD3">
        <w:tc>
          <w:tcPr>
            <w:tcW w:w="1718" w:type="dxa"/>
          </w:tcPr>
          <w:p w14:paraId="2AD1EA18" w14:textId="3ABFA7A5" w:rsidR="009C661B" w:rsidRDefault="009C661B" w:rsidP="009C661B">
            <w:pPr>
              <w:wordWrap/>
              <w:ind w:firstLine="0"/>
              <w:jc w:val="center"/>
            </w:pPr>
            <w:r>
              <w:t>RMS-</w:t>
            </w:r>
            <w:r>
              <w:rPr>
                <w:rFonts w:hint="eastAsia"/>
              </w:rPr>
              <w:t>nICA</w:t>
            </w:r>
          </w:p>
        </w:tc>
        <w:tc>
          <w:tcPr>
            <w:tcW w:w="1641" w:type="dxa"/>
            <w:vAlign w:val="bottom"/>
          </w:tcPr>
          <w:p w14:paraId="520E7395" w14:textId="496B2DEF" w:rsidR="009C661B" w:rsidRDefault="009C661B" w:rsidP="009C661B">
            <w:pPr>
              <w:wordWrap/>
              <w:ind w:firstLine="0"/>
              <w:jc w:val="right"/>
            </w:pPr>
            <w:r>
              <w:rPr>
                <w:rFonts w:ascii="Arial" w:hAnsi="Arial" w:cs="Arial"/>
                <w:sz w:val="20"/>
                <w:szCs w:val="20"/>
              </w:rPr>
              <w:t>4.698</w:t>
            </w:r>
          </w:p>
        </w:tc>
        <w:tc>
          <w:tcPr>
            <w:tcW w:w="1692" w:type="dxa"/>
            <w:vAlign w:val="bottom"/>
          </w:tcPr>
          <w:p w14:paraId="0F75054E" w14:textId="0AF9DEC1" w:rsidR="009C661B" w:rsidRDefault="009C661B" w:rsidP="009C661B">
            <w:pPr>
              <w:wordWrap/>
              <w:ind w:firstLine="0"/>
              <w:jc w:val="right"/>
            </w:pPr>
            <w:r>
              <w:rPr>
                <w:rFonts w:ascii="Arial" w:hAnsi="Arial" w:cs="Arial"/>
                <w:sz w:val="20"/>
                <w:szCs w:val="20"/>
              </w:rPr>
              <w:t>4.721</w:t>
            </w:r>
          </w:p>
        </w:tc>
        <w:tc>
          <w:tcPr>
            <w:tcW w:w="1687" w:type="dxa"/>
            <w:vAlign w:val="bottom"/>
          </w:tcPr>
          <w:p w14:paraId="17594393" w14:textId="62E58183" w:rsidR="009C661B" w:rsidRDefault="009C661B" w:rsidP="009C661B">
            <w:pPr>
              <w:wordWrap/>
              <w:ind w:firstLine="0"/>
              <w:jc w:val="right"/>
            </w:pPr>
            <w:r>
              <w:rPr>
                <w:rFonts w:ascii="Arial" w:hAnsi="Arial" w:cs="Arial"/>
                <w:sz w:val="20"/>
                <w:szCs w:val="20"/>
              </w:rPr>
              <w:t>8.432</w:t>
            </w:r>
          </w:p>
        </w:tc>
        <w:tc>
          <w:tcPr>
            <w:tcW w:w="1737" w:type="dxa"/>
            <w:vAlign w:val="bottom"/>
          </w:tcPr>
          <w:p w14:paraId="568227C2" w14:textId="21D6F4E1" w:rsidR="009C661B" w:rsidRDefault="009C661B" w:rsidP="009C661B">
            <w:pPr>
              <w:wordWrap/>
              <w:ind w:firstLine="0"/>
              <w:jc w:val="right"/>
            </w:pPr>
            <w:r>
              <w:rPr>
                <w:rFonts w:ascii="Arial" w:hAnsi="Arial" w:cs="Arial"/>
                <w:sz w:val="20"/>
                <w:szCs w:val="20"/>
              </w:rPr>
              <w:t>8.785</w:t>
            </w:r>
          </w:p>
        </w:tc>
      </w:tr>
      <w:tr w:rsidR="009C661B" w14:paraId="25D2B22D" w14:textId="77777777" w:rsidTr="007F1DD3">
        <w:tc>
          <w:tcPr>
            <w:tcW w:w="1718" w:type="dxa"/>
          </w:tcPr>
          <w:p w14:paraId="4770CCA5" w14:textId="4BC0F201" w:rsidR="009C661B" w:rsidRDefault="009C661B" w:rsidP="009C661B">
            <w:pPr>
              <w:wordWrap/>
              <w:ind w:firstLine="0"/>
              <w:jc w:val="center"/>
            </w:pPr>
            <w:r>
              <w:rPr>
                <w:rFonts w:hint="eastAsia"/>
              </w:rPr>
              <w:t>RMS-TDSEP</w:t>
            </w:r>
          </w:p>
        </w:tc>
        <w:tc>
          <w:tcPr>
            <w:tcW w:w="1641" w:type="dxa"/>
            <w:vAlign w:val="bottom"/>
          </w:tcPr>
          <w:p w14:paraId="4D67A717" w14:textId="318F0231" w:rsidR="009C661B" w:rsidRDefault="009C661B" w:rsidP="009C661B">
            <w:pPr>
              <w:wordWrap/>
              <w:ind w:firstLine="0"/>
              <w:jc w:val="right"/>
            </w:pPr>
            <w:r>
              <w:rPr>
                <w:rFonts w:ascii="Arial" w:hAnsi="Arial" w:cs="Arial"/>
                <w:sz w:val="20"/>
                <w:szCs w:val="20"/>
              </w:rPr>
              <w:t>4.805</w:t>
            </w:r>
          </w:p>
        </w:tc>
        <w:tc>
          <w:tcPr>
            <w:tcW w:w="1692" w:type="dxa"/>
            <w:vAlign w:val="bottom"/>
          </w:tcPr>
          <w:p w14:paraId="1C81EC55" w14:textId="6CA92291" w:rsidR="009C661B" w:rsidRDefault="009C661B" w:rsidP="009C661B">
            <w:pPr>
              <w:wordWrap/>
              <w:ind w:firstLine="0"/>
              <w:jc w:val="right"/>
            </w:pPr>
            <w:r>
              <w:rPr>
                <w:rFonts w:ascii="Arial" w:hAnsi="Arial" w:cs="Arial"/>
                <w:sz w:val="20"/>
                <w:szCs w:val="20"/>
              </w:rPr>
              <w:t>4.835</w:t>
            </w:r>
          </w:p>
        </w:tc>
        <w:tc>
          <w:tcPr>
            <w:tcW w:w="1687" w:type="dxa"/>
            <w:vAlign w:val="bottom"/>
          </w:tcPr>
          <w:p w14:paraId="3F543D97" w14:textId="28F50897" w:rsidR="009C661B" w:rsidRDefault="009C661B" w:rsidP="009C661B">
            <w:pPr>
              <w:wordWrap/>
              <w:ind w:firstLine="0"/>
              <w:jc w:val="right"/>
            </w:pPr>
            <w:r>
              <w:rPr>
                <w:rFonts w:ascii="Arial" w:hAnsi="Arial" w:cs="Arial"/>
                <w:sz w:val="20"/>
                <w:szCs w:val="20"/>
              </w:rPr>
              <w:t>8.718</w:t>
            </w:r>
          </w:p>
        </w:tc>
        <w:tc>
          <w:tcPr>
            <w:tcW w:w="1737" w:type="dxa"/>
            <w:vAlign w:val="bottom"/>
          </w:tcPr>
          <w:p w14:paraId="1DCB92FD" w14:textId="414FC566" w:rsidR="009C661B" w:rsidRDefault="009C661B" w:rsidP="009C661B">
            <w:pPr>
              <w:wordWrap/>
              <w:ind w:firstLine="0"/>
              <w:jc w:val="right"/>
            </w:pPr>
            <w:r>
              <w:rPr>
                <w:rFonts w:ascii="Arial" w:hAnsi="Arial" w:cs="Arial"/>
                <w:sz w:val="20"/>
                <w:szCs w:val="20"/>
              </w:rPr>
              <w:t>9.075</w:t>
            </w:r>
          </w:p>
        </w:tc>
      </w:tr>
    </w:tbl>
    <w:p w14:paraId="71F28334" w14:textId="77777777" w:rsidR="00D2043E" w:rsidRPr="00D2043E" w:rsidRDefault="00D2043E" w:rsidP="005B0131">
      <w:pPr>
        <w:wordWrap/>
      </w:pPr>
    </w:p>
    <w:p w14:paraId="1FB63D47" w14:textId="1D234D04" w:rsidR="00DC1743" w:rsidRPr="00DC1743" w:rsidRDefault="005D11BA" w:rsidP="00590C9D">
      <w:pPr>
        <w:pStyle w:val="Caption"/>
      </w:pPr>
      <w:bookmarkStart w:id="343" w:name="_Ref532929260"/>
      <w:bookmarkStart w:id="344" w:name="_Toc53637106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86BBA">
        <w:rPr>
          <w:noProof/>
        </w:rPr>
        <w:t>7</w:t>
      </w:r>
      <w:r>
        <w:fldChar w:fldCharType="end"/>
      </w:r>
      <w:bookmarkEnd w:id="343"/>
      <w:r w:rsidR="000F63E8">
        <w:rPr>
          <w:rFonts w:hint="eastAsia"/>
        </w:rPr>
        <w:t>：</w:t>
      </w:r>
      <w:r>
        <w:rPr>
          <w:rFonts w:hint="eastAsia"/>
        </w:rPr>
        <w:t>四通道</w:t>
      </w:r>
      <w:r>
        <w:t>sEMG</w:t>
      </w:r>
      <w:r>
        <w:rPr>
          <w:rFonts w:hint="eastAsia"/>
        </w:rPr>
        <w:t>以</w:t>
      </w:r>
      <w:r>
        <w:t>0</w:t>
      </w:r>
      <w:r>
        <w:rPr>
          <w:rFonts w:hint="eastAsia"/>
        </w:rPr>
        <w:t>度放置</w:t>
      </w:r>
      <w:r w:rsidR="00202448">
        <w:rPr>
          <w:rFonts w:hint="eastAsia"/>
        </w:rPr>
        <w:t>：</w:t>
      </w:r>
      <w:r w:rsidR="00594321">
        <w:rPr>
          <w:rFonts w:hint="eastAsia"/>
        </w:rPr>
        <w:t>各訊號處理</w:t>
      </w:r>
      <w:r w:rsidR="00BA6A21">
        <w:rPr>
          <w:rFonts w:hint="eastAsia"/>
        </w:rPr>
        <w:t>相對</w:t>
      </w:r>
      <w:r w:rsidR="00DC1743">
        <w:rPr>
          <w:rFonts w:hint="eastAsia"/>
        </w:rPr>
        <w:t>RMS-only</w:t>
      </w:r>
      <w:r w:rsidR="00803790">
        <w:t xml:space="preserve"> RMSE</w:t>
      </w:r>
      <w:bookmarkEnd w:id="344"/>
    </w:p>
    <w:tbl>
      <w:tblPr>
        <w:tblStyle w:val="TableGrid"/>
        <w:tblW w:w="0" w:type="auto"/>
        <w:tblInd w:w="-185" w:type="dxa"/>
        <w:tblLook w:val="04A0" w:firstRow="1" w:lastRow="0" w:firstColumn="1" w:lastColumn="0" w:noHBand="0" w:noVBand="1"/>
      </w:tblPr>
      <w:tblGrid>
        <w:gridCol w:w="1718"/>
        <w:gridCol w:w="1641"/>
        <w:gridCol w:w="1692"/>
        <w:gridCol w:w="1687"/>
        <w:gridCol w:w="1737"/>
      </w:tblGrid>
      <w:tr w:rsidR="005D11BA" w14:paraId="56B8F889" w14:textId="77777777" w:rsidTr="007F1DD3">
        <w:tc>
          <w:tcPr>
            <w:tcW w:w="1718" w:type="dxa"/>
          </w:tcPr>
          <w:p w14:paraId="32B7FBF6" w14:textId="77777777" w:rsidR="005D11BA" w:rsidRDefault="005D11BA" w:rsidP="005B0131">
            <w:pPr>
              <w:wordWrap/>
              <w:ind w:firstLine="0"/>
            </w:pPr>
          </w:p>
        </w:tc>
        <w:tc>
          <w:tcPr>
            <w:tcW w:w="1641" w:type="dxa"/>
          </w:tcPr>
          <w:p w14:paraId="5749E010" w14:textId="77777777" w:rsidR="005D11BA" w:rsidRDefault="005D11BA" w:rsidP="005B0131">
            <w:pPr>
              <w:wordWrap/>
              <w:ind w:firstLine="0"/>
              <w:jc w:val="center"/>
            </w:pPr>
            <w:r>
              <w:rPr>
                <w:rFonts w:hint="eastAsia"/>
              </w:rPr>
              <w:t>彎曲</w:t>
            </w:r>
          </w:p>
          <w:p w14:paraId="48259B88" w14:textId="77777777" w:rsidR="005D11BA" w:rsidRDefault="005D11BA" w:rsidP="005B0131">
            <w:pPr>
              <w:wordWrap/>
              <w:ind w:firstLine="0"/>
              <w:jc w:val="center"/>
            </w:pPr>
            <w:r>
              <w:rPr>
                <w:rFonts w:hint="eastAsia"/>
              </w:rPr>
              <w:t>（</w:t>
            </w:r>
            <w:r>
              <w:t>Flexion</w:t>
            </w:r>
            <w:r>
              <w:rPr>
                <w:rFonts w:hint="eastAsia"/>
              </w:rPr>
              <w:t>）</w:t>
            </w:r>
          </w:p>
        </w:tc>
        <w:tc>
          <w:tcPr>
            <w:tcW w:w="1692" w:type="dxa"/>
          </w:tcPr>
          <w:p w14:paraId="65CC8273" w14:textId="77777777" w:rsidR="005D11BA" w:rsidRDefault="005D11BA" w:rsidP="005B0131">
            <w:pPr>
              <w:wordWrap/>
              <w:ind w:firstLine="0"/>
              <w:jc w:val="center"/>
            </w:pPr>
            <w:r>
              <w:rPr>
                <w:rFonts w:hint="eastAsia"/>
              </w:rPr>
              <w:t>伸展</w:t>
            </w:r>
          </w:p>
          <w:p w14:paraId="71B57201" w14:textId="77777777" w:rsidR="005D11BA" w:rsidRDefault="005D11BA" w:rsidP="005B0131">
            <w:pPr>
              <w:wordWrap/>
              <w:ind w:firstLine="0"/>
              <w:jc w:val="center"/>
            </w:pPr>
            <w:r>
              <w:rPr>
                <w:rFonts w:hint="eastAsia"/>
              </w:rPr>
              <w:t>（</w:t>
            </w:r>
            <w:r>
              <w:rPr>
                <w:rFonts w:hint="eastAsia"/>
              </w:rPr>
              <w:t>Extension</w:t>
            </w:r>
            <w:r>
              <w:rPr>
                <w:rFonts w:hint="eastAsia"/>
              </w:rPr>
              <w:t>）</w:t>
            </w:r>
          </w:p>
        </w:tc>
        <w:tc>
          <w:tcPr>
            <w:tcW w:w="1687" w:type="dxa"/>
          </w:tcPr>
          <w:p w14:paraId="58E396B5" w14:textId="77777777" w:rsidR="005D11BA" w:rsidRDefault="005D11BA" w:rsidP="005B0131">
            <w:pPr>
              <w:wordWrap/>
              <w:ind w:firstLine="0"/>
              <w:jc w:val="center"/>
            </w:pPr>
            <w:r w:rsidRPr="00115C6B">
              <w:rPr>
                <w:rFonts w:hint="eastAsia"/>
              </w:rPr>
              <w:t>往內反掌</w:t>
            </w:r>
          </w:p>
          <w:p w14:paraId="2E1991D2" w14:textId="77777777" w:rsidR="005D11BA" w:rsidRDefault="005D11BA" w:rsidP="005B0131">
            <w:pPr>
              <w:wordWrap/>
              <w:ind w:firstLine="0"/>
              <w:jc w:val="center"/>
            </w:pPr>
            <w:r>
              <w:rPr>
                <w:rFonts w:hint="eastAsia"/>
              </w:rPr>
              <w:t>（</w:t>
            </w:r>
            <w:r w:rsidRPr="00FE5026">
              <w:t>Pronation</w:t>
            </w:r>
            <w:r>
              <w:rPr>
                <w:rFonts w:hint="eastAsia"/>
              </w:rPr>
              <w:t>）</w:t>
            </w:r>
          </w:p>
        </w:tc>
        <w:tc>
          <w:tcPr>
            <w:tcW w:w="1737" w:type="dxa"/>
          </w:tcPr>
          <w:p w14:paraId="25FBE6A1" w14:textId="77777777" w:rsidR="005D11BA" w:rsidRDefault="005D11BA" w:rsidP="005B0131">
            <w:pPr>
              <w:wordWrap/>
              <w:ind w:firstLine="0"/>
              <w:jc w:val="center"/>
            </w:pPr>
            <w:r w:rsidRPr="00115C6B">
              <w:rPr>
                <w:rFonts w:hint="eastAsia"/>
              </w:rPr>
              <w:t>往外反掌</w:t>
            </w:r>
          </w:p>
          <w:p w14:paraId="4BCB70F3" w14:textId="77777777" w:rsidR="005D11BA" w:rsidRDefault="005D11BA" w:rsidP="005B0131">
            <w:pPr>
              <w:wordWrap/>
              <w:ind w:firstLine="0"/>
              <w:jc w:val="center"/>
            </w:pPr>
            <w:r>
              <w:rPr>
                <w:rFonts w:hint="eastAsia"/>
              </w:rPr>
              <w:t>（</w:t>
            </w:r>
            <w:r w:rsidRPr="00FE5026">
              <w:t>Supination</w:t>
            </w:r>
            <w:r>
              <w:rPr>
                <w:rFonts w:hint="eastAsia"/>
              </w:rPr>
              <w:t>）</w:t>
            </w:r>
          </w:p>
        </w:tc>
      </w:tr>
      <w:tr w:rsidR="00505F3B" w14:paraId="0399884B" w14:textId="77777777" w:rsidTr="007F1DD3">
        <w:tc>
          <w:tcPr>
            <w:tcW w:w="1718" w:type="dxa"/>
          </w:tcPr>
          <w:p w14:paraId="11238CF1" w14:textId="77777777" w:rsidR="00505F3B" w:rsidRDefault="00505F3B" w:rsidP="005B0131">
            <w:pPr>
              <w:wordWrap/>
              <w:ind w:firstLine="0"/>
              <w:jc w:val="center"/>
            </w:pPr>
            <w:r>
              <w:rPr>
                <w:rFonts w:hint="eastAsia"/>
              </w:rPr>
              <w:t>RMS-only</w:t>
            </w:r>
          </w:p>
        </w:tc>
        <w:tc>
          <w:tcPr>
            <w:tcW w:w="1641" w:type="dxa"/>
            <w:vAlign w:val="bottom"/>
          </w:tcPr>
          <w:p w14:paraId="1BE2C5FB" w14:textId="04B2BA22" w:rsidR="00505F3B" w:rsidRDefault="00505F3B" w:rsidP="005B0131">
            <w:pPr>
              <w:wordWrap/>
              <w:ind w:firstLine="0"/>
              <w:jc w:val="right"/>
            </w:pPr>
            <w:r>
              <w:t>0%</w:t>
            </w:r>
          </w:p>
        </w:tc>
        <w:tc>
          <w:tcPr>
            <w:tcW w:w="1692" w:type="dxa"/>
            <w:vAlign w:val="bottom"/>
          </w:tcPr>
          <w:p w14:paraId="65D1EC26" w14:textId="578B613A" w:rsidR="00505F3B" w:rsidRDefault="00505F3B" w:rsidP="005B0131">
            <w:pPr>
              <w:wordWrap/>
              <w:ind w:firstLine="0"/>
              <w:jc w:val="right"/>
            </w:pPr>
            <w:r>
              <w:t>0%</w:t>
            </w:r>
          </w:p>
        </w:tc>
        <w:tc>
          <w:tcPr>
            <w:tcW w:w="1687" w:type="dxa"/>
          </w:tcPr>
          <w:p w14:paraId="415D4FF6" w14:textId="30C409EB" w:rsidR="00505F3B" w:rsidRDefault="00505F3B" w:rsidP="005B0131">
            <w:pPr>
              <w:wordWrap/>
              <w:ind w:firstLine="0"/>
              <w:jc w:val="right"/>
            </w:pPr>
            <w:r w:rsidRPr="00EF4173">
              <w:t>0%</w:t>
            </w:r>
          </w:p>
        </w:tc>
        <w:tc>
          <w:tcPr>
            <w:tcW w:w="1737" w:type="dxa"/>
          </w:tcPr>
          <w:p w14:paraId="33D16842" w14:textId="58A9F269" w:rsidR="00505F3B" w:rsidRDefault="00505F3B" w:rsidP="005B0131">
            <w:pPr>
              <w:wordWrap/>
              <w:ind w:firstLine="0"/>
              <w:jc w:val="right"/>
            </w:pPr>
            <w:r w:rsidRPr="00EF4173">
              <w:t>0%</w:t>
            </w:r>
          </w:p>
        </w:tc>
      </w:tr>
      <w:tr w:rsidR="009C661B" w14:paraId="31CCAED4" w14:textId="77777777" w:rsidTr="007F1DD3">
        <w:tc>
          <w:tcPr>
            <w:tcW w:w="1718" w:type="dxa"/>
          </w:tcPr>
          <w:p w14:paraId="340E5055" w14:textId="77777777" w:rsidR="009C661B" w:rsidRDefault="009C661B" w:rsidP="009C661B">
            <w:pPr>
              <w:wordWrap/>
              <w:ind w:firstLine="0"/>
              <w:jc w:val="center"/>
            </w:pPr>
            <w:r>
              <w:t>RMS-</w:t>
            </w:r>
            <w:r>
              <w:rPr>
                <w:rFonts w:hint="eastAsia"/>
              </w:rPr>
              <w:t>nICA</w:t>
            </w:r>
          </w:p>
        </w:tc>
        <w:tc>
          <w:tcPr>
            <w:tcW w:w="1641" w:type="dxa"/>
            <w:vAlign w:val="bottom"/>
          </w:tcPr>
          <w:p w14:paraId="242C915E" w14:textId="200DF9A6" w:rsidR="009C661B" w:rsidRDefault="009C661B" w:rsidP="009C661B">
            <w:pPr>
              <w:wordWrap/>
              <w:ind w:firstLine="0"/>
              <w:jc w:val="right"/>
            </w:pPr>
            <w:r>
              <w:rPr>
                <w:rFonts w:ascii="Arial" w:hAnsi="Arial" w:cs="Arial"/>
                <w:sz w:val="20"/>
                <w:szCs w:val="20"/>
              </w:rPr>
              <w:t>-6.85%</w:t>
            </w:r>
          </w:p>
        </w:tc>
        <w:tc>
          <w:tcPr>
            <w:tcW w:w="1692" w:type="dxa"/>
            <w:vAlign w:val="bottom"/>
          </w:tcPr>
          <w:p w14:paraId="5CD1775F" w14:textId="51F749B8" w:rsidR="009C661B" w:rsidRDefault="009C661B" w:rsidP="009C661B">
            <w:pPr>
              <w:wordWrap/>
              <w:ind w:firstLine="0"/>
              <w:jc w:val="right"/>
            </w:pPr>
            <w:r>
              <w:rPr>
                <w:rFonts w:ascii="Arial" w:hAnsi="Arial" w:cs="Arial"/>
                <w:sz w:val="20"/>
                <w:szCs w:val="20"/>
              </w:rPr>
              <w:t>-5.80%</w:t>
            </w:r>
          </w:p>
        </w:tc>
        <w:tc>
          <w:tcPr>
            <w:tcW w:w="1687" w:type="dxa"/>
            <w:vAlign w:val="bottom"/>
          </w:tcPr>
          <w:p w14:paraId="6ADD6880" w14:textId="5D67072C" w:rsidR="009C661B" w:rsidRDefault="009C661B" w:rsidP="009C661B">
            <w:pPr>
              <w:wordWrap/>
              <w:ind w:firstLine="0"/>
              <w:jc w:val="right"/>
            </w:pPr>
            <w:r>
              <w:rPr>
                <w:rFonts w:ascii="Arial" w:hAnsi="Arial" w:cs="Arial"/>
                <w:sz w:val="20"/>
                <w:szCs w:val="20"/>
              </w:rPr>
              <w:t>-17.45%</w:t>
            </w:r>
          </w:p>
        </w:tc>
        <w:tc>
          <w:tcPr>
            <w:tcW w:w="1737" w:type="dxa"/>
            <w:vAlign w:val="bottom"/>
          </w:tcPr>
          <w:p w14:paraId="4AFEF368" w14:textId="77B806C8" w:rsidR="009C661B" w:rsidRDefault="009C661B" w:rsidP="009C661B">
            <w:pPr>
              <w:wordWrap/>
              <w:ind w:firstLine="0"/>
              <w:jc w:val="right"/>
            </w:pPr>
            <w:r>
              <w:rPr>
                <w:rFonts w:ascii="Arial" w:hAnsi="Arial" w:cs="Arial"/>
                <w:sz w:val="20"/>
                <w:szCs w:val="20"/>
              </w:rPr>
              <w:t>-18.26%</w:t>
            </w:r>
          </w:p>
        </w:tc>
      </w:tr>
      <w:tr w:rsidR="009C661B" w14:paraId="715EFDDB" w14:textId="77777777" w:rsidTr="007F1DD3">
        <w:tc>
          <w:tcPr>
            <w:tcW w:w="1718" w:type="dxa"/>
          </w:tcPr>
          <w:p w14:paraId="145BD0E3" w14:textId="77777777" w:rsidR="009C661B" w:rsidRDefault="009C661B" w:rsidP="009C661B">
            <w:pPr>
              <w:wordWrap/>
              <w:ind w:firstLine="0"/>
              <w:jc w:val="center"/>
            </w:pPr>
            <w:r>
              <w:rPr>
                <w:rFonts w:hint="eastAsia"/>
              </w:rPr>
              <w:t>RMS-TDSEP</w:t>
            </w:r>
          </w:p>
        </w:tc>
        <w:tc>
          <w:tcPr>
            <w:tcW w:w="1641" w:type="dxa"/>
            <w:vAlign w:val="bottom"/>
          </w:tcPr>
          <w:p w14:paraId="21694E16" w14:textId="2DBBB7BE" w:rsidR="009C661B" w:rsidRDefault="009C661B" w:rsidP="009C661B">
            <w:pPr>
              <w:wordWrap/>
              <w:ind w:firstLine="0"/>
              <w:jc w:val="right"/>
            </w:pPr>
            <w:r>
              <w:rPr>
                <w:rFonts w:ascii="Arial" w:hAnsi="Arial" w:cs="Arial"/>
                <w:sz w:val="20"/>
                <w:szCs w:val="20"/>
              </w:rPr>
              <w:t>-4.74%</w:t>
            </w:r>
          </w:p>
        </w:tc>
        <w:tc>
          <w:tcPr>
            <w:tcW w:w="1692" w:type="dxa"/>
            <w:vAlign w:val="bottom"/>
          </w:tcPr>
          <w:p w14:paraId="5FE56F9E" w14:textId="21C39581" w:rsidR="009C661B" w:rsidRDefault="009C661B" w:rsidP="009C661B">
            <w:pPr>
              <w:wordWrap/>
              <w:ind w:firstLine="0"/>
              <w:jc w:val="right"/>
            </w:pPr>
            <w:r>
              <w:rPr>
                <w:rFonts w:ascii="Arial" w:hAnsi="Arial" w:cs="Arial"/>
                <w:sz w:val="20"/>
                <w:szCs w:val="20"/>
              </w:rPr>
              <w:t>-3.52%</w:t>
            </w:r>
          </w:p>
        </w:tc>
        <w:tc>
          <w:tcPr>
            <w:tcW w:w="1687" w:type="dxa"/>
            <w:vAlign w:val="bottom"/>
          </w:tcPr>
          <w:p w14:paraId="7FF7E121" w14:textId="4BD6853F" w:rsidR="009C661B" w:rsidRDefault="009C661B" w:rsidP="009C661B">
            <w:pPr>
              <w:wordWrap/>
              <w:ind w:firstLine="0"/>
              <w:jc w:val="right"/>
            </w:pPr>
            <w:r>
              <w:rPr>
                <w:rFonts w:ascii="Arial" w:hAnsi="Arial" w:cs="Arial"/>
                <w:sz w:val="20"/>
                <w:szCs w:val="20"/>
              </w:rPr>
              <w:t>-14.65%</w:t>
            </w:r>
          </w:p>
        </w:tc>
        <w:tc>
          <w:tcPr>
            <w:tcW w:w="1737" w:type="dxa"/>
            <w:vAlign w:val="bottom"/>
          </w:tcPr>
          <w:p w14:paraId="63849BEF" w14:textId="6AF37CAD" w:rsidR="009C661B" w:rsidRDefault="009C661B" w:rsidP="009C661B">
            <w:pPr>
              <w:wordWrap/>
              <w:ind w:firstLine="0"/>
              <w:jc w:val="right"/>
            </w:pPr>
            <w:r>
              <w:rPr>
                <w:rFonts w:ascii="Arial" w:hAnsi="Arial" w:cs="Arial"/>
                <w:sz w:val="20"/>
                <w:szCs w:val="20"/>
              </w:rPr>
              <w:t>-15.55%</w:t>
            </w:r>
          </w:p>
        </w:tc>
      </w:tr>
    </w:tbl>
    <w:p w14:paraId="073ED916" w14:textId="77777777" w:rsidR="0092233C" w:rsidRDefault="0092233C" w:rsidP="005B0131">
      <w:pPr>
        <w:wordWrap/>
      </w:pPr>
    </w:p>
    <w:bookmarkStart w:id="345" w:name="OLE_LINK22"/>
    <w:bookmarkStart w:id="346" w:name="OLE_LINK23"/>
    <w:bookmarkStart w:id="347" w:name="OLE_LINK24"/>
    <w:bookmarkStart w:id="348" w:name="OLE_LINK25"/>
    <w:bookmarkStart w:id="349" w:name="OLE_LINK18"/>
    <w:bookmarkStart w:id="350" w:name="OLE_LINK19"/>
    <w:bookmarkStart w:id="351" w:name="OLE_LINK20"/>
    <w:bookmarkStart w:id="352" w:name="OLE_LINK21"/>
    <w:p w14:paraId="65852B5D" w14:textId="3609F217" w:rsidR="00685351" w:rsidRDefault="00CC5B28" w:rsidP="0082246A">
      <w:pPr>
        <w:wordWrap/>
      </w:pPr>
      <w:r>
        <w:fldChar w:fldCharType="begin"/>
      </w:r>
      <w:r>
        <w:instrText xml:space="preserve"> </w:instrText>
      </w:r>
      <w:r>
        <w:rPr>
          <w:rFonts w:hint="eastAsia"/>
        </w:rPr>
        <w:instrText>REF _Ref532929255 \h</w:instrText>
      </w:r>
      <w:r>
        <w:instrText xml:space="preserve">  \* MERGEFORMAT </w:instrText>
      </w:r>
      <w:r>
        <w:fldChar w:fldCharType="separate"/>
      </w:r>
      <w:r w:rsidR="00F86BBA">
        <w:rPr>
          <w:rFonts w:hint="eastAsia"/>
        </w:rPr>
        <w:t>表</w:t>
      </w:r>
      <w:r w:rsidR="00F86BBA">
        <w:rPr>
          <w:rFonts w:hint="eastAsia"/>
        </w:rPr>
        <w:t xml:space="preserve"> </w:t>
      </w:r>
      <w:r w:rsidR="00F86BBA">
        <w:rPr>
          <w:noProof/>
        </w:rPr>
        <w:t>6</w:t>
      </w:r>
      <w:r>
        <w:fldChar w:fldCharType="end"/>
      </w:r>
      <w:r>
        <w:rPr>
          <w:rFonts w:hint="eastAsia"/>
        </w:rPr>
        <w:t>、</w:t>
      </w:r>
      <w:r>
        <w:fldChar w:fldCharType="begin"/>
      </w:r>
      <w:r>
        <w:instrText xml:space="preserve"> </w:instrText>
      </w:r>
      <w:r>
        <w:rPr>
          <w:rFonts w:hint="eastAsia"/>
        </w:rPr>
        <w:instrText>REF _Ref532929260 \h</w:instrText>
      </w:r>
      <w:r>
        <w:instrText xml:space="preserve">  \* MERGEFORMAT </w:instrText>
      </w:r>
      <w:r>
        <w:fldChar w:fldCharType="separate"/>
      </w:r>
      <w:r w:rsidR="00F86BBA">
        <w:rPr>
          <w:rFonts w:hint="eastAsia"/>
        </w:rPr>
        <w:t>表</w:t>
      </w:r>
      <w:r w:rsidR="00F86BBA">
        <w:rPr>
          <w:rFonts w:hint="eastAsia"/>
        </w:rPr>
        <w:t xml:space="preserve"> </w:t>
      </w:r>
      <w:r w:rsidR="00F86BBA">
        <w:rPr>
          <w:noProof/>
        </w:rPr>
        <w:t>7</w:t>
      </w:r>
      <w:r>
        <w:fldChar w:fldCharType="end"/>
      </w:r>
      <w:r>
        <w:rPr>
          <w:rFonts w:hint="eastAsia"/>
        </w:rPr>
        <w:t>為從</w:t>
      </w:r>
      <w:r>
        <w:rPr>
          <w:rFonts w:hint="eastAsia"/>
        </w:rPr>
        <w:t>0</w:t>
      </w:r>
      <w:r>
        <w:rPr>
          <w:rFonts w:hint="eastAsia"/>
        </w:rPr>
        <w:t>度開始放置四通道</w:t>
      </w:r>
      <w:r>
        <w:rPr>
          <w:rFonts w:hint="eastAsia"/>
        </w:rPr>
        <w:t>sE</w:t>
      </w:r>
      <w:r>
        <w:t>MG</w:t>
      </w:r>
      <w:r>
        <w:rPr>
          <w:rFonts w:hint="eastAsia"/>
        </w:rPr>
        <w:t>的實驗結果。此實驗中，受測者將手掌面下平置桌面，於前臂最粗處，</w:t>
      </w:r>
      <w:r w:rsidRPr="00C03ED4">
        <w:rPr>
          <w:rFonts w:hint="eastAsia"/>
        </w:rPr>
        <w:t>最上方開始</w:t>
      </w:r>
      <w:r>
        <w:rPr>
          <w:rFonts w:hint="eastAsia"/>
        </w:rPr>
        <w:t>依序等距放置四個電極。</w:t>
      </w:r>
      <w:bookmarkEnd w:id="345"/>
      <w:bookmarkEnd w:id="346"/>
      <w:bookmarkEnd w:id="347"/>
      <w:bookmarkEnd w:id="348"/>
      <w:r w:rsidR="004622EB">
        <w:rPr>
          <w:rFonts w:hint="eastAsia"/>
        </w:rPr>
        <w:t>我們觀察到，</w:t>
      </w:r>
      <w:bookmarkEnd w:id="349"/>
      <w:bookmarkEnd w:id="350"/>
      <w:bookmarkEnd w:id="351"/>
      <w:bookmarkEnd w:id="352"/>
      <w:r w:rsidR="00055E5F">
        <w:rPr>
          <w:rFonts w:hint="eastAsia"/>
        </w:rPr>
        <w:t>於</w:t>
      </w:r>
      <w:r w:rsidR="00055E5F">
        <w:t>0</w:t>
      </w:r>
      <w:r w:rsidR="00055E5F">
        <w:rPr>
          <w:rFonts w:hint="eastAsia"/>
        </w:rPr>
        <w:t>度開始放置</w:t>
      </w:r>
      <w:r w:rsidR="0070755E">
        <w:rPr>
          <w:rFonts w:hint="eastAsia"/>
        </w:rPr>
        <w:t>電極</w:t>
      </w:r>
      <w:r w:rsidR="00055E5F">
        <w:rPr>
          <w:rFonts w:hint="eastAsia"/>
        </w:rPr>
        <w:t>，</w:t>
      </w:r>
      <w:r w:rsidR="00AC61A5" w:rsidRPr="00912DF5">
        <w:rPr>
          <w:rFonts w:hint="eastAsia"/>
          <w:i/>
        </w:rPr>
        <w:t>彎曲和伸展</w:t>
      </w:r>
      <w:r w:rsidR="00AC61A5">
        <w:rPr>
          <w:rFonts w:hint="eastAsia"/>
        </w:rPr>
        <w:t>維度中，訊號分離後</w:t>
      </w:r>
      <w:r w:rsidR="00AC61A5">
        <w:rPr>
          <w:rFonts w:hint="eastAsia"/>
        </w:rPr>
        <w:t>RMSE</w:t>
      </w:r>
      <w:r w:rsidR="00AC61A5">
        <w:rPr>
          <w:rFonts w:hint="eastAsia"/>
        </w:rPr>
        <w:t>降低約</w:t>
      </w:r>
      <w:r w:rsidR="00AC61A5">
        <w:t>5%</w:t>
      </w:r>
      <w:r w:rsidR="006C7725">
        <w:rPr>
          <w:rFonts w:hint="eastAsia"/>
        </w:rPr>
        <w:t>；</w:t>
      </w:r>
      <w:r w:rsidR="006E0B31" w:rsidRPr="003640FB">
        <w:rPr>
          <w:rFonts w:hint="eastAsia"/>
          <w:i/>
        </w:rPr>
        <w:t>往內反掌和往外反掌</w:t>
      </w:r>
      <w:r w:rsidR="00EF3961">
        <w:rPr>
          <w:rFonts w:hint="eastAsia"/>
        </w:rPr>
        <w:t>維</w:t>
      </w:r>
      <w:r w:rsidR="00BE15C3">
        <w:rPr>
          <w:rFonts w:hint="eastAsia"/>
        </w:rPr>
        <w:t>度</w:t>
      </w:r>
      <w:r w:rsidR="009D1FFB">
        <w:rPr>
          <w:rFonts w:hint="eastAsia"/>
        </w:rPr>
        <w:t>上</w:t>
      </w:r>
      <w:r w:rsidR="00BE15C3">
        <w:rPr>
          <w:rFonts w:hint="eastAsia"/>
        </w:rPr>
        <w:t>，</w:t>
      </w:r>
      <w:r w:rsidR="004A3C04">
        <w:rPr>
          <w:rFonts w:hint="eastAsia"/>
        </w:rPr>
        <w:t>訊號分離後的</w:t>
      </w:r>
      <w:r w:rsidR="0023228C">
        <w:t>RMSE</w:t>
      </w:r>
      <w:r w:rsidR="0023228C">
        <w:rPr>
          <w:rFonts w:hint="eastAsia"/>
        </w:rPr>
        <w:t>降低約</w:t>
      </w:r>
      <w:r w:rsidR="002D2B66">
        <w:rPr>
          <w:rFonts w:hint="eastAsia"/>
        </w:rPr>
        <w:t>15~</w:t>
      </w:r>
      <w:r w:rsidR="00AC61A5">
        <w:t>18</w:t>
      </w:r>
      <w:r w:rsidR="0023228C">
        <w:t>%</w:t>
      </w:r>
      <w:r w:rsidR="0023228C">
        <w:rPr>
          <w:rFonts w:hint="eastAsia"/>
        </w:rPr>
        <w:t>。</w:t>
      </w:r>
      <w:r w:rsidR="009546F7">
        <w:rPr>
          <w:rFonts w:hint="eastAsia"/>
        </w:rPr>
        <w:t>nICA</w:t>
      </w:r>
      <w:r w:rsidR="00CE7A49">
        <w:rPr>
          <w:rFonts w:hint="eastAsia"/>
        </w:rPr>
        <w:t>估測誤差較</w:t>
      </w:r>
      <w:r w:rsidR="009546F7">
        <w:rPr>
          <w:rFonts w:hint="eastAsia"/>
        </w:rPr>
        <w:t>TDSEP</w:t>
      </w:r>
      <w:r w:rsidR="00CE7A49">
        <w:rPr>
          <w:rFonts w:hint="eastAsia"/>
        </w:rPr>
        <w:t>小</w:t>
      </w:r>
      <w:r w:rsidR="00CE2812">
        <w:rPr>
          <w:rFonts w:hint="eastAsia"/>
        </w:rPr>
        <w:t>。</w:t>
      </w:r>
      <w:r w:rsidR="00826A60">
        <w:rPr>
          <w:rFonts w:hint="eastAsia"/>
        </w:rPr>
        <w:t>如</w:t>
      </w:r>
      <w:r w:rsidR="00C31F1C">
        <w:fldChar w:fldCharType="begin"/>
      </w:r>
      <w:r w:rsidR="00C31F1C">
        <w:instrText xml:space="preserve"> </w:instrText>
      </w:r>
      <w:r w:rsidR="00C31F1C">
        <w:rPr>
          <w:rFonts w:hint="eastAsia"/>
        </w:rPr>
        <w:instrText>REF _Ref533696830 \r \h</w:instrText>
      </w:r>
      <w:r w:rsidR="00C31F1C">
        <w:instrText xml:space="preserve"> </w:instrText>
      </w:r>
      <w:r w:rsidR="00202E35">
        <w:instrText xml:space="preserve"> \* MERGEFORMAT </w:instrText>
      </w:r>
      <w:r w:rsidR="00C31F1C">
        <w:fldChar w:fldCharType="separate"/>
      </w:r>
      <w:r w:rsidR="00F86BBA">
        <w:t>2.2.2</w:t>
      </w:r>
      <w:r w:rsidR="00C31F1C">
        <w:fldChar w:fldCharType="end"/>
      </w:r>
      <w:r w:rsidR="00C31F1C">
        <w:rPr>
          <w:rFonts w:hint="eastAsia"/>
        </w:rPr>
        <w:t>節所敘，</w:t>
      </w:r>
      <w:r w:rsidR="009D2B43" w:rsidRPr="00F01BC3">
        <w:rPr>
          <w:rFonts w:hint="eastAsia"/>
          <w:i/>
        </w:rPr>
        <w:t>往內反掌</w:t>
      </w:r>
      <w:r w:rsidR="00CF66D5" w:rsidRPr="00F01BC3">
        <w:rPr>
          <w:rFonts w:hint="eastAsia"/>
          <w:i/>
        </w:rPr>
        <w:t>和</w:t>
      </w:r>
      <w:r w:rsidR="009D2B43" w:rsidRPr="00F01BC3">
        <w:rPr>
          <w:rFonts w:hint="eastAsia"/>
          <w:i/>
        </w:rPr>
        <w:t>往外反掌</w:t>
      </w:r>
      <w:r w:rsidR="00F01BC3">
        <w:rPr>
          <w:rFonts w:hint="eastAsia"/>
        </w:rPr>
        <w:t>由於動作肌肉處於手臂深處，因此平均估測</w:t>
      </w:r>
      <w:r w:rsidR="0082442D">
        <w:rPr>
          <w:rFonts w:hint="eastAsia"/>
        </w:rPr>
        <w:t>誤差</w:t>
      </w:r>
      <w:r w:rsidR="00F01BC3">
        <w:rPr>
          <w:rFonts w:hint="eastAsia"/>
        </w:rPr>
        <w:t>較大</w:t>
      </w:r>
      <w:r w:rsidR="004A7719">
        <w:rPr>
          <w:rFonts w:hint="eastAsia"/>
        </w:rPr>
        <w:t>；</w:t>
      </w:r>
      <w:r w:rsidR="00C6692E">
        <w:rPr>
          <w:rFonts w:hint="eastAsia"/>
        </w:rPr>
        <w:t>反之</w:t>
      </w:r>
      <w:r w:rsidR="005C521F">
        <w:rPr>
          <w:rFonts w:hint="eastAsia"/>
        </w:rPr>
        <w:t>，</w:t>
      </w:r>
      <w:r w:rsidR="00A80DEE" w:rsidRPr="00A80DEE">
        <w:rPr>
          <w:rFonts w:hint="eastAsia"/>
          <w:i/>
        </w:rPr>
        <w:t>彎曲和伸展</w:t>
      </w:r>
      <w:r w:rsidR="00A80DEE">
        <w:rPr>
          <w:rFonts w:hint="eastAsia"/>
        </w:rPr>
        <w:t>的肌肉屬於淺層肌肉</w:t>
      </w:r>
      <w:r w:rsidR="007E6FCB">
        <w:rPr>
          <w:rFonts w:hint="eastAsia"/>
        </w:rPr>
        <w:t>，因此</w:t>
      </w:r>
      <w:r w:rsidR="003B7D3D">
        <w:rPr>
          <w:rFonts w:hint="eastAsia"/>
        </w:rPr>
        <w:t>錯</w:t>
      </w:r>
      <w:r w:rsidR="00742DAD">
        <w:rPr>
          <w:rFonts w:hint="eastAsia"/>
        </w:rPr>
        <w:t>平均估測</w:t>
      </w:r>
      <w:r w:rsidR="0082442D">
        <w:rPr>
          <w:rFonts w:hint="eastAsia"/>
        </w:rPr>
        <w:t>誤差</w:t>
      </w:r>
      <w:r w:rsidR="0089588C">
        <w:rPr>
          <w:rFonts w:hint="eastAsia"/>
        </w:rPr>
        <w:t>較</w:t>
      </w:r>
      <w:r w:rsidR="009B4442">
        <w:rPr>
          <w:rFonts w:hint="eastAsia"/>
        </w:rPr>
        <w:t>小。</w:t>
      </w:r>
      <w:r w:rsidR="0033656F">
        <w:rPr>
          <w:rFonts w:hint="eastAsia"/>
        </w:rPr>
        <w:t>從</w:t>
      </w:r>
      <w:r w:rsidR="00486813">
        <w:fldChar w:fldCharType="begin"/>
      </w:r>
      <w:r w:rsidR="00486813">
        <w:instrText xml:space="preserve"> </w:instrText>
      </w:r>
      <w:r w:rsidR="00486813">
        <w:rPr>
          <w:rFonts w:hint="eastAsia"/>
        </w:rPr>
        <w:instrText>REF _Ref532929255 \h</w:instrText>
      </w:r>
      <w:r w:rsidR="00486813">
        <w:instrText xml:space="preserve"> </w:instrText>
      </w:r>
      <w:r w:rsidR="00202E35">
        <w:instrText xml:space="preserve"> \* MERGEFORMAT </w:instrText>
      </w:r>
      <w:r w:rsidR="00486813">
        <w:fldChar w:fldCharType="separate"/>
      </w:r>
      <w:r w:rsidR="00F86BBA">
        <w:rPr>
          <w:rFonts w:hint="eastAsia"/>
        </w:rPr>
        <w:t>表</w:t>
      </w:r>
      <w:r w:rsidR="00F86BBA">
        <w:rPr>
          <w:rFonts w:hint="eastAsia"/>
        </w:rPr>
        <w:t xml:space="preserve"> </w:t>
      </w:r>
      <w:r w:rsidR="00F86BBA">
        <w:rPr>
          <w:noProof/>
        </w:rPr>
        <w:t>6</w:t>
      </w:r>
      <w:r w:rsidR="00486813">
        <w:fldChar w:fldCharType="end"/>
      </w:r>
      <w:r w:rsidR="00486813">
        <w:rPr>
          <w:rFonts w:hint="eastAsia"/>
        </w:rPr>
        <w:t>、</w:t>
      </w:r>
      <w:r w:rsidR="00486813">
        <w:fldChar w:fldCharType="begin"/>
      </w:r>
      <w:r w:rsidR="00486813">
        <w:instrText xml:space="preserve"> </w:instrText>
      </w:r>
      <w:r w:rsidR="00486813">
        <w:rPr>
          <w:rFonts w:hint="eastAsia"/>
        </w:rPr>
        <w:instrText>REF _Ref532929260 \h</w:instrText>
      </w:r>
      <w:r w:rsidR="00486813">
        <w:instrText xml:space="preserve"> </w:instrText>
      </w:r>
      <w:r w:rsidR="00202E35">
        <w:instrText xml:space="preserve"> \* MERGEFORMAT </w:instrText>
      </w:r>
      <w:r w:rsidR="00486813">
        <w:fldChar w:fldCharType="separate"/>
      </w:r>
      <w:r w:rsidR="00F86BBA">
        <w:rPr>
          <w:rFonts w:hint="eastAsia"/>
        </w:rPr>
        <w:t>表</w:t>
      </w:r>
      <w:r w:rsidR="00F86BBA">
        <w:rPr>
          <w:rFonts w:hint="eastAsia"/>
        </w:rPr>
        <w:t xml:space="preserve"> </w:t>
      </w:r>
      <w:r w:rsidR="00F86BBA">
        <w:rPr>
          <w:noProof/>
        </w:rPr>
        <w:t>7</w:t>
      </w:r>
      <w:r w:rsidR="00486813">
        <w:fldChar w:fldCharType="end"/>
      </w:r>
      <w:r w:rsidR="00486813">
        <w:rPr>
          <w:rFonts w:hint="eastAsia"/>
        </w:rPr>
        <w:t>我們也觀察到，</w:t>
      </w:r>
      <w:r w:rsidR="00761189">
        <w:rPr>
          <w:rFonts w:hint="eastAsia"/>
        </w:rPr>
        <w:t>如果</w:t>
      </w:r>
      <w:r w:rsidR="00761189">
        <w:rPr>
          <w:rFonts w:hint="eastAsia"/>
        </w:rPr>
        <w:t>RMS-only</w:t>
      </w:r>
      <w:r w:rsidR="00761189">
        <w:rPr>
          <w:rFonts w:hint="eastAsia"/>
        </w:rPr>
        <w:t>的估測</w:t>
      </w:r>
      <w:r w:rsidR="00073B32">
        <w:rPr>
          <w:rFonts w:hint="eastAsia"/>
        </w:rPr>
        <w:t>誤差</w:t>
      </w:r>
      <w:r w:rsidR="00761189">
        <w:rPr>
          <w:rFonts w:hint="eastAsia"/>
        </w:rPr>
        <w:t>已經</w:t>
      </w:r>
      <w:r w:rsidR="0009276C">
        <w:rPr>
          <w:rFonts w:hint="eastAsia"/>
        </w:rPr>
        <w:t>很小，</w:t>
      </w:r>
      <w:r w:rsidR="00FD4D48">
        <w:rPr>
          <w:rFonts w:hint="eastAsia"/>
        </w:rPr>
        <w:t>則</w:t>
      </w:r>
      <w:r w:rsidR="003732D1">
        <w:rPr>
          <w:rFonts w:hint="eastAsia"/>
        </w:rPr>
        <w:t>nICA</w:t>
      </w:r>
      <w:r w:rsidR="003732D1">
        <w:rPr>
          <w:rFonts w:hint="eastAsia"/>
        </w:rPr>
        <w:t>與</w:t>
      </w:r>
      <w:r w:rsidR="003732D1">
        <w:rPr>
          <w:rFonts w:hint="eastAsia"/>
        </w:rPr>
        <w:t>TDSEP</w:t>
      </w:r>
      <w:r w:rsidR="003732D1">
        <w:rPr>
          <w:rFonts w:hint="eastAsia"/>
        </w:rPr>
        <w:t>對於估測準確率的幫助較小。</w:t>
      </w:r>
      <w:bookmarkStart w:id="353" w:name="_Ref532929263"/>
    </w:p>
    <w:p w14:paraId="082EE0AA" w14:textId="1624FC5A" w:rsidR="00F82037" w:rsidRDefault="00D30F44" w:rsidP="00B6168E">
      <w:pPr>
        <w:wordWrap/>
        <w:snapToGrid/>
        <w:spacing w:line="240" w:lineRule="auto"/>
        <w:ind w:firstLine="0"/>
      </w:pPr>
      <w:bookmarkStart w:id="354" w:name="_Ref534060789"/>
      <w:r>
        <w:br w:type="page"/>
      </w:r>
      <w:bookmarkStart w:id="355" w:name="_Ref532929384"/>
      <w:bookmarkStart w:id="356" w:name="_Ref534055710"/>
      <w:bookmarkEnd w:id="353"/>
      <w:bookmarkEnd w:id="354"/>
    </w:p>
    <w:p w14:paraId="62C6B3BC" w14:textId="1EC43AF7" w:rsidR="00D63162" w:rsidRPr="001C6964" w:rsidRDefault="00D63162" w:rsidP="00590C9D">
      <w:pPr>
        <w:pStyle w:val="Caption"/>
      </w:pPr>
      <w:bookmarkStart w:id="357" w:name="_Ref534060810"/>
      <w:bookmarkStart w:id="358" w:name="_Toc536371063"/>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86BBA">
        <w:rPr>
          <w:noProof/>
        </w:rPr>
        <w:t>8</w:t>
      </w:r>
      <w:r>
        <w:fldChar w:fldCharType="end"/>
      </w:r>
      <w:bookmarkEnd w:id="355"/>
      <w:bookmarkEnd w:id="356"/>
      <w:bookmarkEnd w:id="357"/>
      <w:r w:rsidR="000F63E8">
        <w:rPr>
          <w:rFonts w:hint="eastAsia"/>
        </w:rPr>
        <w:t>：</w:t>
      </w:r>
      <w:r>
        <w:rPr>
          <w:rFonts w:hint="eastAsia"/>
        </w:rPr>
        <w:t>四通道</w:t>
      </w:r>
      <w:r>
        <w:t>sEMG</w:t>
      </w:r>
      <w:r>
        <w:rPr>
          <w:rFonts w:hint="eastAsia"/>
        </w:rPr>
        <w:t>以</w:t>
      </w:r>
      <w:r>
        <w:t>45</w:t>
      </w:r>
      <w:r w:rsidR="00C0246B">
        <w:rPr>
          <w:rFonts w:hint="eastAsia"/>
        </w:rPr>
        <w:t>度放置：各訊號處理</w:t>
      </w:r>
      <w:r>
        <w:rPr>
          <w:rFonts w:hint="eastAsia"/>
        </w:rPr>
        <w:t>平均</w:t>
      </w:r>
      <w:r>
        <w:t>RMSE</w:t>
      </w:r>
      <w:r w:rsidR="003B3BBD">
        <w:rPr>
          <w:rFonts w:hint="eastAsia"/>
        </w:rPr>
        <w:t>（度）</w:t>
      </w:r>
      <w:bookmarkEnd w:id="358"/>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D63162" w14:paraId="03232AAC" w14:textId="77777777" w:rsidTr="007F1DD3">
        <w:tc>
          <w:tcPr>
            <w:tcW w:w="1628" w:type="dxa"/>
          </w:tcPr>
          <w:p w14:paraId="7BEA1693" w14:textId="77777777" w:rsidR="00D63162" w:rsidRDefault="00D63162" w:rsidP="005B0131">
            <w:pPr>
              <w:wordWrap/>
              <w:ind w:firstLine="0"/>
            </w:pPr>
          </w:p>
        </w:tc>
        <w:tc>
          <w:tcPr>
            <w:tcW w:w="1641" w:type="dxa"/>
          </w:tcPr>
          <w:p w14:paraId="5E70F917" w14:textId="77777777" w:rsidR="00D63162" w:rsidRDefault="00D63162" w:rsidP="005B0131">
            <w:pPr>
              <w:wordWrap/>
              <w:ind w:firstLine="0"/>
              <w:jc w:val="center"/>
            </w:pPr>
            <w:r>
              <w:rPr>
                <w:rFonts w:hint="eastAsia"/>
              </w:rPr>
              <w:t>彎曲</w:t>
            </w:r>
          </w:p>
          <w:p w14:paraId="2F10D294" w14:textId="77777777" w:rsidR="00D63162" w:rsidRDefault="00D63162" w:rsidP="005B0131">
            <w:pPr>
              <w:wordWrap/>
              <w:ind w:firstLine="0"/>
              <w:jc w:val="center"/>
            </w:pPr>
            <w:r>
              <w:rPr>
                <w:rFonts w:hint="eastAsia"/>
              </w:rPr>
              <w:t>（</w:t>
            </w:r>
            <w:r>
              <w:t>Flexion</w:t>
            </w:r>
            <w:r>
              <w:rPr>
                <w:rFonts w:hint="eastAsia"/>
              </w:rPr>
              <w:t>）</w:t>
            </w:r>
          </w:p>
        </w:tc>
        <w:tc>
          <w:tcPr>
            <w:tcW w:w="1692" w:type="dxa"/>
          </w:tcPr>
          <w:p w14:paraId="336B4ED5" w14:textId="77777777" w:rsidR="00D63162" w:rsidRDefault="00D63162" w:rsidP="005B0131">
            <w:pPr>
              <w:wordWrap/>
              <w:ind w:firstLine="0"/>
              <w:jc w:val="center"/>
            </w:pPr>
            <w:r>
              <w:rPr>
                <w:rFonts w:hint="eastAsia"/>
              </w:rPr>
              <w:t>伸展</w:t>
            </w:r>
          </w:p>
          <w:p w14:paraId="36BC1DC4" w14:textId="77777777" w:rsidR="00D63162" w:rsidRDefault="00D63162" w:rsidP="005B0131">
            <w:pPr>
              <w:wordWrap/>
              <w:ind w:firstLine="0"/>
              <w:jc w:val="center"/>
            </w:pPr>
            <w:r>
              <w:rPr>
                <w:rFonts w:hint="eastAsia"/>
              </w:rPr>
              <w:t>（</w:t>
            </w:r>
            <w:r>
              <w:rPr>
                <w:rFonts w:hint="eastAsia"/>
              </w:rPr>
              <w:t>Extension</w:t>
            </w:r>
            <w:r>
              <w:rPr>
                <w:rFonts w:hint="eastAsia"/>
              </w:rPr>
              <w:t>）</w:t>
            </w:r>
          </w:p>
        </w:tc>
        <w:tc>
          <w:tcPr>
            <w:tcW w:w="1687" w:type="dxa"/>
          </w:tcPr>
          <w:p w14:paraId="69CEC09E" w14:textId="77777777" w:rsidR="00D63162" w:rsidRDefault="00D63162" w:rsidP="005B0131">
            <w:pPr>
              <w:wordWrap/>
              <w:ind w:firstLine="0"/>
              <w:jc w:val="center"/>
            </w:pPr>
            <w:r w:rsidRPr="00115C6B">
              <w:rPr>
                <w:rFonts w:hint="eastAsia"/>
              </w:rPr>
              <w:t>往內反掌</w:t>
            </w:r>
          </w:p>
          <w:p w14:paraId="3BC05420" w14:textId="77777777" w:rsidR="00D63162" w:rsidRDefault="00D63162" w:rsidP="005B0131">
            <w:pPr>
              <w:wordWrap/>
              <w:ind w:firstLine="0"/>
              <w:jc w:val="center"/>
            </w:pPr>
            <w:r>
              <w:rPr>
                <w:rFonts w:hint="eastAsia"/>
              </w:rPr>
              <w:t>（</w:t>
            </w:r>
            <w:r w:rsidRPr="00FE5026">
              <w:t>Pronation</w:t>
            </w:r>
            <w:r>
              <w:rPr>
                <w:rFonts w:hint="eastAsia"/>
              </w:rPr>
              <w:t>）</w:t>
            </w:r>
          </w:p>
        </w:tc>
        <w:tc>
          <w:tcPr>
            <w:tcW w:w="1737" w:type="dxa"/>
          </w:tcPr>
          <w:p w14:paraId="5C682A96" w14:textId="77777777" w:rsidR="00D63162" w:rsidRDefault="00D63162" w:rsidP="005B0131">
            <w:pPr>
              <w:wordWrap/>
              <w:ind w:firstLine="0"/>
              <w:jc w:val="center"/>
            </w:pPr>
            <w:r w:rsidRPr="00115C6B">
              <w:rPr>
                <w:rFonts w:hint="eastAsia"/>
              </w:rPr>
              <w:t>往外反掌</w:t>
            </w:r>
          </w:p>
          <w:p w14:paraId="2336A9F7" w14:textId="77777777" w:rsidR="00D63162" w:rsidRDefault="00D63162" w:rsidP="005B0131">
            <w:pPr>
              <w:wordWrap/>
              <w:ind w:firstLine="0"/>
              <w:jc w:val="center"/>
            </w:pPr>
            <w:r>
              <w:rPr>
                <w:rFonts w:hint="eastAsia"/>
              </w:rPr>
              <w:t>（</w:t>
            </w:r>
            <w:r w:rsidRPr="00FE5026">
              <w:t>Supination</w:t>
            </w:r>
            <w:r>
              <w:rPr>
                <w:rFonts w:hint="eastAsia"/>
              </w:rPr>
              <w:t>）</w:t>
            </w:r>
          </w:p>
        </w:tc>
      </w:tr>
      <w:tr w:rsidR="00400426" w14:paraId="15709F94" w14:textId="77777777" w:rsidTr="007F1DD3">
        <w:tc>
          <w:tcPr>
            <w:tcW w:w="1628" w:type="dxa"/>
          </w:tcPr>
          <w:p w14:paraId="7728B5F6" w14:textId="77777777" w:rsidR="00400426" w:rsidRDefault="00400426" w:rsidP="00400426">
            <w:pPr>
              <w:wordWrap/>
              <w:ind w:firstLine="0"/>
              <w:jc w:val="center"/>
            </w:pPr>
            <w:r>
              <w:rPr>
                <w:rFonts w:hint="eastAsia"/>
              </w:rPr>
              <w:t>RMS-only</w:t>
            </w:r>
          </w:p>
        </w:tc>
        <w:tc>
          <w:tcPr>
            <w:tcW w:w="1641" w:type="dxa"/>
            <w:vAlign w:val="bottom"/>
          </w:tcPr>
          <w:p w14:paraId="6FD9A863" w14:textId="349A835D" w:rsidR="00400426" w:rsidRDefault="00400426" w:rsidP="00400426">
            <w:pPr>
              <w:wordWrap/>
              <w:ind w:firstLine="0"/>
              <w:jc w:val="right"/>
            </w:pPr>
            <w:r>
              <w:rPr>
                <w:rFonts w:ascii="Arial" w:hAnsi="Arial" w:cs="Arial"/>
                <w:sz w:val="20"/>
                <w:szCs w:val="20"/>
              </w:rPr>
              <w:t>5.128</w:t>
            </w:r>
          </w:p>
        </w:tc>
        <w:tc>
          <w:tcPr>
            <w:tcW w:w="1692" w:type="dxa"/>
            <w:vAlign w:val="bottom"/>
          </w:tcPr>
          <w:p w14:paraId="0C1DBEDA" w14:textId="0873462F" w:rsidR="00400426" w:rsidRDefault="00400426" w:rsidP="00400426">
            <w:pPr>
              <w:wordWrap/>
              <w:ind w:firstLine="0"/>
              <w:jc w:val="right"/>
            </w:pPr>
            <w:r>
              <w:rPr>
                <w:rFonts w:ascii="Arial" w:hAnsi="Arial" w:cs="Arial"/>
                <w:sz w:val="20"/>
                <w:szCs w:val="20"/>
              </w:rPr>
              <w:t>5.064</w:t>
            </w:r>
          </w:p>
        </w:tc>
        <w:tc>
          <w:tcPr>
            <w:tcW w:w="1687" w:type="dxa"/>
            <w:vAlign w:val="bottom"/>
          </w:tcPr>
          <w:p w14:paraId="6C2F5F6C" w14:textId="5622355C" w:rsidR="00400426" w:rsidRDefault="00400426" w:rsidP="00400426">
            <w:pPr>
              <w:wordWrap/>
              <w:ind w:firstLine="0"/>
              <w:jc w:val="right"/>
            </w:pPr>
            <w:r>
              <w:rPr>
                <w:rFonts w:ascii="Arial" w:hAnsi="Arial" w:cs="Arial"/>
                <w:sz w:val="20"/>
                <w:szCs w:val="20"/>
              </w:rPr>
              <w:t>11.576</w:t>
            </w:r>
          </w:p>
        </w:tc>
        <w:tc>
          <w:tcPr>
            <w:tcW w:w="1737" w:type="dxa"/>
            <w:vAlign w:val="bottom"/>
          </w:tcPr>
          <w:p w14:paraId="706CB535" w14:textId="57039837" w:rsidR="00400426" w:rsidRDefault="00400426" w:rsidP="00400426">
            <w:pPr>
              <w:wordWrap/>
              <w:ind w:firstLine="0"/>
              <w:jc w:val="right"/>
            </w:pPr>
            <w:r>
              <w:rPr>
                <w:rFonts w:ascii="Arial" w:hAnsi="Arial" w:cs="Arial"/>
                <w:sz w:val="20"/>
                <w:szCs w:val="20"/>
              </w:rPr>
              <w:t>12.390</w:t>
            </w:r>
          </w:p>
        </w:tc>
      </w:tr>
      <w:tr w:rsidR="00400426" w14:paraId="6795A1BA" w14:textId="77777777" w:rsidTr="007F1DD3">
        <w:tc>
          <w:tcPr>
            <w:tcW w:w="1628" w:type="dxa"/>
          </w:tcPr>
          <w:p w14:paraId="1CA6A4D8" w14:textId="77777777" w:rsidR="00400426" w:rsidRDefault="00400426" w:rsidP="00400426">
            <w:pPr>
              <w:wordWrap/>
              <w:ind w:firstLine="0"/>
              <w:jc w:val="center"/>
            </w:pPr>
            <w:r>
              <w:t>RMS-</w:t>
            </w:r>
            <w:r>
              <w:rPr>
                <w:rFonts w:hint="eastAsia"/>
              </w:rPr>
              <w:t>nICA</w:t>
            </w:r>
          </w:p>
        </w:tc>
        <w:tc>
          <w:tcPr>
            <w:tcW w:w="1641" w:type="dxa"/>
            <w:vAlign w:val="bottom"/>
          </w:tcPr>
          <w:p w14:paraId="400EAF29" w14:textId="75976DF5" w:rsidR="00400426" w:rsidRDefault="00400426" w:rsidP="00400426">
            <w:pPr>
              <w:wordWrap/>
              <w:ind w:firstLine="0"/>
              <w:jc w:val="right"/>
            </w:pPr>
            <w:r>
              <w:rPr>
                <w:rFonts w:ascii="Arial" w:hAnsi="Arial" w:cs="Arial"/>
                <w:sz w:val="20"/>
                <w:szCs w:val="20"/>
              </w:rPr>
              <w:t>5.203</w:t>
            </w:r>
          </w:p>
        </w:tc>
        <w:tc>
          <w:tcPr>
            <w:tcW w:w="1692" w:type="dxa"/>
            <w:vAlign w:val="bottom"/>
          </w:tcPr>
          <w:p w14:paraId="0E6296AF" w14:textId="4CF4324C" w:rsidR="00400426" w:rsidRDefault="00400426" w:rsidP="00400426">
            <w:pPr>
              <w:wordWrap/>
              <w:ind w:firstLine="0"/>
              <w:jc w:val="right"/>
            </w:pPr>
            <w:r>
              <w:rPr>
                <w:rFonts w:ascii="Arial" w:hAnsi="Arial" w:cs="Arial"/>
                <w:sz w:val="20"/>
                <w:szCs w:val="20"/>
              </w:rPr>
              <w:t>5.135</w:t>
            </w:r>
          </w:p>
        </w:tc>
        <w:tc>
          <w:tcPr>
            <w:tcW w:w="1687" w:type="dxa"/>
            <w:vAlign w:val="bottom"/>
          </w:tcPr>
          <w:p w14:paraId="773B626E" w14:textId="0F93CD76" w:rsidR="00400426" w:rsidRDefault="00400426" w:rsidP="00400426">
            <w:pPr>
              <w:wordWrap/>
              <w:ind w:firstLine="0"/>
              <w:jc w:val="right"/>
            </w:pPr>
            <w:r>
              <w:rPr>
                <w:rFonts w:ascii="Arial" w:hAnsi="Arial" w:cs="Arial"/>
                <w:sz w:val="20"/>
                <w:szCs w:val="20"/>
              </w:rPr>
              <w:t>9.332</w:t>
            </w:r>
          </w:p>
        </w:tc>
        <w:tc>
          <w:tcPr>
            <w:tcW w:w="1737" w:type="dxa"/>
            <w:vAlign w:val="bottom"/>
          </w:tcPr>
          <w:p w14:paraId="3C3C1244" w14:textId="4342BA15" w:rsidR="00400426" w:rsidRDefault="00400426" w:rsidP="00400426">
            <w:pPr>
              <w:wordWrap/>
              <w:ind w:firstLine="0"/>
              <w:jc w:val="right"/>
            </w:pPr>
            <w:r>
              <w:rPr>
                <w:rFonts w:ascii="Arial" w:hAnsi="Arial" w:cs="Arial"/>
                <w:sz w:val="20"/>
                <w:szCs w:val="20"/>
              </w:rPr>
              <w:t>10.483</w:t>
            </w:r>
          </w:p>
        </w:tc>
      </w:tr>
      <w:tr w:rsidR="00400426" w14:paraId="52302EF8" w14:textId="77777777" w:rsidTr="007F1DD3">
        <w:tc>
          <w:tcPr>
            <w:tcW w:w="1628" w:type="dxa"/>
          </w:tcPr>
          <w:p w14:paraId="726A5367" w14:textId="77777777" w:rsidR="00400426" w:rsidRDefault="00400426" w:rsidP="00400426">
            <w:pPr>
              <w:wordWrap/>
              <w:ind w:firstLine="0"/>
              <w:jc w:val="center"/>
            </w:pPr>
            <w:r>
              <w:rPr>
                <w:rFonts w:hint="eastAsia"/>
              </w:rPr>
              <w:t>RMS-TDSEP</w:t>
            </w:r>
          </w:p>
        </w:tc>
        <w:tc>
          <w:tcPr>
            <w:tcW w:w="1641" w:type="dxa"/>
            <w:vAlign w:val="bottom"/>
          </w:tcPr>
          <w:p w14:paraId="740E99C4" w14:textId="27846585" w:rsidR="00400426" w:rsidRDefault="00400426" w:rsidP="00400426">
            <w:pPr>
              <w:wordWrap/>
              <w:ind w:firstLine="0"/>
              <w:jc w:val="right"/>
            </w:pPr>
            <w:r>
              <w:rPr>
                <w:rFonts w:ascii="Arial" w:hAnsi="Arial" w:cs="Arial"/>
                <w:sz w:val="20"/>
                <w:szCs w:val="20"/>
              </w:rPr>
              <w:t>5.149</w:t>
            </w:r>
          </w:p>
        </w:tc>
        <w:tc>
          <w:tcPr>
            <w:tcW w:w="1692" w:type="dxa"/>
            <w:vAlign w:val="bottom"/>
          </w:tcPr>
          <w:p w14:paraId="6F2DDE13" w14:textId="705E712C" w:rsidR="00400426" w:rsidRDefault="00400426" w:rsidP="00400426">
            <w:pPr>
              <w:wordWrap/>
              <w:ind w:firstLine="0"/>
              <w:jc w:val="right"/>
            </w:pPr>
            <w:r>
              <w:rPr>
                <w:rFonts w:ascii="Arial" w:hAnsi="Arial" w:cs="Arial"/>
                <w:sz w:val="20"/>
                <w:szCs w:val="20"/>
              </w:rPr>
              <w:t>5.091</w:t>
            </w:r>
          </w:p>
        </w:tc>
        <w:tc>
          <w:tcPr>
            <w:tcW w:w="1687" w:type="dxa"/>
            <w:vAlign w:val="bottom"/>
          </w:tcPr>
          <w:p w14:paraId="4DAD7211" w14:textId="19875485" w:rsidR="00400426" w:rsidRDefault="00400426" w:rsidP="00400426">
            <w:pPr>
              <w:wordWrap/>
              <w:ind w:firstLine="0"/>
              <w:jc w:val="right"/>
            </w:pPr>
            <w:r>
              <w:rPr>
                <w:rFonts w:ascii="Arial" w:hAnsi="Arial" w:cs="Arial"/>
                <w:sz w:val="20"/>
                <w:szCs w:val="20"/>
              </w:rPr>
              <w:t>9.541</w:t>
            </w:r>
          </w:p>
        </w:tc>
        <w:tc>
          <w:tcPr>
            <w:tcW w:w="1737" w:type="dxa"/>
            <w:vAlign w:val="bottom"/>
          </w:tcPr>
          <w:p w14:paraId="11FDD710" w14:textId="6E58EC9B" w:rsidR="00400426" w:rsidRDefault="00400426" w:rsidP="00400426">
            <w:pPr>
              <w:wordWrap/>
              <w:ind w:firstLine="0"/>
              <w:jc w:val="right"/>
            </w:pPr>
            <w:r>
              <w:rPr>
                <w:rFonts w:ascii="Arial" w:hAnsi="Arial" w:cs="Arial"/>
                <w:sz w:val="20"/>
                <w:szCs w:val="20"/>
              </w:rPr>
              <w:t>10.424</w:t>
            </w:r>
          </w:p>
        </w:tc>
      </w:tr>
    </w:tbl>
    <w:p w14:paraId="53F6DEBD" w14:textId="5B7B9533" w:rsidR="00D63162" w:rsidRDefault="00D63162" w:rsidP="00590C9D">
      <w:pPr>
        <w:pStyle w:val="Caption"/>
      </w:pPr>
    </w:p>
    <w:p w14:paraId="2F17AD14" w14:textId="77777777" w:rsidR="00983E35" w:rsidRPr="00983E35" w:rsidRDefault="00983E35" w:rsidP="005B0131">
      <w:pPr>
        <w:wordWrap/>
      </w:pPr>
    </w:p>
    <w:p w14:paraId="40CBD2A6" w14:textId="4E781F8C" w:rsidR="00D63162" w:rsidRPr="00DC1743" w:rsidRDefault="00D63162" w:rsidP="00590C9D">
      <w:pPr>
        <w:pStyle w:val="Caption"/>
      </w:pPr>
      <w:bookmarkStart w:id="359" w:name="_Ref532929398"/>
      <w:bookmarkStart w:id="360" w:name="_Toc53637106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86BBA">
        <w:rPr>
          <w:noProof/>
        </w:rPr>
        <w:t>9</w:t>
      </w:r>
      <w:r>
        <w:fldChar w:fldCharType="end"/>
      </w:r>
      <w:bookmarkEnd w:id="359"/>
      <w:r w:rsidR="000F63E8">
        <w:rPr>
          <w:rFonts w:hint="eastAsia"/>
        </w:rPr>
        <w:t>：</w:t>
      </w:r>
      <w:r>
        <w:rPr>
          <w:rFonts w:hint="eastAsia"/>
        </w:rPr>
        <w:t>四通道</w:t>
      </w:r>
      <w:r>
        <w:t>sEMG</w:t>
      </w:r>
      <w:r>
        <w:rPr>
          <w:rFonts w:hint="eastAsia"/>
        </w:rPr>
        <w:t>以</w:t>
      </w:r>
      <w:r w:rsidR="00E677FF">
        <w:t>45</w:t>
      </w:r>
      <w:r w:rsidR="00E677FF">
        <w:rPr>
          <w:rFonts w:hint="eastAsia"/>
        </w:rPr>
        <w:t>度放置</w:t>
      </w:r>
      <w:r w:rsidR="00C0246B">
        <w:rPr>
          <w:rFonts w:hint="eastAsia"/>
        </w:rPr>
        <w:t>：各訊號處理</w:t>
      </w:r>
      <w:r>
        <w:rPr>
          <w:rFonts w:hint="eastAsia"/>
        </w:rPr>
        <w:t>相對</w:t>
      </w:r>
      <w:r>
        <w:rPr>
          <w:rFonts w:hint="eastAsia"/>
        </w:rPr>
        <w:t>RMS-only</w:t>
      </w:r>
      <w:r>
        <w:t xml:space="preserve"> RMSE</w:t>
      </w:r>
      <w:bookmarkEnd w:id="360"/>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D63162" w14:paraId="0FFFA722" w14:textId="77777777" w:rsidTr="007F1DD3">
        <w:tc>
          <w:tcPr>
            <w:tcW w:w="1628" w:type="dxa"/>
          </w:tcPr>
          <w:p w14:paraId="665D09E9" w14:textId="77777777" w:rsidR="00D63162" w:rsidRDefault="00D63162" w:rsidP="005B0131">
            <w:pPr>
              <w:wordWrap/>
              <w:ind w:firstLine="0"/>
            </w:pPr>
          </w:p>
        </w:tc>
        <w:tc>
          <w:tcPr>
            <w:tcW w:w="1641" w:type="dxa"/>
          </w:tcPr>
          <w:p w14:paraId="1A522728" w14:textId="77777777" w:rsidR="00D63162" w:rsidRDefault="00D63162" w:rsidP="005B0131">
            <w:pPr>
              <w:wordWrap/>
              <w:ind w:firstLine="0"/>
              <w:jc w:val="center"/>
            </w:pPr>
            <w:r>
              <w:rPr>
                <w:rFonts w:hint="eastAsia"/>
              </w:rPr>
              <w:t>彎曲</w:t>
            </w:r>
          </w:p>
          <w:p w14:paraId="5CB4F881" w14:textId="77777777" w:rsidR="00D63162" w:rsidRDefault="00D63162" w:rsidP="005B0131">
            <w:pPr>
              <w:wordWrap/>
              <w:ind w:firstLine="0"/>
              <w:jc w:val="center"/>
            </w:pPr>
            <w:r>
              <w:rPr>
                <w:rFonts w:hint="eastAsia"/>
              </w:rPr>
              <w:t>（</w:t>
            </w:r>
            <w:r>
              <w:t>Flexion</w:t>
            </w:r>
            <w:r>
              <w:rPr>
                <w:rFonts w:hint="eastAsia"/>
              </w:rPr>
              <w:t>）</w:t>
            </w:r>
          </w:p>
        </w:tc>
        <w:tc>
          <w:tcPr>
            <w:tcW w:w="1692" w:type="dxa"/>
          </w:tcPr>
          <w:p w14:paraId="25AE57F0" w14:textId="77777777" w:rsidR="00D63162" w:rsidRDefault="00D63162" w:rsidP="005B0131">
            <w:pPr>
              <w:wordWrap/>
              <w:ind w:firstLine="0"/>
              <w:jc w:val="center"/>
            </w:pPr>
            <w:r>
              <w:rPr>
                <w:rFonts w:hint="eastAsia"/>
              </w:rPr>
              <w:t>伸展</w:t>
            </w:r>
          </w:p>
          <w:p w14:paraId="2C705B52" w14:textId="77777777" w:rsidR="00D63162" w:rsidRDefault="00D63162" w:rsidP="005B0131">
            <w:pPr>
              <w:wordWrap/>
              <w:ind w:firstLine="0"/>
              <w:jc w:val="center"/>
            </w:pPr>
            <w:r>
              <w:rPr>
                <w:rFonts w:hint="eastAsia"/>
              </w:rPr>
              <w:t>（</w:t>
            </w:r>
            <w:r>
              <w:rPr>
                <w:rFonts w:hint="eastAsia"/>
              </w:rPr>
              <w:t>Extension</w:t>
            </w:r>
            <w:r>
              <w:rPr>
                <w:rFonts w:hint="eastAsia"/>
              </w:rPr>
              <w:t>）</w:t>
            </w:r>
          </w:p>
        </w:tc>
        <w:tc>
          <w:tcPr>
            <w:tcW w:w="1687" w:type="dxa"/>
          </w:tcPr>
          <w:p w14:paraId="6D6C170D" w14:textId="77777777" w:rsidR="00D63162" w:rsidRDefault="00D63162" w:rsidP="005B0131">
            <w:pPr>
              <w:wordWrap/>
              <w:ind w:firstLine="0"/>
              <w:jc w:val="center"/>
            </w:pPr>
            <w:r w:rsidRPr="00115C6B">
              <w:rPr>
                <w:rFonts w:hint="eastAsia"/>
              </w:rPr>
              <w:t>往內反掌</w:t>
            </w:r>
          </w:p>
          <w:p w14:paraId="66BD4BC0" w14:textId="77777777" w:rsidR="00D63162" w:rsidRDefault="00D63162" w:rsidP="005B0131">
            <w:pPr>
              <w:wordWrap/>
              <w:ind w:firstLine="0"/>
              <w:jc w:val="center"/>
            </w:pPr>
            <w:r>
              <w:rPr>
                <w:rFonts w:hint="eastAsia"/>
              </w:rPr>
              <w:t>（</w:t>
            </w:r>
            <w:r w:rsidRPr="00FE5026">
              <w:t>Pronation</w:t>
            </w:r>
            <w:r>
              <w:rPr>
                <w:rFonts w:hint="eastAsia"/>
              </w:rPr>
              <w:t>）</w:t>
            </w:r>
          </w:p>
        </w:tc>
        <w:tc>
          <w:tcPr>
            <w:tcW w:w="1737" w:type="dxa"/>
          </w:tcPr>
          <w:p w14:paraId="070FF2AC" w14:textId="77777777" w:rsidR="00D63162" w:rsidRDefault="00D63162" w:rsidP="005B0131">
            <w:pPr>
              <w:wordWrap/>
              <w:ind w:firstLine="0"/>
              <w:jc w:val="center"/>
            </w:pPr>
            <w:r w:rsidRPr="00115C6B">
              <w:rPr>
                <w:rFonts w:hint="eastAsia"/>
              </w:rPr>
              <w:t>往外反掌</w:t>
            </w:r>
          </w:p>
          <w:p w14:paraId="09DD75DF" w14:textId="77777777" w:rsidR="00D63162" w:rsidRDefault="00D63162" w:rsidP="005B0131">
            <w:pPr>
              <w:wordWrap/>
              <w:ind w:firstLine="0"/>
              <w:jc w:val="center"/>
            </w:pPr>
            <w:r>
              <w:rPr>
                <w:rFonts w:hint="eastAsia"/>
              </w:rPr>
              <w:t>（</w:t>
            </w:r>
            <w:r w:rsidRPr="00FE5026">
              <w:t>Supination</w:t>
            </w:r>
            <w:r>
              <w:rPr>
                <w:rFonts w:hint="eastAsia"/>
              </w:rPr>
              <w:t>）</w:t>
            </w:r>
          </w:p>
        </w:tc>
      </w:tr>
      <w:tr w:rsidR="00BE47E0" w14:paraId="4C246EDC" w14:textId="77777777" w:rsidTr="007F1DD3">
        <w:tc>
          <w:tcPr>
            <w:tcW w:w="1628" w:type="dxa"/>
          </w:tcPr>
          <w:p w14:paraId="5DBB82E4" w14:textId="77777777" w:rsidR="00BE47E0" w:rsidRDefault="00BE47E0" w:rsidP="005B0131">
            <w:pPr>
              <w:wordWrap/>
              <w:ind w:firstLine="0"/>
              <w:jc w:val="center"/>
            </w:pPr>
            <w:r>
              <w:rPr>
                <w:rFonts w:hint="eastAsia"/>
              </w:rPr>
              <w:t>RMS-only</w:t>
            </w:r>
          </w:p>
        </w:tc>
        <w:tc>
          <w:tcPr>
            <w:tcW w:w="1641" w:type="dxa"/>
            <w:vAlign w:val="bottom"/>
          </w:tcPr>
          <w:p w14:paraId="7D993FDD" w14:textId="0B377CC1" w:rsidR="00BE47E0" w:rsidRDefault="00BE47E0" w:rsidP="005B0131">
            <w:pPr>
              <w:wordWrap/>
              <w:ind w:firstLine="0"/>
              <w:jc w:val="right"/>
            </w:pPr>
            <w:r>
              <w:t>0%</w:t>
            </w:r>
          </w:p>
        </w:tc>
        <w:tc>
          <w:tcPr>
            <w:tcW w:w="1692" w:type="dxa"/>
            <w:vAlign w:val="bottom"/>
          </w:tcPr>
          <w:p w14:paraId="7B33F5B8" w14:textId="6AB9BA59" w:rsidR="00BE47E0" w:rsidRDefault="00BE47E0" w:rsidP="005B0131">
            <w:pPr>
              <w:wordWrap/>
              <w:ind w:firstLine="0"/>
              <w:jc w:val="right"/>
            </w:pPr>
            <w:r>
              <w:t>0%</w:t>
            </w:r>
          </w:p>
        </w:tc>
        <w:tc>
          <w:tcPr>
            <w:tcW w:w="1687" w:type="dxa"/>
          </w:tcPr>
          <w:p w14:paraId="13669E8A" w14:textId="722ED80C" w:rsidR="00BE47E0" w:rsidRDefault="00BE47E0" w:rsidP="005B0131">
            <w:pPr>
              <w:wordWrap/>
              <w:ind w:firstLine="0"/>
              <w:jc w:val="right"/>
            </w:pPr>
            <w:r w:rsidRPr="00EF4173">
              <w:t>0%</w:t>
            </w:r>
          </w:p>
        </w:tc>
        <w:tc>
          <w:tcPr>
            <w:tcW w:w="1737" w:type="dxa"/>
          </w:tcPr>
          <w:p w14:paraId="62DCD000" w14:textId="0A233DE6" w:rsidR="00BE47E0" w:rsidRDefault="00BE47E0" w:rsidP="005B0131">
            <w:pPr>
              <w:wordWrap/>
              <w:ind w:firstLine="0"/>
              <w:jc w:val="right"/>
            </w:pPr>
            <w:r w:rsidRPr="00EF4173">
              <w:t>0%</w:t>
            </w:r>
          </w:p>
        </w:tc>
      </w:tr>
      <w:tr w:rsidR="00400426" w14:paraId="38871868" w14:textId="77777777" w:rsidTr="007F1DD3">
        <w:tc>
          <w:tcPr>
            <w:tcW w:w="1628" w:type="dxa"/>
          </w:tcPr>
          <w:p w14:paraId="2CBDC61D" w14:textId="77777777" w:rsidR="00400426" w:rsidRDefault="00400426" w:rsidP="00400426">
            <w:pPr>
              <w:wordWrap/>
              <w:ind w:firstLine="0"/>
              <w:jc w:val="center"/>
            </w:pPr>
            <w:r>
              <w:t>RMS-</w:t>
            </w:r>
            <w:r>
              <w:rPr>
                <w:rFonts w:hint="eastAsia"/>
              </w:rPr>
              <w:t>nICA</w:t>
            </w:r>
          </w:p>
        </w:tc>
        <w:tc>
          <w:tcPr>
            <w:tcW w:w="1641" w:type="dxa"/>
            <w:vAlign w:val="bottom"/>
          </w:tcPr>
          <w:p w14:paraId="0766185C" w14:textId="1AFD429F" w:rsidR="00400426" w:rsidRDefault="00400426" w:rsidP="00400426">
            <w:pPr>
              <w:wordWrap/>
              <w:ind w:firstLine="0"/>
              <w:jc w:val="right"/>
            </w:pPr>
            <w:r>
              <w:rPr>
                <w:rFonts w:ascii="Arial" w:hAnsi="Arial" w:cs="Arial"/>
                <w:sz w:val="20"/>
                <w:szCs w:val="20"/>
              </w:rPr>
              <w:t>1.46%</w:t>
            </w:r>
          </w:p>
        </w:tc>
        <w:tc>
          <w:tcPr>
            <w:tcW w:w="1692" w:type="dxa"/>
            <w:vAlign w:val="bottom"/>
          </w:tcPr>
          <w:p w14:paraId="72C14262" w14:textId="4FCEE69A" w:rsidR="00400426" w:rsidRDefault="00400426" w:rsidP="00400426">
            <w:pPr>
              <w:wordWrap/>
              <w:ind w:firstLine="0"/>
              <w:jc w:val="right"/>
            </w:pPr>
            <w:r>
              <w:rPr>
                <w:rFonts w:ascii="Arial" w:hAnsi="Arial" w:cs="Arial"/>
                <w:sz w:val="20"/>
                <w:szCs w:val="20"/>
              </w:rPr>
              <w:t>1.41%</w:t>
            </w:r>
          </w:p>
        </w:tc>
        <w:tc>
          <w:tcPr>
            <w:tcW w:w="1687" w:type="dxa"/>
            <w:vAlign w:val="bottom"/>
          </w:tcPr>
          <w:p w14:paraId="7B1C95F2" w14:textId="51169A9A" w:rsidR="00400426" w:rsidRDefault="00400426" w:rsidP="00400426">
            <w:pPr>
              <w:wordWrap/>
              <w:ind w:firstLine="0"/>
              <w:jc w:val="right"/>
            </w:pPr>
            <w:r>
              <w:rPr>
                <w:rFonts w:ascii="Arial" w:hAnsi="Arial" w:cs="Arial"/>
                <w:sz w:val="20"/>
                <w:szCs w:val="20"/>
              </w:rPr>
              <w:t>-19.38%</w:t>
            </w:r>
          </w:p>
        </w:tc>
        <w:tc>
          <w:tcPr>
            <w:tcW w:w="1737" w:type="dxa"/>
            <w:vAlign w:val="bottom"/>
          </w:tcPr>
          <w:p w14:paraId="12B157EF" w14:textId="0D0211C1" w:rsidR="00400426" w:rsidRDefault="00400426" w:rsidP="00400426">
            <w:pPr>
              <w:wordWrap/>
              <w:ind w:firstLine="0"/>
              <w:jc w:val="right"/>
            </w:pPr>
            <w:r>
              <w:rPr>
                <w:rFonts w:ascii="Arial" w:hAnsi="Arial" w:cs="Arial"/>
                <w:sz w:val="20"/>
                <w:szCs w:val="20"/>
              </w:rPr>
              <w:t>-15.39%</w:t>
            </w:r>
          </w:p>
        </w:tc>
      </w:tr>
      <w:tr w:rsidR="00400426" w14:paraId="5DFF988E" w14:textId="77777777" w:rsidTr="007F1DD3">
        <w:tc>
          <w:tcPr>
            <w:tcW w:w="1628" w:type="dxa"/>
          </w:tcPr>
          <w:p w14:paraId="31C02A8B" w14:textId="77777777" w:rsidR="00400426" w:rsidRDefault="00400426" w:rsidP="00400426">
            <w:pPr>
              <w:wordWrap/>
              <w:ind w:firstLine="0"/>
              <w:jc w:val="center"/>
            </w:pPr>
            <w:r>
              <w:rPr>
                <w:rFonts w:hint="eastAsia"/>
              </w:rPr>
              <w:t>RMS-TDSEP</w:t>
            </w:r>
          </w:p>
        </w:tc>
        <w:tc>
          <w:tcPr>
            <w:tcW w:w="1641" w:type="dxa"/>
            <w:vAlign w:val="bottom"/>
          </w:tcPr>
          <w:p w14:paraId="342CEB64" w14:textId="15363571" w:rsidR="00400426" w:rsidRDefault="00400426" w:rsidP="00400426">
            <w:pPr>
              <w:wordWrap/>
              <w:ind w:firstLine="0"/>
              <w:jc w:val="right"/>
            </w:pPr>
            <w:r>
              <w:rPr>
                <w:rFonts w:ascii="Arial" w:hAnsi="Arial" w:cs="Arial"/>
                <w:sz w:val="20"/>
                <w:szCs w:val="20"/>
              </w:rPr>
              <w:t>0.41%</w:t>
            </w:r>
          </w:p>
        </w:tc>
        <w:tc>
          <w:tcPr>
            <w:tcW w:w="1692" w:type="dxa"/>
            <w:vAlign w:val="bottom"/>
          </w:tcPr>
          <w:p w14:paraId="3A4F2D73" w14:textId="137BF9E4" w:rsidR="00400426" w:rsidRDefault="00400426" w:rsidP="00400426">
            <w:pPr>
              <w:wordWrap/>
              <w:ind w:firstLine="0"/>
              <w:jc w:val="right"/>
            </w:pPr>
            <w:r>
              <w:rPr>
                <w:rFonts w:ascii="Arial" w:hAnsi="Arial" w:cs="Arial"/>
                <w:sz w:val="20"/>
                <w:szCs w:val="20"/>
              </w:rPr>
              <w:t>0.55%</w:t>
            </w:r>
          </w:p>
        </w:tc>
        <w:tc>
          <w:tcPr>
            <w:tcW w:w="1687" w:type="dxa"/>
            <w:vAlign w:val="bottom"/>
          </w:tcPr>
          <w:p w14:paraId="0A8F719E" w14:textId="093BF4A7" w:rsidR="00400426" w:rsidRDefault="00400426" w:rsidP="00400426">
            <w:pPr>
              <w:wordWrap/>
              <w:ind w:firstLine="0"/>
              <w:jc w:val="right"/>
            </w:pPr>
            <w:r>
              <w:rPr>
                <w:rFonts w:ascii="Arial" w:hAnsi="Arial" w:cs="Arial"/>
                <w:sz w:val="20"/>
                <w:szCs w:val="20"/>
              </w:rPr>
              <w:t>-17.58%</w:t>
            </w:r>
          </w:p>
        </w:tc>
        <w:tc>
          <w:tcPr>
            <w:tcW w:w="1737" w:type="dxa"/>
            <w:vAlign w:val="bottom"/>
          </w:tcPr>
          <w:p w14:paraId="3C066FE6" w14:textId="1E9F99E1" w:rsidR="00400426" w:rsidRDefault="00400426" w:rsidP="00400426">
            <w:pPr>
              <w:wordWrap/>
              <w:ind w:firstLine="0"/>
              <w:jc w:val="right"/>
            </w:pPr>
            <w:r>
              <w:rPr>
                <w:rFonts w:ascii="Arial" w:hAnsi="Arial" w:cs="Arial"/>
                <w:sz w:val="20"/>
                <w:szCs w:val="20"/>
              </w:rPr>
              <w:t>-15.87%</w:t>
            </w:r>
          </w:p>
        </w:tc>
      </w:tr>
    </w:tbl>
    <w:p w14:paraId="318C5CCC" w14:textId="36460995" w:rsidR="00D63162" w:rsidRDefault="00D63162" w:rsidP="005B0131">
      <w:pPr>
        <w:wordWrap/>
      </w:pPr>
    </w:p>
    <w:p w14:paraId="05F530AF" w14:textId="3655A125" w:rsidR="00532BC0" w:rsidRPr="00C226D8" w:rsidRDefault="002F0F8B" w:rsidP="005B0131">
      <w:pPr>
        <w:wordWrap/>
        <w:rPr>
          <w:szCs w:val="20"/>
        </w:rPr>
      </w:pPr>
      <w:r>
        <w:fldChar w:fldCharType="begin"/>
      </w:r>
      <w:r>
        <w:instrText xml:space="preserve"> </w:instrText>
      </w:r>
      <w:r>
        <w:rPr>
          <w:rFonts w:hint="eastAsia"/>
        </w:rPr>
        <w:instrText>REF _Ref534060810 \h</w:instrText>
      </w:r>
      <w:r>
        <w:instrText xml:space="preserve"> </w:instrText>
      </w:r>
      <w:r>
        <w:fldChar w:fldCharType="separate"/>
      </w:r>
      <w:r w:rsidR="00F86BBA">
        <w:rPr>
          <w:rFonts w:hint="eastAsia"/>
        </w:rPr>
        <w:t>表</w:t>
      </w:r>
      <w:r w:rsidR="00F86BBA">
        <w:rPr>
          <w:rFonts w:hint="eastAsia"/>
        </w:rPr>
        <w:t xml:space="preserve"> </w:t>
      </w:r>
      <w:r w:rsidR="00F86BBA">
        <w:rPr>
          <w:noProof/>
        </w:rPr>
        <w:t>8</w:t>
      </w:r>
      <w:r>
        <w:fldChar w:fldCharType="end"/>
      </w:r>
      <w:r>
        <w:rPr>
          <w:rFonts w:hint="eastAsia"/>
        </w:rPr>
        <w:t>、</w:t>
      </w:r>
      <w:r>
        <w:fldChar w:fldCharType="begin"/>
      </w:r>
      <w:r>
        <w:instrText xml:space="preserve"> </w:instrText>
      </w:r>
      <w:r>
        <w:rPr>
          <w:rFonts w:hint="eastAsia"/>
        </w:rPr>
        <w:instrText>REF _Ref532929398 \h</w:instrText>
      </w:r>
      <w:r>
        <w:instrText xml:space="preserve">  \* MERGEFORMAT </w:instrText>
      </w:r>
      <w:r>
        <w:fldChar w:fldCharType="separate"/>
      </w:r>
      <w:r w:rsidR="00F86BBA">
        <w:rPr>
          <w:rFonts w:hint="eastAsia"/>
        </w:rPr>
        <w:t>表</w:t>
      </w:r>
      <w:r w:rsidR="00F86BBA">
        <w:rPr>
          <w:rFonts w:hint="eastAsia"/>
        </w:rPr>
        <w:t xml:space="preserve"> </w:t>
      </w:r>
      <w:r w:rsidR="00F86BBA">
        <w:rPr>
          <w:noProof/>
        </w:rPr>
        <w:t>9</w:t>
      </w:r>
      <w:r>
        <w:fldChar w:fldCharType="end"/>
      </w:r>
      <w:r>
        <w:rPr>
          <w:rFonts w:hint="eastAsia"/>
        </w:rPr>
        <w:t>為從</w:t>
      </w:r>
      <w:r>
        <w:rPr>
          <w:rFonts w:hint="eastAsia"/>
        </w:rPr>
        <w:t>45</w:t>
      </w:r>
      <w:r>
        <w:rPr>
          <w:rFonts w:hint="eastAsia"/>
        </w:rPr>
        <w:t>度開始放置四通道</w:t>
      </w:r>
      <w:r>
        <w:rPr>
          <w:rFonts w:hint="eastAsia"/>
        </w:rPr>
        <w:t>sE</w:t>
      </w:r>
      <w:r>
        <w:t>MG</w:t>
      </w:r>
      <w:r>
        <w:rPr>
          <w:rFonts w:hint="eastAsia"/>
        </w:rPr>
        <w:t>的第一次實驗結果。此實驗中，受測者將手掌面下平置桌面，於前臂最粗處，</w:t>
      </w:r>
      <w:r w:rsidRPr="00C03ED4">
        <w:rPr>
          <w:rFonts w:hint="eastAsia"/>
        </w:rPr>
        <w:t>最上方右側</w:t>
      </w:r>
      <w:r w:rsidRPr="00C03ED4">
        <w:rPr>
          <w:rFonts w:hint="eastAsia"/>
        </w:rPr>
        <w:t>45</w:t>
      </w:r>
      <w:r w:rsidRPr="00C03ED4">
        <w:rPr>
          <w:rFonts w:hint="eastAsia"/>
        </w:rPr>
        <w:t>度開始</w:t>
      </w:r>
      <w:r>
        <w:rPr>
          <w:rFonts w:hint="eastAsia"/>
        </w:rPr>
        <w:t>依序等距放置四個電極。</w:t>
      </w:r>
      <w:r w:rsidR="004622EB">
        <w:rPr>
          <w:rFonts w:hint="eastAsia"/>
        </w:rPr>
        <w:t>我們觀察到，</w:t>
      </w:r>
      <w:r w:rsidR="00364F2B">
        <w:rPr>
          <w:rFonts w:hint="eastAsia"/>
        </w:rPr>
        <w:t>於</w:t>
      </w:r>
      <w:r w:rsidR="00932B39">
        <w:t>45</w:t>
      </w:r>
      <w:r w:rsidR="00364F2B">
        <w:rPr>
          <w:rFonts w:hint="eastAsia"/>
        </w:rPr>
        <w:t>度</w:t>
      </w:r>
      <w:r w:rsidR="007B6F47">
        <w:rPr>
          <w:rFonts w:hint="eastAsia"/>
        </w:rPr>
        <w:t>開始</w:t>
      </w:r>
      <w:r w:rsidR="00364F2B">
        <w:rPr>
          <w:rFonts w:hint="eastAsia"/>
        </w:rPr>
        <w:t>放置</w:t>
      </w:r>
      <w:r w:rsidR="0070755E">
        <w:rPr>
          <w:rFonts w:hint="eastAsia"/>
        </w:rPr>
        <w:t>電極</w:t>
      </w:r>
      <w:r w:rsidR="00364F2B">
        <w:rPr>
          <w:rFonts w:hint="eastAsia"/>
        </w:rPr>
        <w:t>，與</w:t>
      </w:r>
      <w:r w:rsidR="001C57B7">
        <w:rPr>
          <w:rFonts w:hint="eastAsia"/>
        </w:rPr>
        <w:t>從</w:t>
      </w:r>
      <w:r w:rsidR="001C57B7">
        <w:t>0</w:t>
      </w:r>
      <w:r w:rsidR="001C57B7">
        <w:rPr>
          <w:rFonts w:hint="eastAsia"/>
        </w:rPr>
        <w:t>度開始放置電極的</w:t>
      </w:r>
      <w:r w:rsidR="00364F2B">
        <w:rPr>
          <w:rFonts w:hint="eastAsia"/>
        </w:rPr>
        <w:t>實驗</w:t>
      </w:r>
      <w:r w:rsidR="001C57B7">
        <w:rPr>
          <w:rFonts w:hint="eastAsia"/>
        </w:rPr>
        <w:t>相比</w:t>
      </w:r>
      <w:r w:rsidR="00364F2B">
        <w:rPr>
          <w:rFonts w:hint="eastAsia"/>
        </w:rPr>
        <w:t>，</w:t>
      </w:r>
      <w:r w:rsidR="003B5822" w:rsidRPr="00BE15C3">
        <w:rPr>
          <w:rFonts w:hint="eastAsia"/>
        </w:rPr>
        <w:t>往</w:t>
      </w:r>
      <w:r w:rsidR="003B5822" w:rsidRPr="00914668">
        <w:rPr>
          <w:rFonts w:hint="eastAsia"/>
          <w:i/>
        </w:rPr>
        <w:t>內反掌和往外反掌</w:t>
      </w:r>
      <w:r w:rsidR="003B5822">
        <w:rPr>
          <w:rFonts w:hint="eastAsia"/>
        </w:rPr>
        <w:t>維度</w:t>
      </w:r>
      <w:r w:rsidR="003B5822" w:rsidRPr="00BE15C3">
        <w:rPr>
          <w:rFonts w:hint="eastAsia"/>
        </w:rPr>
        <w:t>中</w:t>
      </w:r>
      <w:r w:rsidR="00364F2B">
        <w:t>RMSE</w:t>
      </w:r>
      <w:r w:rsidR="00364F2B">
        <w:rPr>
          <w:rFonts w:hint="eastAsia"/>
        </w:rPr>
        <w:t>皆較前者</w:t>
      </w:r>
      <w:r w:rsidR="001C57B7">
        <w:rPr>
          <w:rFonts w:hint="eastAsia"/>
        </w:rPr>
        <w:t>高</w:t>
      </w:r>
      <w:r w:rsidR="00F24406">
        <w:rPr>
          <w:rFonts w:hint="eastAsia"/>
        </w:rPr>
        <w:t>上近一倍</w:t>
      </w:r>
      <w:r w:rsidR="00BD2E69">
        <w:rPr>
          <w:rFonts w:hint="eastAsia"/>
        </w:rPr>
        <w:t>，</w:t>
      </w:r>
      <w:r w:rsidR="00314771">
        <w:rPr>
          <w:rFonts w:hint="eastAsia"/>
        </w:rPr>
        <w:t>在</w:t>
      </w:r>
      <w:r w:rsidR="00314771" w:rsidRPr="00912DF5">
        <w:rPr>
          <w:rFonts w:hint="eastAsia"/>
          <w:i/>
        </w:rPr>
        <w:t>彎曲和伸展</w:t>
      </w:r>
      <w:r w:rsidR="00314771">
        <w:rPr>
          <w:rFonts w:hint="eastAsia"/>
        </w:rPr>
        <w:t>維度卻較低</w:t>
      </w:r>
      <w:r w:rsidR="00364F2B">
        <w:rPr>
          <w:rFonts w:hint="eastAsia"/>
        </w:rPr>
        <w:t>。</w:t>
      </w:r>
      <w:r w:rsidR="00AC61A5">
        <w:rPr>
          <w:rFonts w:hint="eastAsia"/>
        </w:rPr>
        <w:t>在</w:t>
      </w:r>
      <w:r w:rsidR="00AC61A5" w:rsidRPr="00912DF5">
        <w:rPr>
          <w:rFonts w:hint="eastAsia"/>
          <w:i/>
        </w:rPr>
        <w:t>彎曲和伸展</w:t>
      </w:r>
      <w:r w:rsidR="00AC61A5">
        <w:rPr>
          <w:rFonts w:hint="eastAsia"/>
        </w:rPr>
        <w:t>維度上，訊號分離前後幾乎無差異</w:t>
      </w:r>
      <w:r w:rsidR="00364F2B">
        <w:rPr>
          <w:rFonts w:hint="eastAsia"/>
        </w:rPr>
        <w:t>在</w:t>
      </w:r>
      <w:r w:rsidR="00364F2B" w:rsidRPr="00DA7ABF">
        <w:rPr>
          <w:rFonts w:hint="eastAsia"/>
        </w:rPr>
        <w:t>；</w:t>
      </w:r>
      <w:r w:rsidR="00364F2B" w:rsidRPr="00914668">
        <w:rPr>
          <w:rFonts w:hint="eastAsia"/>
          <w:i/>
        </w:rPr>
        <w:t>往內反掌和往外反掌</w:t>
      </w:r>
      <w:r w:rsidR="00364F2B">
        <w:rPr>
          <w:rFonts w:hint="eastAsia"/>
        </w:rPr>
        <w:t>維度</w:t>
      </w:r>
      <w:r w:rsidR="006946AE">
        <w:rPr>
          <w:rFonts w:hint="eastAsia"/>
        </w:rPr>
        <w:t>上</w:t>
      </w:r>
      <w:r w:rsidR="00364F2B">
        <w:rPr>
          <w:rFonts w:hint="eastAsia"/>
        </w:rPr>
        <w:t>，訊號分離後的</w:t>
      </w:r>
      <w:r w:rsidR="00364F2B">
        <w:t>RMSE</w:t>
      </w:r>
      <w:r w:rsidR="00364F2B">
        <w:rPr>
          <w:rFonts w:hint="eastAsia"/>
        </w:rPr>
        <w:t>降低約</w:t>
      </w:r>
      <w:r w:rsidR="00E074A6">
        <w:rPr>
          <w:rFonts w:hint="eastAsia"/>
        </w:rPr>
        <w:t>20</w:t>
      </w:r>
      <w:r w:rsidR="00364F2B">
        <w:t>%</w:t>
      </w:r>
      <w:r w:rsidR="00364F2B">
        <w:rPr>
          <w:rFonts w:hint="eastAsia"/>
        </w:rPr>
        <w:t>。</w:t>
      </w:r>
      <w:r w:rsidR="00153228">
        <w:rPr>
          <w:rFonts w:hint="eastAsia"/>
        </w:rPr>
        <w:t>nICA</w:t>
      </w:r>
      <w:r w:rsidR="00153228">
        <w:rPr>
          <w:rFonts w:hint="eastAsia"/>
        </w:rPr>
        <w:t>估測誤差較</w:t>
      </w:r>
      <w:r w:rsidR="00153228">
        <w:rPr>
          <w:rFonts w:hint="eastAsia"/>
        </w:rPr>
        <w:t>TDSEP</w:t>
      </w:r>
      <w:r w:rsidR="00153228">
        <w:rPr>
          <w:rFonts w:hint="eastAsia"/>
        </w:rPr>
        <w:t>小</w:t>
      </w:r>
      <w:r w:rsidR="00914668">
        <w:rPr>
          <w:rFonts w:hint="eastAsia"/>
        </w:rPr>
        <w:t>。</w:t>
      </w:r>
      <w:r w:rsidR="00F53968">
        <w:rPr>
          <w:rFonts w:hint="eastAsia"/>
        </w:rPr>
        <w:t>nICA</w:t>
      </w:r>
      <w:r w:rsidR="008A080E">
        <w:rPr>
          <w:rFonts w:hint="eastAsia"/>
        </w:rPr>
        <w:t>的估測準確率較</w:t>
      </w:r>
      <w:r w:rsidR="00F53968">
        <w:rPr>
          <w:rFonts w:hint="eastAsia"/>
        </w:rPr>
        <w:t>TDSEP</w:t>
      </w:r>
      <w:r w:rsidR="008A080E">
        <w:rPr>
          <w:rFonts w:hint="eastAsia"/>
        </w:rPr>
        <w:t>要好。</w:t>
      </w:r>
      <w:r w:rsidR="008A080E" w:rsidRPr="00F01BC3">
        <w:rPr>
          <w:rFonts w:hint="eastAsia"/>
          <w:i/>
        </w:rPr>
        <w:t>往內反掌和往外反掌</w:t>
      </w:r>
      <w:r w:rsidR="008A080E">
        <w:rPr>
          <w:rFonts w:hint="eastAsia"/>
        </w:rPr>
        <w:t>平均估測</w:t>
      </w:r>
      <w:r w:rsidR="005F4C71">
        <w:rPr>
          <w:rFonts w:hint="eastAsia"/>
        </w:rPr>
        <w:t>誤差</w:t>
      </w:r>
      <w:r w:rsidR="008A080E">
        <w:rPr>
          <w:rFonts w:hint="eastAsia"/>
        </w:rPr>
        <w:t>較大，</w:t>
      </w:r>
      <w:r w:rsidR="007C0CC5">
        <w:rPr>
          <w:rFonts w:hint="eastAsia"/>
        </w:rPr>
        <w:t>符合我們對於肌肉位置以及</w:t>
      </w:r>
      <w:r w:rsidR="000735BA">
        <w:rPr>
          <w:rFonts w:hint="eastAsia"/>
        </w:rPr>
        <w:t>根據</w:t>
      </w:r>
      <w:r w:rsidR="007C0CC5">
        <w:rPr>
          <w:rFonts w:hint="eastAsia"/>
        </w:rPr>
        <w:t>過去文獻</w:t>
      </w:r>
      <w:r w:rsidR="004D224C">
        <w:rPr>
          <w:rFonts w:hint="eastAsia"/>
        </w:rPr>
        <w:t>所示</w:t>
      </w:r>
      <w:r w:rsidR="007C0CC5">
        <w:rPr>
          <w:rFonts w:hint="eastAsia"/>
        </w:rPr>
        <w:t>的期望</w:t>
      </w:r>
      <w:r w:rsidR="00260EEB">
        <w:rPr>
          <w:rFonts w:hint="eastAsia"/>
        </w:rPr>
        <w:t>。</w:t>
      </w:r>
    </w:p>
    <w:p w14:paraId="6CA88438" w14:textId="43E6C0DA" w:rsidR="00E10261" w:rsidRDefault="00E10261" w:rsidP="005B0131">
      <w:pPr>
        <w:wordWrap/>
        <w:snapToGrid/>
        <w:spacing w:line="240" w:lineRule="auto"/>
        <w:ind w:firstLine="0"/>
        <w:rPr>
          <w:szCs w:val="20"/>
        </w:rPr>
      </w:pPr>
      <w:bookmarkStart w:id="361" w:name="_Ref532929436"/>
    </w:p>
    <w:p w14:paraId="2F37B52D" w14:textId="528C1BAB" w:rsidR="003F596E" w:rsidRDefault="00CD4DAC" w:rsidP="00590C9D">
      <w:pPr>
        <w:pStyle w:val="Caption"/>
      </w:pPr>
      <w:bookmarkStart w:id="362" w:name="_Ref534056374"/>
      <w:bookmarkStart w:id="363" w:name="_Ref534060905"/>
      <w:bookmarkStart w:id="364" w:name="_Toc536371065"/>
      <w:bookmarkEnd w:id="36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86BBA">
        <w:rPr>
          <w:noProof/>
        </w:rPr>
        <w:t>10</w:t>
      </w:r>
      <w:r>
        <w:fldChar w:fldCharType="end"/>
      </w:r>
      <w:bookmarkEnd w:id="362"/>
      <w:bookmarkEnd w:id="363"/>
      <w:r>
        <w:rPr>
          <w:rFonts w:hint="eastAsia"/>
        </w:rPr>
        <w:t>：四通道</w:t>
      </w:r>
      <w:r>
        <w:t>sEMG</w:t>
      </w:r>
      <w:r>
        <w:rPr>
          <w:rFonts w:hint="eastAsia"/>
        </w:rPr>
        <w:t>：</w:t>
      </w:r>
      <w:r w:rsidR="00C15698">
        <w:t xml:space="preserve"> </w:t>
      </w:r>
      <w:r>
        <w:t>nICA</w:t>
      </w:r>
      <w:r w:rsidR="00F537B7">
        <w:t xml:space="preserve"> </w:t>
      </w:r>
      <w:r w:rsidR="00C15698">
        <w:t>/</w:t>
      </w:r>
      <w:r w:rsidR="00F537B7">
        <w:t xml:space="preserve"> </w:t>
      </w:r>
      <w:r w:rsidR="00C15698">
        <w:t>TDSEP</w:t>
      </w:r>
      <w:r>
        <w:rPr>
          <w:rFonts w:hint="eastAsia"/>
        </w:rPr>
        <w:t>相對</w:t>
      </w:r>
      <w:r>
        <w:rPr>
          <w:rFonts w:hint="eastAsia"/>
        </w:rPr>
        <w:t>RMS-only</w:t>
      </w:r>
      <w:r>
        <w:t xml:space="preserve"> RMSE</w:t>
      </w:r>
      <w:bookmarkEnd w:id="364"/>
    </w:p>
    <w:tbl>
      <w:tblPr>
        <w:tblStyle w:val="TableGrid"/>
        <w:tblW w:w="0" w:type="auto"/>
        <w:tblLook w:val="04A0" w:firstRow="1" w:lastRow="0" w:firstColumn="1" w:lastColumn="0" w:noHBand="0" w:noVBand="1"/>
      </w:tblPr>
      <w:tblGrid>
        <w:gridCol w:w="1615"/>
        <w:gridCol w:w="1552"/>
        <w:gridCol w:w="1695"/>
        <w:gridCol w:w="1691"/>
        <w:gridCol w:w="1737"/>
      </w:tblGrid>
      <w:tr w:rsidR="003F596E" w14:paraId="6A206195" w14:textId="77777777" w:rsidTr="00547BC7">
        <w:tc>
          <w:tcPr>
            <w:tcW w:w="1615" w:type="dxa"/>
          </w:tcPr>
          <w:p w14:paraId="30F5E21A" w14:textId="77777777" w:rsidR="003F596E" w:rsidRDefault="003F596E" w:rsidP="005B0131">
            <w:pPr>
              <w:wordWrap/>
              <w:ind w:firstLine="0"/>
            </w:pPr>
          </w:p>
        </w:tc>
        <w:tc>
          <w:tcPr>
            <w:tcW w:w="1552" w:type="dxa"/>
          </w:tcPr>
          <w:p w14:paraId="63EFD7A2" w14:textId="77777777" w:rsidR="003F596E" w:rsidRDefault="003F596E" w:rsidP="005B0131">
            <w:pPr>
              <w:wordWrap/>
              <w:ind w:firstLine="0"/>
              <w:jc w:val="center"/>
            </w:pPr>
            <w:r>
              <w:rPr>
                <w:rFonts w:hint="eastAsia"/>
              </w:rPr>
              <w:t>彎曲</w:t>
            </w:r>
          </w:p>
          <w:p w14:paraId="03305A0A" w14:textId="77777777" w:rsidR="003F596E" w:rsidRDefault="003F596E" w:rsidP="005B0131">
            <w:pPr>
              <w:wordWrap/>
              <w:ind w:firstLine="0"/>
              <w:jc w:val="center"/>
            </w:pPr>
            <w:r>
              <w:rPr>
                <w:rFonts w:hint="eastAsia"/>
              </w:rPr>
              <w:t>（</w:t>
            </w:r>
            <w:r>
              <w:t>Flexion</w:t>
            </w:r>
            <w:r>
              <w:rPr>
                <w:rFonts w:hint="eastAsia"/>
              </w:rPr>
              <w:t>）</w:t>
            </w:r>
          </w:p>
        </w:tc>
        <w:tc>
          <w:tcPr>
            <w:tcW w:w="1695" w:type="dxa"/>
          </w:tcPr>
          <w:p w14:paraId="70FAF298" w14:textId="77777777" w:rsidR="003F596E" w:rsidRDefault="003F596E" w:rsidP="005B0131">
            <w:pPr>
              <w:wordWrap/>
              <w:ind w:firstLine="0"/>
              <w:jc w:val="center"/>
            </w:pPr>
            <w:r>
              <w:rPr>
                <w:rFonts w:hint="eastAsia"/>
              </w:rPr>
              <w:t>伸展</w:t>
            </w:r>
          </w:p>
          <w:p w14:paraId="66399D91" w14:textId="77777777" w:rsidR="003F596E" w:rsidRDefault="003F596E" w:rsidP="005B0131">
            <w:pPr>
              <w:wordWrap/>
              <w:ind w:firstLine="0"/>
              <w:jc w:val="center"/>
            </w:pPr>
            <w:r>
              <w:rPr>
                <w:rFonts w:hint="eastAsia"/>
              </w:rPr>
              <w:t>（</w:t>
            </w:r>
            <w:r>
              <w:rPr>
                <w:rFonts w:hint="eastAsia"/>
              </w:rPr>
              <w:t>Extension</w:t>
            </w:r>
            <w:r>
              <w:rPr>
                <w:rFonts w:hint="eastAsia"/>
              </w:rPr>
              <w:t>）</w:t>
            </w:r>
          </w:p>
        </w:tc>
        <w:tc>
          <w:tcPr>
            <w:tcW w:w="1691" w:type="dxa"/>
          </w:tcPr>
          <w:p w14:paraId="4B5EA741" w14:textId="77777777" w:rsidR="003F596E" w:rsidRDefault="003F596E" w:rsidP="005B0131">
            <w:pPr>
              <w:wordWrap/>
              <w:ind w:firstLine="0"/>
              <w:jc w:val="center"/>
            </w:pPr>
            <w:r w:rsidRPr="00115C6B">
              <w:rPr>
                <w:rFonts w:hint="eastAsia"/>
              </w:rPr>
              <w:t>往內反掌</w:t>
            </w:r>
          </w:p>
          <w:p w14:paraId="094351D1" w14:textId="77777777" w:rsidR="003F596E" w:rsidRDefault="003F596E" w:rsidP="005B0131">
            <w:pPr>
              <w:wordWrap/>
              <w:ind w:firstLine="0"/>
              <w:jc w:val="center"/>
            </w:pPr>
            <w:r>
              <w:rPr>
                <w:rFonts w:hint="eastAsia"/>
              </w:rPr>
              <w:t>（</w:t>
            </w:r>
            <w:r w:rsidRPr="00FE5026">
              <w:t>Pronation</w:t>
            </w:r>
            <w:r>
              <w:rPr>
                <w:rFonts w:hint="eastAsia"/>
              </w:rPr>
              <w:t>）</w:t>
            </w:r>
          </w:p>
        </w:tc>
        <w:tc>
          <w:tcPr>
            <w:tcW w:w="1737" w:type="dxa"/>
          </w:tcPr>
          <w:p w14:paraId="76A6734C" w14:textId="77777777" w:rsidR="003F596E" w:rsidRDefault="003F596E" w:rsidP="005B0131">
            <w:pPr>
              <w:wordWrap/>
              <w:ind w:firstLine="0"/>
              <w:jc w:val="center"/>
            </w:pPr>
            <w:r w:rsidRPr="00115C6B">
              <w:rPr>
                <w:rFonts w:hint="eastAsia"/>
              </w:rPr>
              <w:t>往外反掌</w:t>
            </w:r>
          </w:p>
          <w:p w14:paraId="6AA22989" w14:textId="77777777" w:rsidR="003F596E" w:rsidRDefault="003F596E" w:rsidP="005B0131">
            <w:pPr>
              <w:wordWrap/>
              <w:ind w:firstLine="0"/>
              <w:jc w:val="center"/>
            </w:pPr>
            <w:r>
              <w:rPr>
                <w:rFonts w:hint="eastAsia"/>
              </w:rPr>
              <w:t>（</w:t>
            </w:r>
            <w:r w:rsidRPr="00FE5026">
              <w:t>Supination</w:t>
            </w:r>
            <w:r>
              <w:rPr>
                <w:rFonts w:hint="eastAsia"/>
              </w:rPr>
              <w:t>）</w:t>
            </w:r>
          </w:p>
        </w:tc>
      </w:tr>
      <w:tr w:rsidR="00B16483" w14:paraId="59DF3549" w14:textId="77777777" w:rsidTr="00547BC7">
        <w:tc>
          <w:tcPr>
            <w:tcW w:w="1615" w:type="dxa"/>
          </w:tcPr>
          <w:p w14:paraId="774C71C9" w14:textId="5DF76468" w:rsidR="00B16483" w:rsidRDefault="00B16483" w:rsidP="00B16483">
            <w:pPr>
              <w:wordWrap/>
              <w:ind w:firstLine="0"/>
              <w:jc w:val="center"/>
            </w:pPr>
            <w:r>
              <w:t>0</w:t>
            </w:r>
            <w:r w:rsidRPr="00CF3E5E">
              <w:rPr>
                <w:rFonts w:hint="eastAsia"/>
              </w:rPr>
              <w:t>°</w:t>
            </w:r>
            <w:r>
              <w:rPr>
                <w:rFonts w:hint="eastAsia"/>
              </w:rPr>
              <w:t>：</w:t>
            </w:r>
            <w:r>
              <w:t>nICA</w:t>
            </w:r>
          </w:p>
        </w:tc>
        <w:tc>
          <w:tcPr>
            <w:tcW w:w="1552" w:type="dxa"/>
            <w:vAlign w:val="bottom"/>
          </w:tcPr>
          <w:p w14:paraId="4AB611FF" w14:textId="79D74A60" w:rsidR="00B16483" w:rsidRDefault="00B16483" w:rsidP="00B16483">
            <w:pPr>
              <w:wordWrap/>
              <w:ind w:firstLine="0"/>
              <w:jc w:val="right"/>
            </w:pPr>
            <w:r>
              <w:rPr>
                <w:rFonts w:ascii="Arial" w:hAnsi="Arial" w:cs="Arial"/>
                <w:sz w:val="20"/>
                <w:szCs w:val="20"/>
              </w:rPr>
              <w:t>-6.85%</w:t>
            </w:r>
          </w:p>
        </w:tc>
        <w:tc>
          <w:tcPr>
            <w:tcW w:w="1695" w:type="dxa"/>
            <w:vAlign w:val="bottom"/>
          </w:tcPr>
          <w:p w14:paraId="45DD45B8" w14:textId="52C52B9A" w:rsidR="00B16483" w:rsidRDefault="00B16483" w:rsidP="00B16483">
            <w:pPr>
              <w:wordWrap/>
              <w:ind w:firstLine="0"/>
              <w:jc w:val="right"/>
            </w:pPr>
            <w:r>
              <w:rPr>
                <w:rFonts w:ascii="Arial" w:hAnsi="Arial" w:cs="Arial"/>
                <w:sz w:val="20"/>
                <w:szCs w:val="20"/>
              </w:rPr>
              <w:t>-5.80%</w:t>
            </w:r>
          </w:p>
        </w:tc>
        <w:tc>
          <w:tcPr>
            <w:tcW w:w="1691" w:type="dxa"/>
            <w:vAlign w:val="bottom"/>
          </w:tcPr>
          <w:p w14:paraId="54C874C4" w14:textId="6DFF77AE" w:rsidR="00B16483" w:rsidRDefault="00B16483" w:rsidP="00B16483">
            <w:pPr>
              <w:wordWrap/>
              <w:ind w:firstLine="0"/>
              <w:jc w:val="right"/>
            </w:pPr>
            <w:r>
              <w:rPr>
                <w:rFonts w:ascii="Arial" w:hAnsi="Arial" w:cs="Arial"/>
                <w:sz w:val="20"/>
                <w:szCs w:val="20"/>
              </w:rPr>
              <w:t>-17.45%</w:t>
            </w:r>
          </w:p>
        </w:tc>
        <w:tc>
          <w:tcPr>
            <w:tcW w:w="1737" w:type="dxa"/>
            <w:vAlign w:val="bottom"/>
          </w:tcPr>
          <w:p w14:paraId="293463A3" w14:textId="0742423D" w:rsidR="00B16483" w:rsidRDefault="00B16483" w:rsidP="00B16483">
            <w:pPr>
              <w:wordWrap/>
              <w:ind w:firstLine="0"/>
              <w:jc w:val="right"/>
            </w:pPr>
            <w:r>
              <w:rPr>
                <w:rFonts w:ascii="Arial" w:hAnsi="Arial" w:cs="Arial"/>
                <w:sz w:val="20"/>
                <w:szCs w:val="20"/>
              </w:rPr>
              <w:t>-18.26%</w:t>
            </w:r>
          </w:p>
        </w:tc>
      </w:tr>
      <w:tr w:rsidR="00B16483" w14:paraId="79D5A58A" w14:textId="77777777" w:rsidTr="00547BC7">
        <w:tc>
          <w:tcPr>
            <w:tcW w:w="1615" w:type="dxa"/>
          </w:tcPr>
          <w:p w14:paraId="630C1FE3" w14:textId="12859E3B" w:rsidR="00B16483" w:rsidRDefault="00B16483" w:rsidP="00B16483">
            <w:pPr>
              <w:wordWrap/>
              <w:ind w:firstLine="0"/>
              <w:jc w:val="center"/>
            </w:pPr>
            <w:r>
              <w:t>0</w:t>
            </w:r>
            <w:r w:rsidRPr="00CF3E5E">
              <w:rPr>
                <w:rFonts w:hint="eastAsia"/>
              </w:rPr>
              <w:t>°</w:t>
            </w:r>
            <w:r>
              <w:rPr>
                <w:rFonts w:hint="eastAsia"/>
              </w:rPr>
              <w:t>：</w:t>
            </w:r>
            <w:r>
              <w:t>TDSEP</w:t>
            </w:r>
          </w:p>
        </w:tc>
        <w:tc>
          <w:tcPr>
            <w:tcW w:w="1552" w:type="dxa"/>
            <w:vAlign w:val="bottom"/>
          </w:tcPr>
          <w:p w14:paraId="633036A8" w14:textId="2556ACF2" w:rsidR="00B16483" w:rsidRDefault="00B16483" w:rsidP="00B16483">
            <w:pPr>
              <w:wordWrap/>
              <w:ind w:firstLine="0"/>
              <w:jc w:val="right"/>
            </w:pPr>
            <w:r>
              <w:rPr>
                <w:rFonts w:ascii="Arial" w:hAnsi="Arial" w:cs="Arial"/>
                <w:sz w:val="20"/>
                <w:szCs w:val="20"/>
              </w:rPr>
              <w:t>-4.74%</w:t>
            </w:r>
          </w:p>
        </w:tc>
        <w:tc>
          <w:tcPr>
            <w:tcW w:w="1695" w:type="dxa"/>
            <w:vAlign w:val="bottom"/>
          </w:tcPr>
          <w:p w14:paraId="4BADBA26" w14:textId="64927E3D" w:rsidR="00B16483" w:rsidRDefault="00B16483" w:rsidP="00B16483">
            <w:pPr>
              <w:wordWrap/>
              <w:ind w:firstLine="0"/>
              <w:jc w:val="right"/>
            </w:pPr>
            <w:r>
              <w:rPr>
                <w:rFonts w:ascii="Arial" w:hAnsi="Arial" w:cs="Arial"/>
                <w:sz w:val="20"/>
                <w:szCs w:val="20"/>
              </w:rPr>
              <w:t>-3.52%</w:t>
            </w:r>
          </w:p>
        </w:tc>
        <w:tc>
          <w:tcPr>
            <w:tcW w:w="1691" w:type="dxa"/>
            <w:vAlign w:val="bottom"/>
          </w:tcPr>
          <w:p w14:paraId="62CB2BF4" w14:textId="5641C03D" w:rsidR="00B16483" w:rsidRDefault="00B16483" w:rsidP="00B16483">
            <w:pPr>
              <w:wordWrap/>
              <w:ind w:firstLine="0"/>
              <w:jc w:val="right"/>
            </w:pPr>
            <w:r>
              <w:rPr>
                <w:rFonts w:ascii="Arial" w:hAnsi="Arial" w:cs="Arial"/>
                <w:sz w:val="20"/>
                <w:szCs w:val="20"/>
              </w:rPr>
              <w:t>-14.65%</w:t>
            </w:r>
          </w:p>
        </w:tc>
        <w:tc>
          <w:tcPr>
            <w:tcW w:w="1737" w:type="dxa"/>
            <w:vAlign w:val="bottom"/>
          </w:tcPr>
          <w:p w14:paraId="27621BEA" w14:textId="3CDB381E" w:rsidR="00B16483" w:rsidRDefault="00B16483" w:rsidP="00B16483">
            <w:pPr>
              <w:wordWrap/>
              <w:ind w:firstLine="0"/>
              <w:jc w:val="right"/>
            </w:pPr>
            <w:r>
              <w:rPr>
                <w:rFonts w:ascii="Arial" w:hAnsi="Arial" w:cs="Arial"/>
                <w:sz w:val="20"/>
                <w:szCs w:val="20"/>
              </w:rPr>
              <w:t>-15.55%</w:t>
            </w:r>
          </w:p>
        </w:tc>
      </w:tr>
      <w:tr w:rsidR="00B16483" w14:paraId="4AA5BFE1" w14:textId="77777777" w:rsidTr="00547BC7">
        <w:tc>
          <w:tcPr>
            <w:tcW w:w="1615" w:type="dxa"/>
          </w:tcPr>
          <w:p w14:paraId="143C8E8E" w14:textId="51E97E22" w:rsidR="00B16483" w:rsidRDefault="00B16483" w:rsidP="00B16483">
            <w:pPr>
              <w:wordWrap/>
              <w:ind w:firstLine="0"/>
              <w:jc w:val="center"/>
            </w:pPr>
            <w:r>
              <w:t>45</w:t>
            </w:r>
            <w:r w:rsidRPr="00CF3E5E">
              <w:rPr>
                <w:rFonts w:hint="eastAsia"/>
              </w:rPr>
              <w:t>°</w:t>
            </w:r>
            <w:r>
              <w:rPr>
                <w:rFonts w:hint="eastAsia"/>
              </w:rPr>
              <w:t>：</w:t>
            </w:r>
            <w:r>
              <w:t>nICA</w:t>
            </w:r>
          </w:p>
        </w:tc>
        <w:tc>
          <w:tcPr>
            <w:tcW w:w="1552" w:type="dxa"/>
            <w:vAlign w:val="bottom"/>
          </w:tcPr>
          <w:p w14:paraId="723594F5" w14:textId="2470BAFF" w:rsidR="00B16483" w:rsidRDefault="00B16483" w:rsidP="00B16483">
            <w:pPr>
              <w:wordWrap/>
              <w:ind w:firstLine="0"/>
              <w:jc w:val="right"/>
            </w:pPr>
            <w:r>
              <w:rPr>
                <w:rFonts w:ascii="Arial" w:hAnsi="Arial" w:cs="Arial"/>
                <w:sz w:val="20"/>
                <w:szCs w:val="20"/>
              </w:rPr>
              <w:t>1.46%</w:t>
            </w:r>
          </w:p>
        </w:tc>
        <w:tc>
          <w:tcPr>
            <w:tcW w:w="1695" w:type="dxa"/>
            <w:vAlign w:val="bottom"/>
          </w:tcPr>
          <w:p w14:paraId="0CA05DC3" w14:textId="2AFA29DA" w:rsidR="00B16483" w:rsidRDefault="00B16483" w:rsidP="00B16483">
            <w:pPr>
              <w:wordWrap/>
              <w:ind w:firstLine="0"/>
              <w:jc w:val="right"/>
            </w:pPr>
            <w:r>
              <w:rPr>
                <w:rFonts w:ascii="Arial" w:hAnsi="Arial" w:cs="Arial"/>
                <w:sz w:val="20"/>
                <w:szCs w:val="20"/>
              </w:rPr>
              <w:t>1.41%</w:t>
            </w:r>
          </w:p>
        </w:tc>
        <w:tc>
          <w:tcPr>
            <w:tcW w:w="1691" w:type="dxa"/>
            <w:vAlign w:val="bottom"/>
          </w:tcPr>
          <w:p w14:paraId="7F39C4E6" w14:textId="3D16C5B7" w:rsidR="00B16483" w:rsidRDefault="00B16483" w:rsidP="00B16483">
            <w:pPr>
              <w:wordWrap/>
              <w:ind w:firstLine="0"/>
              <w:jc w:val="right"/>
            </w:pPr>
            <w:r>
              <w:rPr>
                <w:rFonts w:ascii="Arial" w:hAnsi="Arial" w:cs="Arial"/>
                <w:sz w:val="20"/>
                <w:szCs w:val="20"/>
              </w:rPr>
              <w:t>-19.38%</w:t>
            </w:r>
          </w:p>
        </w:tc>
        <w:tc>
          <w:tcPr>
            <w:tcW w:w="1737" w:type="dxa"/>
            <w:vAlign w:val="bottom"/>
          </w:tcPr>
          <w:p w14:paraId="66439B32" w14:textId="3547CCC3" w:rsidR="00B16483" w:rsidRDefault="00B16483" w:rsidP="00B16483">
            <w:pPr>
              <w:wordWrap/>
              <w:ind w:firstLine="0"/>
              <w:jc w:val="right"/>
            </w:pPr>
            <w:r>
              <w:rPr>
                <w:rFonts w:ascii="Arial" w:hAnsi="Arial" w:cs="Arial"/>
                <w:sz w:val="20"/>
                <w:szCs w:val="20"/>
              </w:rPr>
              <w:t>-15.39%</w:t>
            </w:r>
          </w:p>
        </w:tc>
      </w:tr>
      <w:tr w:rsidR="00B16483" w14:paraId="3C1F5AA0" w14:textId="77777777" w:rsidTr="00547BC7">
        <w:tc>
          <w:tcPr>
            <w:tcW w:w="1615" w:type="dxa"/>
          </w:tcPr>
          <w:p w14:paraId="53BEF819" w14:textId="532D6676" w:rsidR="00B16483" w:rsidRDefault="00B16483" w:rsidP="00B16483">
            <w:pPr>
              <w:wordWrap/>
              <w:ind w:firstLine="0"/>
              <w:jc w:val="center"/>
            </w:pPr>
            <w:r>
              <w:t>45</w:t>
            </w:r>
            <w:r w:rsidRPr="00CF3E5E">
              <w:rPr>
                <w:rFonts w:hint="eastAsia"/>
              </w:rPr>
              <w:t>°</w:t>
            </w:r>
            <w:r>
              <w:rPr>
                <w:rFonts w:hint="eastAsia"/>
              </w:rPr>
              <w:t>：</w:t>
            </w:r>
            <w:r>
              <w:t>TDSEP</w:t>
            </w:r>
          </w:p>
        </w:tc>
        <w:tc>
          <w:tcPr>
            <w:tcW w:w="1552" w:type="dxa"/>
            <w:vAlign w:val="bottom"/>
          </w:tcPr>
          <w:p w14:paraId="6040BD5C" w14:textId="42B1FF69" w:rsidR="00B16483" w:rsidRDefault="00B16483" w:rsidP="00B16483">
            <w:pPr>
              <w:wordWrap/>
              <w:ind w:firstLine="0"/>
              <w:jc w:val="right"/>
              <w:rPr>
                <w:rFonts w:ascii="Arial" w:hAnsi="Arial" w:cs="Arial"/>
                <w:sz w:val="20"/>
                <w:szCs w:val="20"/>
              </w:rPr>
            </w:pPr>
            <w:r>
              <w:rPr>
                <w:rFonts w:ascii="Arial" w:hAnsi="Arial" w:cs="Arial"/>
                <w:sz w:val="20"/>
                <w:szCs w:val="20"/>
              </w:rPr>
              <w:t>0.41%</w:t>
            </w:r>
          </w:p>
        </w:tc>
        <w:tc>
          <w:tcPr>
            <w:tcW w:w="1695" w:type="dxa"/>
            <w:vAlign w:val="bottom"/>
          </w:tcPr>
          <w:p w14:paraId="2EAD49F1" w14:textId="39441DE7" w:rsidR="00B16483" w:rsidRDefault="00B16483" w:rsidP="00B16483">
            <w:pPr>
              <w:wordWrap/>
              <w:ind w:firstLine="0"/>
              <w:jc w:val="right"/>
              <w:rPr>
                <w:rFonts w:ascii="Arial" w:hAnsi="Arial" w:cs="Arial"/>
                <w:sz w:val="20"/>
                <w:szCs w:val="20"/>
              </w:rPr>
            </w:pPr>
            <w:r>
              <w:rPr>
                <w:rFonts w:ascii="Arial" w:hAnsi="Arial" w:cs="Arial"/>
                <w:sz w:val="20"/>
                <w:szCs w:val="20"/>
              </w:rPr>
              <w:t>0.55%</w:t>
            </w:r>
          </w:p>
        </w:tc>
        <w:tc>
          <w:tcPr>
            <w:tcW w:w="1691" w:type="dxa"/>
            <w:vAlign w:val="bottom"/>
          </w:tcPr>
          <w:p w14:paraId="48FA5C05" w14:textId="6912CE5D" w:rsidR="00B16483" w:rsidRDefault="00B16483" w:rsidP="00B16483">
            <w:pPr>
              <w:wordWrap/>
              <w:ind w:firstLine="0"/>
              <w:jc w:val="right"/>
              <w:rPr>
                <w:rFonts w:ascii="Arial" w:hAnsi="Arial" w:cs="Arial"/>
                <w:sz w:val="20"/>
                <w:szCs w:val="20"/>
              </w:rPr>
            </w:pPr>
            <w:r>
              <w:rPr>
                <w:rFonts w:ascii="Arial" w:hAnsi="Arial" w:cs="Arial"/>
                <w:sz w:val="20"/>
                <w:szCs w:val="20"/>
              </w:rPr>
              <w:t>-17.58%</w:t>
            </w:r>
          </w:p>
        </w:tc>
        <w:tc>
          <w:tcPr>
            <w:tcW w:w="1737" w:type="dxa"/>
            <w:vAlign w:val="bottom"/>
          </w:tcPr>
          <w:p w14:paraId="47A911DE" w14:textId="044A0F60" w:rsidR="00B16483" w:rsidRDefault="00B16483" w:rsidP="00B16483">
            <w:pPr>
              <w:wordWrap/>
              <w:ind w:firstLine="0"/>
              <w:jc w:val="right"/>
              <w:rPr>
                <w:rFonts w:ascii="Arial" w:hAnsi="Arial" w:cs="Arial"/>
                <w:sz w:val="20"/>
                <w:szCs w:val="20"/>
              </w:rPr>
            </w:pPr>
            <w:r>
              <w:rPr>
                <w:rFonts w:ascii="Arial" w:hAnsi="Arial" w:cs="Arial"/>
                <w:sz w:val="20"/>
                <w:szCs w:val="20"/>
              </w:rPr>
              <w:t>-15.87%</w:t>
            </w:r>
          </w:p>
        </w:tc>
      </w:tr>
    </w:tbl>
    <w:p w14:paraId="2448F742" w14:textId="0BBA47BB" w:rsidR="00030E77" w:rsidRDefault="006600F1" w:rsidP="00BD00DE">
      <w:pPr>
        <w:wordWrap/>
      </w:pPr>
      <w:r>
        <w:rPr>
          <w:rFonts w:hint="eastAsia"/>
        </w:rPr>
        <w:lastRenderedPageBreak/>
        <w:t>歸納並比較四通道</w:t>
      </w:r>
      <w:r>
        <w:t>sEMG</w:t>
      </w:r>
      <w:r>
        <w:rPr>
          <w:rFonts w:hint="eastAsia"/>
        </w:rPr>
        <w:t>的結果，如</w:t>
      </w:r>
      <w:r>
        <w:fldChar w:fldCharType="begin"/>
      </w:r>
      <w:r>
        <w:instrText xml:space="preserve"> </w:instrText>
      </w:r>
      <w:r>
        <w:rPr>
          <w:rFonts w:hint="eastAsia"/>
        </w:rPr>
        <w:instrText>REF _Ref534060905 \h</w:instrText>
      </w:r>
      <w:r>
        <w:instrText xml:space="preserve">  \* MERGEFORMAT </w:instrText>
      </w:r>
      <w:r>
        <w:fldChar w:fldCharType="separate"/>
      </w:r>
      <w:r w:rsidR="00F86BBA">
        <w:rPr>
          <w:rFonts w:hint="eastAsia"/>
        </w:rPr>
        <w:t>表</w:t>
      </w:r>
      <w:r w:rsidR="00F86BBA">
        <w:rPr>
          <w:rFonts w:hint="eastAsia"/>
        </w:rPr>
        <w:t xml:space="preserve"> </w:t>
      </w:r>
      <w:r w:rsidR="00F86BBA">
        <w:rPr>
          <w:noProof/>
        </w:rPr>
        <w:t>10</w:t>
      </w:r>
      <w:r>
        <w:fldChar w:fldCharType="end"/>
      </w:r>
      <w:r>
        <w:rPr>
          <w:rFonts w:hint="eastAsia"/>
        </w:rPr>
        <w:t>所示。我們比較三種訊號處理流程在四通道</w:t>
      </w:r>
      <w:r>
        <w:t>sEMG</w:t>
      </w:r>
      <w:r>
        <w:rPr>
          <w:rFonts w:hint="eastAsia"/>
        </w:rPr>
        <w:t>的四次實驗中的估測</w:t>
      </w:r>
      <w:r>
        <w:t>RMSE</w:t>
      </w:r>
      <w:r>
        <w:rPr>
          <w:rFonts w:hint="eastAsia"/>
        </w:rPr>
        <w:t>表現</w:t>
      </w:r>
      <w:r w:rsidR="00BD00DE">
        <w:rPr>
          <w:rFonts w:hint="eastAsia"/>
        </w:rPr>
        <w:t>。</w:t>
      </w:r>
      <w:r w:rsidR="00A80B55">
        <w:rPr>
          <w:rFonts w:hint="eastAsia"/>
        </w:rPr>
        <w:t>我們觀察到，</w:t>
      </w:r>
      <w:r w:rsidR="002F3140">
        <w:t>RMS-</w:t>
      </w:r>
      <w:r w:rsidR="002C1334">
        <w:t>nICA</w:t>
      </w:r>
      <w:r w:rsidR="002F3140">
        <w:rPr>
          <w:rFonts w:hint="eastAsia"/>
        </w:rPr>
        <w:t>的</w:t>
      </w:r>
      <w:r w:rsidR="00DA3A4F">
        <w:rPr>
          <w:rFonts w:hint="eastAsia"/>
        </w:rPr>
        <w:t>估測準確率</w:t>
      </w:r>
      <w:r w:rsidR="002F3140">
        <w:rPr>
          <w:rFonts w:hint="eastAsia"/>
        </w:rPr>
        <w:t>最佳，</w:t>
      </w:r>
      <w:r w:rsidR="002F3140">
        <w:rPr>
          <w:rFonts w:hint="eastAsia"/>
        </w:rPr>
        <w:t>RMS-</w:t>
      </w:r>
      <w:r w:rsidR="00640C77">
        <w:t>TDSEP</w:t>
      </w:r>
      <w:r w:rsidR="002F3140">
        <w:rPr>
          <w:rFonts w:hint="eastAsia"/>
        </w:rPr>
        <w:t>的</w:t>
      </w:r>
      <w:r w:rsidR="00DA3A4F">
        <w:rPr>
          <w:rFonts w:hint="eastAsia"/>
        </w:rPr>
        <w:t>估測準確率</w:t>
      </w:r>
      <w:r w:rsidR="00F06E4C">
        <w:rPr>
          <w:rFonts w:hint="eastAsia"/>
        </w:rPr>
        <w:t>也比</w:t>
      </w:r>
      <w:r w:rsidR="00D67DAC">
        <w:t>RMS-only</w:t>
      </w:r>
      <w:r w:rsidR="00D67DAC">
        <w:rPr>
          <w:rFonts w:hint="eastAsia"/>
        </w:rPr>
        <w:t>好</w:t>
      </w:r>
      <w:r w:rsidR="002043BB">
        <w:rPr>
          <w:rFonts w:hint="eastAsia"/>
        </w:rPr>
        <w:t>。</w:t>
      </w:r>
      <w:r w:rsidR="002F3140">
        <w:rPr>
          <w:rFonts w:hint="eastAsia"/>
        </w:rPr>
        <w:t>三者</w:t>
      </w:r>
      <w:r w:rsidR="00F06E4C">
        <w:rPr>
          <w:rFonts w:hint="eastAsia"/>
        </w:rPr>
        <w:t>相</w:t>
      </w:r>
      <w:r w:rsidR="002F3140">
        <w:rPr>
          <w:rFonts w:hint="eastAsia"/>
        </w:rPr>
        <w:t>比，</w:t>
      </w:r>
      <w:r w:rsidR="00EA08DC">
        <w:t>RMS-only</w:t>
      </w:r>
      <w:r w:rsidR="00EA08DC">
        <w:rPr>
          <w:rFonts w:hint="eastAsia"/>
        </w:rPr>
        <w:t>的結果變異性較高，</w:t>
      </w:r>
      <w:r w:rsidR="00EA08DC">
        <w:t>nICA / TDSEP</w:t>
      </w:r>
      <w:r w:rsidR="00EA08DC">
        <w:rPr>
          <w:rFonts w:hint="eastAsia"/>
        </w:rPr>
        <w:t>的變異性較小。</w:t>
      </w:r>
      <w:r w:rsidR="00EA08DC">
        <w:t>RMS-</w:t>
      </w:r>
      <w:r w:rsidR="00A7404E">
        <w:t>nICA</w:t>
      </w:r>
      <w:r w:rsidR="00EA08DC">
        <w:rPr>
          <w:rFonts w:hint="eastAsia"/>
        </w:rPr>
        <w:t>是整體</w:t>
      </w:r>
      <w:r w:rsidR="00EA08DC">
        <w:t>RMSE</w:t>
      </w:r>
      <w:r w:rsidR="00EA08DC">
        <w:rPr>
          <w:rFonts w:hint="eastAsia"/>
        </w:rPr>
        <w:t>最低的訊號處理流程，尤其在</w:t>
      </w:r>
      <w:r w:rsidR="00EA08DC" w:rsidRPr="00BE15C3">
        <w:rPr>
          <w:rFonts w:hint="eastAsia"/>
        </w:rPr>
        <w:t>往</w:t>
      </w:r>
      <w:r w:rsidR="00EA08DC" w:rsidRPr="00914668">
        <w:rPr>
          <w:rFonts w:hint="eastAsia"/>
          <w:i/>
        </w:rPr>
        <w:t>內反掌和往外反掌</w:t>
      </w:r>
      <w:r w:rsidR="00EA08DC">
        <w:rPr>
          <w:rFonts w:hint="eastAsia"/>
        </w:rPr>
        <w:t>的維度上。</w:t>
      </w:r>
      <w:r w:rsidR="00677C01">
        <w:rPr>
          <w:rFonts w:hint="eastAsia"/>
        </w:rPr>
        <w:t>而</w:t>
      </w:r>
      <w:r w:rsidR="00EA08DC">
        <w:rPr>
          <w:rFonts w:hint="eastAsia"/>
        </w:rPr>
        <w:t>儘管都從</w:t>
      </w:r>
      <w:r w:rsidR="00EA08DC">
        <w:rPr>
          <w:rFonts w:hint="eastAsia"/>
        </w:rPr>
        <w:t>0</w:t>
      </w:r>
      <w:r w:rsidR="00EA08DC">
        <w:rPr>
          <w:rFonts w:hint="eastAsia"/>
        </w:rPr>
        <w:t>度或</w:t>
      </w:r>
      <w:r w:rsidR="00EA08DC">
        <w:t>45</w:t>
      </w:r>
      <w:r w:rsidR="00EA08DC">
        <w:rPr>
          <w:rFonts w:hint="eastAsia"/>
        </w:rPr>
        <w:t>度開始放置電極，</w:t>
      </w:r>
      <w:r w:rsidR="00FE3A87" w:rsidRPr="00BE15C3">
        <w:rPr>
          <w:rFonts w:hint="eastAsia"/>
        </w:rPr>
        <w:t>往</w:t>
      </w:r>
      <w:r w:rsidR="00FE3A87" w:rsidRPr="00914668">
        <w:rPr>
          <w:rFonts w:hint="eastAsia"/>
          <w:i/>
        </w:rPr>
        <w:t>內反掌和往外反掌</w:t>
      </w:r>
      <w:r w:rsidR="00FE3A87">
        <w:rPr>
          <w:rFonts w:hint="eastAsia"/>
        </w:rPr>
        <w:t>維度上</w:t>
      </w:r>
      <w:r w:rsidR="00EA08DC">
        <w:rPr>
          <w:rFonts w:hint="eastAsia"/>
        </w:rPr>
        <w:t>所得出的估測誤差差別大，我們發現電極放置位置對於估測準確率的影響大。</w:t>
      </w:r>
      <w:r w:rsidR="00DF6114">
        <w:rPr>
          <w:rFonts w:hint="eastAsia"/>
        </w:rPr>
        <w:t>我們也觀察到，如果</w:t>
      </w:r>
      <w:r w:rsidR="00DF6114">
        <w:rPr>
          <w:rFonts w:hint="eastAsia"/>
        </w:rPr>
        <w:t>RMS-only</w:t>
      </w:r>
      <w:r w:rsidR="00DF6114">
        <w:rPr>
          <w:rFonts w:hint="eastAsia"/>
        </w:rPr>
        <w:t>的估測誤差已經很小，則</w:t>
      </w:r>
      <w:r w:rsidR="00DF6114">
        <w:rPr>
          <w:rFonts w:hint="eastAsia"/>
        </w:rPr>
        <w:t>nICA</w:t>
      </w:r>
      <w:r w:rsidR="00DF6114">
        <w:rPr>
          <w:rFonts w:hint="eastAsia"/>
        </w:rPr>
        <w:t>與</w:t>
      </w:r>
      <w:r w:rsidR="00DF6114">
        <w:rPr>
          <w:rFonts w:hint="eastAsia"/>
        </w:rPr>
        <w:t>TDSEP</w:t>
      </w:r>
      <w:r w:rsidR="00DF6114">
        <w:rPr>
          <w:rFonts w:hint="eastAsia"/>
        </w:rPr>
        <w:t>對於估測準確率的幫助較小。</w:t>
      </w:r>
      <w:r w:rsidR="00DC3224">
        <w:rPr>
          <w:rFonts w:hint="eastAsia"/>
        </w:rPr>
        <w:t>我們將增加電極數量至六通道，並觀察六通道</w:t>
      </w:r>
      <w:r w:rsidR="00DC3224">
        <w:rPr>
          <w:rFonts w:hint="eastAsia"/>
        </w:rPr>
        <w:t>sEMG</w:t>
      </w:r>
      <w:r w:rsidR="00DC3224">
        <w:rPr>
          <w:rFonts w:hint="eastAsia"/>
        </w:rPr>
        <w:t>中，不同電極放置位置估測準確率對於的影響。</w:t>
      </w:r>
    </w:p>
    <w:p w14:paraId="4A5D777B" w14:textId="22FAB21B" w:rsidR="00030E77" w:rsidRDefault="00030E77">
      <w:pPr>
        <w:wordWrap/>
        <w:snapToGrid/>
        <w:spacing w:line="240" w:lineRule="auto"/>
        <w:ind w:firstLine="0"/>
      </w:pPr>
    </w:p>
    <w:p w14:paraId="44E4E040" w14:textId="2062011C" w:rsidR="001C52A2" w:rsidRDefault="009D2C21" w:rsidP="005B0131">
      <w:pPr>
        <w:pStyle w:val="Heading3"/>
        <w:wordWrap/>
      </w:pPr>
      <w:r>
        <w:rPr>
          <w:rFonts w:hint="eastAsia"/>
        </w:rPr>
        <w:t xml:space="preserve"> </w:t>
      </w:r>
      <w:bookmarkStart w:id="365" w:name="_Toc536370970"/>
      <w:r w:rsidR="001C52A2">
        <w:rPr>
          <w:rFonts w:hint="eastAsia"/>
        </w:rPr>
        <w:t>六通道</w:t>
      </w:r>
      <w:r w:rsidR="001C52A2">
        <w:t>sEMG</w:t>
      </w:r>
      <w:r w:rsidR="001C52A2">
        <w:rPr>
          <w:rFonts w:hint="eastAsia"/>
        </w:rPr>
        <w:t>結果比較</w:t>
      </w:r>
      <w:bookmarkEnd w:id="365"/>
    </w:p>
    <w:p w14:paraId="3DB000A4" w14:textId="77777777" w:rsidR="00C11FDF" w:rsidRDefault="00C11FDF" w:rsidP="005B0131">
      <w:pPr>
        <w:wordWrap/>
      </w:pPr>
    </w:p>
    <w:p w14:paraId="7944C330" w14:textId="0BF4D4D3" w:rsidR="001C52A2" w:rsidRPr="001C6964" w:rsidRDefault="001C52A2" w:rsidP="00590C9D">
      <w:pPr>
        <w:pStyle w:val="Caption"/>
      </w:pPr>
      <w:bookmarkStart w:id="366" w:name="_Ref532929489"/>
      <w:bookmarkStart w:id="367" w:name="_Toc53637106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86BBA">
        <w:rPr>
          <w:noProof/>
        </w:rPr>
        <w:t>11</w:t>
      </w:r>
      <w:r>
        <w:fldChar w:fldCharType="end"/>
      </w:r>
      <w:bookmarkEnd w:id="366"/>
      <w:r w:rsidR="000F63E8">
        <w:rPr>
          <w:rFonts w:hint="eastAsia"/>
        </w:rPr>
        <w:t>：</w:t>
      </w:r>
      <w:r w:rsidR="00934780">
        <w:rPr>
          <w:rFonts w:hint="eastAsia"/>
        </w:rPr>
        <w:t>六</w:t>
      </w:r>
      <w:r>
        <w:rPr>
          <w:rFonts w:hint="eastAsia"/>
        </w:rPr>
        <w:t>通道</w:t>
      </w:r>
      <w:r>
        <w:t>sEMG</w:t>
      </w:r>
      <w:r>
        <w:rPr>
          <w:rFonts w:hint="eastAsia"/>
        </w:rPr>
        <w:t>以</w:t>
      </w:r>
      <w:r>
        <w:t>0</w:t>
      </w:r>
      <w:r>
        <w:rPr>
          <w:rFonts w:hint="eastAsia"/>
        </w:rPr>
        <w:t>度放置：各訊號處理流程平均</w:t>
      </w:r>
      <w:r>
        <w:t>RMSE</w:t>
      </w:r>
      <w:r w:rsidR="00ED4D56">
        <w:rPr>
          <w:rFonts w:hint="eastAsia"/>
        </w:rPr>
        <w:t>（度）</w:t>
      </w:r>
      <w:bookmarkEnd w:id="367"/>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1C52A2" w14:paraId="1774280D" w14:textId="77777777" w:rsidTr="00D83791">
        <w:tc>
          <w:tcPr>
            <w:tcW w:w="1628" w:type="dxa"/>
          </w:tcPr>
          <w:p w14:paraId="5E00F53B" w14:textId="77777777" w:rsidR="001C52A2" w:rsidRDefault="001C52A2" w:rsidP="005B0131">
            <w:pPr>
              <w:wordWrap/>
              <w:ind w:firstLine="0"/>
            </w:pPr>
          </w:p>
        </w:tc>
        <w:tc>
          <w:tcPr>
            <w:tcW w:w="1641" w:type="dxa"/>
          </w:tcPr>
          <w:p w14:paraId="65CCCEBE" w14:textId="77777777" w:rsidR="001C52A2" w:rsidRDefault="001C52A2" w:rsidP="005B0131">
            <w:pPr>
              <w:wordWrap/>
              <w:ind w:firstLine="0"/>
              <w:jc w:val="center"/>
            </w:pPr>
            <w:r>
              <w:rPr>
                <w:rFonts w:hint="eastAsia"/>
              </w:rPr>
              <w:t>彎曲</w:t>
            </w:r>
          </w:p>
          <w:p w14:paraId="7D2447F4" w14:textId="77777777" w:rsidR="001C52A2" w:rsidRDefault="001C52A2" w:rsidP="005B0131">
            <w:pPr>
              <w:wordWrap/>
              <w:ind w:firstLine="0"/>
              <w:jc w:val="center"/>
            </w:pPr>
            <w:r>
              <w:rPr>
                <w:rFonts w:hint="eastAsia"/>
              </w:rPr>
              <w:t>（</w:t>
            </w:r>
            <w:r>
              <w:t>Flexion</w:t>
            </w:r>
            <w:r>
              <w:rPr>
                <w:rFonts w:hint="eastAsia"/>
              </w:rPr>
              <w:t>）</w:t>
            </w:r>
          </w:p>
        </w:tc>
        <w:tc>
          <w:tcPr>
            <w:tcW w:w="1692" w:type="dxa"/>
          </w:tcPr>
          <w:p w14:paraId="73E96249" w14:textId="77777777" w:rsidR="001C52A2" w:rsidRDefault="001C52A2" w:rsidP="005B0131">
            <w:pPr>
              <w:wordWrap/>
              <w:ind w:firstLine="0"/>
              <w:jc w:val="center"/>
            </w:pPr>
            <w:r>
              <w:rPr>
                <w:rFonts w:hint="eastAsia"/>
              </w:rPr>
              <w:t>伸展</w:t>
            </w:r>
          </w:p>
          <w:p w14:paraId="5B6C7418" w14:textId="77777777" w:rsidR="001C52A2" w:rsidRDefault="001C52A2" w:rsidP="005B0131">
            <w:pPr>
              <w:wordWrap/>
              <w:ind w:firstLine="0"/>
              <w:jc w:val="center"/>
            </w:pPr>
            <w:r>
              <w:rPr>
                <w:rFonts w:hint="eastAsia"/>
              </w:rPr>
              <w:t>（</w:t>
            </w:r>
            <w:r>
              <w:rPr>
                <w:rFonts w:hint="eastAsia"/>
              </w:rPr>
              <w:t>Extension</w:t>
            </w:r>
            <w:r>
              <w:rPr>
                <w:rFonts w:hint="eastAsia"/>
              </w:rPr>
              <w:t>）</w:t>
            </w:r>
          </w:p>
        </w:tc>
        <w:tc>
          <w:tcPr>
            <w:tcW w:w="1687" w:type="dxa"/>
          </w:tcPr>
          <w:p w14:paraId="6AAE9402" w14:textId="77777777" w:rsidR="001C52A2" w:rsidRDefault="001C52A2" w:rsidP="005B0131">
            <w:pPr>
              <w:wordWrap/>
              <w:ind w:firstLine="0"/>
              <w:jc w:val="center"/>
            </w:pPr>
            <w:r w:rsidRPr="00115C6B">
              <w:rPr>
                <w:rFonts w:hint="eastAsia"/>
              </w:rPr>
              <w:t>往內反掌</w:t>
            </w:r>
          </w:p>
          <w:p w14:paraId="46710205" w14:textId="77777777" w:rsidR="001C52A2" w:rsidRDefault="001C52A2" w:rsidP="005B0131">
            <w:pPr>
              <w:wordWrap/>
              <w:ind w:firstLine="0"/>
              <w:jc w:val="center"/>
            </w:pPr>
            <w:r>
              <w:rPr>
                <w:rFonts w:hint="eastAsia"/>
              </w:rPr>
              <w:t>（</w:t>
            </w:r>
            <w:r w:rsidRPr="00FE5026">
              <w:t>Pronation</w:t>
            </w:r>
            <w:r>
              <w:rPr>
                <w:rFonts w:hint="eastAsia"/>
              </w:rPr>
              <w:t>）</w:t>
            </w:r>
          </w:p>
        </w:tc>
        <w:tc>
          <w:tcPr>
            <w:tcW w:w="1737" w:type="dxa"/>
          </w:tcPr>
          <w:p w14:paraId="786745DE" w14:textId="77777777" w:rsidR="001C52A2" w:rsidRDefault="001C52A2" w:rsidP="005B0131">
            <w:pPr>
              <w:wordWrap/>
              <w:ind w:firstLine="0"/>
              <w:jc w:val="center"/>
            </w:pPr>
            <w:r w:rsidRPr="00115C6B">
              <w:rPr>
                <w:rFonts w:hint="eastAsia"/>
              </w:rPr>
              <w:t>往外反掌</w:t>
            </w:r>
          </w:p>
          <w:p w14:paraId="2CF03D80" w14:textId="77777777" w:rsidR="001C52A2" w:rsidRDefault="001C52A2" w:rsidP="005B0131">
            <w:pPr>
              <w:wordWrap/>
              <w:ind w:firstLine="0"/>
              <w:jc w:val="center"/>
            </w:pPr>
            <w:r>
              <w:rPr>
                <w:rFonts w:hint="eastAsia"/>
              </w:rPr>
              <w:t>（</w:t>
            </w:r>
            <w:r w:rsidRPr="00FE5026">
              <w:t>Supination</w:t>
            </w:r>
            <w:r>
              <w:rPr>
                <w:rFonts w:hint="eastAsia"/>
              </w:rPr>
              <w:t>）</w:t>
            </w:r>
          </w:p>
        </w:tc>
      </w:tr>
      <w:tr w:rsidR="00E42AAB" w14:paraId="36687697" w14:textId="77777777" w:rsidTr="00D83791">
        <w:tc>
          <w:tcPr>
            <w:tcW w:w="1628" w:type="dxa"/>
          </w:tcPr>
          <w:p w14:paraId="5E313850" w14:textId="77777777" w:rsidR="00E42AAB" w:rsidRDefault="00E42AAB" w:rsidP="005B0131">
            <w:pPr>
              <w:wordWrap/>
              <w:ind w:firstLine="0"/>
              <w:jc w:val="center"/>
            </w:pPr>
            <w:r>
              <w:rPr>
                <w:rFonts w:hint="eastAsia"/>
              </w:rPr>
              <w:t>RMS-only</w:t>
            </w:r>
          </w:p>
        </w:tc>
        <w:tc>
          <w:tcPr>
            <w:tcW w:w="1641" w:type="dxa"/>
            <w:vAlign w:val="bottom"/>
          </w:tcPr>
          <w:p w14:paraId="214A3ABE" w14:textId="00514607" w:rsidR="00E42AAB" w:rsidRDefault="00E42AAB" w:rsidP="005B0131">
            <w:pPr>
              <w:wordWrap/>
              <w:ind w:firstLine="0"/>
              <w:jc w:val="right"/>
            </w:pPr>
            <w:r>
              <w:rPr>
                <w:rFonts w:ascii="Arial" w:hAnsi="Arial" w:cs="Arial"/>
                <w:sz w:val="20"/>
                <w:szCs w:val="20"/>
              </w:rPr>
              <w:t>4.578</w:t>
            </w:r>
          </w:p>
        </w:tc>
        <w:tc>
          <w:tcPr>
            <w:tcW w:w="1692" w:type="dxa"/>
            <w:vAlign w:val="bottom"/>
          </w:tcPr>
          <w:p w14:paraId="37BC5128" w14:textId="762C6EEA" w:rsidR="00E42AAB" w:rsidRDefault="00E42AAB" w:rsidP="005B0131">
            <w:pPr>
              <w:wordWrap/>
              <w:ind w:firstLine="0"/>
              <w:jc w:val="right"/>
            </w:pPr>
            <w:r>
              <w:rPr>
                <w:rFonts w:ascii="Arial" w:hAnsi="Arial" w:cs="Arial"/>
                <w:sz w:val="20"/>
                <w:szCs w:val="20"/>
              </w:rPr>
              <w:t>4.427</w:t>
            </w:r>
          </w:p>
        </w:tc>
        <w:tc>
          <w:tcPr>
            <w:tcW w:w="1687" w:type="dxa"/>
            <w:vAlign w:val="bottom"/>
          </w:tcPr>
          <w:p w14:paraId="4E8245F8" w14:textId="45E47778" w:rsidR="00E42AAB" w:rsidRDefault="00E42AAB" w:rsidP="005B0131">
            <w:pPr>
              <w:wordWrap/>
              <w:ind w:firstLine="0"/>
              <w:jc w:val="right"/>
            </w:pPr>
            <w:r>
              <w:rPr>
                <w:rFonts w:ascii="Arial" w:hAnsi="Arial" w:cs="Arial"/>
                <w:sz w:val="20"/>
                <w:szCs w:val="20"/>
              </w:rPr>
              <w:t>6.775</w:t>
            </w:r>
          </w:p>
        </w:tc>
        <w:tc>
          <w:tcPr>
            <w:tcW w:w="1737" w:type="dxa"/>
            <w:vAlign w:val="bottom"/>
          </w:tcPr>
          <w:p w14:paraId="76C31E25" w14:textId="5CB874AD" w:rsidR="00E42AAB" w:rsidRDefault="00E42AAB" w:rsidP="005B0131">
            <w:pPr>
              <w:wordWrap/>
              <w:ind w:firstLine="0"/>
              <w:jc w:val="right"/>
            </w:pPr>
            <w:r>
              <w:rPr>
                <w:rFonts w:ascii="Arial" w:hAnsi="Arial" w:cs="Arial"/>
                <w:sz w:val="20"/>
                <w:szCs w:val="20"/>
              </w:rPr>
              <w:t>8.181</w:t>
            </w:r>
          </w:p>
        </w:tc>
      </w:tr>
      <w:tr w:rsidR="00E42AAB" w14:paraId="62D4FE75" w14:textId="77777777" w:rsidTr="00D83791">
        <w:tc>
          <w:tcPr>
            <w:tcW w:w="1628" w:type="dxa"/>
          </w:tcPr>
          <w:p w14:paraId="609A5027" w14:textId="77777777" w:rsidR="00E42AAB" w:rsidRDefault="00E42AAB" w:rsidP="005B0131">
            <w:pPr>
              <w:wordWrap/>
              <w:ind w:firstLine="0"/>
              <w:jc w:val="center"/>
            </w:pPr>
            <w:r>
              <w:t>RMS-</w:t>
            </w:r>
            <w:r>
              <w:rPr>
                <w:rFonts w:hint="eastAsia"/>
              </w:rPr>
              <w:t>nICA</w:t>
            </w:r>
          </w:p>
        </w:tc>
        <w:tc>
          <w:tcPr>
            <w:tcW w:w="1641" w:type="dxa"/>
            <w:vAlign w:val="bottom"/>
          </w:tcPr>
          <w:p w14:paraId="1B01C515" w14:textId="330FA75E" w:rsidR="00E42AAB" w:rsidRDefault="00E42AAB" w:rsidP="005B0131">
            <w:pPr>
              <w:wordWrap/>
              <w:ind w:firstLine="0"/>
              <w:jc w:val="right"/>
            </w:pPr>
            <w:r>
              <w:rPr>
                <w:rFonts w:ascii="Arial" w:hAnsi="Arial" w:cs="Arial"/>
                <w:sz w:val="20"/>
                <w:szCs w:val="20"/>
              </w:rPr>
              <w:t>5.220</w:t>
            </w:r>
          </w:p>
        </w:tc>
        <w:tc>
          <w:tcPr>
            <w:tcW w:w="1692" w:type="dxa"/>
            <w:vAlign w:val="bottom"/>
          </w:tcPr>
          <w:p w14:paraId="2DF27319" w14:textId="31DF8F86" w:rsidR="00E42AAB" w:rsidRDefault="00E42AAB" w:rsidP="005B0131">
            <w:pPr>
              <w:wordWrap/>
              <w:ind w:firstLine="0"/>
              <w:jc w:val="right"/>
            </w:pPr>
            <w:r>
              <w:rPr>
                <w:rFonts w:ascii="Arial" w:hAnsi="Arial" w:cs="Arial"/>
                <w:sz w:val="20"/>
                <w:szCs w:val="20"/>
              </w:rPr>
              <w:t>5.003</w:t>
            </w:r>
          </w:p>
        </w:tc>
        <w:tc>
          <w:tcPr>
            <w:tcW w:w="1687" w:type="dxa"/>
            <w:vAlign w:val="bottom"/>
          </w:tcPr>
          <w:p w14:paraId="49364FF6" w14:textId="3D3B175F" w:rsidR="00E42AAB" w:rsidRDefault="00E42AAB" w:rsidP="005B0131">
            <w:pPr>
              <w:wordWrap/>
              <w:ind w:firstLine="0"/>
              <w:jc w:val="right"/>
            </w:pPr>
            <w:r>
              <w:rPr>
                <w:rFonts w:ascii="Arial" w:hAnsi="Arial" w:cs="Arial"/>
                <w:sz w:val="20"/>
                <w:szCs w:val="20"/>
              </w:rPr>
              <w:t>6.199</w:t>
            </w:r>
          </w:p>
        </w:tc>
        <w:tc>
          <w:tcPr>
            <w:tcW w:w="1737" w:type="dxa"/>
            <w:vAlign w:val="bottom"/>
          </w:tcPr>
          <w:p w14:paraId="43A66DF4" w14:textId="5505A1D5" w:rsidR="00E42AAB" w:rsidRDefault="00E42AAB" w:rsidP="005B0131">
            <w:pPr>
              <w:wordWrap/>
              <w:ind w:firstLine="0"/>
              <w:jc w:val="right"/>
            </w:pPr>
            <w:r>
              <w:rPr>
                <w:rFonts w:ascii="Arial" w:hAnsi="Arial" w:cs="Arial"/>
                <w:sz w:val="20"/>
                <w:szCs w:val="20"/>
              </w:rPr>
              <w:t>7.009</w:t>
            </w:r>
          </w:p>
        </w:tc>
      </w:tr>
      <w:tr w:rsidR="00E42AAB" w14:paraId="01ED04FD" w14:textId="77777777" w:rsidTr="00D83791">
        <w:tc>
          <w:tcPr>
            <w:tcW w:w="1628" w:type="dxa"/>
          </w:tcPr>
          <w:p w14:paraId="2032C006" w14:textId="77777777" w:rsidR="00E42AAB" w:rsidRDefault="00E42AAB" w:rsidP="005B0131">
            <w:pPr>
              <w:wordWrap/>
              <w:ind w:firstLine="0"/>
              <w:jc w:val="center"/>
            </w:pPr>
            <w:r>
              <w:rPr>
                <w:rFonts w:hint="eastAsia"/>
              </w:rPr>
              <w:t>RMS-TDSEP</w:t>
            </w:r>
          </w:p>
        </w:tc>
        <w:tc>
          <w:tcPr>
            <w:tcW w:w="1641" w:type="dxa"/>
            <w:vAlign w:val="bottom"/>
          </w:tcPr>
          <w:p w14:paraId="55FD60C6" w14:textId="35B142D7" w:rsidR="00E42AAB" w:rsidRDefault="00E42AAB" w:rsidP="005B0131">
            <w:pPr>
              <w:wordWrap/>
              <w:ind w:firstLine="0"/>
              <w:jc w:val="right"/>
            </w:pPr>
            <w:r>
              <w:rPr>
                <w:rFonts w:ascii="Arial" w:hAnsi="Arial" w:cs="Arial"/>
                <w:sz w:val="20"/>
                <w:szCs w:val="20"/>
              </w:rPr>
              <w:t>4.899</w:t>
            </w:r>
          </w:p>
        </w:tc>
        <w:tc>
          <w:tcPr>
            <w:tcW w:w="1692" w:type="dxa"/>
            <w:vAlign w:val="bottom"/>
          </w:tcPr>
          <w:p w14:paraId="7476676A" w14:textId="6DA703F9" w:rsidR="00E42AAB" w:rsidRDefault="00E42AAB" w:rsidP="005B0131">
            <w:pPr>
              <w:wordWrap/>
              <w:ind w:firstLine="0"/>
              <w:jc w:val="right"/>
            </w:pPr>
            <w:r>
              <w:rPr>
                <w:rFonts w:ascii="Arial" w:hAnsi="Arial" w:cs="Arial"/>
                <w:sz w:val="20"/>
                <w:szCs w:val="20"/>
              </w:rPr>
              <w:t>4.761</w:t>
            </w:r>
          </w:p>
        </w:tc>
        <w:tc>
          <w:tcPr>
            <w:tcW w:w="1687" w:type="dxa"/>
            <w:vAlign w:val="bottom"/>
          </w:tcPr>
          <w:p w14:paraId="7D6A4564" w14:textId="15581F25" w:rsidR="00E42AAB" w:rsidRDefault="00E42AAB" w:rsidP="005B0131">
            <w:pPr>
              <w:wordWrap/>
              <w:ind w:firstLine="0"/>
              <w:jc w:val="right"/>
            </w:pPr>
            <w:r>
              <w:rPr>
                <w:rFonts w:ascii="Arial" w:hAnsi="Arial" w:cs="Arial"/>
                <w:sz w:val="20"/>
                <w:szCs w:val="20"/>
              </w:rPr>
              <w:t>6.100</w:t>
            </w:r>
          </w:p>
        </w:tc>
        <w:tc>
          <w:tcPr>
            <w:tcW w:w="1737" w:type="dxa"/>
            <w:vAlign w:val="bottom"/>
          </w:tcPr>
          <w:p w14:paraId="70F4FF24" w14:textId="1BB85C46" w:rsidR="00E42AAB" w:rsidRDefault="00E42AAB" w:rsidP="005B0131">
            <w:pPr>
              <w:wordWrap/>
              <w:ind w:firstLine="0"/>
              <w:jc w:val="right"/>
            </w:pPr>
            <w:r>
              <w:rPr>
                <w:rFonts w:ascii="Arial" w:hAnsi="Arial" w:cs="Arial"/>
                <w:sz w:val="20"/>
                <w:szCs w:val="20"/>
              </w:rPr>
              <w:t>6.868</w:t>
            </w:r>
          </w:p>
        </w:tc>
      </w:tr>
    </w:tbl>
    <w:p w14:paraId="6F4C227C" w14:textId="77777777" w:rsidR="000628F2" w:rsidRDefault="000628F2" w:rsidP="00590C9D">
      <w:pPr>
        <w:pStyle w:val="Caption"/>
      </w:pPr>
    </w:p>
    <w:p w14:paraId="1EC75D0E" w14:textId="74CB60CE" w:rsidR="001C52A2" w:rsidRPr="00DC1743" w:rsidRDefault="001C52A2" w:rsidP="00590C9D">
      <w:pPr>
        <w:pStyle w:val="Caption"/>
      </w:pPr>
      <w:bookmarkStart w:id="368" w:name="_Ref532929521"/>
      <w:bookmarkStart w:id="369" w:name="_Toc53637106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86BBA">
        <w:rPr>
          <w:noProof/>
        </w:rPr>
        <w:t>12</w:t>
      </w:r>
      <w:r>
        <w:fldChar w:fldCharType="end"/>
      </w:r>
      <w:bookmarkEnd w:id="368"/>
      <w:r w:rsidR="000F63E8">
        <w:rPr>
          <w:rFonts w:hint="eastAsia"/>
        </w:rPr>
        <w:t>：</w:t>
      </w:r>
      <w:r w:rsidR="004538B4">
        <w:rPr>
          <w:rFonts w:hint="eastAsia"/>
        </w:rPr>
        <w:t>六通道</w:t>
      </w:r>
      <w:r w:rsidR="004538B4">
        <w:t>sEMG</w:t>
      </w:r>
      <w:r w:rsidR="004538B4">
        <w:rPr>
          <w:rFonts w:hint="eastAsia"/>
        </w:rPr>
        <w:t>以</w:t>
      </w:r>
      <w:r w:rsidR="004538B4">
        <w:t>0</w:t>
      </w:r>
      <w:r w:rsidR="004538B4">
        <w:rPr>
          <w:rFonts w:hint="eastAsia"/>
        </w:rPr>
        <w:t>度放置</w:t>
      </w:r>
      <w:r>
        <w:rPr>
          <w:rFonts w:hint="eastAsia"/>
        </w:rPr>
        <w:t>：各訊號處理流程相對</w:t>
      </w:r>
      <w:r>
        <w:rPr>
          <w:rFonts w:hint="eastAsia"/>
        </w:rPr>
        <w:t>RMS-only</w:t>
      </w:r>
      <w:r>
        <w:t xml:space="preserve"> RMSE</w:t>
      </w:r>
      <w:bookmarkEnd w:id="369"/>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1C52A2" w14:paraId="23810D13" w14:textId="77777777" w:rsidTr="00D83791">
        <w:tc>
          <w:tcPr>
            <w:tcW w:w="1628" w:type="dxa"/>
          </w:tcPr>
          <w:p w14:paraId="6149ADB0" w14:textId="77777777" w:rsidR="001C52A2" w:rsidRDefault="001C52A2" w:rsidP="005B0131">
            <w:pPr>
              <w:wordWrap/>
              <w:ind w:firstLine="0"/>
            </w:pPr>
          </w:p>
        </w:tc>
        <w:tc>
          <w:tcPr>
            <w:tcW w:w="1641" w:type="dxa"/>
          </w:tcPr>
          <w:p w14:paraId="62991D57" w14:textId="77777777" w:rsidR="001C52A2" w:rsidRDefault="001C52A2" w:rsidP="005B0131">
            <w:pPr>
              <w:wordWrap/>
              <w:ind w:firstLine="0"/>
              <w:jc w:val="center"/>
            </w:pPr>
            <w:r>
              <w:rPr>
                <w:rFonts w:hint="eastAsia"/>
              </w:rPr>
              <w:t>彎曲</w:t>
            </w:r>
          </w:p>
          <w:p w14:paraId="27077BBB" w14:textId="77777777" w:rsidR="001C52A2" w:rsidRDefault="001C52A2" w:rsidP="005B0131">
            <w:pPr>
              <w:wordWrap/>
              <w:ind w:firstLine="0"/>
              <w:jc w:val="center"/>
            </w:pPr>
            <w:r>
              <w:rPr>
                <w:rFonts w:hint="eastAsia"/>
              </w:rPr>
              <w:t>（</w:t>
            </w:r>
            <w:r>
              <w:t>Flexion</w:t>
            </w:r>
            <w:r>
              <w:rPr>
                <w:rFonts w:hint="eastAsia"/>
              </w:rPr>
              <w:t>）</w:t>
            </w:r>
          </w:p>
        </w:tc>
        <w:tc>
          <w:tcPr>
            <w:tcW w:w="1692" w:type="dxa"/>
          </w:tcPr>
          <w:p w14:paraId="652288B4" w14:textId="77777777" w:rsidR="001C52A2" w:rsidRDefault="001C52A2" w:rsidP="005B0131">
            <w:pPr>
              <w:wordWrap/>
              <w:ind w:firstLine="0"/>
              <w:jc w:val="center"/>
            </w:pPr>
            <w:r>
              <w:rPr>
                <w:rFonts w:hint="eastAsia"/>
              </w:rPr>
              <w:t>伸展</w:t>
            </w:r>
          </w:p>
          <w:p w14:paraId="78E33E13" w14:textId="77777777" w:rsidR="001C52A2" w:rsidRDefault="001C52A2" w:rsidP="005B0131">
            <w:pPr>
              <w:wordWrap/>
              <w:ind w:firstLine="0"/>
              <w:jc w:val="center"/>
            </w:pPr>
            <w:r>
              <w:rPr>
                <w:rFonts w:hint="eastAsia"/>
              </w:rPr>
              <w:t>（</w:t>
            </w:r>
            <w:r>
              <w:rPr>
                <w:rFonts w:hint="eastAsia"/>
              </w:rPr>
              <w:t>Extension</w:t>
            </w:r>
            <w:r>
              <w:rPr>
                <w:rFonts w:hint="eastAsia"/>
              </w:rPr>
              <w:t>）</w:t>
            </w:r>
          </w:p>
        </w:tc>
        <w:tc>
          <w:tcPr>
            <w:tcW w:w="1687" w:type="dxa"/>
          </w:tcPr>
          <w:p w14:paraId="40D15331" w14:textId="77777777" w:rsidR="001C52A2" w:rsidRDefault="001C52A2" w:rsidP="005B0131">
            <w:pPr>
              <w:wordWrap/>
              <w:ind w:firstLine="0"/>
              <w:jc w:val="center"/>
            </w:pPr>
            <w:r w:rsidRPr="00115C6B">
              <w:rPr>
                <w:rFonts w:hint="eastAsia"/>
              </w:rPr>
              <w:t>往內反掌</w:t>
            </w:r>
          </w:p>
          <w:p w14:paraId="3971550B" w14:textId="77777777" w:rsidR="001C52A2" w:rsidRDefault="001C52A2" w:rsidP="005B0131">
            <w:pPr>
              <w:wordWrap/>
              <w:ind w:firstLine="0"/>
              <w:jc w:val="center"/>
            </w:pPr>
            <w:r>
              <w:rPr>
                <w:rFonts w:hint="eastAsia"/>
              </w:rPr>
              <w:t>（</w:t>
            </w:r>
            <w:r w:rsidRPr="00FE5026">
              <w:t>Pronation</w:t>
            </w:r>
            <w:r>
              <w:rPr>
                <w:rFonts w:hint="eastAsia"/>
              </w:rPr>
              <w:t>）</w:t>
            </w:r>
          </w:p>
        </w:tc>
        <w:tc>
          <w:tcPr>
            <w:tcW w:w="1737" w:type="dxa"/>
          </w:tcPr>
          <w:p w14:paraId="4BD86375" w14:textId="77777777" w:rsidR="001C52A2" w:rsidRDefault="001C52A2" w:rsidP="005B0131">
            <w:pPr>
              <w:wordWrap/>
              <w:ind w:firstLine="0"/>
              <w:jc w:val="center"/>
            </w:pPr>
            <w:r w:rsidRPr="00115C6B">
              <w:rPr>
                <w:rFonts w:hint="eastAsia"/>
              </w:rPr>
              <w:t>往外反掌</w:t>
            </w:r>
          </w:p>
          <w:p w14:paraId="476C5EE3" w14:textId="77777777" w:rsidR="001C52A2" w:rsidRDefault="001C52A2" w:rsidP="005B0131">
            <w:pPr>
              <w:wordWrap/>
              <w:ind w:firstLine="0"/>
              <w:jc w:val="center"/>
            </w:pPr>
            <w:r>
              <w:rPr>
                <w:rFonts w:hint="eastAsia"/>
              </w:rPr>
              <w:t>（</w:t>
            </w:r>
            <w:r w:rsidRPr="00FE5026">
              <w:t>Supination</w:t>
            </w:r>
            <w:r>
              <w:rPr>
                <w:rFonts w:hint="eastAsia"/>
              </w:rPr>
              <w:t>）</w:t>
            </w:r>
          </w:p>
        </w:tc>
      </w:tr>
      <w:tr w:rsidR="001C52A2" w14:paraId="1BEDA5F0" w14:textId="77777777" w:rsidTr="00D83791">
        <w:tc>
          <w:tcPr>
            <w:tcW w:w="1628" w:type="dxa"/>
          </w:tcPr>
          <w:p w14:paraId="28DF46E1" w14:textId="77777777" w:rsidR="001C52A2" w:rsidRDefault="001C52A2" w:rsidP="005B0131">
            <w:pPr>
              <w:wordWrap/>
              <w:ind w:firstLine="0"/>
              <w:jc w:val="center"/>
            </w:pPr>
            <w:r>
              <w:rPr>
                <w:rFonts w:hint="eastAsia"/>
              </w:rPr>
              <w:t>RMS-only</w:t>
            </w:r>
          </w:p>
        </w:tc>
        <w:tc>
          <w:tcPr>
            <w:tcW w:w="1641" w:type="dxa"/>
            <w:vAlign w:val="bottom"/>
          </w:tcPr>
          <w:p w14:paraId="18AEE954" w14:textId="77777777" w:rsidR="001C52A2" w:rsidRDefault="001C52A2" w:rsidP="005B0131">
            <w:pPr>
              <w:wordWrap/>
              <w:ind w:firstLine="0"/>
              <w:jc w:val="right"/>
            </w:pPr>
            <w:r>
              <w:t>0%</w:t>
            </w:r>
          </w:p>
        </w:tc>
        <w:tc>
          <w:tcPr>
            <w:tcW w:w="1692" w:type="dxa"/>
            <w:vAlign w:val="bottom"/>
          </w:tcPr>
          <w:p w14:paraId="0939E8DA" w14:textId="77777777" w:rsidR="001C52A2" w:rsidRDefault="001C52A2" w:rsidP="005B0131">
            <w:pPr>
              <w:wordWrap/>
              <w:ind w:firstLine="0"/>
              <w:jc w:val="right"/>
            </w:pPr>
            <w:r>
              <w:t>0%</w:t>
            </w:r>
          </w:p>
        </w:tc>
        <w:tc>
          <w:tcPr>
            <w:tcW w:w="1687" w:type="dxa"/>
          </w:tcPr>
          <w:p w14:paraId="0DA6A28E" w14:textId="77777777" w:rsidR="001C52A2" w:rsidRDefault="001C52A2" w:rsidP="005B0131">
            <w:pPr>
              <w:wordWrap/>
              <w:ind w:firstLine="0"/>
              <w:jc w:val="right"/>
            </w:pPr>
            <w:r w:rsidRPr="00EF4173">
              <w:t>0%</w:t>
            </w:r>
          </w:p>
        </w:tc>
        <w:tc>
          <w:tcPr>
            <w:tcW w:w="1737" w:type="dxa"/>
          </w:tcPr>
          <w:p w14:paraId="4CB6CD45" w14:textId="77777777" w:rsidR="001C52A2" w:rsidRDefault="001C52A2" w:rsidP="005B0131">
            <w:pPr>
              <w:wordWrap/>
              <w:ind w:firstLine="0"/>
              <w:jc w:val="right"/>
            </w:pPr>
            <w:r w:rsidRPr="00EF4173">
              <w:t>0%</w:t>
            </w:r>
          </w:p>
        </w:tc>
      </w:tr>
      <w:tr w:rsidR="00E42AAB" w14:paraId="2A5157B8" w14:textId="77777777" w:rsidTr="00D83791">
        <w:tc>
          <w:tcPr>
            <w:tcW w:w="1628" w:type="dxa"/>
          </w:tcPr>
          <w:p w14:paraId="0703A1D0" w14:textId="77777777" w:rsidR="00E42AAB" w:rsidRDefault="00E42AAB" w:rsidP="005B0131">
            <w:pPr>
              <w:wordWrap/>
              <w:ind w:firstLine="0"/>
              <w:jc w:val="center"/>
            </w:pPr>
            <w:r>
              <w:t>RMS-</w:t>
            </w:r>
            <w:r>
              <w:rPr>
                <w:rFonts w:hint="eastAsia"/>
              </w:rPr>
              <w:t>nICA</w:t>
            </w:r>
          </w:p>
        </w:tc>
        <w:tc>
          <w:tcPr>
            <w:tcW w:w="1641" w:type="dxa"/>
            <w:vAlign w:val="bottom"/>
          </w:tcPr>
          <w:p w14:paraId="31634FD3" w14:textId="56BC75BC" w:rsidR="00E42AAB" w:rsidRDefault="00E42AAB" w:rsidP="005B0131">
            <w:pPr>
              <w:wordWrap/>
              <w:ind w:firstLine="0"/>
              <w:jc w:val="right"/>
            </w:pPr>
            <w:r>
              <w:rPr>
                <w:rFonts w:ascii="Arial" w:hAnsi="Arial" w:cs="Arial"/>
                <w:sz w:val="20"/>
                <w:szCs w:val="20"/>
              </w:rPr>
              <w:t>14.02%</w:t>
            </w:r>
          </w:p>
        </w:tc>
        <w:tc>
          <w:tcPr>
            <w:tcW w:w="1692" w:type="dxa"/>
            <w:vAlign w:val="bottom"/>
          </w:tcPr>
          <w:p w14:paraId="49FA3262" w14:textId="19276504" w:rsidR="00E42AAB" w:rsidRDefault="00E42AAB" w:rsidP="005B0131">
            <w:pPr>
              <w:wordWrap/>
              <w:ind w:firstLine="0"/>
              <w:jc w:val="right"/>
            </w:pPr>
            <w:r>
              <w:rPr>
                <w:rFonts w:ascii="Arial" w:hAnsi="Arial" w:cs="Arial"/>
                <w:sz w:val="20"/>
                <w:szCs w:val="20"/>
              </w:rPr>
              <w:t>13.01%</w:t>
            </w:r>
          </w:p>
        </w:tc>
        <w:tc>
          <w:tcPr>
            <w:tcW w:w="1687" w:type="dxa"/>
            <w:vAlign w:val="bottom"/>
          </w:tcPr>
          <w:p w14:paraId="1E6BC68D" w14:textId="1B1F6A5D" w:rsidR="00E42AAB" w:rsidRDefault="00E42AAB" w:rsidP="005B0131">
            <w:pPr>
              <w:wordWrap/>
              <w:ind w:firstLine="0"/>
              <w:jc w:val="right"/>
            </w:pPr>
            <w:r>
              <w:rPr>
                <w:rFonts w:ascii="Arial" w:hAnsi="Arial" w:cs="Arial"/>
                <w:sz w:val="20"/>
                <w:szCs w:val="20"/>
              </w:rPr>
              <w:t>-8.49%</w:t>
            </w:r>
          </w:p>
        </w:tc>
        <w:tc>
          <w:tcPr>
            <w:tcW w:w="1737" w:type="dxa"/>
            <w:vAlign w:val="bottom"/>
          </w:tcPr>
          <w:p w14:paraId="27ACC6BF" w14:textId="7F34FB38" w:rsidR="00E42AAB" w:rsidRDefault="00E42AAB" w:rsidP="005B0131">
            <w:pPr>
              <w:wordWrap/>
              <w:ind w:firstLine="0"/>
              <w:jc w:val="right"/>
            </w:pPr>
            <w:r>
              <w:rPr>
                <w:rFonts w:ascii="Arial" w:hAnsi="Arial" w:cs="Arial"/>
                <w:sz w:val="20"/>
                <w:szCs w:val="20"/>
              </w:rPr>
              <w:t>-14.33%</w:t>
            </w:r>
          </w:p>
        </w:tc>
      </w:tr>
      <w:tr w:rsidR="00E42AAB" w14:paraId="44FFDCF0" w14:textId="77777777" w:rsidTr="00D83791">
        <w:tc>
          <w:tcPr>
            <w:tcW w:w="1628" w:type="dxa"/>
          </w:tcPr>
          <w:p w14:paraId="0D9EE884" w14:textId="77777777" w:rsidR="00E42AAB" w:rsidRDefault="00E42AAB" w:rsidP="005B0131">
            <w:pPr>
              <w:wordWrap/>
              <w:ind w:firstLine="0"/>
              <w:jc w:val="center"/>
            </w:pPr>
            <w:r>
              <w:rPr>
                <w:rFonts w:hint="eastAsia"/>
              </w:rPr>
              <w:t>RMS-TDSEP</w:t>
            </w:r>
          </w:p>
        </w:tc>
        <w:tc>
          <w:tcPr>
            <w:tcW w:w="1641" w:type="dxa"/>
            <w:vAlign w:val="bottom"/>
          </w:tcPr>
          <w:p w14:paraId="244ACC0C" w14:textId="118DB3A1" w:rsidR="00E42AAB" w:rsidRDefault="00E42AAB" w:rsidP="005B0131">
            <w:pPr>
              <w:wordWrap/>
              <w:ind w:firstLine="0"/>
              <w:jc w:val="right"/>
            </w:pPr>
            <w:r>
              <w:rPr>
                <w:rFonts w:ascii="Arial" w:hAnsi="Arial" w:cs="Arial"/>
                <w:sz w:val="20"/>
                <w:szCs w:val="20"/>
              </w:rPr>
              <w:t>7.00%</w:t>
            </w:r>
          </w:p>
        </w:tc>
        <w:tc>
          <w:tcPr>
            <w:tcW w:w="1692" w:type="dxa"/>
            <w:vAlign w:val="bottom"/>
          </w:tcPr>
          <w:p w14:paraId="6482B5C2" w14:textId="605012C8" w:rsidR="00E42AAB" w:rsidRDefault="00E42AAB" w:rsidP="005B0131">
            <w:pPr>
              <w:wordWrap/>
              <w:ind w:firstLine="0"/>
              <w:jc w:val="right"/>
            </w:pPr>
            <w:r>
              <w:rPr>
                <w:rFonts w:ascii="Arial" w:hAnsi="Arial" w:cs="Arial"/>
                <w:sz w:val="20"/>
                <w:szCs w:val="20"/>
              </w:rPr>
              <w:t>7.56%</w:t>
            </w:r>
          </w:p>
        </w:tc>
        <w:tc>
          <w:tcPr>
            <w:tcW w:w="1687" w:type="dxa"/>
            <w:vAlign w:val="bottom"/>
          </w:tcPr>
          <w:p w14:paraId="0583C5AC" w14:textId="018BE896" w:rsidR="00E42AAB" w:rsidRDefault="00E42AAB" w:rsidP="005B0131">
            <w:pPr>
              <w:wordWrap/>
              <w:ind w:firstLine="0"/>
              <w:jc w:val="right"/>
            </w:pPr>
            <w:r>
              <w:rPr>
                <w:rFonts w:ascii="Arial" w:hAnsi="Arial" w:cs="Arial"/>
                <w:sz w:val="20"/>
                <w:szCs w:val="20"/>
              </w:rPr>
              <w:t>-9.96%</w:t>
            </w:r>
          </w:p>
        </w:tc>
        <w:tc>
          <w:tcPr>
            <w:tcW w:w="1737" w:type="dxa"/>
            <w:vAlign w:val="bottom"/>
          </w:tcPr>
          <w:p w14:paraId="2B430411" w14:textId="471F0FE8" w:rsidR="00E42AAB" w:rsidRDefault="00E42AAB" w:rsidP="005B0131">
            <w:pPr>
              <w:wordWrap/>
              <w:ind w:firstLine="0"/>
              <w:jc w:val="right"/>
            </w:pPr>
            <w:r>
              <w:rPr>
                <w:rFonts w:ascii="Arial" w:hAnsi="Arial" w:cs="Arial"/>
                <w:sz w:val="20"/>
                <w:szCs w:val="20"/>
              </w:rPr>
              <w:t>-16.05%</w:t>
            </w:r>
          </w:p>
        </w:tc>
      </w:tr>
    </w:tbl>
    <w:p w14:paraId="69DD8398" w14:textId="28CAE7A6" w:rsidR="00982757" w:rsidRDefault="00982757" w:rsidP="005B0131">
      <w:pPr>
        <w:wordWrap/>
      </w:pPr>
    </w:p>
    <w:p w14:paraId="735C22FB" w14:textId="6F9DB08A" w:rsidR="00341AF4" w:rsidRDefault="00466A2B" w:rsidP="00A56E83">
      <w:pPr>
        <w:wordWrap/>
        <w:jc w:val="both"/>
      </w:pPr>
      <w:r>
        <w:fldChar w:fldCharType="begin"/>
      </w:r>
      <w:r>
        <w:instrText xml:space="preserve"> </w:instrText>
      </w:r>
      <w:r>
        <w:rPr>
          <w:rFonts w:hint="eastAsia"/>
        </w:rPr>
        <w:instrText>REF _Ref532929489 \h</w:instrText>
      </w:r>
      <w:r>
        <w:instrText xml:space="preserve"> </w:instrText>
      </w:r>
      <w:r>
        <w:fldChar w:fldCharType="separate"/>
      </w:r>
      <w:r w:rsidR="00F86BBA">
        <w:rPr>
          <w:rFonts w:hint="eastAsia"/>
        </w:rPr>
        <w:t>表</w:t>
      </w:r>
      <w:r w:rsidR="00F86BBA">
        <w:rPr>
          <w:rFonts w:hint="eastAsia"/>
        </w:rPr>
        <w:t xml:space="preserve"> </w:t>
      </w:r>
      <w:r w:rsidR="00F86BBA">
        <w:rPr>
          <w:noProof/>
        </w:rPr>
        <w:t>11</w:t>
      </w:r>
      <w:r>
        <w:fldChar w:fldCharType="end"/>
      </w:r>
      <w:r>
        <w:rPr>
          <w:rFonts w:hint="eastAsia"/>
        </w:rPr>
        <w:t>、</w:t>
      </w:r>
      <w:r>
        <w:fldChar w:fldCharType="begin"/>
      </w:r>
      <w:r>
        <w:instrText xml:space="preserve"> </w:instrText>
      </w:r>
      <w:r>
        <w:rPr>
          <w:rFonts w:hint="eastAsia"/>
        </w:rPr>
        <w:instrText>REF _Ref532929521 \h</w:instrText>
      </w:r>
      <w:r>
        <w:instrText xml:space="preserve"> </w:instrText>
      </w:r>
      <w:r>
        <w:fldChar w:fldCharType="separate"/>
      </w:r>
      <w:r w:rsidR="00F86BBA">
        <w:rPr>
          <w:rFonts w:hint="eastAsia"/>
        </w:rPr>
        <w:t>表</w:t>
      </w:r>
      <w:r w:rsidR="00F86BBA">
        <w:rPr>
          <w:rFonts w:hint="eastAsia"/>
        </w:rPr>
        <w:t xml:space="preserve"> </w:t>
      </w:r>
      <w:r w:rsidR="00F86BBA">
        <w:rPr>
          <w:noProof/>
        </w:rPr>
        <w:t>12</w:t>
      </w:r>
      <w:r>
        <w:fldChar w:fldCharType="end"/>
      </w:r>
      <w:r>
        <w:rPr>
          <w:rFonts w:hint="eastAsia"/>
        </w:rPr>
        <w:t>為從</w:t>
      </w:r>
      <w:r>
        <w:rPr>
          <w:rFonts w:hint="eastAsia"/>
        </w:rPr>
        <w:t>0</w:t>
      </w:r>
      <w:r>
        <w:rPr>
          <w:rFonts w:hint="eastAsia"/>
        </w:rPr>
        <w:t>度開始放置六通道</w:t>
      </w:r>
      <w:r>
        <w:rPr>
          <w:rFonts w:hint="eastAsia"/>
        </w:rPr>
        <w:t>sE</w:t>
      </w:r>
      <w:r>
        <w:t>MG</w:t>
      </w:r>
      <w:r>
        <w:rPr>
          <w:rFonts w:hint="eastAsia"/>
        </w:rPr>
        <w:t>的實驗結果。此實驗中，受測者將手掌面下平置桌面，於前臂最粗處，</w:t>
      </w:r>
      <w:r w:rsidRPr="00C03ED4">
        <w:rPr>
          <w:rFonts w:hint="eastAsia"/>
        </w:rPr>
        <w:t>最上方開始</w:t>
      </w:r>
      <w:r>
        <w:rPr>
          <w:rFonts w:hint="eastAsia"/>
        </w:rPr>
        <w:t>依序等距放置六個電極。</w:t>
      </w:r>
      <w:r w:rsidR="004622EB">
        <w:rPr>
          <w:rFonts w:hint="eastAsia"/>
        </w:rPr>
        <w:t>我們觀察到，</w:t>
      </w:r>
      <w:r w:rsidR="00982757" w:rsidRPr="00982757">
        <w:rPr>
          <w:rFonts w:hint="eastAsia"/>
        </w:rPr>
        <w:t>於</w:t>
      </w:r>
      <w:r w:rsidR="00982757" w:rsidRPr="00982757">
        <w:rPr>
          <w:rFonts w:hint="eastAsia"/>
        </w:rPr>
        <w:t>0</w:t>
      </w:r>
      <w:r w:rsidR="00982757" w:rsidRPr="00982757">
        <w:rPr>
          <w:rFonts w:hint="eastAsia"/>
        </w:rPr>
        <w:t>度開始放置，在</w:t>
      </w:r>
      <w:r w:rsidR="00982757" w:rsidRPr="00B00967">
        <w:rPr>
          <w:rFonts w:hint="eastAsia"/>
          <w:i/>
        </w:rPr>
        <w:t>彎曲和伸展</w:t>
      </w:r>
      <w:r w:rsidR="00982757" w:rsidRPr="00982757">
        <w:rPr>
          <w:rFonts w:hint="eastAsia"/>
        </w:rPr>
        <w:t>維度</w:t>
      </w:r>
      <w:r w:rsidR="006946AE">
        <w:rPr>
          <w:rFonts w:hint="eastAsia"/>
        </w:rPr>
        <w:t>上</w:t>
      </w:r>
      <w:r w:rsidR="00982757" w:rsidRPr="00982757">
        <w:rPr>
          <w:rFonts w:hint="eastAsia"/>
        </w:rPr>
        <w:t>，訊號分離後</w:t>
      </w:r>
      <w:r w:rsidR="0036064F">
        <w:rPr>
          <w:rFonts w:hint="eastAsia"/>
        </w:rPr>
        <w:t>的</w:t>
      </w:r>
      <w:r w:rsidR="0036064F">
        <w:t>RMSE</w:t>
      </w:r>
      <w:r w:rsidR="0036064F">
        <w:rPr>
          <w:rFonts w:hint="eastAsia"/>
        </w:rPr>
        <w:t>增</w:t>
      </w:r>
      <w:r w:rsidR="0036064F">
        <w:rPr>
          <w:rFonts w:hint="eastAsia"/>
        </w:rPr>
        <w:lastRenderedPageBreak/>
        <w:t>加</w:t>
      </w:r>
      <w:r w:rsidR="007E4D05">
        <w:t>7</w:t>
      </w:r>
      <w:r w:rsidR="006961A4">
        <w:t>~</w:t>
      </w:r>
      <w:r w:rsidR="007E4D05">
        <w:t>14</w:t>
      </w:r>
      <w:r w:rsidR="006961A4">
        <w:t>%</w:t>
      </w:r>
      <w:r w:rsidR="006346BC">
        <w:rPr>
          <w:rFonts w:hint="eastAsia"/>
        </w:rPr>
        <w:t>，</w:t>
      </w:r>
      <w:r w:rsidR="006346BC">
        <w:t>nICA</w:t>
      </w:r>
      <w:r w:rsidR="006346BC">
        <w:rPr>
          <w:rFonts w:hint="eastAsia"/>
        </w:rPr>
        <w:t>表現較差</w:t>
      </w:r>
      <w:r w:rsidR="00982757" w:rsidRPr="00982757">
        <w:rPr>
          <w:rFonts w:hint="eastAsia"/>
        </w:rPr>
        <w:t>；</w:t>
      </w:r>
      <w:r w:rsidR="00982757" w:rsidRPr="00B00967">
        <w:rPr>
          <w:rFonts w:hint="eastAsia"/>
          <w:i/>
        </w:rPr>
        <w:t>往內反掌和往外反掌</w:t>
      </w:r>
      <w:r w:rsidR="00982757" w:rsidRPr="00982757">
        <w:rPr>
          <w:rFonts w:hint="eastAsia"/>
        </w:rPr>
        <w:t>維度</w:t>
      </w:r>
      <w:r w:rsidR="006946AE">
        <w:rPr>
          <w:rFonts w:hint="eastAsia"/>
        </w:rPr>
        <w:t>上</w:t>
      </w:r>
      <w:r w:rsidR="00982757" w:rsidRPr="00982757">
        <w:rPr>
          <w:rFonts w:hint="eastAsia"/>
        </w:rPr>
        <w:t>，訊號分離後的</w:t>
      </w:r>
      <w:r w:rsidR="00982757" w:rsidRPr="00982757">
        <w:rPr>
          <w:rFonts w:hint="eastAsia"/>
        </w:rPr>
        <w:t>RMSE</w:t>
      </w:r>
      <w:r w:rsidR="00C0111A">
        <w:rPr>
          <w:rFonts w:hint="eastAsia"/>
        </w:rPr>
        <w:t>降低</w:t>
      </w:r>
      <w:r w:rsidR="00C0111A">
        <w:rPr>
          <w:rFonts w:hint="eastAsia"/>
        </w:rPr>
        <w:t>8~</w:t>
      </w:r>
      <w:r w:rsidR="00C0111A">
        <w:t>15</w:t>
      </w:r>
      <w:r w:rsidR="00982757" w:rsidRPr="00982757">
        <w:rPr>
          <w:rFonts w:hint="eastAsia"/>
        </w:rPr>
        <w:t>%</w:t>
      </w:r>
      <w:r w:rsidR="00982757" w:rsidRPr="00982757">
        <w:rPr>
          <w:rFonts w:hint="eastAsia"/>
        </w:rPr>
        <w:t>。</w:t>
      </w:r>
      <w:r w:rsidR="00982757" w:rsidRPr="00982757">
        <w:rPr>
          <w:rFonts w:hint="eastAsia"/>
        </w:rPr>
        <w:t>nICA</w:t>
      </w:r>
      <w:r w:rsidR="00982757" w:rsidRPr="00982757">
        <w:rPr>
          <w:rFonts w:hint="eastAsia"/>
        </w:rPr>
        <w:t>與</w:t>
      </w:r>
      <w:r w:rsidR="00982757" w:rsidRPr="00982757">
        <w:rPr>
          <w:rFonts w:hint="eastAsia"/>
        </w:rPr>
        <w:t>TDSEP</w:t>
      </w:r>
      <w:r w:rsidR="00982757" w:rsidRPr="00982757">
        <w:rPr>
          <w:rFonts w:hint="eastAsia"/>
        </w:rPr>
        <w:t>之間的</w:t>
      </w:r>
      <w:r w:rsidR="00982757" w:rsidRPr="00982757">
        <w:rPr>
          <w:rFonts w:hint="eastAsia"/>
        </w:rPr>
        <w:t>RMSE</w:t>
      </w:r>
      <w:r w:rsidR="00982757" w:rsidRPr="00982757">
        <w:rPr>
          <w:rFonts w:hint="eastAsia"/>
        </w:rPr>
        <w:t>並無太大差異。</w:t>
      </w:r>
      <w:r w:rsidR="005173EC">
        <w:rPr>
          <w:rFonts w:hint="eastAsia"/>
        </w:rPr>
        <w:t>和四通道</w:t>
      </w:r>
      <w:r w:rsidR="005173EC">
        <w:t>sEMG</w:t>
      </w:r>
      <w:r w:rsidR="005173EC">
        <w:rPr>
          <w:rFonts w:hint="eastAsia"/>
        </w:rPr>
        <w:t>的實驗結果相同，</w:t>
      </w:r>
      <w:r w:rsidR="005173EC" w:rsidRPr="00F01BC3">
        <w:rPr>
          <w:rFonts w:hint="eastAsia"/>
          <w:i/>
        </w:rPr>
        <w:t>往內反掌和往外反掌</w:t>
      </w:r>
      <w:r w:rsidR="005173EC">
        <w:rPr>
          <w:rFonts w:hint="eastAsia"/>
        </w:rPr>
        <w:t>平均估測誤差較大，但和</w:t>
      </w:r>
      <w:r w:rsidR="00603833">
        <w:rPr>
          <w:rFonts w:hint="eastAsia"/>
        </w:rPr>
        <w:t>四通道</w:t>
      </w:r>
      <w:r w:rsidR="00603833">
        <w:t>sEMG</w:t>
      </w:r>
      <w:r w:rsidR="005173EC">
        <w:rPr>
          <w:rFonts w:hint="eastAsia"/>
        </w:rPr>
        <w:t>相比</w:t>
      </w:r>
      <w:r w:rsidR="00BE181E">
        <w:rPr>
          <w:rFonts w:hint="eastAsia"/>
        </w:rPr>
        <w:t>，其誤差值有</w:t>
      </w:r>
      <w:r w:rsidR="00C71017">
        <w:rPr>
          <w:rFonts w:hint="eastAsia"/>
        </w:rPr>
        <w:t>不少</w:t>
      </w:r>
      <w:r w:rsidR="00BE181E">
        <w:rPr>
          <w:rFonts w:hint="eastAsia"/>
        </w:rPr>
        <w:t>改善</w:t>
      </w:r>
      <w:r w:rsidR="0043149E">
        <w:rPr>
          <w:rFonts w:hint="eastAsia"/>
        </w:rPr>
        <w:t>。</w:t>
      </w:r>
      <w:r w:rsidR="00EC26CF" w:rsidRPr="005E0628">
        <w:rPr>
          <w:rFonts w:hint="eastAsia"/>
        </w:rPr>
        <w:t>於</w:t>
      </w:r>
      <w:r w:rsidR="0043149E">
        <w:t>0</w:t>
      </w:r>
      <w:r w:rsidR="00EC26CF" w:rsidRPr="005E0628">
        <w:rPr>
          <w:rFonts w:hint="eastAsia"/>
        </w:rPr>
        <w:t>度開始放置</w:t>
      </w:r>
      <w:r w:rsidR="00EC26CF">
        <w:rPr>
          <w:rFonts w:hint="eastAsia"/>
        </w:rPr>
        <w:t>電極所得到估測準確率和四通道</w:t>
      </w:r>
      <w:r w:rsidR="00EC26CF">
        <w:t>sEMG</w:t>
      </w:r>
      <w:r w:rsidR="00EC26CF">
        <w:rPr>
          <w:rFonts w:hint="eastAsia"/>
        </w:rPr>
        <w:t>以</w:t>
      </w:r>
      <w:r w:rsidR="00EC26CF">
        <w:t>0</w:t>
      </w:r>
      <w:r w:rsidR="00EC26CF">
        <w:rPr>
          <w:rFonts w:hint="eastAsia"/>
        </w:rPr>
        <w:t>度放置之二實驗類似，是所有實驗中估測誤差最小的實驗。</w:t>
      </w:r>
      <w:r w:rsidR="005173EC">
        <w:rPr>
          <w:rFonts w:hint="eastAsia"/>
        </w:rPr>
        <w:t>從</w:t>
      </w:r>
      <w:r w:rsidR="006F0ADF">
        <w:fldChar w:fldCharType="begin"/>
      </w:r>
      <w:r w:rsidR="006F0ADF">
        <w:instrText xml:space="preserve"> </w:instrText>
      </w:r>
      <w:r w:rsidR="006F0ADF">
        <w:rPr>
          <w:rFonts w:hint="eastAsia"/>
        </w:rPr>
        <w:instrText>REF _Ref532929489 \h</w:instrText>
      </w:r>
      <w:r w:rsidR="006F0ADF">
        <w:instrText xml:space="preserve"> </w:instrText>
      </w:r>
      <w:r w:rsidR="00202E35">
        <w:instrText xml:space="preserve"> \* MERGEFORMAT </w:instrText>
      </w:r>
      <w:r w:rsidR="006F0ADF">
        <w:fldChar w:fldCharType="separate"/>
      </w:r>
      <w:r w:rsidR="00F86BBA">
        <w:rPr>
          <w:rFonts w:hint="eastAsia"/>
        </w:rPr>
        <w:t>表</w:t>
      </w:r>
      <w:r w:rsidR="00F86BBA">
        <w:rPr>
          <w:rFonts w:hint="eastAsia"/>
        </w:rPr>
        <w:t xml:space="preserve"> </w:t>
      </w:r>
      <w:r w:rsidR="00F86BBA">
        <w:rPr>
          <w:noProof/>
        </w:rPr>
        <w:t>11</w:t>
      </w:r>
      <w:r w:rsidR="006F0ADF">
        <w:fldChar w:fldCharType="end"/>
      </w:r>
      <w:r w:rsidR="006F0ADF">
        <w:rPr>
          <w:rFonts w:hint="eastAsia"/>
        </w:rPr>
        <w:t>、</w:t>
      </w:r>
      <w:r w:rsidR="006F0ADF">
        <w:fldChar w:fldCharType="begin"/>
      </w:r>
      <w:r w:rsidR="006F0ADF">
        <w:instrText xml:space="preserve"> </w:instrText>
      </w:r>
      <w:r w:rsidR="006F0ADF">
        <w:rPr>
          <w:rFonts w:hint="eastAsia"/>
        </w:rPr>
        <w:instrText>REF _Ref532929521 \h</w:instrText>
      </w:r>
      <w:r w:rsidR="006F0ADF">
        <w:instrText xml:space="preserve"> </w:instrText>
      </w:r>
      <w:r w:rsidR="00202E35">
        <w:instrText xml:space="preserve"> \* MERGEFORMAT </w:instrText>
      </w:r>
      <w:r w:rsidR="006F0ADF">
        <w:fldChar w:fldCharType="separate"/>
      </w:r>
      <w:r w:rsidR="00F86BBA">
        <w:rPr>
          <w:rFonts w:hint="eastAsia"/>
        </w:rPr>
        <w:t>表</w:t>
      </w:r>
      <w:r w:rsidR="00F86BBA">
        <w:rPr>
          <w:rFonts w:hint="eastAsia"/>
        </w:rPr>
        <w:t xml:space="preserve"> </w:t>
      </w:r>
      <w:r w:rsidR="00F86BBA">
        <w:rPr>
          <w:noProof/>
        </w:rPr>
        <w:t>12</w:t>
      </w:r>
      <w:r w:rsidR="006F0ADF">
        <w:fldChar w:fldCharType="end"/>
      </w:r>
      <w:r w:rsidR="005173EC">
        <w:rPr>
          <w:rFonts w:hint="eastAsia"/>
        </w:rPr>
        <w:t>我們也觀察到，</w:t>
      </w:r>
      <w:r w:rsidR="00371801">
        <w:rPr>
          <w:rFonts w:hint="eastAsia"/>
        </w:rPr>
        <w:t>由於六通道</w:t>
      </w:r>
      <w:r w:rsidR="00371801">
        <w:rPr>
          <w:rFonts w:hint="eastAsia"/>
        </w:rPr>
        <w:t>sEMG</w:t>
      </w:r>
      <w:r w:rsidR="00371801">
        <w:rPr>
          <w:rFonts w:hint="eastAsia"/>
        </w:rPr>
        <w:t>的</w:t>
      </w:r>
      <w:r w:rsidR="009030F1">
        <w:rPr>
          <w:rFonts w:hint="eastAsia"/>
        </w:rPr>
        <w:t>RMS-only</w:t>
      </w:r>
      <w:r w:rsidR="00371801">
        <w:rPr>
          <w:rFonts w:hint="eastAsia"/>
        </w:rPr>
        <w:t>估測誤差</w:t>
      </w:r>
      <w:r w:rsidR="009030F1">
        <w:rPr>
          <w:rFonts w:hint="eastAsia"/>
        </w:rPr>
        <w:t>較小</w:t>
      </w:r>
      <w:r w:rsidR="005173EC">
        <w:rPr>
          <w:rFonts w:hint="eastAsia"/>
        </w:rPr>
        <w:t>，</w:t>
      </w:r>
      <w:r w:rsidR="005173EC">
        <w:rPr>
          <w:rFonts w:hint="eastAsia"/>
        </w:rPr>
        <w:t>nICA</w:t>
      </w:r>
      <w:r w:rsidR="005173EC">
        <w:rPr>
          <w:rFonts w:hint="eastAsia"/>
        </w:rPr>
        <w:t>與</w:t>
      </w:r>
      <w:r w:rsidR="005173EC">
        <w:rPr>
          <w:rFonts w:hint="eastAsia"/>
        </w:rPr>
        <w:t>TDSEP</w:t>
      </w:r>
      <w:r w:rsidR="005173EC">
        <w:rPr>
          <w:rFonts w:hint="eastAsia"/>
        </w:rPr>
        <w:t>對於估測準確率的幫助較小。</w:t>
      </w:r>
      <w:bookmarkStart w:id="370" w:name="_Ref532929537"/>
    </w:p>
    <w:p w14:paraId="4636AFA4" w14:textId="77777777" w:rsidR="00CA6FB3" w:rsidRDefault="00CA6FB3" w:rsidP="00A56E83">
      <w:pPr>
        <w:wordWrap/>
        <w:jc w:val="both"/>
        <w:rPr>
          <w:rFonts w:hint="eastAsia"/>
          <w:szCs w:val="20"/>
        </w:rPr>
      </w:pPr>
    </w:p>
    <w:p w14:paraId="0AEDB76F" w14:textId="70591732" w:rsidR="001C52A2" w:rsidRPr="001C6964" w:rsidRDefault="001C52A2" w:rsidP="00590C9D">
      <w:pPr>
        <w:pStyle w:val="Caption"/>
      </w:pPr>
      <w:bookmarkStart w:id="371" w:name="_Ref534060939"/>
      <w:bookmarkStart w:id="372" w:name="_Toc53637106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86BBA">
        <w:rPr>
          <w:noProof/>
        </w:rPr>
        <w:t>13</w:t>
      </w:r>
      <w:r>
        <w:fldChar w:fldCharType="end"/>
      </w:r>
      <w:bookmarkEnd w:id="370"/>
      <w:bookmarkEnd w:id="371"/>
      <w:r w:rsidR="000F63E8">
        <w:rPr>
          <w:rFonts w:hint="eastAsia"/>
        </w:rPr>
        <w:t>：</w:t>
      </w:r>
      <w:r w:rsidR="00FD0C24">
        <w:rPr>
          <w:rFonts w:hint="eastAsia"/>
        </w:rPr>
        <w:t>六通道</w:t>
      </w:r>
      <w:r w:rsidR="00FD0C24">
        <w:t>sEMG</w:t>
      </w:r>
      <w:r w:rsidR="00FD0C24">
        <w:rPr>
          <w:rFonts w:hint="eastAsia"/>
        </w:rPr>
        <w:t>以</w:t>
      </w:r>
      <w:r w:rsidR="00FD0C24">
        <w:t>15</w:t>
      </w:r>
      <w:r w:rsidR="00FD0C24">
        <w:rPr>
          <w:rFonts w:hint="eastAsia"/>
        </w:rPr>
        <w:t>度放置</w:t>
      </w:r>
      <w:r>
        <w:rPr>
          <w:rFonts w:hint="eastAsia"/>
        </w:rPr>
        <w:t>：各訊號處理流程平均</w:t>
      </w:r>
      <w:r>
        <w:t>RMSE</w:t>
      </w:r>
      <w:r w:rsidR="00ED4D56">
        <w:rPr>
          <w:rFonts w:hint="eastAsia"/>
        </w:rPr>
        <w:t>（度）</w:t>
      </w:r>
      <w:bookmarkEnd w:id="372"/>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1C52A2" w14:paraId="07F54F4D" w14:textId="77777777" w:rsidTr="00D83791">
        <w:tc>
          <w:tcPr>
            <w:tcW w:w="1628" w:type="dxa"/>
          </w:tcPr>
          <w:p w14:paraId="5CA2CC01" w14:textId="77777777" w:rsidR="001C52A2" w:rsidRDefault="001C52A2" w:rsidP="005B0131">
            <w:pPr>
              <w:wordWrap/>
              <w:ind w:firstLine="0"/>
            </w:pPr>
          </w:p>
        </w:tc>
        <w:tc>
          <w:tcPr>
            <w:tcW w:w="1641" w:type="dxa"/>
          </w:tcPr>
          <w:p w14:paraId="6C79226B" w14:textId="77777777" w:rsidR="001C52A2" w:rsidRDefault="001C52A2" w:rsidP="005B0131">
            <w:pPr>
              <w:wordWrap/>
              <w:ind w:firstLine="0"/>
              <w:jc w:val="center"/>
            </w:pPr>
            <w:r>
              <w:rPr>
                <w:rFonts w:hint="eastAsia"/>
              </w:rPr>
              <w:t>彎曲</w:t>
            </w:r>
          </w:p>
          <w:p w14:paraId="7E2A5DD3" w14:textId="77777777" w:rsidR="001C52A2" w:rsidRDefault="001C52A2" w:rsidP="005B0131">
            <w:pPr>
              <w:wordWrap/>
              <w:ind w:firstLine="0"/>
              <w:jc w:val="center"/>
            </w:pPr>
            <w:r>
              <w:rPr>
                <w:rFonts w:hint="eastAsia"/>
              </w:rPr>
              <w:t>（</w:t>
            </w:r>
            <w:r>
              <w:t>Flexion</w:t>
            </w:r>
            <w:r>
              <w:rPr>
                <w:rFonts w:hint="eastAsia"/>
              </w:rPr>
              <w:t>）</w:t>
            </w:r>
          </w:p>
        </w:tc>
        <w:tc>
          <w:tcPr>
            <w:tcW w:w="1692" w:type="dxa"/>
          </w:tcPr>
          <w:p w14:paraId="3A5E6AB4" w14:textId="77777777" w:rsidR="001C52A2" w:rsidRDefault="001C52A2" w:rsidP="005B0131">
            <w:pPr>
              <w:wordWrap/>
              <w:ind w:firstLine="0"/>
              <w:jc w:val="center"/>
            </w:pPr>
            <w:r>
              <w:rPr>
                <w:rFonts w:hint="eastAsia"/>
              </w:rPr>
              <w:t>伸展</w:t>
            </w:r>
          </w:p>
          <w:p w14:paraId="53304964" w14:textId="77777777" w:rsidR="001C52A2" w:rsidRDefault="001C52A2" w:rsidP="005B0131">
            <w:pPr>
              <w:wordWrap/>
              <w:ind w:firstLine="0"/>
              <w:jc w:val="center"/>
            </w:pPr>
            <w:r>
              <w:rPr>
                <w:rFonts w:hint="eastAsia"/>
              </w:rPr>
              <w:t>（</w:t>
            </w:r>
            <w:r>
              <w:rPr>
                <w:rFonts w:hint="eastAsia"/>
              </w:rPr>
              <w:t>Extension</w:t>
            </w:r>
            <w:r>
              <w:rPr>
                <w:rFonts w:hint="eastAsia"/>
              </w:rPr>
              <w:t>）</w:t>
            </w:r>
          </w:p>
        </w:tc>
        <w:tc>
          <w:tcPr>
            <w:tcW w:w="1687" w:type="dxa"/>
          </w:tcPr>
          <w:p w14:paraId="7E7C5E89" w14:textId="77777777" w:rsidR="001C52A2" w:rsidRDefault="001C52A2" w:rsidP="005B0131">
            <w:pPr>
              <w:wordWrap/>
              <w:ind w:firstLine="0"/>
              <w:jc w:val="center"/>
            </w:pPr>
            <w:r w:rsidRPr="00115C6B">
              <w:rPr>
                <w:rFonts w:hint="eastAsia"/>
              </w:rPr>
              <w:t>往內反掌</w:t>
            </w:r>
          </w:p>
          <w:p w14:paraId="0443AC7A" w14:textId="77777777" w:rsidR="001C52A2" w:rsidRDefault="001C52A2" w:rsidP="005B0131">
            <w:pPr>
              <w:wordWrap/>
              <w:ind w:firstLine="0"/>
              <w:jc w:val="center"/>
            </w:pPr>
            <w:r>
              <w:rPr>
                <w:rFonts w:hint="eastAsia"/>
              </w:rPr>
              <w:t>（</w:t>
            </w:r>
            <w:r w:rsidRPr="00FE5026">
              <w:t>Pronation</w:t>
            </w:r>
            <w:r>
              <w:rPr>
                <w:rFonts w:hint="eastAsia"/>
              </w:rPr>
              <w:t>）</w:t>
            </w:r>
          </w:p>
        </w:tc>
        <w:tc>
          <w:tcPr>
            <w:tcW w:w="1737" w:type="dxa"/>
          </w:tcPr>
          <w:p w14:paraId="333C7DCB" w14:textId="77777777" w:rsidR="001C52A2" w:rsidRDefault="001C52A2" w:rsidP="005B0131">
            <w:pPr>
              <w:wordWrap/>
              <w:ind w:firstLine="0"/>
              <w:jc w:val="center"/>
            </w:pPr>
            <w:r w:rsidRPr="00115C6B">
              <w:rPr>
                <w:rFonts w:hint="eastAsia"/>
              </w:rPr>
              <w:t>往外反掌</w:t>
            </w:r>
          </w:p>
          <w:p w14:paraId="32B29470" w14:textId="77777777" w:rsidR="001C52A2" w:rsidRDefault="001C52A2" w:rsidP="005B0131">
            <w:pPr>
              <w:wordWrap/>
              <w:ind w:firstLine="0"/>
              <w:jc w:val="center"/>
            </w:pPr>
            <w:r>
              <w:rPr>
                <w:rFonts w:hint="eastAsia"/>
              </w:rPr>
              <w:t>（</w:t>
            </w:r>
            <w:r w:rsidRPr="00FE5026">
              <w:t>Supination</w:t>
            </w:r>
            <w:r>
              <w:rPr>
                <w:rFonts w:hint="eastAsia"/>
              </w:rPr>
              <w:t>）</w:t>
            </w:r>
          </w:p>
        </w:tc>
      </w:tr>
      <w:tr w:rsidR="00E42AAB" w14:paraId="231A0B8D" w14:textId="77777777" w:rsidTr="00D83791">
        <w:tc>
          <w:tcPr>
            <w:tcW w:w="1628" w:type="dxa"/>
          </w:tcPr>
          <w:p w14:paraId="68F002CE" w14:textId="77777777" w:rsidR="00E42AAB" w:rsidRDefault="00E42AAB" w:rsidP="005B0131">
            <w:pPr>
              <w:wordWrap/>
              <w:ind w:firstLine="0"/>
              <w:jc w:val="center"/>
            </w:pPr>
            <w:r>
              <w:rPr>
                <w:rFonts w:hint="eastAsia"/>
              </w:rPr>
              <w:t>RMS-only</w:t>
            </w:r>
          </w:p>
        </w:tc>
        <w:tc>
          <w:tcPr>
            <w:tcW w:w="1641" w:type="dxa"/>
            <w:vAlign w:val="bottom"/>
          </w:tcPr>
          <w:p w14:paraId="5AA87DC3" w14:textId="2738CBC0" w:rsidR="00E42AAB" w:rsidRDefault="00E42AAB" w:rsidP="005B0131">
            <w:pPr>
              <w:wordWrap/>
              <w:ind w:firstLine="0"/>
              <w:jc w:val="right"/>
            </w:pPr>
            <w:r>
              <w:rPr>
                <w:rFonts w:ascii="Arial" w:hAnsi="Arial" w:cs="Arial"/>
                <w:sz w:val="20"/>
                <w:szCs w:val="20"/>
              </w:rPr>
              <w:t>4.854</w:t>
            </w:r>
          </w:p>
        </w:tc>
        <w:tc>
          <w:tcPr>
            <w:tcW w:w="1692" w:type="dxa"/>
            <w:vAlign w:val="bottom"/>
          </w:tcPr>
          <w:p w14:paraId="0CED9562" w14:textId="54CB7E9B" w:rsidR="00E42AAB" w:rsidRDefault="00E42AAB" w:rsidP="005B0131">
            <w:pPr>
              <w:wordWrap/>
              <w:ind w:firstLine="0"/>
              <w:jc w:val="right"/>
            </w:pPr>
            <w:r>
              <w:rPr>
                <w:rFonts w:ascii="Arial" w:hAnsi="Arial" w:cs="Arial"/>
                <w:sz w:val="20"/>
                <w:szCs w:val="20"/>
              </w:rPr>
              <w:t>4.758</w:t>
            </w:r>
          </w:p>
        </w:tc>
        <w:tc>
          <w:tcPr>
            <w:tcW w:w="1687" w:type="dxa"/>
            <w:vAlign w:val="bottom"/>
          </w:tcPr>
          <w:p w14:paraId="11888787" w14:textId="24285305" w:rsidR="00E42AAB" w:rsidRDefault="00E42AAB" w:rsidP="005B0131">
            <w:pPr>
              <w:wordWrap/>
              <w:ind w:firstLine="0"/>
              <w:jc w:val="right"/>
            </w:pPr>
            <w:r>
              <w:rPr>
                <w:rFonts w:ascii="Arial" w:hAnsi="Arial" w:cs="Arial"/>
                <w:sz w:val="20"/>
                <w:szCs w:val="20"/>
              </w:rPr>
              <w:t>8.023</w:t>
            </w:r>
          </w:p>
        </w:tc>
        <w:tc>
          <w:tcPr>
            <w:tcW w:w="1737" w:type="dxa"/>
            <w:vAlign w:val="bottom"/>
          </w:tcPr>
          <w:p w14:paraId="3DC3FEFD" w14:textId="096F2233" w:rsidR="00E42AAB" w:rsidRDefault="00E42AAB" w:rsidP="005B0131">
            <w:pPr>
              <w:wordWrap/>
              <w:ind w:firstLine="0"/>
              <w:jc w:val="right"/>
            </w:pPr>
            <w:r>
              <w:rPr>
                <w:rFonts w:ascii="Arial" w:hAnsi="Arial" w:cs="Arial"/>
                <w:sz w:val="20"/>
                <w:szCs w:val="20"/>
              </w:rPr>
              <w:t>9.317</w:t>
            </w:r>
          </w:p>
        </w:tc>
      </w:tr>
      <w:tr w:rsidR="00E42AAB" w14:paraId="5BFBFFDA" w14:textId="77777777" w:rsidTr="00D83791">
        <w:tc>
          <w:tcPr>
            <w:tcW w:w="1628" w:type="dxa"/>
          </w:tcPr>
          <w:p w14:paraId="3939D952" w14:textId="77777777" w:rsidR="00E42AAB" w:rsidRDefault="00E42AAB" w:rsidP="005B0131">
            <w:pPr>
              <w:wordWrap/>
              <w:ind w:firstLine="0"/>
              <w:jc w:val="center"/>
            </w:pPr>
            <w:r>
              <w:t>RMS-</w:t>
            </w:r>
            <w:r>
              <w:rPr>
                <w:rFonts w:hint="eastAsia"/>
              </w:rPr>
              <w:t>nICA</w:t>
            </w:r>
          </w:p>
        </w:tc>
        <w:tc>
          <w:tcPr>
            <w:tcW w:w="1641" w:type="dxa"/>
            <w:vAlign w:val="bottom"/>
          </w:tcPr>
          <w:p w14:paraId="7B52E1FF" w14:textId="1C788907" w:rsidR="00E42AAB" w:rsidRDefault="00E42AAB" w:rsidP="005B0131">
            <w:pPr>
              <w:wordWrap/>
              <w:ind w:firstLine="0"/>
              <w:jc w:val="right"/>
            </w:pPr>
            <w:r>
              <w:rPr>
                <w:rFonts w:ascii="Arial" w:hAnsi="Arial" w:cs="Arial"/>
                <w:sz w:val="20"/>
                <w:szCs w:val="20"/>
              </w:rPr>
              <w:t>4.905</w:t>
            </w:r>
          </w:p>
        </w:tc>
        <w:tc>
          <w:tcPr>
            <w:tcW w:w="1692" w:type="dxa"/>
            <w:vAlign w:val="bottom"/>
          </w:tcPr>
          <w:p w14:paraId="35B4F138" w14:textId="0CCFCEE4" w:rsidR="00E42AAB" w:rsidRDefault="00E42AAB" w:rsidP="005B0131">
            <w:pPr>
              <w:wordWrap/>
              <w:ind w:firstLine="0"/>
              <w:jc w:val="right"/>
            </w:pPr>
            <w:r>
              <w:rPr>
                <w:rFonts w:ascii="Arial" w:hAnsi="Arial" w:cs="Arial"/>
                <w:sz w:val="20"/>
                <w:szCs w:val="20"/>
              </w:rPr>
              <w:t>4.852</w:t>
            </w:r>
          </w:p>
        </w:tc>
        <w:tc>
          <w:tcPr>
            <w:tcW w:w="1687" w:type="dxa"/>
            <w:vAlign w:val="bottom"/>
          </w:tcPr>
          <w:p w14:paraId="7996B54D" w14:textId="1D0CBD9B" w:rsidR="00E42AAB" w:rsidRDefault="00E42AAB" w:rsidP="005B0131">
            <w:pPr>
              <w:wordWrap/>
              <w:ind w:firstLine="0"/>
              <w:jc w:val="right"/>
            </w:pPr>
            <w:r>
              <w:rPr>
                <w:rFonts w:ascii="Arial" w:hAnsi="Arial" w:cs="Arial"/>
                <w:sz w:val="20"/>
                <w:szCs w:val="20"/>
              </w:rPr>
              <w:t>7.437</w:t>
            </w:r>
          </w:p>
        </w:tc>
        <w:tc>
          <w:tcPr>
            <w:tcW w:w="1737" w:type="dxa"/>
            <w:vAlign w:val="bottom"/>
          </w:tcPr>
          <w:p w14:paraId="25B64183" w14:textId="05F80E4F" w:rsidR="00E42AAB" w:rsidRDefault="00E42AAB" w:rsidP="005B0131">
            <w:pPr>
              <w:wordWrap/>
              <w:ind w:firstLine="0"/>
              <w:jc w:val="right"/>
            </w:pPr>
            <w:r>
              <w:rPr>
                <w:rFonts w:ascii="Arial" w:hAnsi="Arial" w:cs="Arial"/>
                <w:sz w:val="20"/>
                <w:szCs w:val="20"/>
              </w:rPr>
              <w:t>8.226</w:t>
            </w:r>
          </w:p>
        </w:tc>
      </w:tr>
      <w:tr w:rsidR="00E42AAB" w14:paraId="2526E888" w14:textId="77777777" w:rsidTr="00D83791">
        <w:tc>
          <w:tcPr>
            <w:tcW w:w="1628" w:type="dxa"/>
          </w:tcPr>
          <w:p w14:paraId="6D93300D" w14:textId="77777777" w:rsidR="00E42AAB" w:rsidRDefault="00E42AAB" w:rsidP="005B0131">
            <w:pPr>
              <w:wordWrap/>
              <w:ind w:firstLine="0"/>
              <w:jc w:val="center"/>
            </w:pPr>
            <w:r>
              <w:rPr>
                <w:rFonts w:hint="eastAsia"/>
              </w:rPr>
              <w:t>RMS-TDSEP</w:t>
            </w:r>
          </w:p>
        </w:tc>
        <w:tc>
          <w:tcPr>
            <w:tcW w:w="1641" w:type="dxa"/>
            <w:vAlign w:val="bottom"/>
          </w:tcPr>
          <w:p w14:paraId="42A7451B" w14:textId="1A6DB4BF" w:rsidR="00E42AAB" w:rsidRDefault="00E42AAB" w:rsidP="005B0131">
            <w:pPr>
              <w:wordWrap/>
              <w:ind w:firstLine="0"/>
              <w:jc w:val="right"/>
            </w:pPr>
            <w:r>
              <w:rPr>
                <w:rFonts w:ascii="Arial" w:hAnsi="Arial" w:cs="Arial"/>
                <w:sz w:val="20"/>
                <w:szCs w:val="20"/>
              </w:rPr>
              <w:t>4.710</w:t>
            </w:r>
          </w:p>
        </w:tc>
        <w:tc>
          <w:tcPr>
            <w:tcW w:w="1692" w:type="dxa"/>
            <w:vAlign w:val="bottom"/>
          </w:tcPr>
          <w:p w14:paraId="2612E351" w14:textId="29A75CD1" w:rsidR="00E42AAB" w:rsidRDefault="00E42AAB" w:rsidP="005B0131">
            <w:pPr>
              <w:wordWrap/>
              <w:ind w:firstLine="0"/>
              <w:jc w:val="right"/>
            </w:pPr>
            <w:r>
              <w:rPr>
                <w:rFonts w:ascii="Arial" w:hAnsi="Arial" w:cs="Arial"/>
                <w:sz w:val="20"/>
                <w:szCs w:val="20"/>
              </w:rPr>
              <w:t>4.665</w:t>
            </w:r>
          </w:p>
        </w:tc>
        <w:tc>
          <w:tcPr>
            <w:tcW w:w="1687" w:type="dxa"/>
            <w:vAlign w:val="bottom"/>
          </w:tcPr>
          <w:p w14:paraId="3DA77158" w14:textId="6B2842B5" w:rsidR="00E42AAB" w:rsidRDefault="00E42AAB" w:rsidP="005B0131">
            <w:pPr>
              <w:wordWrap/>
              <w:ind w:firstLine="0"/>
              <w:jc w:val="right"/>
            </w:pPr>
            <w:r>
              <w:rPr>
                <w:rFonts w:ascii="Arial" w:hAnsi="Arial" w:cs="Arial"/>
                <w:sz w:val="20"/>
                <w:szCs w:val="20"/>
              </w:rPr>
              <w:t>7.316</w:t>
            </w:r>
          </w:p>
        </w:tc>
        <w:tc>
          <w:tcPr>
            <w:tcW w:w="1737" w:type="dxa"/>
            <w:vAlign w:val="bottom"/>
          </w:tcPr>
          <w:p w14:paraId="5BB40B6B" w14:textId="04087C89" w:rsidR="00E42AAB" w:rsidRDefault="00E42AAB" w:rsidP="005B0131">
            <w:pPr>
              <w:wordWrap/>
              <w:ind w:firstLine="0"/>
              <w:jc w:val="right"/>
            </w:pPr>
            <w:r>
              <w:rPr>
                <w:rFonts w:ascii="Arial" w:hAnsi="Arial" w:cs="Arial"/>
                <w:sz w:val="20"/>
                <w:szCs w:val="20"/>
              </w:rPr>
              <w:t>8.104</w:t>
            </w:r>
          </w:p>
        </w:tc>
      </w:tr>
    </w:tbl>
    <w:p w14:paraId="5DD0C6D2" w14:textId="24D619E6" w:rsidR="001C52A2" w:rsidRDefault="001C52A2" w:rsidP="00590C9D">
      <w:pPr>
        <w:pStyle w:val="Caption"/>
      </w:pPr>
    </w:p>
    <w:p w14:paraId="2D68569C" w14:textId="75B189C6" w:rsidR="001C52A2" w:rsidRPr="00DC1743" w:rsidRDefault="001C52A2" w:rsidP="00590C9D">
      <w:pPr>
        <w:pStyle w:val="Caption"/>
      </w:pPr>
      <w:bookmarkStart w:id="373" w:name="_Ref532929542"/>
      <w:bookmarkStart w:id="374" w:name="_Toc53637106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86BBA">
        <w:rPr>
          <w:noProof/>
        </w:rPr>
        <w:t>14</w:t>
      </w:r>
      <w:r>
        <w:fldChar w:fldCharType="end"/>
      </w:r>
      <w:bookmarkEnd w:id="373"/>
      <w:r w:rsidR="000F63E8">
        <w:rPr>
          <w:rFonts w:hint="eastAsia"/>
        </w:rPr>
        <w:t>：</w:t>
      </w:r>
      <w:r w:rsidR="00601DE0">
        <w:rPr>
          <w:rFonts w:hint="eastAsia"/>
        </w:rPr>
        <w:t>六通道</w:t>
      </w:r>
      <w:r w:rsidR="00601DE0">
        <w:t>sEMG</w:t>
      </w:r>
      <w:r w:rsidR="00601DE0">
        <w:rPr>
          <w:rFonts w:hint="eastAsia"/>
        </w:rPr>
        <w:t>以</w:t>
      </w:r>
      <w:r w:rsidR="00601DE0">
        <w:t>15</w:t>
      </w:r>
      <w:r w:rsidR="00601DE0">
        <w:rPr>
          <w:rFonts w:hint="eastAsia"/>
        </w:rPr>
        <w:t>度放置</w:t>
      </w:r>
      <w:r>
        <w:rPr>
          <w:rFonts w:hint="eastAsia"/>
        </w:rPr>
        <w:t>：各訊號處理流程相對</w:t>
      </w:r>
      <w:r>
        <w:rPr>
          <w:rFonts w:hint="eastAsia"/>
        </w:rPr>
        <w:t>RMS-only</w:t>
      </w:r>
      <w:r>
        <w:t xml:space="preserve"> RMSE</w:t>
      </w:r>
      <w:bookmarkEnd w:id="374"/>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1C52A2" w14:paraId="546F7C1F" w14:textId="77777777" w:rsidTr="00D83791">
        <w:tc>
          <w:tcPr>
            <w:tcW w:w="1628" w:type="dxa"/>
          </w:tcPr>
          <w:p w14:paraId="16CF5CDD" w14:textId="77777777" w:rsidR="001C52A2" w:rsidRDefault="001C52A2" w:rsidP="005B0131">
            <w:pPr>
              <w:wordWrap/>
              <w:ind w:firstLine="0"/>
            </w:pPr>
          </w:p>
        </w:tc>
        <w:tc>
          <w:tcPr>
            <w:tcW w:w="1641" w:type="dxa"/>
          </w:tcPr>
          <w:p w14:paraId="2C2A5AFC" w14:textId="77777777" w:rsidR="001C52A2" w:rsidRDefault="001C52A2" w:rsidP="005B0131">
            <w:pPr>
              <w:wordWrap/>
              <w:ind w:firstLine="0"/>
              <w:jc w:val="center"/>
            </w:pPr>
            <w:r>
              <w:rPr>
                <w:rFonts w:hint="eastAsia"/>
              </w:rPr>
              <w:t>彎曲</w:t>
            </w:r>
          </w:p>
          <w:p w14:paraId="6FF14112" w14:textId="77777777" w:rsidR="001C52A2" w:rsidRDefault="001C52A2" w:rsidP="005B0131">
            <w:pPr>
              <w:wordWrap/>
              <w:ind w:firstLine="0"/>
              <w:jc w:val="center"/>
            </w:pPr>
            <w:r>
              <w:rPr>
                <w:rFonts w:hint="eastAsia"/>
              </w:rPr>
              <w:t>（</w:t>
            </w:r>
            <w:r>
              <w:t>Flexion</w:t>
            </w:r>
            <w:r>
              <w:rPr>
                <w:rFonts w:hint="eastAsia"/>
              </w:rPr>
              <w:t>）</w:t>
            </w:r>
          </w:p>
        </w:tc>
        <w:tc>
          <w:tcPr>
            <w:tcW w:w="1692" w:type="dxa"/>
          </w:tcPr>
          <w:p w14:paraId="155A5357" w14:textId="77777777" w:rsidR="001C52A2" w:rsidRDefault="001C52A2" w:rsidP="005B0131">
            <w:pPr>
              <w:wordWrap/>
              <w:ind w:firstLine="0"/>
              <w:jc w:val="center"/>
            </w:pPr>
            <w:r>
              <w:rPr>
                <w:rFonts w:hint="eastAsia"/>
              </w:rPr>
              <w:t>伸展</w:t>
            </w:r>
          </w:p>
          <w:p w14:paraId="453BF790" w14:textId="77777777" w:rsidR="001C52A2" w:rsidRDefault="001C52A2" w:rsidP="005B0131">
            <w:pPr>
              <w:wordWrap/>
              <w:ind w:firstLine="0"/>
              <w:jc w:val="center"/>
            </w:pPr>
            <w:r>
              <w:rPr>
                <w:rFonts w:hint="eastAsia"/>
              </w:rPr>
              <w:t>（</w:t>
            </w:r>
            <w:r>
              <w:rPr>
                <w:rFonts w:hint="eastAsia"/>
              </w:rPr>
              <w:t>Extension</w:t>
            </w:r>
            <w:r>
              <w:rPr>
                <w:rFonts w:hint="eastAsia"/>
              </w:rPr>
              <w:t>）</w:t>
            </w:r>
          </w:p>
        </w:tc>
        <w:tc>
          <w:tcPr>
            <w:tcW w:w="1687" w:type="dxa"/>
          </w:tcPr>
          <w:p w14:paraId="289529AE" w14:textId="77777777" w:rsidR="001C52A2" w:rsidRDefault="001C52A2" w:rsidP="005B0131">
            <w:pPr>
              <w:wordWrap/>
              <w:ind w:firstLine="0"/>
              <w:jc w:val="center"/>
            </w:pPr>
            <w:r w:rsidRPr="00115C6B">
              <w:rPr>
                <w:rFonts w:hint="eastAsia"/>
              </w:rPr>
              <w:t>往內反掌</w:t>
            </w:r>
          </w:p>
          <w:p w14:paraId="7D6CADEE" w14:textId="77777777" w:rsidR="001C52A2" w:rsidRDefault="001C52A2" w:rsidP="005B0131">
            <w:pPr>
              <w:wordWrap/>
              <w:ind w:firstLine="0"/>
              <w:jc w:val="center"/>
            </w:pPr>
            <w:r>
              <w:rPr>
                <w:rFonts w:hint="eastAsia"/>
              </w:rPr>
              <w:t>（</w:t>
            </w:r>
            <w:r w:rsidRPr="00FE5026">
              <w:t>Pronation</w:t>
            </w:r>
            <w:r>
              <w:rPr>
                <w:rFonts w:hint="eastAsia"/>
              </w:rPr>
              <w:t>）</w:t>
            </w:r>
          </w:p>
        </w:tc>
        <w:tc>
          <w:tcPr>
            <w:tcW w:w="1737" w:type="dxa"/>
          </w:tcPr>
          <w:p w14:paraId="4D598CBB" w14:textId="77777777" w:rsidR="001C52A2" w:rsidRDefault="001C52A2" w:rsidP="005B0131">
            <w:pPr>
              <w:wordWrap/>
              <w:ind w:firstLine="0"/>
              <w:jc w:val="center"/>
            </w:pPr>
            <w:r w:rsidRPr="00115C6B">
              <w:rPr>
                <w:rFonts w:hint="eastAsia"/>
              </w:rPr>
              <w:t>往外反掌</w:t>
            </w:r>
          </w:p>
          <w:p w14:paraId="7F78B2C7" w14:textId="77777777" w:rsidR="001C52A2" w:rsidRDefault="001C52A2" w:rsidP="005B0131">
            <w:pPr>
              <w:wordWrap/>
              <w:ind w:firstLine="0"/>
              <w:jc w:val="center"/>
            </w:pPr>
            <w:r>
              <w:rPr>
                <w:rFonts w:hint="eastAsia"/>
              </w:rPr>
              <w:t>（</w:t>
            </w:r>
            <w:r w:rsidRPr="00FE5026">
              <w:t>Supination</w:t>
            </w:r>
            <w:r>
              <w:rPr>
                <w:rFonts w:hint="eastAsia"/>
              </w:rPr>
              <w:t>）</w:t>
            </w:r>
          </w:p>
        </w:tc>
      </w:tr>
      <w:tr w:rsidR="001C52A2" w14:paraId="0B3D25B1" w14:textId="77777777" w:rsidTr="00D83791">
        <w:tc>
          <w:tcPr>
            <w:tcW w:w="1628" w:type="dxa"/>
          </w:tcPr>
          <w:p w14:paraId="53F9869B" w14:textId="77777777" w:rsidR="001C52A2" w:rsidRDefault="001C52A2" w:rsidP="005B0131">
            <w:pPr>
              <w:wordWrap/>
              <w:ind w:firstLine="0"/>
              <w:jc w:val="center"/>
            </w:pPr>
            <w:r>
              <w:rPr>
                <w:rFonts w:hint="eastAsia"/>
              </w:rPr>
              <w:t>RMS-only</w:t>
            </w:r>
          </w:p>
        </w:tc>
        <w:tc>
          <w:tcPr>
            <w:tcW w:w="1641" w:type="dxa"/>
            <w:vAlign w:val="bottom"/>
          </w:tcPr>
          <w:p w14:paraId="26ADBDE1" w14:textId="77777777" w:rsidR="001C52A2" w:rsidRDefault="001C52A2" w:rsidP="005B0131">
            <w:pPr>
              <w:wordWrap/>
              <w:ind w:firstLine="0"/>
              <w:jc w:val="right"/>
            </w:pPr>
            <w:r>
              <w:t>0%</w:t>
            </w:r>
          </w:p>
        </w:tc>
        <w:tc>
          <w:tcPr>
            <w:tcW w:w="1692" w:type="dxa"/>
            <w:vAlign w:val="bottom"/>
          </w:tcPr>
          <w:p w14:paraId="725A24D8" w14:textId="77777777" w:rsidR="001C52A2" w:rsidRDefault="001C52A2" w:rsidP="005B0131">
            <w:pPr>
              <w:wordWrap/>
              <w:ind w:firstLine="0"/>
              <w:jc w:val="right"/>
            </w:pPr>
            <w:r>
              <w:t>0%</w:t>
            </w:r>
          </w:p>
        </w:tc>
        <w:tc>
          <w:tcPr>
            <w:tcW w:w="1687" w:type="dxa"/>
          </w:tcPr>
          <w:p w14:paraId="074476F2" w14:textId="77777777" w:rsidR="001C52A2" w:rsidRDefault="001C52A2" w:rsidP="005B0131">
            <w:pPr>
              <w:wordWrap/>
              <w:ind w:firstLine="0"/>
              <w:jc w:val="right"/>
            </w:pPr>
            <w:r w:rsidRPr="00EF4173">
              <w:t>0%</w:t>
            </w:r>
          </w:p>
        </w:tc>
        <w:tc>
          <w:tcPr>
            <w:tcW w:w="1737" w:type="dxa"/>
          </w:tcPr>
          <w:p w14:paraId="6893DAC8" w14:textId="77777777" w:rsidR="001C52A2" w:rsidRDefault="001C52A2" w:rsidP="005B0131">
            <w:pPr>
              <w:wordWrap/>
              <w:ind w:firstLine="0"/>
              <w:jc w:val="right"/>
            </w:pPr>
            <w:r w:rsidRPr="00EF4173">
              <w:t>0%</w:t>
            </w:r>
          </w:p>
        </w:tc>
      </w:tr>
      <w:tr w:rsidR="00E42AAB" w14:paraId="5F532D12" w14:textId="77777777" w:rsidTr="00D83791">
        <w:tc>
          <w:tcPr>
            <w:tcW w:w="1628" w:type="dxa"/>
          </w:tcPr>
          <w:p w14:paraId="43DBB484" w14:textId="77777777" w:rsidR="00E42AAB" w:rsidRDefault="00E42AAB" w:rsidP="005B0131">
            <w:pPr>
              <w:wordWrap/>
              <w:ind w:firstLine="0"/>
              <w:jc w:val="center"/>
            </w:pPr>
            <w:r>
              <w:t>RMS-</w:t>
            </w:r>
            <w:r>
              <w:rPr>
                <w:rFonts w:hint="eastAsia"/>
              </w:rPr>
              <w:t>nICA</w:t>
            </w:r>
          </w:p>
        </w:tc>
        <w:tc>
          <w:tcPr>
            <w:tcW w:w="1641" w:type="dxa"/>
            <w:vAlign w:val="bottom"/>
          </w:tcPr>
          <w:p w14:paraId="5EA91527" w14:textId="75E1810A" w:rsidR="00E42AAB" w:rsidRDefault="00E42AAB" w:rsidP="005B0131">
            <w:pPr>
              <w:wordWrap/>
              <w:ind w:firstLine="0"/>
              <w:jc w:val="right"/>
            </w:pPr>
            <w:r>
              <w:rPr>
                <w:rFonts w:ascii="Arial" w:hAnsi="Arial" w:cs="Arial"/>
                <w:sz w:val="20"/>
                <w:szCs w:val="20"/>
              </w:rPr>
              <w:t>1.06%</w:t>
            </w:r>
          </w:p>
        </w:tc>
        <w:tc>
          <w:tcPr>
            <w:tcW w:w="1692" w:type="dxa"/>
            <w:vAlign w:val="bottom"/>
          </w:tcPr>
          <w:p w14:paraId="179D53E9" w14:textId="5DA505F0" w:rsidR="00E42AAB" w:rsidRDefault="00E42AAB" w:rsidP="005B0131">
            <w:pPr>
              <w:wordWrap/>
              <w:ind w:firstLine="0"/>
              <w:jc w:val="right"/>
            </w:pPr>
            <w:r>
              <w:rPr>
                <w:rFonts w:ascii="Arial" w:hAnsi="Arial" w:cs="Arial"/>
                <w:sz w:val="20"/>
                <w:szCs w:val="20"/>
              </w:rPr>
              <w:t>1.98%</w:t>
            </w:r>
          </w:p>
        </w:tc>
        <w:tc>
          <w:tcPr>
            <w:tcW w:w="1687" w:type="dxa"/>
            <w:vAlign w:val="bottom"/>
          </w:tcPr>
          <w:p w14:paraId="09A8C3DA" w14:textId="50B2DC7B" w:rsidR="00E42AAB" w:rsidRDefault="00E42AAB" w:rsidP="005B0131">
            <w:pPr>
              <w:wordWrap/>
              <w:ind w:firstLine="0"/>
              <w:jc w:val="right"/>
            </w:pPr>
            <w:r>
              <w:rPr>
                <w:rFonts w:ascii="Arial" w:hAnsi="Arial" w:cs="Arial"/>
                <w:sz w:val="20"/>
                <w:szCs w:val="20"/>
              </w:rPr>
              <w:t>-7.30%</w:t>
            </w:r>
          </w:p>
        </w:tc>
        <w:tc>
          <w:tcPr>
            <w:tcW w:w="1737" w:type="dxa"/>
            <w:vAlign w:val="bottom"/>
          </w:tcPr>
          <w:p w14:paraId="2A6E2A22" w14:textId="2A19870C" w:rsidR="00E42AAB" w:rsidRDefault="00E42AAB" w:rsidP="005B0131">
            <w:pPr>
              <w:wordWrap/>
              <w:ind w:firstLine="0"/>
              <w:jc w:val="right"/>
            </w:pPr>
            <w:r>
              <w:rPr>
                <w:rFonts w:ascii="Arial" w:hAnsi="Arial" w:cs="Arial"/>
                <w:sz w:val="20"/>
                <w:szCs w:val="20"/>
              </w:rPr>
              <w:t>-11.71%</w:t>
            </w:r>
          </w:p>
        </w:tc>
      </w:tr>
      <w:tr w:rsidR="00E42AAB" w14:paraId="121CA25C" w14:textId="77777777" w:rsidTr="00D83791">
        <w:tc>
          <w:tcPr>
            <w:tcW w:w="1628" w:type="dxa"/>
          </w:tcPr>
          <w:p w14:paraId="14F4F9C3" w14:textId="77777777" w:rsidR="00E42AAB" w:rsidRDefault="00E42AAB" w:rsidP="005B0131">
            <w:pPr>
              <w:wordWrap/>
              <w:ind w:firstLine="0"/>
              <w:jc w:val="center"/>
            </w:pPr>
            <w:r>
              <w:rPr>
                <w:rFonts w:hint="eastAsia"/>
              </w:rPr>
              <w:t>RMS-TDSEP</w:t>
            </w:r>
          </w:p>
        </w:tc>
        <w:tc>
          <w:tcPr>
            <w:tcW w:w="1641" w:type="dxa"/>
            <w:vAlign w:val="bottom"/>
          </w:tcPr>
          <w:p w14:paraId="151E68BD" w14:textId="263A5266" w:rsidR="00E42AAB" w:rsidRDefault="00E42AAB" w:rsidP="005B0131">
            <w:pPr>
              <w:wordWrap/>
              <w:ind w:firstLine="0"/>
              <w:jc w:val="right"/>
            </w:pPr>
            <w:r>
              <w:rPr>
                <w:rFonts w:ascii="Arial" w:hAnsi="Arial" w:cs="Arial"/>
                <w:sz w:val="20"/>
                <w:szCs w:val="20"/>
              </w:rPr>
              <w:t>-2.97%</w:t>
            </w:r>
          </w:p>
        </w:tc>
        <w:tc>
          <w:tcPr>
            <w:tcW w:w="1692" w:type="dxa"/>
            <w:vAlign w:val="bottom"/>
          </w:tcPr>
          <w:p w14:paraId="4AA4C54B" w14:textId="5E750524" w:rsidR="00E42AAB" w:rsidRDefault="00E42AAB" w:rsidP="005B0131">
            <w:pPr>
              <w:wordWrap/>
              <w:ind w:firstLine="0"/>
              <w:jc w:val="right"/>
            </w:pPr>
            <w:r>
              <w:rPr>
                <w:rFonts w:ascii="Arial" w:hAnsi="Arial" w:cs="Arial"/>
                <w:sz w:val="20"/>
                <w:szCs w:val="20"/>
              </w:rPr>
              <w:t>-1.96%</w:t>
            </w:r>
          </w:p>
        </w:tc>
        <w:tc>
          <w:tcPr>
            <w:tcW w:w="1687" w:type="dxa"/>
            <w:vAlign w:val="bottom"/>
          </w:tcPr>
          <w:p w14:paraId="2E31B5A6" w14:textId="741A080D" w:rsidR="00E42AAB" w:rsidRDefault="00E42AAB" w:rsidP="005B0131">
            <w:pPr>
              <w:wordWrap/>
              <w:ind w:firstLine="0"/>
              <w:jc w:val="right"/>
            </w:pPr>
            <w:r>
              <w:rPr>
                <w:rFonts w:ascii="Arial" w:hAnsi="Arial" w:cs="Arial"/>
                <w:sz w:val="20"/>
                <w:szCs w:val="20"/>
              </w:rPr>
              <w:t>-8.81%</w:t>
            </w:r>
          </w:p>
        </w:tc>
        <w:tc>
          <w:tcPr>
            <w:tcW w:w="1737" w:type="dxa"/>
            <w:vAlign w:val="bottom"/>
          </w:tcPr>
          <w:p w14:paraId="44126E42" w14:textId="7EC314C6" w:rsidR="00E42AAB" w:rsidRDefault="00E42AAB" w:rsidP="005B0131">
            <w:pPr>
              <w:wordWrap/>
              <w:ind w:firstLine="0"/>
              <w:jc w:val="right"/>
            </w:pPr>
            <w:r>
              <w:rPr>
                <w:rFonts w:ascii="Arial" w:hAnsi="Arial" w:cs="Arial"/>
                <w:sz w:val="20"/>
                <w:szCs w:val="20"/>
              </w:rPr>
              <w:t>-13.02%</w:t>
            </w:r>
          </w:p>
        </w:tc>
      </w:tr>
    </w:tbl>
    <w:p w14:paraId="6F8D68BA" w14:textId="77777777" w:rsidR="001C52A2" w:rsidRDefault="001C52A2" w:rsidP="005B0131">
      <w:pPr>
        <w:wordWrap/>
      </w:pPr>
    </w:p>
    <w:p w14:paraId="5D9495C0" w14:textId="0BBB327C" w:rsidR="00FC560B" w:rsidRDefault="004D4DA5" w:rsidP="00CC14AB">
      <w:pPr>
        <w:wordWrap/>
        <w:jc w:val="both"/>
      </w:pPr>
      <w:r>
        <w:fldChar w:fldCharType="begin"/>
      </w:r>
      <w:r>
        <w:instrText xml:space="preserve"> </w:instrText>
      </w:r>
      <w:r>
        <w:rPr>
          <w:rFonts w:hint="eastAsia"/>
        </w:rPr>
        <w:instrText>REF _Ref534060939 \h</w:instrText>
      </w:r>
      <w:r>
        <w:instrText xml:space="preserve"> </w:instrText>
      </w:r>
      <w:r>
        <w:fldChar w:fldCharType="separate"/>
      </w:r>
      <w:r w:rsidR="00F86BBA">
        <w:rPr>
          <w:rFonts w:hint="eastAsia"/>
        </w:rPr>
        <w:t>表</w:t>
      </w:r>
      <w:r w:rsidR="00F86BBA">
        <w:rPr>
          <w:rFonts w:hint="eastAsia"/>
        </w:rPr>
        <w:t xml:space="preserve"> </w:t>
      </w:r>
      <w:r w:rsidR="00F86BBA">
        <w:rPr>
          <w:noProof/>
        </w:rPr>
        <w:t>13</w:t>
      </w:r>
      <w:r>
        <w:fldChar w:fldCharType="end"/>
      </w:r>
      <w:r>
        <w:rPr>
          <w:rFonts w:hint="eastAsia"/>
        </w:rPr>
        <w:t>、</w:t>
      </w:r>
      <w:r>
        <w:fldChar w:fldCharType="begin"/>
      </w:r>
      <w:r>
        <w:instrText xml:space="preserve"> </w:instrText>
      </w:r>
      <w:r>
        <w:rPr>
          <w:rFonts w:hint="eastAsia"/>
        </w:rPr>
        <w:instrText>REF _Ref532929542 \h</w:instrText>
      </w:r>
      <w:r>
        <w:instrText xml:space="preserve"> </w:instrText>
      </w:r>
      <w:r>
        <w:fldChar w:fldCharType="separate"/>
      </w:r>
      <w:r w:rsidR="00F86BBA">
        <w:rPr>
          <w:rFonts w:hint="eastAsia"/>
        </w:rPr>
        <w:t>表</w:t>
      </w:r>
      <w:r w:rsidR="00F86BBA">
        <w:rPr>
          <w:rFonts w:hint="eastAsia"/>
        </w:rPr>
        <w:t xml:space="preserve"> </w:t>
      </w:r>
      <w:r w:rsidR="00F86BBA">
        <w:rPr>
          <w:noProof/>
        </w:rPr>
        <w:t>14</w:t>
      </w:r>
      <w:r>
        <w:fldChar w:fldCharType="end"/>
      </w:r>
      <w:r>
        <w:rPr>
          <w:rFonts w:hint="eastAsia"/>
        </w:rPr>
        <w:t>為從</w:t>
      </w:r>
      <w:r>
        <w:rPr>
          <w:rFonts w:hint="eastAsia"/>
        </w:rPr>
        <w:t>15</w:t>
      </w:r>
      <w:r>
        <w:rPr>
          <w:rFonts w:hint="eastAsia"/>
        </w:rPr>
        <w:t>度開始放置六通道</w:t>
      </w:r>
      <w:r>
        <w:rPr>
          <w:rFonts w:hint="eastAsia"/>
        </w:rPr>
        <w:t>sE</w:t>
      </w:r>
      <w:r>
        <w:t>MG</w:t>
      </w:r>
      <w:r>
        <w:rPr>
          <w:rFonts w:hint="eastAsia"/>
        </w:rPr>
        <w:t>的實驗結果。此實驗中，受測者將手掌面下平置桌面，於前臂最粗處，</w:t>
      </w:r>
      <w:r w:rsidRPr="003D60CA">
        <w:rPr>
          <w:rFonts w:hint="eastAsia"/>
        </w:rPr>
        <w:t>最上方右側</w:t>
      </w:r>
      <w:r w:rsidRPr="003D60CA">
        <w:rPr>
          <w:rFonts w:hint="eastAsia"/>
        </w:rPr>
        <w:t>15</w:t>
      </w:r>
      <w:r w:rsidRPr="003D60CA">
        <w:rPr>
          <w:rFonts w:hint="eastAsia"/>
        </w:rPr>
        <w:t>度開始</w:t>
      </w:r>
      <w:r>
        <w:rPr>
          <w:rFonts w:hint="eastAsia"/>
        </w:rPr>
        <w:t>依序等距放置六個電極。</w:t>
      </w:r>
      <w:r w:rsidR="004622EB">
        <w:rPr>
          <w:rFonts w:hint="eastAsia"/>
        </w:rPr>
        <w:t>我們觀察到，</w:t>
      </w:r>
      <w:r w:rsidR="005E0628" w:rsidRPr="005E0628">
        <w:rPr>
          <w:rFonts w:hint="eastAsia"/>
        </w:rPr>
        <w:t>於</w:t>
      </w:r>
      <w:r w:rsidR="005E0628">
        <w:rPr>
          <w:rFonts w:hint="eastAsia"/>
        </w:rPr>
        <w:t>1</w:t>
      </w:r>
      <w:r w:rsidR="005E0628" w:rsidRPr="005E0628">
        <w:rPr>
          <w:rFonts w:hint="eastAsia"/>
        </w:rPr>
        <w:t>5</w:t>
      </w:r>
      <w:r w:rsidR="005E0628" w:rsidRPr="005E0628">
        <w:rPr>
          <w:rFonts w:hint="eastAsia"/>
        </w:rPr>
        <w:t>度開始放置，</w:t>
      </w:r>
      <w:r w:rsidR="0070755E" w:rsidRPr="00982757">
        <w:rPr>
          <w:rFonts w:hint="eastAsia"/>
        </w:rPr>
        <w:t>在</w:t>
      </w:r>
      <w:r w:rsidR="0070755E" w:rsidRPr="00202E35">
        <w:rPr>
          <w:rFonts w:hint="eastAsia"/>
        </w:rPr>
        <w:t>彎曲和伸展</w:t>
      </w:r>
      <w:r w:rsidR="0070755E" w:rsidRPr="00982757">
        <w:rPr>
          <w:rFonts w:hint="eastAsia"/>
        </w:rPr>
        <w:t>維度</w:t>
      </w:r>
      <w:r w:rsidR="006946AE">
        <w:rPr>
          <w:rFonts w:hint="eastAsia"/>
        </w:rPr>
        <w:t>上</w:t>
      </w:r>
      <w:r w:rsidR="0070755E" w:rsidRPr="00982757">
        <w:rPr>
          <w:rFonts w:hint="eastAsia"/>
        </w:rPr>
        <w:t>，</w:t>
      </w:r>
      <w:r w:rsidR="001B03E4">
        <w:t>nICA</w:t>
      </w:r>
      <w:r w:rsidR="0070755E" w:rsidRPr="00982757">
        <w:rPr>
          <w:rFonts w:hint="eastAsia"/>
        </w:rPr>
        <w:t>訊號分離後</w:t>
      </w:r>
      <w:r w:rsidR="0070755E">
        <w:rPr>
          <w:rFonts w:hint="eastAsia"/>
        </w:rPr>
        <w:t>的</w:t>
      </w:r>
      <w:r w:rsidR="0070755E">
        <w:t>RMSE</w:t>
      </w:r>
      <w:r w:rsidR="003D48E8">
        <w:rPr>
          <w:rFonts w:hint="eastAsia"/>
        </w:rPr>
        <w:t>無</w:t>
      </w:r>
      <w:r w:rsidR="00EE60E3">
        <w:rPr>
          <w:rFonts w:hint="eastAsia"/>
        </w:rPr>
        <w:t>顯著</w:t>
      </w:r>
      <w:r w:rsidR="003D48E8">
        <w:rPr>
          <w:rFonts w:hint="eastAsia"/>
        </w:rPr>
        <w:t>差別</w:t>
      </w:r>
      <w:r w:rsidR="0070755E" w:rsidRPr="00982757">
        <w:rPr>
          <w:rFonts w:hint="eastAsia"/>
        </w:rPr>
        <w:t>；</w:t>
      </w:r>
      <w:r w:rsidR="0070755E" w:rsidRPr="00202E35">
        <w:rPr>
          <w:rFonts w:hint="eastAsia"/>
        </w:rPr>
        <w:t>往內反掌和往外反掌</w:t>
      </w:r>
      <w:r w:rsidR="0070755E" w:rsidRPr="00982757">
        <w:rPr>
          <w:rFonts w:hint="eastAsia"/>
        </w:rPr>
        <w:t>維度</w:t>
      </w:r>
      <w:r w:rsidR="006946AE">
        <w:rPr>
          <w:rFonts w:hint="eastAsia"/>
        </w:rPr>
        <w:t>上</w:t>
      </w:r>
      <w:r w:rsidR="0070755E" w:rsidRPr="00982757">
        <w:rPr>
          <w:rFonts w:hint="eastAsia"/>
        </w:rPr>
        <w:t>，訊號分離後的</w:t>
      </w:r>
      <w:r w:rsidR="0070755E" w:rsidRPr="00982757">
        <w:rPr>
          <w:rFonts w:hint="eastAsia"/>
        </w:rPr>
        <w:t>RMSE</w:t>
      </w:r>
      <w:r w:rsidR="0070755E" w:rsidRPr="00982757">
        <w:rPr>
          <w:rFonts w:hint="eastAsia"/>
        </w:rPr>
        <w:t>降低</w:t>
      </w:r>
      <w:r w:rsidR="00FE3075">
        <w:rPr>
          <w:rFonts w:hint="eastAsia"/>
        </w:rPr>
        <w:t>7</w:t>
      </w:r>
      <w:r w:rsidR="00FE3075">
        <w:t>~13</w:t>
      </w:r>
      <w:r w:rsidR="0070755E" w:rsidRPr="00982757">
        <w:rPr>
          <w:rFonts w:hint="eastAsia"/>
        </w:rPr>
        <w:t>%</w:t>
      </w:r>
      <w:r w:rsidR="0070755E" w:rsidRPr="00982757">
        <w:rPr>
          <w:rFonts w:hint="eastAsia"/>
        </w:rPr>
        <w:t>。</w:t>
      </w:r>
      <w:r w:rsidR="00241CA9" w:rsidRPr="00F04247">
        <w:rPr>
          <w:rFonts w:hint="eastAsia"/>
        </w:rPr>
        <w:t>TDSEP</w:t>
      </w:r>
      <w:r w:rsidR="00241CA9" w:rsidRPr="00F04247">
        <w:rPr>
          <w:rFonts w:hint="eastAsia"/>
        </w:rPr>
        <w:t>的估測準確率較</w:t>
      </w:r>
      <w:r w:rsidR="00241CA9" w:rsidRPr="00F04247">
        <w:rPr>
          <w:rFonts w:hint="eastAsia"/>
        </w:rPr>
        <w:t>nICA</w:t>
      </w:r>
      <w:r w:rsidR="00241CA9" w:rsidRPr="00F04247">
        <w:rPr>
          <w:rFonts w:hint="eastAsia"/>
        </w:rPr>
        <w:t>要好。</w:t>
      </w:r>
      <w:r w:rsidR="00A77E15">
        <w:rPr>
          <w:rFonts w:hint="eastAsia"/>
        </w:rPr>
        <w:t>和六通道</w:t>
      </w:r>
      <w:r w:rsidR="00A77E15">
        <w:t>sEMG</w:t>
      </w:r>
      <w:r w:rsidR="00A77E15">
        <w:rPr>
          <w:rFonts w:hint="eastAsia"/>
        </w:rPr>
        <w:t>以</w:t>
      </w:r>
      <w:r w:rsidR="00A77E15">
        <w:t>0</w:t>
      </w:r>
      <w:r w:rsidR="0053118D">
        <w:rPr>
          <w:rFonts w:hint="eastAsia"/>
        </w:rPr>
        <w:t>度放置</w:t>
      </w:r>
      <w:r w:rsidR="00C07176">
        <w:rPr>
          <w:rFonts w:hint="eastAsia"/>
        </w:rPr>
        <w:t>實驗</w:t>
      </w:r>
      <w:r w:rsidR="00A77E15">
        <w:rPr>
          <w:rFonts w:hint="eastAsia"/>
        </w:rPr>
        <w:t>相同，</w:t>
      </w:r>
      <w:r w:rsidR="00A77E15" w:rsidRPr="00202E35">
        <w:rPr>
          <w:rFonts w:hint="eastAsia"/>
        </w:rPr>
        <w:t>往內反掌和往外反掌</w:t>
      </w:r>
      <w:r w:rsidR="00A77E15">
        <w:rPr>
          <w:rFonts w:hint="eastAsia"/>
        </w:rPr>
        <w:t>平均估測誤差較大；</w:t>
      </w:r>
      <w:r w:rsidR="004837B3">
        <w:rPr>
          <w:rFonts w:hint="eastAsia"/>
        </w:rPr>
        <w:t>儘管</w:t>
      </w:r>
      <w:r w:rsidR="009514F8">
        <w:rPr>
          <w:rFonts w:hint="eastAsia"/>
        </w:rPr>
        <w:t>1</w:t>
      </w:r>
      <w:r w:rsidR="009514F8" w:rsidRPr="005E0628">
        <w:rPr>
          <w:rFonts w:hint="eastAsia"/>
        </w:rPr>
        <w:t>5</w:t>
      </w:r>
      <w:r w:rsidR="009514F8" w:rsidRPr="005E0628">
        <w:rPr>
          <w:rFonts w:hint="eastAsia"/>
        </w:rPr>
        <w:t>度開始放置</w:t>
      </w:r>
      <w:r w:rsidR="009514F8">
        <w:rPr>
          <w:rFonts w:hint="eastAsia"/>
        </w:rPr>
        <w:t>電極的</w:t>
      </w:r>
      <w:r w:rsidR="004837B3">
        <w:rPr>
          <w:rFonts w:hint="eastAsia"/>
        </w:rPr>
        <w:t>估測誤差</w:t>
      </w:r>
      <w:r w:rsidR="009514F8">
        <w:rPr>
          <w:rFonts w:hint="eastAsia"/>
        </w:rPr>
        <w:t>和</w:t>
      </w:r>
      <w:r w:rsidR="009514F8">
        <w:rPr>
          <w:rFonts w:hint="eastAsia"/>
        </w:rPr>
        <w:t>0</w:t>
      </w:r>
      <w:r w:rsidR="009514F8" w:rsidRPr="005E0628">
        <w:rPr>
          <w:rFonts w:hint="eastAsia"/>
        </w:rPr>
        <w:t>度開始放置</w:t>
      </w:r>
      <w:r w:rsidR="009514F8">
        <w:rPr>
          <w:rFonts w:hint="eastAsia"/>
        </w:rPr>
        <w:t>電極</w:t>
      </w:r>
      <w:r w:rsidR="004837B3">
        <w:rPr>
          <w:rFonts w:hint="eastAsia"/>
        </w:rPr>
        <w:t>的</w:t>
      </w:r>
      <w:r w:rsidR="009514F8">
        <w:rPr>
          <w:rFonts w:hint="eastAsia"/>
        </w:rPr>
        <w:t>估測誤差較四通道</w:t>
      </w:r>
      <w:r w:rsidR="009514F8">
        <w:rPr>
          <w:rFonts w:hint="eastAsia"/>
        </w:rPr>
        <w:t>sEMG</w:t>
      </w:r>
      <w:r w:rsidR="009514F8">
        <w:rPr>
          <w:rFonts w:hint="eastAsia"/>
        </w:rPr>
        <w:t>各次實驗小</w:t>
      </w:r>
      <w:r w:rsidR="00A77E15">
        <w:rPr>
          <w:rFonts w:hint="eastAsia"/>
        </w:rPr>
        <w:t>，電極放置位置</w:t>
      </w:r>
      <w:r w:rsidR="009514F8">
        <w:rPr>
          <w:rFonts w:hint="eastAsia"/>
        </w:rPr>
        <w:t>還是</w:t>
      </w:r>
      <w:r w:rsidR="00A77E15">
        <w:rPr>
          <w:rFonts w:hint="eastAsia"/>
        </w:rPr>
        <w:t>會影響估測準確率。</w:t>
      </w:r>
      <w:r w:rsidR="001C52A2">
        <w:br w:type="page"/>
      </w:r>
      <w:bookmarkStart w:id="375" w:name="_Ref532929550"/>
    </w:p>
    <w:p w14:paraId="346C83AB" w14:textId="3FB4AB80" w:rsidR="001C52A2" w:rsidRPr="001C6964" w:rsidRDefault="001C52A2" w:rsidP="00590C9D">
      <w:pPr>
        <w:pStyle w:val="Caption"/>
      </w:pPr>
      <w:bookmarkStart w:id="376" w:name="_Ref534060958"/>
      <w:bookmarkStart w:id="377" w:name="_Toc536371070"/>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86BBA">
        <w:rPr>
          <w:noProof/>
        </w:rPr>
        <w:t>15</w:t>
      </w:r>
      <w:r>
        <w:fldChar w:fldCharType="end"/>
      </w:r>
      <w:bookmarkEnd w:id="375"/>
      <w:bookmarkEnd w:id="376"/>
      <w:r w:rsidR="000F63E8">
        <w:rPr>
          <w:rFonts w:hint="eastAsia"/>
        </w:rPr>
        <w:t>：</w:t>
      </w:r>
      <w:r w:rsidR="00F51780">
        <w:rPr>
          <w:rFonts w:hint="eastAsia"/>
        </w:rPr>
        <w:t>六通道</w:t>
      </w:r>
      <w:r w:rsidR="00F51780">
        <w:t>sEMG</w:t>
      </w:r>
      <w:r w:rsidR="00F51780">
        <w:rPr>
          <w:rFonts w:hint="eastAsia"/>
        </w:rPr>
        <w:t>以</w:t>
      </w:r>
      <w:r w:rsidR="00F51780">
        <w:t>30</w:t>
      </w:r>
      <w:r w:rsidR="00F51780">
        <w:rPr>
          <w:rFonts w:hint="eastAsia"/>
        </w:rPr>
        <w:t>度放置</w:t>
      </w:r>
      <w:r>
        <w:rPr>
          <w:rFonts w:hint="eastAsia"/>
        </w:rPr>
        <w:t>：各訊號處理流程平均</w:t>
      </w:r>
      <w:r>
        <w:t>RMSE</w:t>
      </w:r>
      <w:r w:rsidR="00ED4D56">
        <w:rPr>
          <w:rFonts w:hint="eastAsia"/>
        </w:rPr>
        <w:t>（度）</w:t>
      </w:r>
      <w:bookmarkEnd w:id="377"/>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1C52A2" w14:paraId="0B62CD41" w14:textId="77777777" w:rsidTr="00D83791">
        <w:tc>
          <w:tcPr>
            <w:tcW w:w="1628" w:type="dxa"/>
          </w:tcPr>
          <w:p w14:paraId="42040978" w14:textId="77777777" w:rsidR="001C52A2" w:rsidRDefault="001C52A2" w:rsidP="005B0131">
            <w:pPr>
              <w:wordWrap/>
              <w:ind w:firstLine="0"/>
            </w:pPr>
          </w:p>
        </w:tc>
        <w:tc>
          <w:tcPr>
            <w:tcW w:w="1641" w:type="dxa"/>
          </w:tcPr>
          <w:p w14:paraId="2FEC0BF9" w14:textId="77777777" w:rsidR="001C52A2" w:rsidRDefault="001C52A2" w:rsidP="005B0131">
            <w:pPr>
              <w:wordWrap/>
              <w:ind w:firstLine="0"/>
              <w:jc w:val="center"/>
            </w:pPr>
            <w:r>
              <w:rPr>
                <w:rFonts w:hint="eastAsia"/>
              </w:rPr>
              <w:t>彎曲</w:t>
            </w:r>
          </w:p>
          <w:p w14:paraId="0D941EF6" w14:textId="77777777" w:rsidR="001C52A2" w:rsidRDefault="001C52A2" w:rsidP="005B0131">
            <w:pPr>
              <w:wordWrap/>
              <w:ind w:firstLine="0"/>
              <w:jc w:val="center"/>
            </w:pPr>
            <w:r>
              <w:rPr>
                <w:rFonts w:hint="eastAsia"/>
              </w:rPr>
              <w:t>（</w:t>
            </w:r>
            <w:r>
              <w:t>Flexion</w:t>
            </w:r>
            <w:r>
              <w:rPr>
                <w:rFonts w:hint="eastAsia"/>
              </w:rPr>
              <w:t>）</w:t>
            </w:r>
          </w:p>
        </w:tc>
        <w:tc>
          <w:tcPr>
            <w:tcW w:w="1692" w:type="dxa"/>
          </w:tcPr>
          <w:p w14:paraId="06746C22" w14:textId="77777777" w:rsidR="001C52A2" w:rsidRDefault="001C52A2" w:rsidP="005B0131">
            <w:pPr>
              <w:wordWrap/>
              <w:ind w:firstLine="0"/>
              <w:jc w:val="center"/>
            </w:pPr>
            <w:r>
              <w:rPr>
                <w:rFonts w:hint="eastAsia"/>
              </w:rPr>
              <w:t>伸展</w:t>
            </w:r>
          </w:p>
          <w:p w14:paraId="3B6500A3" w14:textId="77777777" w:rsidR="001C52A2" w:rsidRDefault="001C52A2" w:rsidP="005B0131">
            <w:pPr>
              <w:wordWrap/>
              <w:ind w:firstLine="0"/>
              <w:jc w:val="center"/>
            </w:pPr>
            <w:r>
              <w:rPr>
                <w:rFonts w:hint="eastAsia"/>
              </w:rPr>
              <w:t>（</w:t>
            </w:r>
            <w:r>
              <w:rPr>
                <w:rFonts w:hint="eastAsia"/>
              </w:rPr>
              <w:t>Extension</w:t>
            </w:r>
            <w:r>
              <w:rPr>
                <w:rFonts w:hint="eastAsia"/>
              </w:rPr>
              <w:t>）</w:t>
            </w:r>
          </w:p>
        </w:tc>
        <w:tc>
          <w:tcPr>
            <w:tcW w:w="1687" w:type="dxa"/>
          </w:tcPr>
          <w:p w14:paraId="2CD62E1B" w14:textId="77777777" w:rsidR="001C52A2" w:rsidRDefault="001C52A2" w:rsidP="005B0131">
            <w:pPr>
              <w:wordWrap/>
              <w:ind w:firstLine="0"/>
              <w:jc w:val="center"/>
            </w:pPr>
            <w:r w:rsidRPr="00115C6B">
              <w:rPr>
                <w:rFonts w:hint="eastAsia"/>
              </w:rPr>
              <w:t>往內反掌</w:t>
            </w:r>
          </w:p>
          <w:p w14:paraId="2FB380D3" w14:textId="77777777" w:rsidR="001C52A2" w:rsidRDefault="001C52A2" w:rsidP="005B0131">
            <w:pPr>
              <w:wordWrap/>
              <w:ind w:firstLine="0"/>
              <w:jc w:val="center"/>
            </w:pPr>
            <w:r>
              <w:rPr>
                <w:rFonts w:hint="eastAsia"/>
              </w:rPr>
              <w:t>（</w:t>
            </w:r>
            <w:r w:rsidRPr="00FE5026">
              <w:t>Pronation</w:t>
            </w:r>
            <w:r>
              <w:rPr>
                <w:rFonts w:hint="eastAsia"/>
              </w:rPr>
              <w:t>）</w:t>
            </w:r>
          </w:p>
        </w:tc>
        <w:tc>
          <w:tcPr>
            <w:tcW w:w="1737" w:type="dxa"/>
          </w:tcPr>
          <w:p w14:paraId="1461EF47" w14:textId="77777777" w:rsidR="001C52A2" w:rsidRDefault="001C52A2" w:rsidP="005B0131">
            <w:pPr>
              <w:wordWrap/>
              <w:ind w:firstLine="0"/>
              <w:jc w:val="center"/>
            </w:pPr>
            <w:r w:rsidRPr="00115C6B">
              <w:rPr>
                <w:rFonts w:hint="eastAsia"/>
              </w:rPr>
              <w:t>往外反掌</w:t>
            </w:r>
          </w:p>
          <w:p w14:paraId="0C253B5B" w14:textId="77777777" w:rsidR="001C52A2" w:rsidRDefault="001C52A2" w:rsidP="005B0131">
            <w:pPr>
              <w:wordWrap/>
              <w:ind w:firstLine="0"/>
              <w:jc w:val="center"/>
            </w:pPr>
            <w:r>
              <w:rPr>
                <w:rFonts w:hint="eastAsia"/>
              </w:rPr>
              <w:t>（</w:t>
            </w:r>
            <w:r w:rsidRPr="00FE5026">
              <w:t>Supination</w:t>
            </w:r>
            <w:r>
              <w:rPr>
                <w:rFonts w:hint="eastAsia"/>
              </w:rPr>
              <w:t>）</w:t>
            </w:r>
          </w:p>
        </w:tc>
      </w:tr>
      <w:tr w:rsidR="00E42AAB" w14:paraId="5A7DF288" w14:textId="77777777" w:rsidTr="00D83791">
        <w:tc>
          <w:tcPr>
            <w:tcW w:w="1628" w:type="dxa"/>
          </w:tcPr>
          <w:p w14:paraId="6868FD1E" w14:textId="77777777" w:rsidR="00E42AAB" w:rsidRDefault="00E42AAB" w:rsidP="005B0131">
            <w:pPr>
              <w:wordWrap/>
              <w:ind w:firstLine="0"/>
              <w:jc w:val="center"/>
            </w:pPr>
            <w:r>
              <w:rPr>
                <w:rFonts w:hint="eastAsia"/>
              </w:rPr>
              <w:t>RMS-only</w:t>
            </w:r>
          </w:p>
        </w:tc>
        <w:tc>
          <w:tcPr>
            <w:tcW w:w="1641" w:type="dxa"/>
            <w:vAlign w:val="bottom"/>
          </w:tcPr>
          <w:p w14:paraId="1EC3652E" w14:textId="300B981F" w:rsidR="00E42AAB" w:rsidRDefault="00E42AAB" w:rsidP="005B0131">
            <w:pPr>
              <w:wordWrap/>
              <w:ind w:firstLine="0"/>
              <w:jc w:val="right"/>
            </w:pPr>
            <w:r>
              <w:rPr>
                <w:rFonts w:ascii="Arial" w:hAnsi="Arial" w:cs="Arial"/>
                <w:sz w:val="20"/>
                <w:szCs w:val="20"/>
              </w:rPr>
              <w:t>5.103</w:t>
            </w:r>
          </w:p>
        </w:tc>
        <w:tc>
          <w:tcPr>
            <w:tcW w:w="1692" w:type="dxa"/>
            <w:vAlign w:val="bottom"/>
          </w:tcPr>
          <w:p w14:paraId="490D6429" w14:textId="35008703" w:rsidR="00E42AAB" w:rsidRDefault="00E42AAB" w:rsidP="005B0131">
            <w:pPr>
              <w:wordWrap/>
              <w:ind w:firstLine="0"/>
              <w:jc w:val="right"/>
            </w:pPr>
            <w:r>
              <w:rPr>
                <w:rFonts w:ascii="Arial" w:hAnsi="Arial" w:cs="Arial"/>
                <w:sz w:val="20"/>
                <w:szCs w:val="20"/>
              </w:rPr>
              <w:t>5.029</w:t>
            </w:r>
          </w:p>
        </w:tc>
        <w:tc>
          <w:tcPr>
            <w:tcW w:w="1687" w:type="dxa"/>
            <w:vAlign w:val="bottom"/>
          </w:tcPr>
          <w:p w14:paraId="21C8598E" w14:textId="21F1FC2E" w:rsidR="00E42AAB" w:rsidRDefault="00E42AAB" w:rsidP="005B0131">
            <w:pPr>
              <w:wordWrap/>
              <w:ind w:firstLine="0"/>
              <w:jc w:val="right"/>
            </w:pPr>
            <w:r>
              <w:rPr>
                <w:rFonts w:ascii="Arial" w:hAnsi="Arial" w:cs="Arial"/>
                <w:sz w:val="20"/>
                <w:szCs w:val="20"/>
              </w:rPr>
              <w:t>9.198</w:t>
            </w:r>
          </w:p>
        </w:tc>
        <w:tc>
          <w:tcPr>
            <w:tcW w:w="1737" w:type="dxa"/>
            <w:vAlign w:val="bottom"/>
          </w:tcPr>
          <w:p w14:paraId="1E205C34" w14:textId="2CD58B36" w:rsidR="00E42AAB" w:rsidRDefault="00E42AAB" w:rsidP="005B0131">
            <w:pPr>
              <w:wordWrap/>
              <w:ind w:firstLine="0"/>
              <w:jc w:val="right"/>
            </w:pPr>
            <w:r>
              <w:rPr>
                <w:rFonts w:ascii="Arial" w:hAnsi="Arial" w:cs="Arial"/>
                <w:sz w:val="20"/>
                <w:szCs w:val="20"/>
              </w:rPr>
              <w:t>10.302</w:t>
            </w:r>
          </w:p>
        </w:tc>
      </w:tr>
      <w:tr w:rsidR="00E42AAB" w14:paraId="51806606" w14:textId="77777777" w:rsidTr="00D83791">
        <w:tc>
          <w:tcPr>
            <w:tcW w:w="1628" w:type="dxa"/>
          </w:tcPr>
          <w:p w14:paraId="2CCE3BBA" w14:textId="77777777" w:rsidR="00E42AAB" w:rsidRDefault="00E42AAB" w:rsidP="005B0131">
            <w:pPr>
              <w:wordWrap/>
              <w:ind w:firstLine="0"/>
              <w:jc w:val="center"/>
            </w:pPr>
            <w:r>
              <w:t>RMS-</w:t>
            </w:r>
            <w:r>
              <w:rPr>
                <w:rFonts w:hint="eastAsia"/>
              </w:rPr>
              <w:t>nICA</w:t>
            </w:r>
          </w:p>
        </w:tc>
        <w:tc>
          <w:tcPr>
            <w:tcW w:w="1641" w:type="dxa"/>
            <w:vAlign w:val="bottom"/>
          </w:tcPr>
          <w:p w14:paraId="7ED60CC2" w14:textId="21A12DD5" w:rsidR="00E42AAB" w:rsidRDefault="00E42AAB" w:rsidP="005B0131">
            <w:pPr>
              <w:wordWrap/>
              <w:ind w:firstLine="0"/>
              <w:jc w:val="right"/>
            </w:pPr>
            <w:r>
              <w:rPr>
                <w:rFonts w:ascii="Arial" w:hAnsi="Arial" w:cs="Arial"/>
                <w:sz w:val="20"/>
                <w:szCs w:val="20"/>
              </w:rPr>
              <w:t>5.733</w:t>
            </w:r>
          </w:p>
        </w:tc>
        <w:tc>
          <w:tcPr>
            <w:tcW w:w="1692" w:type="dxa"/>
            <w:vAlign w:val="bottom"/>
          </w:tcPr>
          <w:p w14:paraId="74B46589" w14:textId="1537403B" w:rsidR="00E42AAB" w:rsidRDefault="00E42AAB" w:rsidP="005B0131">
            <w:pPr>
              <w:wordWrap/>
              <w:ind w:firstLine="0"/>
              <w:jc w:val="right"/>
            </w:pPr>
            <w:r>
              <w:rPr>
                <w:rFonts w:ascii="Arial" w:hAnsi="Arial" w:cs="Arial"/>
                <w:sz w:val="20"/>
                <w:szCs w:val="20"/>
              </w:rPr>
              <w:t>5.573</w:t>
            </w:r>
          </w:p>
        </w:tc>
        <w:tc>
          <w:tcPr>
            <w:tcW w:w="1687" w:type="dxa"/>
            <w:vAlign w:val="bottom"/>
          </w:tcPr>
          <w:p w14:paraId="47A82ABC" w14:textId="5781D9EB" w:rsidR="00E42AAB" w:rsidRDefault="00E42AAB" w:rsidP="005B0131">
            <w:pPr>
              <w:wordWrap/>
              <w:ind w:firstLine="0"/>
              <w:jc w:val="right"/>
            </w:pPr>
            <w:r>
              <w:rPr>
                <w:rFonts w:ascii="Arial" w:hAnsi="Arial" w:cs="Arial"/>
                <w:sz w:val="20"/>
                <w:szCs w:val="20"/>
              </w:rPr>
              <w:t>7.653</w:t>
            </w:r>
          </w:p>
        </w:tc>
        <w:tc>
          <w:tcPr>
            <w:tcW w:w="1737" w:type="dxa"/>
            <w:vAlign w:val="bottom"/>
          </w:tcPr>
          <w:p w14:paraId="197C52C7" w14:textId="1927E10C" w:rsidR="00E42AAB" w:rsidRDefault="00E42AAB" w:rsidP="005B0131">
            <w:pPr>
              <w:wordWrap/>
              <w:ind w:firstLine="0"/>
              <w:jc w:val="right"/>
            </w:pPr>
            <w:r>
              <w:rPr>
                <w:rFonts w:ascii="Arial" w:hAnsi="Arial" w:cs="Arial"/>
                <w:sz w:val="20"/>
                <w:szCs w:val="20"/>
              </w:rPr>
              <w:t>8.826</w:t>
            </w:r>
          </w:p>
        </w:tc>
      </w:tr>
      <w:tr w:rsidR="00E42AAB" w14:paraId="1A96D05C" w14:textId="77777777" w:rsidTr="00D83791">
        <w:tc>
          <w:tcPr>
            <w:tcW w:w="1628" w:type="dxa"/>
          </w:tcPr>
          <w:p w14:paraId="45D6C3D4" w14:textId="77777777" w:rsidR="00E42AAB" w:rsidRDefault="00E42AAB" w:rsidP="005B0131">
            <w:pPr>
              <w:wordWrap/>
              <w:ind w:firstLine="0"/>
              <w:jc w:val="center"/>
            </w:pPr>
            <w:r>
              <w:rPr>
                <w:rFonts w:hint="eastAsia"/>
              </w:rPr>
              <w:t>RMS-TDSEP</w:t>
            </w:r>
          </w:p>
        </w:tc>
        <w:tc>
          <w:tcPr>
            <w:tcW w:w="1641" w:type="dxa"/>
            <w:vAlign w:val="bottom"/>
          </w:tcPr>
          <w:p w14:paraId="5B237913" w14:textId="2F703C83" w:rsidR="00E42AAB" w:rsidRDefault="00E42AAB" w:rsidP="005B0131">
            <w:pPr>
              <w:wordWrap/>
              <w:ind w:firstLine="0"/>
              <w:jc w:val="right"/>
            </w:pPr>
            <w:r>
              <w:rPr>
                <w:rFonts w:ascii="Arial" w:hAnsi="Arial" w:cs="Arial"/>
                <w:sz w:val="20"/>
                <w:szCs w:val="20"/>
              </w:rPr>
              <w:t>5.191</w:t>
            </w:r>
          </w:p>
        </w:tc>
        <w:tc>
          <w:tcPr>
            <w:tcW w:w="1692" w:type="dxa"/>
            <w:vAlign w:val="bottom"/>
          </w:tcPr>
          <w:p w14:paraId="7AE8BEAB" w14:textId="25DF4C6C" w:rsidR="00E42AAB" w:rsidRDefault="00E42AAB" w:rsidP="005B0131">
            <w:pPr>
              <w:wordWrap/>
              <w:ind w:firstLine="0"/>
              <w:jc w:val="right"/>
            </w:pPr>
            <w:r>
              <w:rPr>
                <w:rFonts w:ascii="Arial" w:hAnsi="Arial" w:cs="Arial"/>
                <w:sz w:val="20"/>
                <w:szCs w:val="20"/>
              </w:rPr>
              <w:t>5.022</w:t>
            </w:r>
          </w:p>
        </w:tc>
        <w:tc>
          <w:tcPr>
            <w:tcW w:w="1687" w:type="dxa"/>
            <w:vAlign w:val="bottom"/>
          </w:tcPr>
          <w:p w14:paraId="4DE78E1F" w14:textId="0C138199" w:rsidR="00E42AAB" w:rsidRDefault="00E42AAB" w:rsidP="005B0131">
            <w:pPr>
              <w:wordWrap/>
              <w:ind w:firstLine="0"/>
              <w:jc w:val="right"/>
            </w:pPr>
            <w:r>
              <w:rPr>
                <w:rFonts w:ascii="Arial" w:hAnsi="Arial" w:cs="Arial"/>
                <w:sz w:val="20"/>
                <w:szCs w:val="20"/>
              </w:rPr>
              <w:t>7.699</w:t>
            </w:r>
          </w:p>
        </w:tc>
        <w:tc>
          <w:tcPr>
            <w:tcW w:w="1737" w:type="dxa"/>
            <w:vAlign w:val="bottom"/>
          </w:tcPr>
          <w:p w14:paraId="47441999" w14:textId="64BB4859" w:rsidR="00E42AAB" w:rsidRDefault="00E42AAB" w:rsidP="005B0131">
            <w:pPr>
              <w:wordWrap/>
              <w:ind w:firstLine="0"/>
              <w:jc w:val="right"/>
            </w:pPr>
            <w:r>
              <w:rPr>
                <w:rFonts w:ascii="Arial" w:hAnsi="Arial" w:cs="Arial"/>
                <w:sz w:val="20"/>
                <w:szCs w:val="20"/>
              </w:rPr>
              <w:t>8.820</w:t>
            </w:r>
          </w:p>
        </w:tc>
      </w:tr>
    </w:tbl>
    <w:p w14:paraId="26C421BB" w14:textId="77777777" w:rsidR="001C52A2" w:rsidRDefault="001C52A2" w:rsidP="005B0131">
      <w:pPr>
        <w:wordWrap/>
      </w:pPr>
    </w:p>
    <w:p w14:paraId="4D4EC146" w14:textId="77777777" w:rsidR="001C52A2" w:rsidRDefault="001C52A2" w:rsidP="00590C9D">
      <w:pPr>
        <w:pStyle w:val="Caption"/>
      </w:pPr>
    </w:p>
    <w:p w14:paraId="61597910" w14:textId="5E13B951" w:rsidR="001C52A2" w:rsidRPr="00DC1743" w:rsidRDefault="001C52A2" w:rsidP="00590C9D">
      <w:pPr>
        <w:pStyle w:val="Caption"/>
      </w:pPr>
      <w:bookmarkStart w:id="378" w:name="_Ref532929555"/>
      <w:bookmarkStart w:id="379" w:name="_Toc53637107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86BBA">
        <w:rPr>
          <w:noProof/>
        </w:rPr>
        <w:t>16</w:t>
      </w:r>
      <w:r>
        <w:fldChar w:fldCharType="end"/>
      </w:r>
      <w:bookmarkEnd w:id="378"/>
      <w:r w:rsidR="000F63E8">
        <w:rPr>
          <w:rFonts w:hint="eastAsia"/>
        </w:rPr>
        <w:t>：</w:t>
      </w:r>
      <w:r w:rsidR="005F1280">
        <w:rPr>
          <w:rFonts w:hint="eastAsia"/>
        </w:rPr>
        <w:t>六通道</w:t>
      </w:r>
      <w:r w:rsidR="005F1280">
        <w:t>sEMG</w:t>
      </w:r>
      <w:r w:rsidR="005F1280">
        <w:rPr>
          <w:rFonts w:hint="eastAsia"/>
        </w:rPr>
        <w:t>以</w:t>
      </w:r>
      <w:r w:rsidR="005F1280">
        <w:t>30</w:t>
      </w:r>
      <w:r w:rsidR="005F1280">
        <w:rPr>
          <w:rFonts w:hint="eastAsia"/>
        </w:rPr>
        <w:t>度放置：</w:t>
      </w:r>
      <w:r>
        <w:rPr>
          <w:rFonts w:hint="eastAsia"/>
        </w:rPr>
        <w:t>各訊號處理流程相對</w:t>
      </w:r>
      <w:r>
        <w:rPr>
          <w:rFonts w:hint="eastAsia"/>
        </w:rPr>
        <w:t>RMS-only</w:t>
      </w:r>
      <w:r>
        <w:t xml:space="preserve"> RMSE</w:t>
      </w:r>
      <w:bookmarkEnd w:id="379"/>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1C52A2" w14:paraId="5C7FBAAE" w14:textId="77777777" w:rsidTr="00D83791">
        <w:tc>
          <w:tcPr>
            <w:tcW w:w="1628" w:type="dxa"/>
          </w:tcPr>
          <w:p w14:paraId="40864476" w14:textId="77777777" w:rsidR="001C52A2" w:rsidRDefault="001C52A2" w:rsidP="005B0131">
            <w:pPr>
              <w:wordWrap/>
              <w:ind w:firstLine="0"/>
            </w:pPr>
          </w:p>
        </w:tc>
        <w:tc>
          <w:tcPr>
            <w:tcW w:w="1641" w:type="dxa"/>
          </w:tcPr>
          <w:p w14:paraId="79FD410D" w14:textId="77777777" w:rsidR="001C52A2" w:rsidRDefault="001C52A2" w:rsidP="005B0131">
            <w:pPr>
              <w:wordWrap/>
              <w:ind w:firstLine="0"/>
              <w:jc w:val="center"/>
            </w:pPr>
            <w:r>
              <w:rPr>
                <w:rFonts w:hint="eastAsia"/>
              </w:rPr>
              <w:t>彎曲</w:t>
            </w:r>
          </w:p>
          <w:p w14:paraId="03B575EE" w14:textId="77777777" w:rsidR="001C52A2" w:rsidRDefault="001C52A2" w:rsidP="005B0131">
            <w:pPr>
              <w:wordWrap/>
              <w:ind w:firstLine="0"/>
              <w:jc w:val="center"/>
            </w:pPr>
            <w:r>
              <w:rPr>
                <w:rFonts w:hint="eastAsia"/>
              </w:rPr>
              <w:t>（</w:t>
            </w:r>
            <w:r>
              <w:t>Flexion</w:t>
            </w:r>
            <w:r>
              <w:rPr>
                <w:rFonts w:hint="eastAsia"/>
              </w:rPr>
              <w:t>）</w:t>
            </w:r>
          </w:p>
        </w:tc>
        <w:tc>
          <w:tcPr>
            <w:tcW w:w="1692" w:type="dxa"/>
          </w:tcPr>
          <w:p w14:paraId="6379D5A5" w14:textId="77777777" w:rsidR="001C52A2" w:rsidRDefault="001C52A2" w:rsidP="005B0131">
            <w:pPr>
              <w:wordWrap/>
              <w:ind w:firstLine="0"/>
              <w:jc w:val="center"/>
            </w:pPr>
            <w:r>
              <w:rPr>
                <w:rFonts w:hint="eastAsia"/>
              </w:rPr>
              <w:t>伸展</w:t>
            </w:r>
          </w:p>
          <w:p w14:paraId="5405FEE5" w14:textId="77777777" w:rsidR="001C52A2" w:rsidRDefault="001C52A2" w:rsidP="005B0131">
            <w:pPr>
              <w:wordWrap/>
              <w:ind w:firstLine="0"/>
              <w:jc w:val="center"/>
            </w:pPr>
            <w:r>
              <w:rPr>
                <w:rFonts w:hint="eastAsia"/>
              </w:rPr>
              <w:t>（</w:t>
            </w:r>
            <w:r>
              <w:rPr>
                <w:rFonts w:hint="eastAsia"/>
              </w:rPr>
              <w:t>Extension</w:t>
            </w:r>
            <w:r>
              <w:rPr>
                <w:rFonts w:hint="eastAsia"/>
              </w:rPr>
              <w:t>）</w:t>
            </w:r>
          </w:p>
        </w:tc>
        <w:tc>
          <w:tcPr>
            <w:tcW w:w="1687" w:type="dxa"/>
          </w:tcPr>
          <w:p w14:paraId="05107CDF" w14:textId="77777777" w:rsidR="001C52A2" w:rsidRDefault="001C52A2" w:rsidP="005B0131">
            <w:pPr>
              <w:wordWrap/>
              <w:ind w:firstLine="0"/>
              <w:jc w:val="center"/>
            </w:pPr>
            <w:r w:rsidRPr="00115C6B">
              <w:rPr>
                <w:rFonts w:hint="eastAsia"/>
              </w:rPr>
              <w:t>往內反掌</w:t>
            </w:r>
          </w:p>
          <w:p w14:paraId="64933D25" w14:textId="77777777" w:rsidR="001C52A2" w:rsidRDefault="001C52A2" w:rsidP="005B0131">
            <w:pPr>
              <w:wordWrap/>
              <w:ind w:firstLine="0"/>
              <w:jc w:val="center"/>
            </w:pPr>
            <w:r>
              <w:rPr>
                <w:rFonts w:hint="eastAsia"/>
              </w:rPr>
              <w:t>（</w:t>
            </w:r>
            <w:r w:rsidRPr="00FE5026">
              <w:t>Pronation</w:t>
            </w:r>
            <w:r>
              <w:rPr>
                <w:rFonts w:hint="eastAsia"/>
              </w:rPr>
              <w:t>）</w:t>
            </w:r>
          </w:p>
        </w:tc>
        <w:tc>
          <w:tcPr>
            <w:tcW w:w="1737" w:type="dxa"/>
          </w:tcPr>
          <w:p w14:paraId="7F9D8EE0" w14:textId="77777777" w:rsidR="001C52A2" w:rsidRDefault="001C52A2" w:rsidP="005B0131">
            <w:pPr>
              <w:wordWrap/>
              <w:ind w:firstLine="0"/>
              <w:jc w:val="center"/>
            </w:pPr>
            <w:r w:rsidRPr="00115C6B">
              <w:rPr>
                <w:rFonts w:hint="eastAsia"/>
              </w:rPr>
              <w:t>往外反掌</w:t>
            </w:r>
          </w:p>
          <w:p w14:paraId="5A7F30CB" w14:textId="77777777" w:rsidR="001C52A2" w:rsidRDefault="001C52A2" w:rsidP="005B0131">
            <w:pPr>
              <w:wordWrap/>
              <w:ind w:firstLine="0"/>
              <w:jc w:val="center"/>
            </w:pPr>
            <w:r>
              <w:rPr>
                <w:rFonts w:hint="eastAsia"/>
              </w:rPr>
              <w:t>（</w:t>
            </w:r>
            <w:r w:rsidRPr="00FE5026">
              <w:t>Supination</w:t>
            </w:r>
            <w:r>
              <w:rPr>
                <w:rFonts w:hint="eastAsia"/>
              </w:rPr>
              <w:t>）</w:t>
            </w:r>
          </w:p>
        </w:tc>
      </w:tr>
      <w:tr w:rsidR="001C52A2" w14:paraId="08498E45" w14:textId="77777777" w:rsidTr="00D83791">
        <w:tc>
          <w:tcPr>
            <w:tcW w:w="1628" w:type="dxa"/>
          </w:tcPr>
          <w:p w14:paraId="2B29845F" w14:textId="77777777" w:rsidR="001C52A2" w:rsidRDefault="001C52A2" w:rsidP="005B0131">
            <w:pPr>
              <w:wordWrap/>
              <w:ind w:firstLine="0"/>
              <w:jc w:val="center"/>
            </w:pPr>
            <w:r>
              <w:rPr>
                <w:rFonts w:hint="eastAsia"/>
              </w:rPr>
              <w:t>RMS-only</w:t>
            </w:r>
          </w:p>
        </w:tc>
        <w:tc>
          <w:tcPr>
            <w:tcW w:w="1641" w:type="dxa"/>
            <w:vAlign w:val="bottom"/>
          </w:tcPr>
          <w:p w14:paraId="72C7FE36" w14:textId="77777777" w:rsidR="001C52A2" w:rsidRDefault="001C52A2" w:rsidP="005B0131">
            <w:pPr>
              <w:wordWrap/>
              <w:ind w:firstLine="0"/>
              <w:jc w:val="right"/>
            </w:pPr>
            <w:r>
              <w:t>0%</w:t>
            </w:r>
          </w:p>
        </w:tc>
        <w:tc>
          <w:tcPr>
            <w:tcW w:w="1692" w:type="dxa"/>
            <w:vAlign w:val="bottom"/>
          </w:tcPr>
          <w:p w14:paraId="7D704551" w14:textId="77777777" w:rsidR="001C52A2" w:rsidRDefault="001C52A2" w:rsidP="005B0131">
            <w:pPr>
              <w:wordWrap/>
              <w:ind w:firstLine="0"/>
              <w:jc w:val="right"/>
            </w:pPr>
            <w:r>
              <w:t>0%</w:t>
            </w:r>
          </w:p>
        </w:tc>
        <w:tc>
          <w:tcPr>
            <w:tcW w:w="1687" w:type="dxa"/>
          </w:tcPr>
          <w:p w14:paraId="57201D40" w14:textId="77777777" w:rsidR="001C52A2" w:rsidRDefault="001C52A2" w:rsidP="005B0131">
            <w:pPr>
              <w:wordWrap/>
              <w:ind w:firstLine="0"/>
              <w:jc w:val="right"/>
            </w:pPr>
            <w:r w:rsidRPr="00EF4173">
              <w:t>0%</w:t>
            </w:r>
          </w:p>
        </w:tc>
        <w:tc>
          <w:tcPr>
            <w:tcW w:w="1737" w:type="dxa"/>
          </w:tcPr>
          <w:p w14:paraId="060EFE97" w14:textId="77777777" w:rsidR="001C52A2" w:rsidRDefault="001C52A2" w:rsidP="005B0131">
            <w:pPr>
              <w:wordWrap/>
              <w:ind w:firstLine="0"/>
              <w:jc w:val="right"/>
            </w:pPr>
            <w:r w:rsidRPr="00EF4173">
              <w:t>0%</w:t>
            </w:r>
          </w:p>
        </w:tc>
      </w:tr>
      <w:tr w:rsidR="00E42AAB" w14:paraId="4A8451AE" w14:textId="77777777" w:rsidTr="00D83791">
        <w:tc>
          <w:tcPr>
            <w:tcW w:w="1628" w:type="dxa"/>
          </w:tcPr>
          <w:p w14:paraId="08E3B560" w14:textId="77777777" w:rsidR="00E42AAB" w:rsidRDefault="00E42AAB" w:rsidP="005B0131">
            <w:pPr>
              <w:wordWrap/>
              <w:ind w:firstLine="0"/>
              <w:jc w:val="center"/>
            </w:pPr>
            <w:r>
              <w:t>RMS-</w:t>
            </w:r>
            <w:r>
              <w:rPr>
                <w:rFonts w:hint="eastAsia"/>
              </w:rPr>
              <w:t>nICA</w:t>
            </w:r>
          </w:p>
        </w:tc>
        <w:tc>
          <w:tcPr>
            <w:tcW w:w="1641" w:type="dxa"/>
            <w:vAlign w:val="bottom"/>
          </w:tcPr>
          <w:p w14:paraId="22B1E238" w14:textId="38E08316" w:rsidR="00E42AAB" w:rsidRDefault="00E42AAB" w:rsidP="005B0131">
            <w:pPr>
              <w:wordWrap/>
              <w:ind w:firstLine="0"/>
              <w:jc w:val="right"/>
            </w:pPr>
            <w:r>
              <w:rPr>
                <w:rFonts w:ascii="Arial" w:hAnsi="Arial" w:cs="Arial"/>
                <w:sz w:val="20"/>
                <w:szCs w:val="20"/>
              </w:rPr>
              <w:t>12.35%</w:t>
            </w:r>
          </w:p>
        </w:tc>
        <w:tc>
          <w:tcPr>
            <w:tcW w:w="1692" w:type="dxa"/>
            <w:vAlign w:val="bottom"/>
          </w:tcPr>
          <w:p w14:paraId="1D40369E" w14:textId="7D21168E" w:rsidR="00E42AAB" w:rsidRDefault="00E42AAB" w:rsidP="005B0131">
            <w:pPr>
              <w:wordWrap/>
              <w:ind w:firstLine="0"/>
              <w:jc w:val="right"/>
            </w:pPr>
            <w:r>
              <w:rPr>
                <w:rFonts w:ascii="Arial" w:hAnsi="Arial" w:cs="Arial"/>
                <w:sz w:val="20"/>
                <w:szCs w:val="20"/>
              </w:rPr>
              <w:t>10.81%</w:t>
            </w:r>
          </w:p>
        </w:tc>
        <w:tc>
          <w:tcPr>
            <w:tcW w:w="1687" w:type="dxa"/>
            <w:vAlign w:val="bottom"/>
          </w:tcPr>
          <w:p w14:paraId="437C0EAF" w14:textId="213C20C2" w:rsidR="00E42AAB" w:rsidRDefault="00E42AAB" w:rsidP="005B0131">
            <w:pPr>
              <w:wordWrap/>
              <w:ind w:firstLine="0"/>
              <w:jc w:val="right"/>
            </w:pPr>
            <w:r>
              <w:rPr>
                <w:rFonts w:ascii="Arial" w:hAnsi="Arial" w:cs="Arial"/>
                <w:sz w:val="20"/>
                <w:szCs w:val="20"/>
              </w:rPr>
              <w:t>-16.79%</w:t>
            </w:r>
          </w:p>
        </w:tc>
        <w:tc>
          <w:tcPr>
            <w:tcW w:w="1737" w:type="dxa"/>
            <w:vAlign w:val="bottom"/>
          </w:tcPr>
          <w:p w14:paraId="094C2DC3" w14:textId="0B5C71B1" w:rsidR="00E42AAB" w:rsidRDefault="00E42AAB" w:rsidP="005B0131">
            <w:pPr>
              <w:wordWrap/>
              <w:ind w:firstLine="0"/>
              <w:jc w:val="right"/>
            </w:pPr>
            <w:r>
              <w:rPr>
                <w:rFonts w:ascii="Arial" w:hAnsi="Arial" w:cs="Arial"/>
                <w:sz w:val="20"/>
                <w:szCs w:val="20"/>
              </w:rPr>
              <w:t>-14.33%</w:t>
            </w:r>
          </w:p>
        </w:tc>
      </w:tr>
      <w:tr w:rsidR="00E42AAB" w14:paraId="4E8476A4" w14:textId="77777777" w:rsidTr="00D83791">
        <w:tc>
          <w:tcPr>
            <w:tcW w:w="1628" w:type="dxa"/>
          </w:tcPr>
          <w:p w14:paraId="513E50C2" w14:textId="77777777" w:rsidR="00E42AAB" w:rsidRDefault="00E42AAB" w:rsidP="005B0131">
            <w:pPr>
              <w:wordWrap/>
              <w:ind w:firstLine="0"/>
              <w:jc w:val="center"/>
            </w:pPr>
            <w:r>
              <w:rPr>
                <w:rFonts w:hint="eastAsia"/>
              </w:rPr>
              <w:t>RMS-TDSEP</w:t>
            </w:r>
          </w:p>
        </w:tc>
        <w:tc>
          <w:tcPr>
            <w:tcW w:w="1641" w:type="dxa"/>
            <w:vAlign w:val="bottom"/>
          </w:tcPr>
          <w:p w14:paraId="5EAD066E" w14:textId="785D3349" w:rsidR="00E42AAB" w:rsidRDefault="00E42AAB" w:rsidP="005B0131">
            <w:pPr>
              <w:wordWrap/>
              <w:ind w:firstLine="0"/>
              <w:jc w:val="right"/>
            </w:pPr>
            <w:r>
              <w:rPr>
                <w:rFonts w:ascii="Arial" w:hAnsi="Arial" w:cs="Arial"/>
                <w:sz w:val="20"/>
                <w:szCs w:val="20"/>
              </w:rPr>
              <w:t>1.73%</w:t>
            </w:r>
          </w:p>
        </w:tc>
        <w:tc>
          <w:tcPr>
            <w:tcW w:w="1692" w:type="dxa"/>
            <w:vAlign w:val="bottom"/>
          </w:tcPr>
          <w:p w14:paraId="2EDC8FA4" w14:textId="5EE413A4" w:rsidR="00E42AAB" w:rsidRDefault="00E42AAB" w:rsidP="005B0131">
            <w:pPr>
              <w:wordWrap/>
              <w:ind w:firstLine="0"/>
              <w:jc w:val="right"/>
            </w:pPr>
            <w:r>
              <w:rPr>
                <w:rFonts w:ascii="Arial" w:hAnsi="Arial" w:cs="Arial"/>
                <w:sz w:val="20"/>
                <w:szCs w:val="20"/>
              </w:rPr>
              <w:t>-0.13%</w:t>
            </w:r>
          </w:p>
        </w:tc>
        <w:tc>
          <w:tcPr>
            <w:tcW w:w="1687" w:type="dxa"/>
            <w:vAlign w:val="bottom"/>
          </w:tcPr>
          <w:p w14:paraId="5E7F4CB6" w14:textId="1AD446CE" w:rsidR="00E42AAB" w:rsidRDefault="00E42AAB" w:rsidP="005B0131">
            <w:pPr>
              <w:wordWrap/>
              <w:ind w:firstLine="0"/>
              <w:jc w:val="right"/>
            </w:pPr>
            <w:r>
              <w:rPr>
                <w:rFonts w:ascii="Arial" w:hAnsi="Arial" w:cs="Arial"/>
                <w:sz w:val="20"/>
                <w:szCs w:val="20"/>
              </w:rPr>
              <w:t>-16.29%</w:t>
            </w:r>
          </w:p>
        </w:tc>
        <w:tc>
          <w:tcPr>
            <w:tcW w:w="1737" w:type="dxa"/>
            <w:vAlign w:val="bottom"/>
          </w:tcPr>
          <w:p w14:paraId="54AEBC8E" w14:textId="77EB60F3" w:rsidR="00E42AAB" w:rsidRDefault="00E42AAB" w:rsidP="005B0131">
            <w:pPr>
              <w:wordWrap/>
              <w:ind w:firstLine="0"/>
              <w:jc w:val="right"/>
            </w:pPr>
            <w:r>
              <w:rPr>
                <w:rFonts w:ascii="Arial" w:hAnsi="Arial" w:cs="Arial"/>
                <w:sz w:val="20"/>
                <w:szCs w:val="20"/>
              </w:rPr>
              <w:t>-14.38%</w:t>
            </w:r>
          </w:p>
        </w:tc>
      </w:tr>
    </w:tbl>
    <w:p w14:paraId="4AC8505D" w14:textId="77777777" w:rsidR="001C52A2" w:rsidRDefault="001C52A2" w:rsidP="005B0131">
      <w:pPr>
        <w:wordWrap/>
      </w:pPr>
    </w:p>
    <w:p w14:paraId="2A55EF5C" w14:textId="5E8A310E" w:rsidR="00E024D5" w:rsidRDefault="001560F1" w:rsidP="00207312">
      <w:pPr>
        <w:wordWrap/>
      </w:pPr>
      <w:r>
        <w:fldChar w:fldCharType="begin"/>
      </w:r>
      <w:r>
        <w:instrText xml:space="preserve"> </w:instrText>
      </w:r>
      <w:r>
        <w:rPr>
          <w:rFonts w:hint="eastAsia"/>
        </w:rPr>
        <w:instrText>REF _Ref534060958 \h</w:instrText>
      </w:r>
      <w:r>
        <w:instrText xml:space="preserve"> </w:instrText>
      </w:r>
      <w:r>
        <w:fldChar w:fldCharType="separate"/>
      </w:r>
      <w:r w:rsidR="00F86BBA">
        <w:rPr>
          <w:rFonts w:hint="eastAsia"/>
        </w:rPr>
        <w:t>表</w:t>
      </w:r>
      <w:r w:rsidR="00F86BBA">
        <w:rPr>
          <w:rFonts w:hint="eastAsia"/>
        </w:rPr>
        <w:t xml:space="preserve"> </w:t>
      </w:r>
      <w:r w:rsidR="00F86BBA">
        <w:rPr>
          <w:noProof/>
        </w:rPr>
        <w:t>15</w:t>
      </w:r>
      <w:r>
        <w:fldChar w:fldCharType="end"/>
      </w:r>
      <w:r>
        <w:rPr>
          <w:rFonts w:hint="eastAsia"/>
        </w:rPr>
        <w:t>、</w:t>
      </w:r>
      <w:r>
        <w:fldChar w:fldCharType="begin"/>
      </w:r>
      <w:r>
        <w:instrText xml:space="preserve"> </w:instrText>
      </w:r>
      <w:r>
        <w:rPr>
          <w:rFonts w:hint="eastAsia"/>
        </w:rPr>
        <w:instrText>REF _Ref532929555 \h</w:instrText>
      </w:r>
      <w:r>
        <w:instrText xml:space="preserve">  \* MERGEFORMAT </w:instrText>
      </w:r>
      <w:r>
        <w:fldChar w:fldCharType="separate"/>
      </w:r>
      <w:r w:rsidR="00F86BBA">
        <w:rPr>
          <w:rFonts w:hint="eastAsia"/>
        </w:rPr>
        <w:t>表</w:t>
      </w:r>
      <w:r w:rsidR="00F86BBA">
        <w:rPr>
          <w:rFonts w:hint="eastAsia"/>
        </w:rPr>
        <w:t xml:space="preserve"> </w:t>
      </w:r>
      <w:r w:rsidR="00F86BBA">
        <w:rPr>
          <w:noProof/>
        </w:rPr>
        <w:t>16</w:t>
      </w:r>
      <w:r>
        <w:fldChar w:fldCharType="end"/>
      </w:r>
      <w:r>
        <w:rPr>
          <w:rFonts w:hint="eastAsia"/>
        </w:rPr>
        <w:t>為從</w:t>
      </w:r>
      <w:r>
        <w:rPr>
          <w:rFonts w:hint="eastAsia"/>
        </w:rPr>
        <w:t>30</w:t>
      </w:r>
      <w:r>
        <w:rPr>
          <w:rFonts w:hint="eastAsia"/>
        </w:rPr>
        <w:t>度開始放置六通道</w:t>
      </w:r>
      <w:r>
        <w:rPr>
          <w:rFonts w:hint="eastAsia"/>
        </w:rPr>
        <w:t>sE</w:t>
      </w:r>
      <w:r>
        <w:t>MG</w:t>
      </w:r>
      <w:r>
        <w:rPr>
          <w:rFonts w:hint="eastAsia"/>
        </w:rPr>
        <w:t>的實驗結果。此實驗中，受測者將手掌面下平置桌面，於前臂最粗處，</w:t>
      </w:r>
      <w:r w:rsidRPr="003D60CA">
        <w:rPr>
          <w:rFonts w:hint="eastAsia"/>
        </w:rPr>
        <w:t>最上方右側</w:t>
      </w:r>
      <w:r>
        <w:t>30</w:t>
      </w:r>
      <w:r w:rsidRPr="003D60CA">
        <w:rPr>
          <w:rFonts w:hint="eastAsia"/>
        </w:rPr>
        <w:t>度開始</w:t>
      </w:r>
      <w:r>
        <w:rPr>
          <w:rFonts w:hint="eastAsia"/>
        </w:rPr>
        <w:t>依序等距放置六個電極。</w:t>
      </w:r>
      <w:r w:rsidR="004622EB">
        <w:rPr>
          <w:rFonts w:hint="eastAsia"/>
        </w:rPr>
        <w:t>我們觀察到，</w:t>
      </w:r>
      <w:r w:rsidR="00E024D5" w:rsidRPr="005E0628">
        <w:rPr>
          <w:rFonts w:hint="eastAsia"/>
        </w:rPr>
        <w:t>於</w:t>
      </w:r>
      <w:r w:rsidR="007210CC">
        <w:t>3</w:t>
      </w:r>
      <w:r w:rsidR="00E024D5" w:rsidRPr="005E0628">
        <w:rPr>
          <w:rFonts w:hint="eastAsia"/>
        </w:rPr>
        <w:t>5</w:t>
      </w:r>
      <w:r w:rsidR="00E024D5" w:rsidRPr="005E0628">
        <w:rPr>
          <w:rFonts w:hint="eastAsia"/>
        </w:rPr>
        <w:t>度開始放置，</w:t>
      </w:r>
      <w:r w:rsidR="00E024D5" w:rsidRPr="00982757">
        <w:rPr>
          <w:rFonts w:hint="eastAsia"/>
        </w:rPr>
        <w:t>在</w:t>
      </w:r>
      <w:r w:rsidR="00E024D5" w:rsidRPr="00B00967">
        <w:rPr>
          <w:rFonts w:hint="eastAsia"/>
          <w:i/>
        </w:rPr>
        <w:t>彎曲和伸展</w:t>
      </w:r>
      <w:r w:rsidR="006946AE">
        <w:rPr>
          <w:rFonts w:hint="eastAsia"/>
        </w:rPr>
        <w:t>維度上</w:t>
      </w:r>
      <w:r w:rsidR="00E024D5" w:rsidRPr="00982757">
        <w:rPr>
          <w:rFonts w:hint="eastAsia"/>
        </w:rPr>
        <w:t>，</w:t>
      </w:r>
      <w:r w:rsidR="00E024D5">
        <w:t>nICA</w:t>
      </w:r>
      <w:r w:rsidR="00E024D5" w:rsidRPr="00982757">
        <w:rPr>
          <w:rFonts w:hint="eastAsia"/>
        </w:rPr>
        <w:t>訊號分離後</w:t>
      </w:r>
      <w:r w:rsidR="00E024D5">
        <w:rPr>
          <w:rFonts w:hint="eastAsia"/>
        </w:rPr>
        <w:t>的</w:t>
      </w:r>
      <w:r w:rsidR="00E024D5">
        <w:t>RMSE</w:t>
      </w:r>
      <w:r w:rsidR="00E024D5">
        <w:rPr>
          <w:rFonts w:hint="eastAsia"/>
        </w:rPr>
        <w:t>增加</w:t>
      </w:r>
      <w:r w:rsidR="001F1ACB">
        <w:rPr>
          <w:rFonts w:hint="eastAsia"/>
        </w:rPr>
        <w:t>約</w:t>
      </w:r>
      <w:r w:rsidR="001F1ACB">
        <w:rPr>
          <w:rFonts w:hint="eastAsia"/>
        </w:rPr>
        <w:t>10</w:t>
      </w:r>
      <w:r w:rsidR="00E024D5">
        <w:t>%</w:t>
      </w:r>
      <w:r w:rsidR="00966D6D">
        <w:rPr>
          <w:rFonts w:hint="eastAsia"/>
        </w:rPr>
        <w:t>，</w:t>
      </w:r>
      <w:r w:rsidR="00E024D5">
        <w:rPr>
          <w:rFonts w:hint="eastAsia"/>
        </w:rPr>
        <w:t>TDSEP</w:t>
      </w:r>
      <w:r w:rsidR="00E024D5">
        <w:rPr>
          <w:rFonts w:hint="eastAsia"/>
        </w:rPr>
        <w:t>則</w:t>
      </w:r>
      <w:r w:rsidR="005428DA">
        <w:rPr>
          <w:rFonts w:hint="eastAsia"/>
        </w:rPr>
        <w:t>無顯著改變</w:t>
      </w:r>
      <w:r w:rsidR="00E024D5" w:rsidRPr="00982757">
        <w:rPr>
          <w:rFonts w:hint="eastAsia"/>
        </w:rPr>
        <w:t>；</w:t>
      </w:r>
      <w:r w:rsidR="00E024D5" w:rsidRPr="002A28C6">
        <w:rPr>
          <w:rFonts w:hint="eastAsia"/>
          <w:i/>
        </w:rPr>
        <w:t>往內反掌和往外反掌</w:t>
      </w:r>
      <w:r w:rsidR="00E024D5" w:rsidRPr="00982757">
        <w:rPr>
          <w:rFonts w:hint="eastAsia"/>
        </w:rPr>
        <w:t>維度</w:t>
      </w:r>
      <w:r w:rsidR="006946AE">
        <w:rPr>
          <w:rFonts w:hint="eastAsia"/>
        </w:rPr>
        <w:t>上</w:t>
      </w:r>
      <w:r w:rsidR="00E024D5" w:rsidRPr="00982757">
        <w:rPr>
          <w:rFonts w:hint="eastAsia"/>
        </w:rPr>
        <w:t>，</w:t>
      </w:r>
      <w:r w:rsidR="00E43B8D" w:rsidRPr="00982757">
        <w:rPr>
          <w:rFonts w:hint="eastAsia"/>
        </w:rPr>
        <w:t>，</w:t>
      </w:r>
      <w:r w:rsidR="00E43B8D">
        <w:t>nICA</w:t>
      </w:r>
      <w:r w:rsidR="00142A78">
        <w:rPr>
          <w:rFonts w:hint="eastAsia"/>
        </w:rPr>
        <w:t>與</w:t>
      </w:r>
      <w:r w:rsidR="00142A78">
        <w:rPr>
          <w:rFonts w:hint="eastAsia"/>
        </w:rPr>
        <w:t>TDSEP</w:t>
      </w:r>
      <w:r w:rsidR="00E024D5" w:rsidRPr="00982757">
        <w:rPr>
          <w:rFonts w:hint="eastAsia"/>
        </w:rPr>
        <w:t>訊號分離後的</w:t>
      </w:r>
      <w:r w:rsidR="00E024D5" w:rsidRPr="00982757">
        <w:rPr>
          <w:rFonts w:hint="eastAsia"/>
        </w:rPr>
        <w:t>RMSE</w:t>
      </w:r>
      <w:r w:rsidR="00E024D5" w:rsidRPr="00982757">
        <w:rPr>
          <w:rFonts w:hint="eastAsia"/>
        </w:rPr>
        <w:t>降低</w:t>
      </w:r>
      <w:r w:rsidR="00B82BB6">
        <w:rPr>
          <w:rFonts w:hint="eastAsia"/>
        </w:rPr>
        <w:t>約</w:t>
      </w:r>
      <w:r w:rsidR="00B82BB6">
        <w:rPr>
          <w:rFonts w:hint="eastAsia"/>
        </w:rPr>
        <w:t>15</w:t>
      </w:r>
      <w:r w:rsidR="00E024D5" w:rsidRPr="00982757">
        <w:rPr>
          <w:rFonts w:hint="eastAsia"/>
        </w:rPr>
        <w:t>%</w:t>
      </w:r>
      <w:r w:rsidR="00E024D5" w:rsidRPr="00982757">
        <w:rPr>
          <w:rFonts w:hint="eastAsia"/>
        </w:rPr>
        <w:t>。</w:t>
      </w:r>
      <w:r w:rsidR="0096581E" w:rsidRPr="00982757">
        <w:rPr>
          <w:rFonts w:hint="eastAsia"/>
        </w:rPr>
        <w:t>nICA</w:t>
      </w:r>
      <w:r w:rsidR="0096581E" w:rsidRPr="00982757">
        <w:rPr>
          <w:rFonts w:hint="eastAsia"/>
        </w:rPr>
        <w:t>與</w:t>
      </w:r>
      <w:r w:rsidR="0096581E" w:rsidRPr="00982757">
        <w:rPr>
          <w:rFonts w:hint="eastAsia"/>
        </w:rPr>
        <w:t>TDSEP</w:t>
      </w:r>
      <w:r w:rsidR="0096581E" w:rsidRPr="00982757">
        <w:rPr>
          <w:rFonts w:hint="eastAsia"/>
        </w:rPr>
        <w:t>之間的</w:t>
      </w:r>
      <w:r w:rsidR="0096581E" w:rsidRPr="00982757">
        <w:rPr>
          <w:rFonts w:hint="eastAsia"/>
        </w:rPr>
        <w:t>RMSE</w:t>
      </w:r>
      <w:r w:rsidR="0096581E" w:rsidRPr="00982757">
        <w:rPr>
          <w:rFonts w:hint="eastAsia"/>
        </w:rPr>
        <w:t>並無太大差異</w:t>
      </w:r>
      <w:r w:rsidR="00E024D5" w:rsidRPr="00F04247">
        <w:rPr>
          <w:rFonts w:hint="eastAsia"/>
        </w:rPr>
        <w:t>。</w:t>
      </w:r>
      <w:r w:rsidR="00E656EA">
        <w:rPr>
          <w:rFonts w:hint="eastAsia"/>
        </w:rPr>
        <w:t>和其他六通道</w:t>
      </w:r>
      <w:r w:rsidR="00E656EA">
        <w:t>sEMG</w:t>
      </w:r>
      <w:r w:rsidR="00E656EA">
        <w:rPr>
          <w:rFonts w:hint="eastAsia"/>
        </w:rPr>
        <w:t>實驗相同，</w:t>
      </w:r>
      <w:r w:rsidR="00E656EA" w:rsidRPr="00F01BC3">
        <w:rPr>
          <w:rFonts w:hint="eastAsia"/>
          <w:i/>
        </w:rPr>
        <w:t>往內反掌和往外反掌</w:t>
      </w:r>
      <w:r w:rsidR="00E656EA">
        <w:rPr>
          <w:rFonts w:hint="eastAsia"/>
        </w:rPr>
        <w:t>平均估測誤差較大；</w:t>
      </w:r>
      <w:r w:rsidR="007F0212">
        <w:rPr>
          <w:rFonts w:hint="eastAsia"/>
        </w:rPr>
        <w:t>本次實驗的結果類似</w:t>
      </w:r>
      <w:r w:rsidR="00E656EA" w:rsidRPr="005E0628">
        <w:rPr>
          <w:rFonts w:hint="eastAsia"/>
        </w:rPr>
        <w:t>於</w:t>
      </w:r>
      <w:r w:rsidR="00E656EA">
        <w:rPr>
          <w:rFonts w:hint="eastAsia"/>
        </w:rPr>
        <w:t>1</w:t>
      </w:r>
      <w:r w:rsidR="00E656EA" w:rsidRPr="005E0628">
        <w:rPr>
          <w:rFonts w:hint="eastAsia"/>
        </w:rPr>
        <w:t>5</w:t>
      </w:r>
      <w:r w:rsidR="00E656EA" w:rsidRPr="005E0628">
        <w:rPr>
          <w:rFonts w:hint="eastAsia"/>
        </w:rPr>
        <w:t>度開始放置</w:t>
      </w:r>
      <w:r w:rsidR="00E656EA">
        <w:rPr>
          <w:rFonts w:hint="eastAsia"/>
        </w:rPr>
        <w:t>電極所得到</w:t>
      </w:r>
      <w:r w:rsidR="007F0212">
        <w:rPr>
          <w:rFonts w:hint="eastAsia"/>
        </w:rPr>
        <w:t>的結果</w:t>
      </w:r>
      <w:r w:rsidR="00E656EA">
        <w:rPr>
          <w:rFonts w:hint="eastAsia"/>
        </w:rPr>
        <w:t>。</w:t>
      </w:r>
      <w:r w:rsidR="006E0834">
        <w:rPr>
          <w:rFonts w:hint="eastAsia"/>
        </w:rPr>
        <w:t>不論是從</w:t>
      </w:r>
      <w:r w:rsidR="006E0834" w:rsidRPr="00982757">
        <w:rPr>
          <w:rFonts w:hint="eastAsia"/>
        </w:rPr>
        <w:t>0</w:t>
      </w:r>
      <w:r w:rsidR="006E0834">
        <w:rPr>
          <w:rFonts w:hint="eastAsia"/>
        </w:rPr>
        <w:t>、</w:t>
      </w:r>
      <w:r w:rsidR="006E0834">
        <w:rPr>
          <w:rFonts w:hint="eastAsia"/>
        </w:rPr>
        <w:t>15</w:t>
      </w:r>
      <w:r w:rsidR="006E0834">
        <w:rPr>
          <w:rFonts w:hint="eastAsia"/>
        </w:rPr>
        <w:t>或</w:t>
      </w:r>
      <w:r w:rsidR="006E0834">
        <w:rPr>
          <w:rFonts w:hint="eastAsia"/>
        </w:rPr>
        <w:t>30</w:t>
      </w:r>
      <w:r w:rsidR="006E0834" w:rsidRPr="00982757">
        <w:rPr>
          <w:rFonts w:hint="eastAsia"/>
        </w:rPr>
        <w:t>度開始放置</w:t>
      </w:r>
      <w:r w:rsidR="006E0834">
        <w:rPr>
          <w:rFonts w:hint="eastAsia"/>
        </w:rPr>
        <w:t>電極，</w:t>
      </w:r>
      <w:r w:rsidR="006E0834">
        <w:rPr>
          <w:rFonts w:hint="eastAsia"/>
        </w:rPr>
        <w:t>nICA</w:t>
      </w:r>
      <w:r w:rsidR="006E0834">
        <w:rPr>
          <w:rFonts w:hint="eastAsia"/>
        </w:rPr>
        <w:t>和</w:t>
      </w:r>
      <w:r w:rsidR="006E0834">
        <w:rPr>
          <w:rFonts w:hint="eastAsia"/>
        </w:rPr>
        <w:t>TDSEP</w:t>
      </w:r>
      <w:r w:rsidR="006E0834">
        <w:rPr>
          <w:rFonts w:hint="eastAsia"/>
        </w:rPr>
        <w:t>都能將最終的估測誤差降至所有實驗的最小值，儘管</w:t>
      </w:r>
      <w:r w:rsidR="00C12FF0">
        <w:rPr>
          <w:rFonts w:hint="eastAsia"/>
        </w:rPr>
        <w:t>RMS-only</w:t>
      </w:r>
      <w:r w:rsidR="00C12FF0">
        <w:rPr>
          <w:rFonts w:hint="eastAsia"/>
        </w:rPr>
        <w:t>的估測誤差</w:t>
      </w:r>
      <w:r w:rsidR="00B712CD">
        <w:rPr>
          <w:rFonts w:hint="eastAsia"/>
        </w:rPr>
        <w:t>會</w:t>
      </w:r>
      <w:r w:rsidR="00C12FF0">
        <w:rPr>
          <w:rFonts w:hint="eastAsia"/>
        </w:rPr>
        <w:t>電極放置位置</w:t>
      </w:r>
      <w:r w:rsidR="00B712CD">
        <w:rPr>
          <w:rFonts w:hint="eastAsia"/>
        </w:rPr>
        <w:t>不同而改變。</w:t>
      </w:r>
    </w:p>
    <w:p w14:paraId="24898B69" w14:textId="4FC7D3BE" w:rsidR="001C52A2" w:rsidRDefault="001C52A2" w:rsidP="005B0131">
      <w:pPr>
        <w:wordWrap/>
      </w:pPr>
      <w:r>
        <w:br w:type="page"/>
      </w:r>
    </w:p>
    <w:p w14:paraId="612C8735" w14:textId="7450BC42" w:rsidR="008C634A" w:rsidRDefault="008C634A" w:rsidP="00590C9D">
      <w:pPr>
        <w:pStyle w:val="Caption"/>
      </w:pPr>
      <w:bookmarkStart w:id="380" w:name="_Ref534057614"/>
      <w:bookmarkStart w:id="381" w:name="_Toc536371072"/>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86BBA">
        <w:rPr>
          <w:noProof/>
        </w:rPr>
        <w:t>17</w:t>
      </w:r>
      <w:r>
        <w:fldChar w:fldCharType="end"/>
      </w:r>
      <w:bookmarkEnd w:id="380"/>
      <w:r w:rsidR="000F63E8">
        <w:rPr>
          <w:rFonts w:hint="eastAsia"/>
        </w:rPr>
        <w:t>：</w:t>
      </w:r>
      <w:r>
        <w:rPr>
          <w:rFonts w:hint="eastAsia"/>
        </w:rPr>
        <w:t>六通道</w:t>
      </w:r>
      <w:r>
        <w:t>sEMG</w:t>
      </w:r>
      <w:r>
        <w:rPr>
          <w:rFonts w:hint="eastAsia"/>
        </w:rPr>
        <w:t>：</w:t>
      </w:r>
      <w:r>
        <w:rPr>
          <w:rFonts w:hint="eastAsia"/>
        </w:rPr>
        <w:t>RMS-</w:t>
      </w:r>
      <w:r>
        <w:t>nICA</w:t>
      </w:r>
      <w:r>
        <w:rPr>
          <w:rFonts w:hint="eastAsia"/>
        </w:rPr>
        <w:t>相對</w:t>
      </w:r>
      <w:r>
        <w:rPr>
          <w:rFonts w:hint="eastAsia"/>
        </w:rPr>
        <w:t>RMS-only</w:t>
      </w:r>
      <w:r>
        <w:t xml:space="preserve"> RMSE</w:t>
      </w:r>
      <w:bookmarkEnd w:id="381"/>
    </w:p>
    <w:tbl>
      <w:tblPr>
        <w:tblStyle w:val="TableGrid"/>
        <w:tblW w:w="0" w:type="auto"/>
        <w:tblLook w:val="04A0" w:firstRow="1" w:lastRow="0" w:firstColumn="1" w:lastColumn="0" w:noHBand="0" w:noVBand="1"/>
      </w:tblPr>
      <w:tblGrid>
        <w:gridCol w:w="1506"/>
        <w:gridCol w:w="1660"/>
        <w:gridCol w:w="1696"/>
        <w:gridCol w:w="1691"/>
        <w:gridCol w:w="1737"/>
      </w:tblGrid>
      <w:tr w:rsidR="008C634A" w14:paraId="18540A83" w14:textId="77777777" w:rsidTr="002B16D6">
        <w:tc>
          <w:tcPr>
            <w:tcW w:w="1703" w:type="dxa"/>
          </w:tcPr>
          <w:p w14:paraId="044BE682" w14:textId="77777777" w:rsidR="008C634A" w:rsidRDefault="008C634A" w:rsidP="005B0131">
            <w:pPr>
              <w:wordWrap/>
              <w:ind w:firstLine="0"/>
            </w:pPr>
          </w:p>
        </w:tc>
        <w:tc>
          <w:tcPr>
            <w:tcW w:w="1703" w:type="dxa"/>
          </w:tcPr>
          <w:p w14:paraId="6ED6AC11" w14:textId="77777777" w:rsidR="008C634A" w:rsidRDefault="008C634A" w:rsidP="005B0131">
            <w:pPr>
              <w:wordWrap/>
              <w:ind w:firstLine="0"/>
              <w:jc w:val="center"/>
            </w:pPr>
            <w:r>
              <w:rPr>
                <w:rFonts w:hint="eastAsia"/>
              </w:rPr>
              <w:t>彎曲</w:t>
            </w:r>
          </w:p>
          <w:p w14:paraId="3C93F3C6" w14:textId="77777777" w:rsidR="008C634A" w:rsidRDefault="008C634A" w:rsidP="005B0131">
            <w:pPr>
              <w:wordWrap/>
              <w:ind w:firstLine="0"/>
              <w:jc w:val="center"/>
            </w:pPr>
            <w:r>
              <w:rPr>
                <w:rFonts w:hint="eastAsia"/>
              </w:rPr>
              <w:t>（</w:t>
            </w:r>
            <w:r>
              <w:t>Flexion</w:t>
            </w:r>
            <w:r>
              <w:rPr>
                <w:rFonts w:hint="eastAsia"/>
              </w:rPr>
              <w:t>）</w:t>
            </w:r>
          </w:p>
        </w:tc>
        <w:tc>
          <w:tcPr>
            <w:tcW w:w="1703" w:type="dxa"/>
          </w:tcPr>
          <w:p w14:paraId="12FBC67A" w14:textId="77777777" w:rsidR="008C634A" w:rsidRDefault="008C634A" w:rsidP="005B0131">
            <w:pPr>
              <w:wordWrap/>
              <w:ind w:firstLine="0"/>
              <w:jc w:val="center"/>
            </w:pPr>
            <w:r>
              <w:rPr>
                <w:rFonts w:hint="eastAsia"/>
              </w:rPr>
              <w:t>伸展</w:t>
            </w:r>
          </w:p>
          <w:p w14:paraId="5FF9FE1A" w14:textId="77777777" w:rsidR="008C634A" w:rsidRDefault="008C634A" w:rsidP="005B0131">
            <w:pPr>
              <w:wordWrap/>
              <w:ind w:firstLine="0"/>
              <w:jc w:val="center"/>
            </w:pPr>
            <w:r>
              <w:rPr>
                <w:rFonts w:hint="eastAsia"/>
              </w:rPr>
              <w:t>（</w:t>
            </w:r>
            <w:r>
              <w:rPr>
                <w:rFonts w:hint="eastAsia"/>
              </w:rPr>
              <w:t>Extension</w:t>
            </w:r>
            <w:r>
              <w:rPr>
                <w:rFonts w:hint="eastAsia"/>
              </w:rPr>
              <w:t>）</w:t>
            </w:r>
          </w:p>
        </w:tc>
        <w:tc>
          <w:tcPr>
            <w:tcW w:w="1703" w:type="dxa"/>
          </w:tcPr>
          <w:p w14:paraId="149605BD" w14:textId="77777777" w:rsidR="008C634A" w:rsidRDefault="008C634A" w:rsidP="005B0131">
            <w:pPr>
              <w:wordWrap/>
              <w:ind w:firstLine="0"/>
              <w:jc w:val="center"/>
            </w:pPr>
            <w:r w:rsidRPr="00115C6B">
              <w:rPr>
                <w:rFonts w:hint="eastAsia"/>
              </w:rPr>
              <w:t>往內反掌</w:t>
            </w:r>
          </w:p>
          <w:p w14:paraId="5A66D26A" w14:textId="77777777" w:rsidR="008C634A" w:rsidRDefault="008C634A" w:rsidP="005B0131">
            <w:pPr>
              <w:wordWrap/>
              <w:ind w:firstLine="0"/>
              <w:jc w:val="center"/>
            </w:pPr>
            <w:r>
              <w:rPr>
                <w:rFonts w:hint="eastAsia"/>
              </w:rPr>
              <w:t>（</w:t>
            </w:r>
            <w:r w:rsidRPr="00FE5026">
              <w:t>Pronation</w:t>
            </w:r>
            <w:r>
              <w:rPr>
                <w:rFonts w:hint="eastAsia"/>
              </w:rPr>
              <w:t>）</w:t>
            </w:r>
          </w:p>
        </w:tc>
        <w:tc>
          <w:tcPr>
            <w:tcW w:w="1704" w:type="dxa"/>
          </w:tcPr>
          <w:p w14:paraId="35A31389" w14:textId="77777777" w:rsidR="008C634A" w:rsidRDefault="008C634A" w:rsidP="005B0131">
            <w:pPr>
              <w:wordWrap/>
              <w:ind w:firstLine="0"/>
              <w:jc w:val="center"/>
            </w:pPr>
            <w:r w:rsidRPr="00115C6B">
              <w:rPr>
                <w:rFonts w:hint="eastAsia"/>
              </w:rPr>
              <w:t>往外反掌</w:t>
            </w:r>
          </w:p>
          <w:p w14:paraId="4C313F3E" w14:textId="77777777" w:rsidR="008C634A" w:rsidRDefault="008C634A" w:rsidP="005B0131">
            <w:pPr>
              <w:wordWrap/>
              <w:ind w:firstLine="0"/>
              <w:jc w:val="center"/>
            </w:pPr>
            <w:r>
              <w:rPr>
                <w:rFonts w:hint="eastAsia"/>
              </w:rPr>
              <w:t>（</w:t>
            </w:r>
            <w:r w:rsidRPr="00FE5026">
              <w:t>Supination</w:t>
            </w:r>
            <w:r>
              <w:rPr>
                <w:rFonts w:hint="eastAsia"/>
              </w:rPr>
              <w:t>）</w:t>
            </w:r>
          </w:p>
        </w:tc>
      </w:tr>
      <w:tr w:rsidR="00E42AAB" w14:paraId="760DE6C2" w14:textId="77777777" w:rsidTr="002B16D6">
        <w:tc>
          <w:tcPr>
            <w:tcW w:w="1703" w:type="dxa"/>
          </w:tcPr>
          <w:p w14:paraId="6B240706" w14:textId="28946D84" w:rsidR="00E42AAB" w:rsidRDefault="00E42AAB" w:rsidP="005B0131">
            <w:pPr>
              <w:wordWrap/>
              <w:ind w:firstLine="0"/>
              <w:jc w:val="center"/>
            </w:pPr>
            <w:r>
              <w:t>0</w:t>
            </w:r>
            <w:r w:rsidRPr="00CF3E5E">
              <w:rPr>
                <w:rFonts w:hint="eastAsia"/>
              </w:rPr>
              <w:t>°</w:t>
            </w:r>
          </w:p>
        </w:tc>
        <w:tc>
          <w:tcPr>
            <w:tcW w:w="1703" w:type="dxa"/>
            <w:vAlign w:val="bottom"/>
          </w:tcPr>
          <w:p w14:paraId="602E5D4D" w14:textId="6F087A28" w:rsidR="00E42AAB" w:rsidRDefault="00E42AAB" w:rsidP="005B0131">
            <w:pPr>
              <w:wordWrap/>
              <w:ind w:firstLine="0"/>
              <w:jc w:val="right"/>
            </w:pPr>
            <w:r>
              <w:rPr>
                <w:rFonts w:ascii="Arial" w:hAnsi="Arial" w:cs="Arial"/>
                <w:sz w:val="20"/>
                <w:szCs w:val="20"/>
              </w:rPr>
              <w:t>14.02%</w:t>
            </w:r>
          </w:p>
        </w:tc>
        <w:tc>
          <w:tcPr>
            <w:tcW w:w="1703" w:type="dxa"/>
            <w:vAlign w:val="bottom"/>
          </w:tcPr>
          <w:p w14:paraId="6DBE3101" w14:textId="36918416" w:rsidR="00E42AAB" w:rsidRDefault="00E42AAB" w:rsidP="005B0131">
            <w:pPr>
              <w:wordWrap/>
              <w:ind w:firstLine="0"/>
              <w:jc w:val="right"/>
            </w:pPr>
            <w:r>
              <w:rPr>
                <w:rFonts w:ascii="Arial" w:hAnsi="Arial" w:cs="Arial"/>
                <w:sz w:val="20"/>
                <w:szCs w:val="20"/>
              </w:rPr>
              <w:t>13.01%</w:t>
            </w:r>
          </w:p>
        </w:tc>
        <w:tc>
          <w:tcPr>
            <w:tcW w:w="1703" w:type="dxa"/>
            <w:vAlign w:val="bottom"/>
          </w:tcPr>
          <w:p w14:paraId="346AF1FE" w14:textId="148B1C9A" w:rsidR="00E42AAB" w:rsidRDefault="00E42AAB" w:rsidP="005B0131">
            <w:pPr>
              <w:wordWrap/>
              <w:ind w:firstLine="0"/>
              <w:jc w:val="right"/>
            </w:pPr>
            <w:r>
              <w:rPr>
                <w:rFonts w:ascii="Arial" w:hAnsi="Arial" w:cs="Arial"/>
                <w:sz w:val="20"/>
                <w:szCs w:val="20"/>
              </w:rPr>
              <w:t>-8.49%</w:t>
            </w:r>
          </w:p>
        </w:tc>
        <w:tc>
          <w:tcPr>
            <w:tcW w:w="1704" w:type="dxa"/>
            <w:vAlign w:val="bottom"/>
          </w:tcPr>
          <w:p w14:paraId="05D27638" w14:textId="0171120E" w:rsidR="00E42AAB" w:rsidRDefault="00E42AAB" w:rsidP="005B0131">
            <w:pPr>
              <w:wordWrap/>
              <w:ind w:firstLine="0"/>
              <w:jc w:val="right"/>
            </w:pPr>
            <w:r>
              <w:rPr>
                <w:rFonts w:ascii="Arial" w:hAnsi="Arial" w:cs="Arial"/>
                <w:sz w:val="20"/>
                <w:szCs w:val="20"/>
              </w:rPr>
              <w:t>-14.33%</w:t>
            </w:r>
          </w:p>
        </w:tc>
      </w:tr>
      <w:tr w:rsidR="00E42AAB" w14:paraId="7C5AA213" w14:textId="77777777" w:rsidTr="002B16D6">
        <w:tc>
          <w:tcPr>
            <w:tcW w:w="1703" w:type="dxa"/>
          </w:tcPr>
          <w:p w14:paraId="0E5A84F5" w14:textId="112AE3B7" w:rsidR="00E42AAB" w:rsidRDefault="00E42AAB" w:rsidP="005B0131">
            <w:pPr>
              <w:wordWrap/>
              <w:ind w:firstLine="0"/>
              <w:jc w:val="center"/>
            </w:pPr>
            <w:r>
              <w:t>15</w:t>
            </w:r>
            <w:r w:rsidRPr="00CF3E5E">
              <w:rPr>
                <w:rFonts w:hint="eastAsia"/>
              </w:rPr>
              <w:t>°</w:t>
            </w:r>
          </w:p>
        </w:tc>
        <w:tc>
          <w:tcPr>
            <w:tcW w:w="1703" w:type="dxa"/>
            <w:vAlign w:val="bottom"/>
          </w:tcPr>
          <w:p w14:paraId="41AB74CF" w14:textId="2AE74EFB" w:rsidR="00E42AAB" w:rsidRDefault="00E42AAB" w:rsidP="005B0131">
            <w:pPr>
              <w:wordWrap/>
              <w:ind w:firstLine="0"/>
              <w:jc w:val="right"/>
            </w:pPr>
            <w:r>
              <w:rPr>
                <w:rFonts w:ascii="Arial" w:hAnsi="Arial" w:cs="Arial"/>
                <w:sz w:val="20"/>
                <w:szCs w:val="20"/>
              </w:rPr>
              <w:t>1.06%</w:t>
            </w:r>
          </w:p>
        </w:tc>
        <w:tc>
          <w:tcPr>
            <w:tcW w:w="1703" w:type="dxa"/>
            <w:vAlign w:val="bottom"/>
          </w:tcPr>
          <w:p w14:paraId="69ACFFD0" w14:textId="1CE69765" w:rsidR="00E42AAB" w:rsidRDefault="00E42AAB" w:rsidP="005B0131">
            <w:pPr>
              <w:wordWrap/>
              <w:ind w:firstLine="0"/>
              <w:jc w:val="right"/>
            </w:pPr>
            <w:r>
              <w:rPr>
                <w:rFonts w:ascii="Arial" w:hAnsi="Arial" w:cs="Arial"/>
                <w:sz w:val="20"/>
                <w:szCs w:val="20"/>
              </w:rPr>
              <w:t>1.98%</w:t>
            </w:r>
          </w:p>
        </w:tc>
        <w:tc>
          <w:tcPr>
            <w:tcW w:w="1703" w:type="dxa"/>
            <w:vAlign w:val="bottom"/>
          </w:tcPr>
          <w:p w14:paraId="2CDECDDE" w14:textId="2D7B904B" w:rsidR="00E42AAB" w:rsidRDefault="00E42AAB" w:rsidP="005B0131">
            <w:pPr>
              <w:wordWrap/>
              <w:ind w:firstLine="0"/>
              <w:jc w:val="right"/>
            </w:pPr>
            <w:r>
              <w:rPr>
                <w:rFonts w:ascii="Arial" w:hAnsi="Arial" w:cs="Arial"/>
                <w:sz w:val="20"/>
                <w:szCs w:val="20"/>
              </w:rPr>
              <w:t>-7.30%</w:t>
            </w:r>
          </w:p>
        </w:tc>
        <w:tc>
          <w:tcPr>
            <w:tcW w:w="1704" w:type="dxa"/>
            <w:vAlign w:val="bottom"/>
          </w:tcPr>
          <w:p w14:paraId="7A8C886C" w14:textId="657D4970" w:rsidR="00E42AAB" w:rsidRDefault="00E42AAB" w:rsidP="005B0131">
            <w:pPr>
              <w:wordWrap/>
              <w:ind w:firstLine="0"/>
              <w:jc w:val="right"/>
            </w:pPr>
            <w:r>
              <w:rPr>
                <w:rFonts w:ascii="Arial" w:hAnsi="Arial" w:cs="Arial"/>
                <w:sz w:val="20"/>
                <w:szCs w:val="20"/>
              </w:rPr>
              <w:t>-11.71%</w:t>
            </w:r>
          </w:p>
        </w:tc>
      </w:tr>
      <w:tr w:rsidR="00E42AAB" w14:paraId="6D708264" w14:textId="77777777" w:rsidTr="002B16D6">
        <w:tc>
          <w:tcPr>
            <w:tcW w:w="1703" w:type="dxa"/>
          </w:tcPr>
          <w:p w14:paraId="3C08A312" w14:textId="7281BA0E" w:rsidR="00E42AAB" w:rsidRDefault="00E42AAB" w:rsidP="005B0131">
            <w:pPr>
              <w:wordWrap/>
              <w:ind w:firstLine="0"/>
              <w:jc w:val="center"/>
            </w:pPr>
            <w:r>
              <w:t>30</w:t>
            </w:r>
            <w:r w:rsidRPr="00CF3E5E">
              <w:rPr>
                <w:rFonts w:hint="eastAsia"/>
              </w:rPr>
              <w:t>°</w:t>
            </w:r>
          </w:p>
        </w:tc>
        <w:tc>
          <w:tcPr>
            <w:tcW w:w="1703" w:type="dxa"/>
            <w:vAlign w:val="bottom"/>
          </w:tcPr>
          <w:p w14:paraId="3264C03B" w14:textId="03D78DD1" w:rsidR="00E42AAB" w:rsidRDefault="00E42AAB" w:rsidP="005B0131">
            <w:pPr>
              <w:wordWrap/>
              <w:ind w:firstLine="0"/>
              <w:jc w:val="right"/>
            </w:pPr>
            <w:r>
              <w:rPr>
                <w:rFonts w:ascii="Arial" w:hAnsi="Arial" w:cs="Arial"/>
                <w:sz w:val="20"/>
                <w:szCs w:val="20"/>
              </w:rPr>
              <w:t>12.35%</w:t>
            </w:r>
          </w:p>
        </w:tc>
        <w:tc>
          <w:tcPr>
            <w:tcW w:w="1703" w:type="dxa"/>
            <w:vAlign w:val="bottom"/>
          </w:tcPr>
          <w:p w14:paraId="5E2F7757" w14:textId="5E3CFAEF" w:rsidR="00E42AAB" w:rsidRDefault="00E42AAB" w:rsidP="005B0131">
            <w:pPr>
              <w:wordWrap/>
              <w:ind w:firstLine="0"/>
              <w:jc w:val="right"/>
            </w:pPr>
            <w:r>
              <w:rPr>
                <w:rFonts w:ascii="Arial" w:hAnsi="Arial" w:cs="Arial"/>
                <w:sz w:val="20"/>
                <w:szCs w:val="20"/>
              </w:rPr>
              <w:t>10.81%</w:t>
            </w:r>
          </w:p>
        </w:tc>
        <w:tc>
          <w:tcPr>
            <w:tcW w:w="1703" w:type="dxa"/>
            <w:vAlign w:val="bottom"/>
          </w:tcPr>
          <w:p w14:paraId="5E0231A0" w14:textId="3CE15EAC" w:rsidR="00E42AAB" w:rsidRDefault="00E42AAB" w:rsidP="005B0131">
            <w:pPr>
              <w:wordWrap/>
              <w:ind w:firstLine="0"/>
              <w:jc w:val="right"/>
            </w:pPr>
            <w:r>
              <w:rPr>
                <w:rFonts w:ascii="Arial" w:hAnsi="Arial" w:cs="Arial"/>
                <w:sz w:val="20"/>
                <w:szCs w:val="20"/>
              </w:rPr>
              <w:t>-16.79%</w:t>
            </w:r>
          </w:p>
        </w:tc>
        <w:tc>
          <w:tcPr>
            <w:tcW w:w="1704" w:type="dxa"/>
            <w:vAlign w:val="bottom"/>
          </w:tcPr>
          <w:p w14:paraId="1536ABFB" w14:textId="053FEF92" w:rsidR="00E42AAB" w:rsidRDefault="00E42AAB" w:rsidP="005B0131">
            <w:pPr>
              <w:wordWrap/>
              <w:ind w:firstLine="0"/>
              <w:jc w:val="right"/>
            </w:pPr>
            <w:r>
              <w:rPr>
                <w:rFonts w:ascii="Arial" w:hAnsi="Arial" w:cs="Arial"/>
                <w:sz w:val="20"/>
                <w:szCs w:val="20"/>
              </w:rPr>
              <w:t>-14.33%</w:t>
            </w:r>
          </w:p>
        </w:tc>
      </w:tr>
    </w:tbl>
    <w:p w14:paraId="27B3C5F0" w14:textId="77777777" w:rsidR="008C634A" w:rsidRDefault="008C634A" w:rsidP="005B0131">
      <w:pPr>
        <w:wordWrap/>
        <w:snapToGrid/>
        <w:spacing w:line="240" w:lineRule="auto"/>
        <w:ind w:firstLine="0"/>
        <w:rPr>
          <w:szCs w:val="20"/>
        </w:rPr>
      </w:pPr>
    </w:p>
    <w:p w14:paraId="36BD4F5F" w14:textId="303D9155" w:rsidR="008C634A" w:rsidRPr="001C6964" w:rsidRDefault="008C634A" w:rsidP="00590C9D">
      <w:pPr>
        <w:pStyle w:val="Caption"/>
      </w:pPr>
      <w:bookmarkStart w:id="382" w:name="_Ref532929500"/>
      <w:bookmarkStart w:id="383" w:name="_Toc53637107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86BBA">
        <w:rPr>
          <w:noProof/>
        </w:rPr>
        <w:t>18</w:t>
      </w:r>
      <w:r>
        <w:fldChar w:fldCharType="end"/>
      </w:r>
      <w:bookmarkEnd w:id="382"/>
      <w:r w:rsidR="000F63E8">
        <w:rPr>
          <w:rFonts w:hint="eastAsia"/>
        </w:rPr>
        <w:t>：</w:t>
      </w:r>
      <w:r w:rsidR="006E6F9A">
        <w:rPr>
          <w:rFonts w:hint="eastAsia"/>
        </w:rPr>
        <w:t>六</w:t>
      </w:r>
      <w:r>
        <w:rPr>
          <w:rFonts w:hint="eastAsia"/>
        </w:rPr>
        <w:t>通道</w:t>
      </w:r>
      <w:r>
        <w:t>sEMG</w:t>
      </w:r>
      <w:r>
        <w:rPr>
          <w:rFonts w:hint="eastAsia"/>
        </w:rPr>
        <w:t>：</w:t>
      </w:r>
      <w:r>
        <w:rPr>
          <w:rFonts w:hint="eastAsia"/>
        </w:rPr>
        <w:t>RMS-</w:t>
      </w:r>
      <w:r>
        <w:t>TDSEP</w:t>
      </w:r>
      <w:r>
        <w:rPr>
          <w:rFonts w:hint="eastAsia"/>
        </w:rPr>
        <w:t>相對</w:t>
      </w:r>
      <w:r>
        <w:rPr>
          <w:rFonts w:hint="eastAsia"/>
        </w:rPr>
        <w:t>RMS-only</w:t>
      </w:r>
      <w:r>
        <w:t xml:space="preserve"> RMSE</w:t>
      </w:r>
      <w:bookmarkEnd w:id="383"/>
    </w:p>
    <w:tbl>
      <w:tblPr>
        <w:tblStyle w:val="TableGrid"/>
        <w:tblW w:w="0" w:type="auto"/>
        <w:tblLook w:val="04A0" w:firstRow="1" w:lastRow="0" w:firstColumn="1" w:lastColumn="0" w:noHBand="0" w:noVBand="1"/>
      </w:tblPr>
      <w:tblGrid>
        <w:gridCol w:w="1506"/>
        <w:gridCol w:w="1660"/>
        <w:gridCol w:w="1696"/>
        <w:gridCol w:w="1691"/>
        <w:gridCol w:w="1737"/>
      </w:tblGrid>
      <w:tr w:rsidR="008C634A" w14:paraId="08C1FE46" w14:textId="77777777" w:rsidTr="002B16D6">
        <w:tc>
          <w:tcPr>
            <w:tcW w:w="1703" w:type="dxa"/>
          </w:tcPr>
          <w:p w14:paraId="179AB86B" w14:textId="77777777" w:rsidR="008C634A" w:rsidRDefault="008C634A" w:rsidP="005B0131">
            <w:pPr>
              <w:wordWrap/>
              <w:ind w:firstLine="0"/>
            </w:pPr>
          </w:p>
        </w:tc>
        <w:tc>
          <w:tcPr>
            <w:tcW w:w="1703" w:type="dxa"/>
          </w:tcPr>
          <w:p w14:paraId="25A1B099" w14:textId="77777777" w:rsidR="008C634A" w:rsidRDefault="008C634A" w:rsidP="005B0131">
            <w:pPr>
              <w:wordWrap/>
              <w:ind w:firstLine="0"/>
              <w:jc w:val="center"/>
            </w:pPr>
            <w:r>
              <w:rPr>
                <w:rFonts w:hint="eastAsia"/>
              </w:rPr>
              <w:t>彎曲</w:t>
            </w:r>
          </w:p>
          <w:p w14:paraId="47009B3F" w14:textId="77777777" w:rsidR="008C634A" w:rsidRDefault="008C634A" w:rsidP="005B0131">
            <w:pPr>
              <w:wordWrap/>
              <w:ind w:firstLine="0"/>
              <w:jc w:val="center"/>
            </w:pPr>
            <w:r>
              <w:rPr>
                <w:rFonts w:hint="eastAsia"/>
              </w:rPr>
              <w:t>（</w:t>
            </w:r>
            <w:r>
              <w:t>Flexion</w:t>
            </w:r>
            <w:r>
              <w:rPr>
                <w:rFonts w:hint="eastAsia"/>
              </w:rPr>
              <w:t>）</w:t>
            </w:r>
          </w:p>
        </w:tc>
        <w:tc>
          <w:tcPr>
            <w:tcW w:w="1703" w:type="dxa"/>
          </w:tcPr>
          <w:p w14:paraId="7D50AC88" w14:textId="77777777" w:rsidR="008C634A" w:rsidRDefault="008C634A" w:rsidP="005B0131">
            <w:pPr>
              <w:wordWrap/>
              <w:ind w:firstLine="0"/>
              <w:jc w:val="center"/>
            </w:pPr>
            <w:r>
              <w:rPr>
                <w:rFonts w:hint="eastAsia"/>
              </w:rPr>
              <w:t>伸展</w:t>
            </w:r>
          </w:p>
          <w:p w14:paraId="1AF7C5C9" w14:textId="77777777" w:rsidR="008C634A" w:rsidRDefault="008C634A" w:rsidP="005B0131">
            <w:pPr>
              <w:wordWrap/>
              <w:ind w:firstLine="0"/>
              <w:jc w:val="center"/>
            </w:pPr>
            <w:r>
              <w:rPr>
                <w:rFonts w:hint="eastAsia"/>
              </w:rPr>
              <w:t>（</w:t>
            </w:r>
            <w:r>
              <w:rPr>
                <w:rFonts w:hint="eastAsia"/>
              </w:rPr>
              <w:t>Extension</w:t>
            </w:r>
            <w:r>
              <w:rPr>
                <w:rFonts w:hint="eastAsia"/>
              </w:rPr>
              <w:t>）</w:t>
            </w:r>
          </w:p>
        </w:tc>
        <w:tc>
          <w:tcPr>
            <w:tcW w:w="1703" w:type="dxa"/>
          </w:tcPr>
          <w:p w14:paraId="2E6B648C" w14:textId="77777777" w:rsidR="008C634A" w:rsidRDefault="008C634A" w:rsidP="005B0131">
            <w:pPr>
              <w:wordWrap/>
              <w:ind w:firstLine="0"/>
              <w:jc w:val="center"/>
            </w:pPr>
            <w:r w:rsidRPr="00115C6B">
              <w:rPr>
                <w:rFonts w:hint="eastAsia"/>
              </w:rPr>
              <w:t>往內反掌</w:t>
            </w:r>
          </w:p>
          <w:p w14:paraId="68FD0EFF" w14:textId="77777777" w:rsidR="008C634A" w:rsidRDefault="008C634A" w:rsidP="005B0131">
            <w:pPr>
              <w:wordWrap/>
              <w:ind w:firstLine="0"/>
              <w:jc w:val="center"/>
            </w:pPr>
            <w:r>
              <w:rPr>
                <w:rFonts w:hint="eastAsia"/>
              </w:rPr>
              <w:t>（</w:t>
            </w:r>
            <w:r w:rsidRPr="00FE5026">
              <w:t>Pronation</w:t>
            </w:r>
            <w:r>
              <w:rPr>
                <w:rFonts w:hint="eastAsia"/>
              </w:rPr>
              <w:t>）</w:t>
            </w:r>
          </w:p>
        </w:tc>
        <w:tc>
          <w:tcPr>
            <w:tcW w:w="1704" w:type="dxa"/>
          </w:tcPr>
          <w:p w14:paraId="4F35390F" w14:textId="77777777" w:rsidR="008C634A" w:rsidRDefault="008C634A" w:rsidP="005B0131">
            <w:pPr>
              <w:wordWrap/>
              <w:ind w:firstLine="0"/>
              <w:jc w:val="center"/>
            </w:pPr>
            <w:r w:rsidRPr="00115C6B">
              <w:rPr>
                <w:rFonts w:hint="eastAsia"/>
              </w:rPr>
              <w:t>往外反掌</w:t>
            </w:r>
          </w:p>
          <w:p w14:paraId="47DAC7EB" w14:textId="77777777" w:rsidR="008C634A" w:rsidRDefault="008C634A" w:rsidP="005B0131">
            <w:pPr>
              <w:wordWrap/>
              <w:ind w:firstLine="0"/>
              <w:jc w:val="center"/>
            </w:pPr>
            <w:r>
              <w:rPr>
                <w:rFonts w:hint="eastAsia"/>
              </w:rPr>
              <w:t>（</w:t>
            </w:r>
            <w:r w:rsidRPr="00FE5026">
              <w:t>Supination</w:t>
            </w:r>
            <w:r>
              <w:rPr>
                <w:rFonts w:hint="eastAsia"/>
              </w:rPr>
              <w:t>）</w:t>
            </w:r>
          </w:p>
        </w:tc>
      </w:tr>
      <w:tr w:rsidR="00E42AAB" w14:paraId="41DD0E0A" w14:textId="77777777" w:rsidTr="002B16D6">
        <w:tc>
          <w:tcPr>
            <w:tcW w:w="1703" w:type="dxa"/>
          </w:tcPr>
          <w:p w14:paraId="154471D0" w14:textId="22941496" w:rsidR="00E42AAB" w:rsidRDefault="00E42AAB" w:rsidP="005B0131">
            <w:pPr>
              <w:wordWrap/>
              <w:ind w:firstLine="0"/>
              <w:jc w:val="center"/>
            </w:pPr>
            <w:r>
              <w:t>0</w:t>
            </w:r>
            <w:r w:rsidRPr="00CF3E5E">
              <w:rPr>
                <w:rFonts w:hint="eastAsia"/>
              </w:rPr>
              <w:t>°</w:t>
            </w:r>
          </w:p>
        </w:tc>
        <w:tc>
          <w:tcPr>
            <w:tcW w:w="1703" w:type="dxa"/>
            <w:vAlign w:val="bottom"/>
          </w:tcPr>
          <w:p w14:paraId="7DCEFCBE" w14:textId="2BED3030" w:rsidR="00E42AAB" w:rsidRDefault="00E42AAB" w:rsidP="005B0131">
            <w:pPr>
              <w:wordWrap/>
              <w:ind w:firstLine="0"/>
              <w:jc w:val="right"/>
            </w:pPr>
            <w:r>
              <w:rPr>
                <w:rFonts w:ascii="Arial" w:hAnsi="Arial" w:cs="Arial"/>
                <w:sz w:val="20"/>
                <w:szCs w:val="20"/>
              </w:rPr>
              <w:t>7.00%</w:t>
            </w:r>
          </w:p>
        </w:tc>
        <w:tc>
          <w:tcPr>
            <w:tcW w:w="1703" w:type="dxa"/>
            <w:vAlign w:val="bottom"/>
          </w:tcPr>
          <w:p w14:paraId="08C31078" w14:textId="53FFAC39" w:rsidR="00E42AAB" w:rsidRDefault="00E42AAB" w:rsidP="005B0131">
            <w:pPr>
              <w:wordWrap/>
              <w:ind w:firstLine="0"/>
              <w:jc w:val="right"/>
            </w:pPr>
            <w:r>
              <w:rPr>
                <w:rFonts w:ascii="Arial" w:hAnsi="Arial" w:cs="Arial"/>
                <w:sz w:val="20"/>
                <w:szCs w:val="20"/>
              </w:rPr>
              <w:t>7.56%</w:t>
            </w:r>
          </w:p>
        </w:tc>
        <w:tc>
          <w:tcPr>
            <w:tcW w:w="1703" w:type="dxa"/>
            <w:vAlign w:val="bottom"/>
          </w:tcPr>
          <w:p w14:paraId="3E5B806B" w14:textId="2AF74FD3" w:rsidR="00E42AAB" w:rsidRDefault="00E42AAB" w:rsidP="005B0131">
            <w:pPr>
              <w:wordWrap/>
              <w:ind w:firstLine="0"/>
              <w:jc w:val="right"/>
            </w:pPr>
            <w:r>
              <w:rPr>
                <w:rFonts w:ascii="Arial" w:hAnsi="Arial" w:cs="Arial"/>
                <w:sz w:val="20"/>
                <w:szCs w:val="20"/>
              </w:rPr>
              <w:t>-9.96%</w:t>
            </w:r>
          </w:p>
        </w:tc>
        <w:tc>
          <w:tcPr>
            <w:tcW w:w="1704" w:type="dxa"/>
            <w:vAlign w:val="bottom"/>
          </w:tcPr>
          <w:p w14:paraId="575A64E2" w14:textId="51A68B59" w:rsidR="00E42AAB" w:rsidRDefault="00E42AAB" w:rsidP="005B0131">
            <w:pPr>
              <w:wordWrap/>
              <w:ind w:firstLine="0"/>
              <w:jc w:val="right"/>
            </w:pPr>
            <w:r>
              <w:rPr>
                <w:rFonts w:ascii="Arial" w:hAnsi="Arial" w:cs="Arial"/>
                <w:sz w:val="20"/>
                <w:szCs w:val="20"/>
              </w:rPr>
              <w:t>-16.05%</w:t>
            </w:r>
          </w:p>
        </w:tc>
      </w:tr>
      <w:tr w:rsidR="00E42AAB" w14:paraId="6A97071A" w14:textId="77777777" w:rsidTr="002B16D6">
        <w:tc>
          <w:tcPr>
            <w:tcW w:w="1703" w:type="dxa"/>
          </w:tcPr>
          <w:p w14:paraId="58706A9A" w14:textId="180D61F8" w:rsidR="00E42AAB" w:rsidRDefault="00E42AAB" w:rsidP="005B0131">
            <w:pPr>
              <w:wordWrap/>
              <w:ind w:firstLine="0"/>
              <w:jc w:val="center"/>
            </w:pPr>
            <w:r>
              <w:t>15</w:t>
            </w:r>
            <w:r w:rsidRPr="00CF3E5E">
              <w:rPr>
                <w:rFonts w:hint="eastAsia"/>
              </w:rPr>
              <w:t>°</w:t>
            </w:r>
          </w:p>
        </w:tc>
        <w:tc>
          <w:tcPr>
            <w:tcW w:w="1703" w:type="dxa"/>
            <w:vAlign w:val="bottom"/>
          </w:tcPr>
          <w:p w14:paraId="6BB66F08" w14:textId="1D946B96" w:rsidR="00E42AAB" w:rsidRDefault="00E42AAB" w:rsidP="005B0131">
            <w:pPr>
              <w:wordWrap/>
              <w:ind w:firstLine="0"/>
              <w:jc w:val="right"/>
            </w:pPr>
            <w:r>
              <w:rPr>
                <w:rFonts w:ascii="Arial" w:hAnsi="Arial" w:cs="Arial"/>
                <w:sz w:val="20"/>
                <w:szCs w:val="20"/>
              </w:rPr>
              <w:t>-2.97%</w:t>
            </w:r>
          </w:p>
        </w:tc>
        <w:tc>
          <w:tcPr>
            <w:tcW w:w="1703" w:type="dxa"/>
            <w:vAlign w:val="bottom"/>
          </w:tcPr>
          <w:p w14:paraId="50CE84FC" w14:textId="55DA21F7" w:rsidR="00E42AAB" w:rsidRDefault="00E42AAB" w:rsidP="005B0131">
            <w:pPr>
              <w:wordWrap/>
              <w:ind w:firstLine="0"/>
              <w:jc w:val="right"/>
            </w:pPr>
            <w:r>
              <w:rPr>
                <w:rFonts w:ascii="Arial" w:hAnsi="Arial" w:cs="Arial"/>
                <w:sz w:val="20"/>
                <w:szCs w:val="20"/>
              </w:rPr>
              <w:t>-1.96%</w:t>
            </w:r>
          </w:p>
        </w:tc>
        <w:tc>
          <w:tcPr>
            <w:tcW w:w="1703" w:type="dxa"/>
            <w:vAlign w:val="bottom"/>
          </w:tcPr>
          <w:p w14:paraId="1DD093C9" w14:textId="766990CB" w:rsidR="00E42AAB" w:rsidRDefault="00E42AAB" w:rsidP="005B0131">
            <w:pPr>
              <w:wordWrap/>
              <w:ind w:firstLine="0"/>
              <w:jc w:val="right"/>
            </w:pPr>
            <w:r>
              <w:rPr>
                <w:rFonts w:ascii="Arial" w:hAnsi="Arial" w:cs="Arial"/>
                <w:sz w:val="20"/>
                <w:szCs w:val="20"/>
              </w:rPr>
              <w:t>-8.81%</w:t>
            </w:r>
          </w:p>
        </w:tc>
        <w:tc>
          <w:tcPr>
            <w:tcW w:w="1704" w:type="dxa"/>
            <w:vAlign w:val="bottom"/>
          </w:tcPr>
          <w:p w14:paraId="65C2507F" w14:textId="40DACFC1" w:rsidR="00E42AAB" w:rsidRDefault="00E42AAB" w:rsidP="005B0131">
            <w:pPr>
              <w:wordWrap/>
              <w:ind w:firstLine="0"/>
              <w:jc w:val="right"/>
            </w:pPr>
            <w:r>
              <w:rPr>
                <w:rFonts w:ascii="Arial" w:hAnsi="Arial" w:cs="Arial"/>
                <w:sz w:val="20"/>
                <w:szCs w:val="20"/>
              </w:rPr>
              <w:t>-13.02%</w:t>
            </w:r>
          </w:p>
        </w:tc>
      </w:tr>
      <w:tr w:rsidR="00E42AAB" w14:paraId="3CE97538" w14:textId="77777777" w:rsidTr="002B16D6">
        <w:tc>
          <w:tcPr>
            <w:tcW w:w="1703" w:type="dxa"/>
          </w:tcPr>
          <w:p w14:paraId="3EF87106" w14:textId="098D3247" w:rsidR="00E42AAB" w:rsidRDefault="00E42AAB" w:rsidP="005B0131">
            <w:pPr>
              <w:wordWrap/>
              <w:ind w:firstLine="0"/>
              <w:jc w:val="center"/>
            </w:pPr>
            <w:r>
              <w:t>30</w:t>
            </w:r>
            <w:r w:rsidRPr="00CF3E5E">
              <w:rPr>
                <w:rFonts w:hint="eastAsia"/>
              </w:rPr>
              <w:t>°</w:t>
            </w:r>
          </w:p>
        </w:tc>
        <w:tc>
          <w:tcPr>
            <w:tcW w:w="1703" w:type="dxa"/>
            <w:vAlign w:val="bottom"/>
          </w:tcPr>
          <w:p w14:paraId="5C14C154" w14:textId="12612FA8" w:rsidR="00E42AAB" w:rsidRDefault="00E42AAB" w:rsidP="005B0131">
            <w:pPr>
              <w:wordWrap/>
              <w:ind w:firstLine="0"/>
              <w:jc w:val="right"/>
            </w:pPr>
            <w:r>
              <w:rPr>
                <w:rFonts w:ascii="Arial" w:hAnsi="Arial" w:cs="Arial"/>
                <w:sz w:val="20"/>
                <w:szCs w:val="20"/>
              </w:rPr>
              <w:t>1.73%</w:t>
            </w:r>
          </w:p>
        </w:tc>
        <w:tc>
          <w:tcPr>
            <w:tcW w:w="1703" w:type="dxa"/>
            <w:vAlign w:val="bottom"/>
          </w:tcPr>
          <w:p w14:paraId="23499EAA" w14:textId="547D06E9" w:rsidR="00E42AAB" w:rsidRDefault="00E42AAB" w:rsidP="005B0131">
            <w:pPr>
              <w:wordWrap/>
              <w:ind w:firstLine="0"/>
              <w:jc w:val="right"/>
            </w:pPr>
            <w:r>
              <w:rPr>
                <w:rFonts w:ascii="Arial" w:hAnsi="Arial" w:cs="Arial"/>
                <w:sz w:val="20"/>
                <w:szCs w:val="20"/>
              </w:rPr>
              <w:t>-0.13%</w:t>
            </w:r>
          </w:p>
        </w:tc>
        <w:tc>
          <w:tcPr>
            <w:tcW w:w="1703" w:type="dxa"/>
            <w:vAlign w:val="bottom"/>
          </w:tcPr>
          <w:p w14:paraId="5A58AFDB" w14:textId="2EE47F55" w:rsidR="00E42AAB" w:rsidRDefault="00E42AAB" w:rsidP="005B0131">
            <w:pPr>
              <w:wordWrap/>
              <w:ind w:firstLine="0"/>
              <w:jc w:val="right"/>
            </w:pPr>
            <w:r>
              <w:rPr>
                <w:rFonts w:ascii="Arial" w:hAnsi="Arial" w:cs="Arial"/>
                <w:sz w:val="20"/>
                <w:szCs w:val="20"/>
              </w:rPr>
              <w:t>-16.29%</w:t>
            </w:r>
          </w:p>
        </w:tc>
        <w:tc>
          <w:tcPr>
            <w:tcW w:w="1704" w:type="dxa"/>
            <w:vAlign w:val="bottom"/>
          </w:tcPr>
          <w:p w14:paraId="175F4512" w14:textId="049D711D" w:rsidR="00E42AAB" w:rsidRDefault="00E42AAB" w:rsidP="005B0131">
            <w:pPr>
              <w:wordWrap/>
              <w:ind w:firstLine="0"/>
              <w:jc w:val="right"/>
            </w:pPr>
            <w:r>
              <w:rPr>
                <w:rFonts w:ascii="Arial" w:hAnsi="Arial" w:cs="Arial"/>
                <w:sz w:val="20"/>
                <w:szCs w:val="20"/>
              </w:rPr>
              <w:t>-14.38%</w:t>
            </w:r>
          </w:p>
        </w:tc>
      </w:tr>
    </w:tbl>
    <w:p w14:paraId="015EB653" w14:textId="3F19EFF5" w:rsidR="008C634A" w:rsidRPr="001F4A1D" w:rsidRDefault="008C634A" w:rsidP="005B0131">
      <w:pPr>
        <w:wordWrap/>
        <w:snapToGrid/>
        <w:spacing w:line="240" w:lineRule="auto"/>
        <w:ind w:firstLine="0"/>
      </w:pPr>
    </w:p>
    <w:p w14:paraId="1EA3231A" w14:textId="1DC03439" w:rsidR="009D692A" w:rsidRDefault="00E60314" w:rsidP="006834D3">
      <w:pPr>
        <w:wordWrap/>
      </w:pPr>
      <w:r>
        <w:rPr>
          <w:rFonts w:hint="eastAsia"/>
        </w:rPr>
        <w:t>歸納並比較六通道</w:t>
      </w:r>
      <w:r>
        <w:t>sEMG</w:t>
      </w:r>
      <w:r>
        <w:rPr>
          <w:rFonts w:hint="eastAsia"/>
        </w:rPr>
        <w:t>的結果，如</w:t>
      </w:r>
      <w:r>
        <w:fldChar w:fldCharType="begin"/>
      </w:r>
      <w:r>
        <w:instrText xml:space="preserve"> </w:instrText>
      </w:r>
      <w:r>
        <w:rPr>
          <w:rFonts w:hint="eastAsia"/>
        </w:rPr>
        <w:instrText>REF _Ref534057614 \h</w:instrText>
      </w:r>
      <w:r>
        <w:instrText xml:space="preserve">  \* MERGEFORMAT </w:instrText>
      </w:r>
      <w:r>
        <w:fldChar w:fldCharType="separate"/>
      </w:r>
      <w:r w:rsidR="00F86BBA">
        <w:rPr>
          <w:rFonts w:hint="eastAsia"/>
        </w:rPr>
        <w:t>表</w:t>
      </w:r>
      <w:r w:rsidR="00F86BBA">
        <w:rPr>
          <w:rFonts w:hint="eastAsia"/>
        </w:rPr>
        <w:t xml:space="preserve"> </w:t>
      </w:r>
      <w:r w:rsidR="00F86BBA">
        <w:rPr>
          <w:noProof/>
        </w:rPr>
        <w:t>17</w:t>
      </w:r>
      <w:r>
        <w:fldChar w:fldCharType="end"/>
      </w:r>
      <w:r>
        <w:rPr>
          <w:rFonts w:hint="eastAsia"/>
        </w:rPr>
        <w:t>、</w:t>
      </w:r>
      <w:r>
        <w:fldChar w:fldCharType="begin"/>
      </w:r>
      <w:r>
        <w:instrText xml:space="preserve"> </w:instrText>
      </w:r>
      <w:r>
        <w:rPr>
          <w:rFonts w:hint="eastAsia"/>
        </w:rPr>
        <w:instrText>REF _Ref532929500 \h</w:instrText>
      </w:r>
      <w:r>
        <w:instrText xml:space="preserve">  \* MERGEFORMAT </w:instrText>
      </w:r>
      <w:r>
        <w:fldChar w:fldCharType="separate"/>
      </w:r>
      <w:r w:rsidR="00F86BBA">
        <w:rPr>
          <w:rFonts w:hint="eastAsia"/>
        </w:rPr>
        <w:t>表</w:t>
      </w:r>
      <w:r w:rsidR="00F86BBA">
        <w:rPr>
          <w:rFonts w:hint="eastAsia"/>
        </w:rPr>
        <w:t xml:space="preserve"> </w:t>
      </w:r>
      <w:r w:rsidR="00F86BBA">
        <w:rPr>
          <w:noProof/>
        </w:rPr>
        <w:t>18</w:t>
      </w:r>
      <w:r>
        <w:fldChar w:fldCharType="end"/>
      </w:r>
      <w:r>
        <w:rPr>
          <w:rFonts w:hint="eastAsia"/>
        </w:rPr>
        <w:t>所示。我們比較三種訊號處理流程在六通道</w:t>
      </w:r>
      <w:r>
        <w:t>sEMG</w:t>
      </w:r>
      <w:r>
        <w:rPr>
          <w:rFonts w:hint="eastAsia"/>
        </w:rPr>
        <w:t>的</w:t>
      </w:r>
      <w:r w:rsidR="006834D3">
        <w:rPr>
          <w:rFonts w:hint="eastAsia"/>
        </w:rPr>
        <w:t>三</w:t>
      </w:r>
      <w:r>
        <w:rPr>
          <w:rFonts w:hint="eastAsia"/>
        </w:rPr>
        <w:t>次實驗中的估測</w:t>
      </w:r>
      <w:r>
        <w:t>RMSE</w:t>
      </w:r>
      <w:r>
        <w:rPr>
          <w:rFonts w:hint="eastAsia"/>
        </w:rPr>
        <w:t>表現</w:t>
      </w:r>
      <w:r w:rsidR="00A05396">
        <w:rPr>
          <w:rFonts w:hint="eastAsia"/>
        </w:rPr>
        <w:t>，</w:t>
      </w:r>
      <w:r w:rsidR="008348BF" w:rsidRPr="004B1599">
        <w:t>RMS-only</w:t>
      </w:r>
      <w:r w:rsidR="008348BF" w:rsidRPr="004B1599">
        <w:rPr>
          <w:rFonts w:hint="eastAsia"/>
        </w:rPr>
        <w:t>的結果變異性</w:t>
      </w:r>
      <w:r w:rsidR="00127C9B" w:rsidRPr="004B1599">
        <w:rPr>
          <w:rFonts w:hint="eastAsia"/>
        </w:rPr>
        <w:t>及整體誤差因</w:t>
      </w:r>
      <w:r w:rsidR="00127C9B" w:rsidRPr="004B1599">
        <w:t>sEMG</w:t>
      </w:r>
      <w:r w:rsidR="00127C9B" w:rsidRPr="004B1599">
        <w:rPr>
          <w:rFonts w:hint="eastAsia"/>
        </w:rPr>
        <w:t>通道數增加而減少</w:t>
      </w:r>
      <w:r w:rsidR="008348BF" w:rsidRPr="004B1599">
        <w:rPr>
          <w:rFonts w:hint="eastAsia"/>
        </w:rPr>
        <w:t>。</w:t>
      </w:r>
      <w:r w:rsidR="000F49BB">
        <w:rPr>
          <w:rFonts w:hint="eastAsia"/>
        </w:rPr>
        <w:t>不論是從</w:t>
      </w:r>
      <w:r w:rsidR="000F49BB" w:rsidRPr="00982757">
        <w:rPr>
          <w:rFonts w:hint="eastAsia"/>
        </w:rPr>
        <w:t>0</w:t>
      </w:r>
      <w:r w:rsidR="000F49BB">
        <w:rPr>
          <w:rFonts w:hint="eastAsia"/>
        </w:rPr>
        <w:t>、</w:t>
      </w:r>
      <w:r w:rsidR="000F49BB">
        <w:rPr>
          <w:rFonts w:hint="eastAsia"/>
        </w:rPr>
        <w:t>15</w:t>
      </w:r>
      <w:r w:rsidR="000F49BB">
        <w:rPr>
          <w:rFonts w:hint="eastAsia"/>
        </w:rPr>
        <w:t>或</w:t>
      </w:r>
      <w:r w:rsidR="000F49BB">
        <w:rPr>
          <w:rFonts w:hint="eastAsia"/>
        </w:rPr>
        <w:t>30</w:t>
      </w:r>
      <w:r w:rsidR="000F49BB" w:rsidRPr="00982757">
        <w:rPr>
          <w:rFonts w:hint="eastAsia"/>
        </w:rPr>
        <w:t>度開始放置</w:t>
      </w:r>
      <w:r w:rsidR="000F49BB">
        <w:rPr>
          <w:rFonts w:hint="eastAsia"/>
        </w:rPr>
        <w:t>電極，</w:t>
      </w:r>
      <w:r w:rsidR="000F49BB">
        <w:rPr>
          <w:rFonts w:hint="eastAsia"/>
        </w:rPr>
        <w:t>nICA</w:t>
      </w:r>
      <w:r w:rsidR="000F49BB">
        <w:rPr>
          <w:rFonts w:hint="eastAsia"/>
        </w:rPr>
        <w:t>和</w:t>
      </w:r>
      <w:r w:rsidR="000F49BB">
        <w:rPr>
          <w:rFonts w:hint="eastAsia"/>
        </w:rPr>
        <w:t>TDSEP</w:t>
      </w:r>
      <w:r w:rsidR="000F49BB">
        <w:rPr>
          <w:rFonts w:hint="eastAsia"/>
        </w:rPr>
        <w:t>都能將最終的估測誤差降至所有實驗的最小值，儘管</w:t>
      </w:r>
      <w:r w:rsidR="000F49BB">
        <w:rPr>
          <w:rFonts w:hint="eastAsia"/>
        </w:rPr>
        <w:t>RMS-only</w:t>
      </w:r>
      <w:r w:rsidR="000F49BB">
        <w:rPr>
          <w:rFonts w:hint="eastAsia"/>
        </w:rPr>
        <w:t>的估測誤差會電極放置位置不同而改變。</w:t>
      </w:r>
      <w:r w:rsidR="001410AB">
        <w:rPr>
          <w:rFonts w:hint="eastAsia"/>
        </w:rPr>
        <w:t>我們也觀察到，</w:t>
      </w:r>
      <w:r w:rsidR="003F6121">
        <w:rPr>
          <w:rFonts w:hint="eastAsia"/>
        </w:rPr>
        <w:t>六通道</w:t>
      </w:r>
      <w:r w:rsidR="003F6121" w:rsidRPr="004B1599">
        <w:t>sEMG</w:t>
      </w:r>
      <w:r w:rsidR="003F6121" w:rsidRPr="004B1599">
        <w:rPr>
          <w:rFonts w:hint="eastAsia"/>
        </w:rPr>
        <w:t>讓</w:t>
      </w:r>
      <w:r w:rsidR="001410AB">
        <w:rPr>
          <w:rFonts w:hint="eastAsia"/>
        </w:rPr>
        <w:t>RMS-only</w:t>
      </w:r>
      <w:r w:rsidR="003F6121">
        <w:rPr>
          <w:rFonts w:hint="eastAsia"/>
        </w:rPr>
        <w:t>在三次實驗中</w:t>
      </w:r>
      <w:r w:rsidR="001410AB">
        <w:rPr>
          <w:rFonts w:hint="eastAsia"/>
        </w:rPr>
        <w:t>的估測誤差</w:t>
      </w:r>
      <w:r w:rsidR="003F6121">
        <w:rPr>
          <w:rFonts w:hint="eastAsia"/>
        </w:rPr>
        <w:t>皆有所下降</w:t>
      </w:r>
      <w:r w:rsidR="001410AB">
        <w:rPr>
          <w:rFonts w:hint="eastAsia"/>
        </w:rPr>
        <w:t>。</w:t>
      </w:r>
      <w:r w:rsidR="00BD09DE">
        <w:rPr>
          <w:rFonts w:hint="eastAsia"/>
        </w:rPr>
        <w:t>和四通道</w:t>
      </w:r>
      <w:r w:rsidR="00BD09DE">
        <w:rPr>
          <w:rFonts w:hint="eastAsia"/>
        </w:rPr>
        <w:t>sEMG</w:t>
      </w:r>
      <w:r w:rsidR="00BD09DE">
        <w:rPr>
          <w:rFonts w:hint="eastAsia"/>
        </w:rPr>
        <w:t>實驗中相同，</w:t>
      </w:r>
      <w:r w:rsidR="008348BF" w:rsidRPr="004B1599">
        <w:t>RMS-</w:t>
      </w:r>
      <w:r w:rsidR="008348BF" w:rsidRPr="004B1599">
        <w:rPr>
          <w:rFonts w:hint="eastAsia"/>
        </w:rPr>
        <w:t>TDSEP</w:t>
      </w:r>
      <w:r w:rsidR="008348BF" w:rsidRPr="004B1599">
        <w:rPr>
          <w:rFonts w:hint="eastAsia"/>
        </w:rPr>
        <w:t>是整體</w:t>
      </w:r>
      <w:r w:rsidR="008348BF" w:rsidRPr="004B1599">
        <w:t>RMSE</w:t>
      </w:r>
      <w:r w:rsidR="008348BF" w:rsidRPr="004B1599">
        <w:rPr>
          <w:rFonts w:hint="eastAsia"/>
        </w:rPr>
        <w:t>最低的訊號處理流程，尤其在</w:t>
      </w:r>
      <w:r w:rsidR="008348BF" w:rsidRPr="00BE15C3">
        <w:rPr>
          <w:rFonts w:hint="eastAsia"/>
        </w:rPr>
        <w:t>往</w:t>
      </w:r>
      <w:r w:rsidR="008348BF" w:rsidRPr="004B1599">
        <w:rPr>
          <w:rFonts w:hint="eastAsia"/>
        </w:rPr>
        <w:t>內反掌和往外反掌</w:t>
      </w:r>
      <w:r w:rsidR="008348BF">
        <w:rPr>
          <w:rFonts w:hint="eastAsia"/>
        </w:rPr>
        <w:t>維度</w:t>
      </w:r>
      <w:r w:rsidR="00114391">
        <w:rPr>
          <w:rFonts w:hint="eastAsia"/>
        </w:rPr>
        <w:t>上</w:t>
      </w:r>
      <w:r w:rsidR="008348BF">
        <w:rPr>
          <w:rFonts w:hint="eastAsia"/>
        </w:rPr>
        <w:t>。</w:t>
      </w:r>
      <w:r w:rsidR="00EB7E42" w:rsidRPr="004B1599">
        <w:t>RMS-</w:t>
      </w:r>
      <w:r w:rsidR="00EB7E42" w:rsidRPr="004B1599">
        <w:rPr>
          <w:rFonts w:hint="eastAsia"/>
        </w:rPr>
        <w:t>TDSEP</w:t>
      </w:r>
      <w:r w:rsidR="00EB7E42" w:rsidRPr="004B1599">
        <w:rPr>
          <w:rFonts w:hint="eastAsia"/>
        </w:rPr>
        <w:t>在</w:t>
      </w:r>
      <w:r w:rsidR="00114391" w:rsidRPr="004B1599">
        <w:rPr>
          <w:rFonts w:hint="eastAsia"/>
        </w:rPr>
        <w:t>彎曲和伸展</w:t>
      </w:r>
      <w:r w:rsidR="00114391" w:rsidRPr="00114391">
        <w:rPr>
          <w:rFonts w:hint="eastAsia"/>
        </w:rPr>
        <w:t>維度</w:t>
      </w:r>
      <w:r w:rsidR="00E526F7">
        <w:rPr>
          <w:rFonts w:hint="eastAsia"/>
        </w:rPr>
        <w:t>上也</w:t>
      </w:r>
      <w:r w:rsidR="00AC25D8">
        <w:rPr>
          <w:rFonts w:hint="eastAsia"/>
        </w:rPr>
        <w:t>較</w:t>
      </w:r>
      <w:r w:rsidR="00535C60">
        <w:t>RMS-nICA</w:t>
      </w:r>
      <w:r w:rsidR="00535C60">
        <w:rPr>
          <w:rFonts w:hint="eastAsia"/>
        </w:rPr>
        <w:t>有較少增加誤差的情況。</w:t>
      </w:r>
      <w:r w:rsidR="009D692A">
        <w:br w:type="page"/>
      </w:r>
    </w:p>
    <w:p w14:paraId="6D40D854" w14:textId="1AF48210" w:rsidR="005758BB" w:rsidRDefault="005758BB" w:rsidP="005B0131">
      <w:pPr>
        <w:pStyle w:val="Heading3"/>
        <w:wordWrap/>
      </w:pPr>
      <w:r>
        <w:lastRenderedPageBreak/>
        <w:t xml:space="preserve"> </w:t>
      </w:r>
      <w:bookmarkStart w:id="384" w:name="_Toc536370971"/>
      <w:r>
        <w:rPr>
          <w:rFonts w:hint="eastAsia"/>
        </w:rPr>
        <w:t>實驗結果分析</w:t>
      </w:r>
      <w:bookmarkEnd w:id="384"/>
    </w:p>
    <w:p w14:paraId="5BEC1286" w14:textId="30D7CC86" w:rsidR="009D692A" w:rsidRDefault="00821D84" w:rsidP="005B0131">
      <w:pPr>
        <w:wordWrap/>
      </w:pPr>
      <w:r>
        <w:rPr>
          <w:rFonts w:hint="eastAsia"/>
        </w:rPr>
        <w:t>從</w:t>
      </w:r>
      <w:r w:rsidR="009D692A">
        <w:rPr>
          <w:rFonts w:hint="eastAsia"/>
        </w:rPr>
        <w:t>四通道</w:t>
      </w:r>
      <w:r w:rsidR="009D692A">
        <w:t>sEMG</w:t>
      </w:r>
      <w:r w:rsidR="00BC7449">
        <w:rPr>
          <w:rFonts w:hint="eastAsia"/>
        </w:rPr>
        <w:t>的實驗數據</w:t>
      </w:r>
      <w:r w:rsidR="008535F0">
        <w:rPr>
          <w:rFonts w:hint="eastAsia"/>
        </w:rPr>
        <w:t>中</w:t>
      </w:r>
      <w:r w:rsidR="00E023C2">
        <w:rPr>
          <w:rFonts w:hint="eastAsia"/>
        </w:rPr>
        <w:t>，</w:t>
      </w:r>
      <w:r w:rsidR="00BC7449">
        <w:rPr>
          <w:rFonts w:hint="eastAsia"/>
        </w:rPr>
        <w:t>我們</w:t>
      </w:r>
      <w:r w:rsidR="009D692A">
        <w:rPr>
          <w:rFonts w:hint="eastAsia"/>
        </w:rPr>
        <w:t>發現</w:t>
      </w:r>
      <w:r w:rsidR="009D692A">
        <w:t>nICA</w:t>
      </w:r>
      <w:r w:rsidR="00B625F3">
        <w:t xml:space="preserve"> </w:t>
      </w:r>
      <w:r w:rsidR="00B625F3">
        <w:rPr>
          <w:rFonts w:hint="eastAsia"/>
        </w:rPr>
        <w:t>/</w:t>
      </w:r>
      <w:r w:rsidR="00B625F3">
        <w:t xml:space="preserve"> </w:t>
      </w:r>
      <w:r w:rsidR="009D692A">
        <w:t>TDSEP</w:t>
      </w:r>
      <w:r w:rsidR="009D692A">
        <w:rPr>
          <w:rFonts w:hint="eastAsia"/>
        </w:rPr>
        <w:t>在</w:t>
      </w:r>
      <w:bookmarkStart w:id="385" w:name="OLE_LINK7"/>
      <w:bookmarkStart w:id="386" w:name="OLE_LINK8"/>
      <w:r w:rsidR="009D692A">
        <w:rPr>
          <w:rFonts w:hint="eastAsia"/>
        </w:rPr>
        <w:t>手腕</w:t>
      </w:r>
      <w:r w:rsidR="009D692A" w:rsidRPr="004B1599">
        <w:rPr>
          <w:rFonts w:hint="eastAsia"/>
        </w:rPr>
        <w:t>彎曲和伸展</w:t>
      </w:r>
      <w:r w:rsidR="009D692A">
        <w:rPr>
          <w:rFonts w:hint="eastAsia"/>
        </w:rPr>
        <w:t>的維度</w:t>
      </w:r>
      <w:bookmarkEnd w:id="385"/>
      <w:bookmarkEnd w:id="386"/>
      <w:r w:rsidR="009D692A">
        <w:rPr>
          <w:rFonts w:hint="eastAsia"/>
        </w:rPr>
        <w:t>上，對</w:t>
      </w:r>
      <w:r w:rsidR="009D692A">
        <w:t>RMSE</w:t>
      </w:r>
      <w:r w:rsidR="009D692A">
        <w:rPr>
          <w:rFonts w:hint="eastAsia"/>
        </w:rPr>
        <w:t>改善較小，</w:t>
      </w:r>
      <w:r w:rsidR="00E46520">
        <w:rPr>
          <w:rFonts w:hint="eastAsia"/>
        </w:rPr>
        <w:t>使用訊號分離方法前後的</w:t>
      </w:r>
      <w:r w:rsidR="00E46520">
        <w:rPr>
          <w:rFonts w:hint="eastAsia"/>
        </w:rPr>
        <w:t>RMSE</w:t>
      </w:r>
      <w:r w:rsidR="00E46520">
        <w:rPr>
          <w:rFonts w:hint="eastAsia"/>
        </w:rPr>
        <w:t>皆介於</w:t>
      </w:r>
      <w:r w:rsidR="00C42E23">
        <w:t>4</w:t>
      </w:r>
      <w:r w:rsidR="00E46520">
        <w:rPr>
          <w:rFonts w:hint="eastAsia"/>
        </w:rPr>
        <w:t>~5</w:t>
      </w:r>
      <w:r w:rsidR="00E46520">
        <w:rPr>
          <w:rFonts w:hint="eastAsia"/>
        </w:rPr>
        <w:t>度之間</w:t>
      </w:r>
      <w:r w:rsidR="001F2999">
        <w:rPr>
          <w:rFonts w:hint="eastAsia"/>
        </w:rPr>
        <w:t>；</w:t>
      </w:r>
      <w:r w:rsidR="009D692A">
        <w:rPr>
          <w:rFonts w:hint="eastAsia"/>
        </w:rPr>
        <w:t>在手腕</w:t>
      </w:r>
      <w:r w:rsidR="009D692A" w:rsidRPr="004B1599">
        <w:rPr>
          <w:rFonts w:hint="eastAsia"/>
        </w:rPr>
        <w:t>往外反掌和往內反掌</w:t>
      </w:r>
      <w:r w:rsidR="009D692A">
        <w:rPr>
          <w:rFonts w:hint="eastAsia"/>
        </w:rPr>
        <w:t>的維度上，</w:t>
      </w:r>
      <w:r w:rsidR="00B317C2">
        <w:t xml:space="preserve">nICA </w:t>
      </w:r>
      <w:r w:rsidR="00B317C2">
        <w:rPr>
          <w:rFonts w:hint="eastAsia"/>
        </w:rPr>
        <w:t>/</w:t>
      </w:r>
      <w:r w:rsidR="00B317C2">
        <w:t xml:space="preserve"> TDSEP</w:t>
      </w:r>
      <w:r w:rsidR="009D692A">
        <w:rPr>
          <w:rFonts w:hint="eastAsia"/>
        </w:rPr>
        <w:t>對</w:t>
      </w:r>
      <w:r w:rsidR="009D692A">
        <w:t>RMSE</w:t>
      </w:r>
      <w:r w:rsidR="009D692A">
        <w:rPr>
          <w:rFonts w:hint="eastAsia"/>
        </w:rPr>
        <w:t>有著</w:t>
      </w:r>
      <w:r w:rsidR="009D692A">
        <w:t>10~</w:t>
      </w:r>
      <w:r w:rsidR="00C34772">
        <w:t>2</w:t>
      </w:r>
      <w:r w:rsidR="009D692A">
        <w:t>0%</w:t>
      </w:r>
      <w:r w:rsidR="009D692A">
        <w:rPr>
          <w:rFonts w:hint="eastAsia"/>
        </w:rPr>
        <w:t>的改善</w:t>
      </w:r>
      <w:r w:rsidR="008C16C8">
        <w:rPr>
          <w:rFonts w:hint="eastAsia"/>
        </w:rPr>
        <w:t>，</w:t>
      </w:r>
      <w:r w:rsidR="001372C7">
        <w:t>RMSE</w:t>
      </w:r>
      <w:r w:rsidR="001372C7">
        <w:rPr>
          <w:rFonts w:hint="eastAsia"/>
        </w:rPr>
        <w:t>由訊號處理前的</w:t>
      </w:r>
      <w:r w:rsidR="008125B5">
        <w:rPr>
          <w:rFonts w:hint="eastAsia"/>
        </w:rPr>
        <w:t>9</w:t>
      </w:r>
      <w:r w:rsidR="008125B5">
        <w:t>~1</w:t>
      </w:r>
      <w:r w:rsidR="00313221">
        <w:t>3</w:t>
      </w:r>
      <w:r w:rsidR="001372C7">
        <w:rPr>
          <w:rFonts w:hint="eastAsia"/>
        </w:rPr>
        <w:t>度降至</w:t>
      </w:r>
      <w:r w:rsidR="00313221">
        <w:t>7~10</w:t>
      </w:r>
      <w:r w:rsidR="00214536">
        <w:rPr>
          <w:rFonts w:hint="eastAsia"/>
        </w:rPr>
        <w:t>。</w:t>
      </w:r>
      <w:r w:rsidR="006A4495">
        <w:rPr>
          <w:rFonts w:hint="eastAsia"/>
        </w:rPr>
        <w:t>從</w:t>
      </w:r>
      <w:r w:rsidR="006A4495">
        <w:t>0</w:t>
      </w:r>
      <w:r w:rsidR="003E1353">
        <w:rPr>
          <w:rFonts w:hint="eastAsia"/>
        </w:rPr>
        <w:t>度開始放置電極</w:t>
      </w:r>
      <w:r w:rsidR="00D04329">
        <w:rPr>
          <w:rFonts w:hint="eastAsia"/>
        </w:rPr>
        <w:t>的</w:t>
      </w:r>
      <w:r w:rsidR="00D04329">
        <w:rPr>
          <w:rFonts w:hint="eastAsia"/>
        </w:rPr>
        <w:t>RMSE</w:t>
      </w:r>
      <w:r w:rsidR="00E1539E">
        <w:rPr>
          <w:rFonts w:hint="eastAsia"/>
        </w:rPr>
        <w:t>小於</w:t>
      </w:r>
      <w:r w:rsidR="004E5003">
        <w:rPr>
          <w:rFonts w:hint="eastAsia"/>
        </w:rPr>
        <w:t>從</w:t>
      </w:r>
      <w:r w:rsidR="00EB142B">
        <w:t>45</w:t>
      </w:r>
      <w:r w:rsidR="004E5003">
        <w:rPr>
          <w:rFonts w:hint="eastAsia"/>
        </w:rPr>
        <w:t>度開始放置電極</w:t>
      </w:r>
      <w:r w:rsidR="00454B57">
        <w:rPr>
          <w:rFonts w:hint="eastAsia"/>
        </w:rPr>
        <w:t>的</w:t>
      </w:r>
      <w:r w:rsidR="00454B57">
        <w:rPr>
          <w:rFonts w:hint="eastAsia"/>
        </w:rPr>
        <w:t>RMSE</w:t>
      </w:r>
      <w:r w:rsidR="007C3A65">
        <w:rPr>
          <w:rFonts w:hint="eastAsia"/>
        </w:rPr>
        <w:t>，</w:t>
      </w:r>
      <w:r w:rsidR="00502796">
        <w:t xml:space="preserve"> </w:t>
      </w:r>
      <w:r w:rsidR="009D692A">
        <w:t>RMSE</w:t>
      </w:r>
      <w:r w:rsidR="009D692A">
        <w:rPr>
          <w:rFonts w:hint="eastAsia"/>
        </w:rPr>
        <w:t>會因為每次實驗電極放置誤差而導致</w:t>
      </w:r>
      <w:r w:rsidR="009D692A">
        <w:t>RMSE</w:t>
      </w:r>
      <w:r w:rsidR="009D692A">
        <w:rPr>
          <w:rFonts w:hint="eastAsia"/>
        </w:rPr>
        <w:t>有</w:t>
      </w:r>
      <w:r w:rsidR="002F30B2">
        <w:rPr>
          <w:rFonts w:hint="eastAsia"/>
        </w:rPr>
        <w:t>不可忽略</w:t>
      </w:r>
      <w:r w:rsidR="009D692A">
        <w:rPr>
          <w:rFonts w:hint="eastAsia"/>
        </w:rPr>
        <w:t>的差異</w:t>
      </w:r>
      <w:r w:rsidR="006135C3">
        <w:rPr>
          <w:rFonts w:hint="eastAsia"/>
        </w:rPr>
        <w:t>。</w:t>
      </w:r>
    </w:p>
    <w:p w14:paraId="44FEF4E0" w14:textId="52B4D1DC" w:rsidR="00293117" w:rsidRDefault="002C6624" w:rsidP="005B0131">
      <w:pPr>
        <w:wordWrap/>
      </w:pPr>
      <w:r>
        <w:rPr>
          <w:rFonts w:hint="eastAsia"/>
        </w:rPr>
        <w:t>在</w:t>
      </w:r>
      <w:r w:rsidR="002B1402">
        <w:rPr>
          <w:rFonts w:hint="eastAsia"/>
        </w:rPr>
        <w:t>六</w:t>
      </w:r>
      <w:r w:rsidR="00293117">
        <w:rPr>
          <w:rFonts w:hint="eastAsia"/>
        </w:rPr>
        <w:t>通道</w:t>
      </w:r>
      <w:r w:rsidR="00293117">
        <w:t>sEMG</w:t>
      </w:r>
      <w:r w:rsidR="00293117">
        <w:rPr>
          <w:rFonts w:hint="eastAsia"/>
        </w:rPr>
        <w:t>的實驗數據</w:t>
      </w:r>
      <w:r w:rsidR="00B642B0">
        <w:rPr>
          <w:rFonts w:hint="eastAsia"/>
        </w:rPr>
        <w:t>中，</w:t>
      </w:r>
      <w:r w:rsidR="00764D4E">
        <w:t xml:space="preserve">nICA </w:t>
      </w:r>
      <w:r w:rsidR="00764D4E">
        <w:rPr>
          <w:rFonts w:hint="eastAsia"/>
        </w:rPr>
        <w:t>/</w:t>
      </w:r>
      <w:r w:rsidR="00764D4E">
        <w:t xml:space="preserve"> TDSEP</w:t>
      </w:r>
      <w:r w:rsidR="00764D4E">
        <w:rPr>
          <w:rFonts w:hint="eastAsia"/>
        </w:rPr>
        <w:t>同樣對於</w:t>
      </w:r>
      <w:r w:rsidR="00293117">
        <w:rPr>
          <w:rFonts w:hint="eastAsia"/>
        </w:rPr>
        <w:t>手腕</w:t>
      </w:r>
      <w:r w:rsidR="00293117" w:rsidRPr="004B1599">
        <w:rPr>
          <w:rFonts w:hint="eastAsia"/>
        </w:rPr>
        <w:t>彎曲和伸展</w:t>
      </w:r>
      <w:r w:rsidR="00293117">
        <w:rPr>
          <w:rFonts w:hint="eastAsia"/>
        </w:rPr>
        <w:t>的維度上</w:t>
      </w:r>
      <w:r w:rsidR="00DD07AE">
        <w:rPr>
          <w:rFonts w:hint="eastAsia"/>
        </w:rPr>
        <w:t>估測改善較差</w:t>
      </w:r>
      <w:r w:rsidR="008A150F">
        <w:rPr>
          <w:rFonts w:hint="eastAsia"/>
        </w:rPr>
        <w:t>，使用訊號分離方法前後的</w:t>
      </w:r>
      <w:r w:rsidR="008A150F">
        <w:rPr>
          <w:rFonts w:hint="eastAsia"/>
        </w:rPr>
        <w:t>RMSE</w:t>
      </w:r>
      <w:r w:rsidR="008A150F">
        <w:rPr>
          <w:rFonts w:hint="eastAsia"/>
        </w:rPr>
        <w:t>皆介於</w:t>
      </w:r>
      <w:r w:rsidR="00C42E23">
        <w:t>4</w:t>
      </w:r>
      <w:r w:rsidR="008A150F">
        <w:rPr>
          <w:rFonts w:hint="eastAsia"/>
        </w:rPr>
        <w:t>~5</w:t>
      </w:r>
      <w:r w:rsidR="008A150F">
        <w:rPr>
          <w:rFonts w:hint="eastAsia"/>
        </w:rPr>
        <w:t>度之間</w:t>
      </w:r>
      <w:r w:rsidR="0059369C">
        <w:rPr>
          <w:rFonts w:hint="eastAsia"/>
        </w:rPr>
        <w:t>；</w:t>
      </w:r>
      <w:r w:rsidR="00293117">
        <w:rPr>
          <w:rFonts w:hint="eastAsia"/>
        </w:rPr>
        <w:t>在手腕</w:t>
      </w:r>
      <w:r w:rsidR="00293117" w:rsidRPr="004B1599">
        <w:rPr>
          <w:rFonts w:hint="eastAsia"/>
        </w:rPr>
        <w:t>往外反掌和往內反掌</w:t>
      </w:r>
      <w:r w:rsidR="00293117">
        <w:rPr>
          <w:rFonts w:hint="eastAsia"/>
        </w:rPr>
        <w:t>的維度上，</w:t>
      </w:r>
      <w:r w:rsidR="00425EE6">
        <w:t xml:space="preserve">nICA </w:t>
      </w:r>
      <w:r w:rsidR="00425EE6">
        <w:rPr>
          <w:rFonts w:hint="eastAsia"/>
        </w:rPr>
        <w:t>/</w:t>
      </w:r>
      <w:r w:rsidR="00425EE6">
        <w:t xml:space="preserve"> TDSEP</w:t>
      </w:r>
      <w:r w:rsidR="00293117">
        <w:rPr>
          <w:rFonts w:hint="eastAsia"/>
        </w:rPr>
        <w:t>對</w:t>
      </w:r>
      <w:r w:rsidR="00293117">
        <w:t>RMSE</w:t>
      </w:r>
      <w:r w:rsidR="00293117">
        <w:rPr>
          <w:rFonts w:hint="eastAsia"/>
        </w:rPr>
        <w:t>有著</w:t>
      </w:r>
      <w:r w:rsidR="003272ED">
        <w:rPr>
          <w:rFonts w:hint="eastAsia"/>
        </w:rPr>
        <w:t>5</w:t>
      </w:r>
      <w:r w:rsidR="003272ED">
        <w:t>~20</w:t>
      </w:r>
      <w:r w:rsidR="00293117">
        <w:t>%</w:t>
      </w:r>
      <w:r w:rsidR="00293117">
        <w:rPr>
          <w:rFonts w:hint="eastAsia"/>
        </w:rPr>
        <w:t>的改善</w:t>
      </w:r>
      <w:r w:rsidR="00CA26C9">
        <w:rPr>
          <w:rFonts w:hint="eastAsia"/>
        </w:rPr>
        <w:t>，</w:t>
      </w:r>
      <w:r w:rsidR="00CA26C9">
        <w:t>RMSE</w:t>
      </w:r>
      <w:r w:rsidR="00CA26C9">
        <w:rPr>
          <w:rFonts w:hint="eastAsia"/>
        </w:rPr>
        <w:t>由</w:t>
      </w:r>
      <w:r w:rsidR="00416700">
        <w:rPr>
          <w:rFonts w:hint="eastAsia"/>
        </w:rPr>
        <w:t>訊號處理前的</w:t>
      </w:r>
      <w:r w:rsidR="00FC5829">
        <w:rPr>
          <w:rFonts w:hint="eastAsia"/>
        </w:rPr>
        <w:t>8</w:t>
      </w:r>
      <w:r w:rsidR="00FC5829">
        <w:t>~10</w:t>
      </w:r>
      <w:r w:rsidR="000A3C2C">
        <w:rPr>
          <w:rFonts w:hint="eastAsia"/>
        </w:rPr>
        <w:t>度降至</w:t>
      </w:r>
      <w:r w:rsidR="00FC5829">
        <w:rPr>
          <w:rFonts w:hint="eastAsia"/>
        </w:rPr>
        <w:t>6</w:t>
      </w:r>
      <w:r w:rsidR="00FC5829">
        <w:t>~8</w:t>
      </w:r>
      <w:r w:rsidR="00057548">
        <w:rPr>
          <w:rFonts w:hint="eastAsia"/>
        </w:rPr>
        <w:t>度</w:t>
      </w:r>
      <w:r w:rsidR="00D11DDD">
        <w:rPr>
          <w:rFonts w:hint="eastAsia"/>
        </w:rPr>
        <w:t>。</w:t>
      </w:r>
      <w:r w:rsidR="00E91FA9">
        <w:t>RMSE</w:t>
      </w:r>
      <w:r w:rsidR="00F84CEC">
        <w:rPr>
          <w:rFonts w:hint="eastAsia"/>
        </w:rPr>
        <w:t>由</w:t>
      </w:r>
      <w:r w:rsidR="004B2827">
        <w:rPr>
          <w:rFonts w:hint="eastAsia"/>
        </w:rPr>
        <w:t>低</w:t>
      </w:r>
      <w:r w:rsidR="00E91FA9">
        <w:rPr>
          <w:rFonts w:hint="eastAsia"/>
        </w:rPr>
        <w:t>至</w:t>
      </w:r>
      <w:r w:rsidR="004B2827">
        <w:rPr>
          <w:rFonts w:hint="eastAsia"/>
        </w:rPr>
        <w:t>高</w:t>
      </w:r>
      <w:r w:rsidR="00F84CEC">
        <w:rPr>
          <w:rFonts w:hint="eastAsia"/>
        </w:rPr>
        <w:t>排列，</w:t>
      </w:r>
      <w:r w:rsidR="00E91FA9">
        <w:rPr>
          <w:rFonts w:hint="eastAsia"/>
        </w:rPr>
        <w:t>分別為</w:t>
      </w:r>
      <w:r w:rsidR="00210C65">
        <w:rPr>
          <w:rFonts w:hint="eastAsia"/>
        </w:rPr>
        <w:t>0</w:t>
      </w:r>
      <w:r w:rsidR="00210C65">
        <w:rPr>
          <w:rFonts w:hint="eastAsia"/>
        </w:rPr>
        <w:t>度開始放置電極</w:t>
      </w:r>
      <w:r w:rsidR="004B2827">
        <w:rPr>
          <w:rFonts w:hint="eastAsia"/>
        </w:rPr>
        <w:t>、</w:t>
      </w:r>
      <w:r w:rsidR="00210C65">
        <w:t>15</w:t>
      </w:r>
      <w:r w:rsidR="00210C65">
        <w:rPr>
          <w:rFonts w:hint="eastAsia"/>
        </w:rPr>
        <w:t>度開始放置電極、</w:t>
      </w:r>
      <w:r w:rsidR="003748C6">
        <w:t>30</w:t>
      </w:r>
      <w:r w:rsidR="00FD4A27">
        <w:rPr>
          <w:rFonts w:hint="eastAsia"/>
        </w:rPr>
        <w:t>度開始放置電極</w:t>
      </w:r>
      <w:r w:rsidR="00F44F07">
        <w:rPr>
          <w:rFonts w:hint="eastAsia"/>
        </w:rPr>
        <w:t>。</w:t>
      </w:r>
    </w:p>
    <w:p w14:paraId="6359CD1E" w14:textId="37A19B54" w:rsidR="00851A6B" w:rsidRPr="00BF0B0A" w:rsidRDefault="00124845" w:rsidP="005B0131">
      <w:pPr>
        <w:wordWrap/>
      </w:pPr>
      <w:r>
        <w:rPr>
          <w:rFonts w:hint="eastAsia"/>
        </w:rPr>
        <w:t>訊號分離</w:t>
      </w:r>
      <w:r w:rsidR="00851A6B">
        <w:rPr>
          <w:rFonts w:hint="eastAsia"/>
        </w:rPr>
        <w:t>演算法</w:t>
      </w:r>
      <w:r>
        <w:rPr>
          <w:rFonts w:hint="eastAsia"/>
        </w:rPr>
        <w:t>對於</w:t>
      </w:r>
      <w:r w:rsidR="00BF0B0A">
        <w:rPr>
          <w:rFonts w:hint="eastAsia"/>
        </w:rPr>
        <w:t>估測改善的成效</w:t>
      </w:r>
      <w:r w:rsidR="00851A6B">
        <w:rPr>
          <w:rFonts w:hint="eastAsia"/>
        </w:rPr>
        <w:t>，</w:t>
      </w:r>
      <w:r w:rsidR="00BF0B0A">
        <w:rPr>
          <w:rFonts w:hint="eastAsia"/>
        </w:rPr>
        <w:t>會因原始</w:t>
      </w:r>
      <w:r w:rsidR="00BF0B0A">
        <w:t>RMSE</w:t>
      </w:r>
      <w:r w:rsidR="001D07B5">
        <w:rPr>
          <w:rFonts w:hint="eastAsia"/>
        </w:rPr>
        <w:t>減少而降低。</w:t>
      </w:r>
      <w:r w:rsidR="00645648">
        <w:t>比較</w:t>
      </w:r>
      <w:r w:rsidR="00645648">
        <w:rPr>
          <w:rFonts w:hint="eastAsia"/>
        </w:rPr>
        <w:t>兩種訊號分離演算法對於估測準確率的幫助</w:t>
      </w:r>
      <w:r w:rsidR="00793526">
        <w:rPr>
          <w:rFonts w:hint="eastAsia"/>
        </w:rPr>
        <w:t>，</w:t>
      </w:r>
      <w:r w:rsidR="00D55848">
        <w:rPr>
          <w:rFonts w:hint="eastAsia"/>
        </w:rPr>
        <w:t>TDSEP</w:t>
      </w:r>
      <w:r w:rsidR="00D55848">
        <w:rPr>
          <w:rFonts w:hint="eastAsia"/>
        </w:rPr>
        <w:t>的</w:t>
      </w:r>
      <w:r w:rsidR="00645648">
        <w:rPr>
          <w:rFonts w:hint="eastAsia"/>
        </w:rPr>
        <w:t>估測準確率較</w:t>
      </w:r>
      <w:r w:rsidR="00645648">
        <w:rPr>
          <w:rFonts w:hint="eastAsia"/>
        </w:rPr>
        <w:t>nICA</w:t>
      </w:r>
      <w:r w:rsidR="00645648">
        <w:rPr>
          <w:rFonts w:hint="eastAsia"/>
        </w:rPr>
        <w:t>高，且在手腕</w:t>
      </w:r>
      <w:r w:rsidR="00645648" w:rsidRPr="004B1599">
        <w:rPr>
          <w:rFonts w:hint="eastAsia"/>
        </w:rPr>
        <w:t>彎曲和伸展</w:t>
      </w:r>
      <w:r w:rsidR="00645648">
        <w:rPr>
          <w:rFonts w:hint="eastAsia"/>
        </w:rPr>
        <w:t>的維度上估測結果較為穩定</w:t>
      </w:r>
      <w:r w:rsidR="00E4616C">
        <w:rPr>
          <w:rFonts w:hint="eastAsia"/>
        </w:rPr>
        <w:t>。</w:t>
      </w:r>
      <w:r w:rsidR="00645648">
        <w:rPr>
          <w:rFonts w:hint="eastAsia"/>
        </w:rPr>
        <w:t>在四通道</w:t>
      </w:r>
      <w:r w:rsidR="00645648">
        <w:t>sEMG</w:t>
      </w:r>
      <w:r w:rsidR="00430803">
        <w:rPr>
          <w:rFonts w:hint="eastAsia"/>
        </w:rPr>
        <w:t>中，</w:t>
      </w:r>
      <w:r w:rsidR="00430803">
        <w:rPr>
          <w:rFonts w:hint="eastAsia"/>
        </w:rPr>
        <w:t>TDSEP</w:t>
      </w:r>
      <w:r w:rsidR="00430803">
        <w:rPr>
          <w:rFonts w:hint="eastAsia"/>
        </w:rPr>
        <w:t>對於估測準確率</w:t>
      </w:r>
      <w:r w:rsidR="00645648">
        <w:rPr>
          <w:rFonts w:hint="eastAsia"/>
        </w:rPr>
        <w:t>有</w:t>
      </w:r>
      <w:r w:rsidR="00645648">
        <w:t>10~</w:t>
      </w:r>
      <w:r w:rsidR="00836250">
        <w:t>2</w:t>
      </w:r>
      <w:r w:rsidR="00645648">
        <w:t>0%</w:t>
      </w:r>
      <w:r w:rsidR="00645648">
        <w:rPr>
          <w:rFonts w:hint="eastAsia"/>
        </w:rPr>
        <w:t>的提升；在六通道</w:t>
      </w:r>
      <w:r w:rsidR="00645648">
        <w:t>sEMG</w:t>
      </w:r>
      <w:r w:rsidR="00430803">
        <w:rPr>
          <w:rFonts w:hint="eastAsia"/>
        </w:rPr>
        <w:t>中，</w:t>
      </w:r>
      <w:r w:rsidR="00430803">
        <w:rPr>
          <w:rFonts w:hint="eastAsia"/>
        </w:rPr>
        <w:t>TDSEP</w:t>
      </w:r>
      <w:r w:rsidR="00645648">
        <w:rPr>
          <w:rFonts w:hint="eastAsia"/>
        </w:rPr>
        <w:t>對於估測準確率有</w:t>
      </w:r>
      <w:r w:rsidR="007167A4">
        <w:t>9</w:t>
      </w:r>
      <w:r w:rsidR="00645648">
        <w:t>~</w:t>
      </w:r>
      <w:r w:rsidR="007167A4">
        <w:t>16</w:t>
      </w:r>
      <w:r w:rsidR="00645648">
        <w:t>%</w:t>
      </w:r>
      <w:r w:rsidR="00645648">
        <w:rPr>
          <w:rFonts w:hint="eastAsia"/>
        </w:rPr>
        <w:t>的提升。</w:t>
      </w:r>
      <w:r w:rsidR="00430803">
        <w:rPr>
          <w:rFonts w:hint="eastAsia"/>
        </w:rPr>
        <w:t>整體看來</w:t>
      </w:r>
      <w:r w:rsidR="00645648">
        <w:t>TDSEP</w:t>
      </w:r>
      <w:r w:rsidR="00645648">
        <w:rPr>
          <w:rFonts w:hint="eastAsia"/>
        </w:rPr>
        <w:t>對於估測準確率的改善較</w:t>
      </w:r>
      <w:r w:rsidR="00645648">
        <w:t>nICA</w:t>
      </w:r>
      <w:r w:rsidR="00430803">
        <w:rPr>
          <w:rFonts w:hint="eastAsia"/>
        </w:rPr>
        <w:t>好，</w:t>
      </w:r>
      <w:r w:rsidR="00E4616C">
        <w:rPr>
          <w:rFonts w:hint="eastAsia"/>
        </w:rPr>
        <w:t>我們推測這是</w:t>
      </w:r>
      <w:r w:rsidR="000B06FF">
        <w:t>TDSEP</w:t>
      </w:r>
      <w:r w:rsidR="00A55516">
        <w:rPr>
          <w:rFonts w:hint="eastAsia"/>
        </w:rPr>
        <w:t>將輸入訊號視為</w:t>
      </w:r>
      <w:r w:rsidR="000B06FF">
        <w:rPr>
          <w:rFonts w:hint="eastAsia"/>
        </w:rPr>
        <w:t>時間訊號的</w:t>
      </w:r>
      <w:r w:rsidR="00804605">
        <w:rPr>
          <w:rFonts w:hint="eastAsia"/>
        </w:rPr>
        <w:t>結果，</w:t>
      </w:r>
      <w:r w:rsidR="009F4F48">
        <w:rPr>
          <w:rFonts w:hint="eastAsia"/>
        </w:rPr>
        <w:t>在</w:t>
      </w:r>
      <w:r w:rsidR="00B65744">
        <w:rPr>
          <w:rFonts w:hint="eastAsia"/>
        </w:rPr>
        <w:t>分離</w:t>
      </w:r>
      <w:r w:rsidR="00B65744">
        <w:rPr>
          <w:rFonts w:hint="eastAsia"/>
        </w:rPr>
        <w:t>sEMG</w:t>
      </w:r>
      <w:r w:rsidR="00B65744">
        <w:rPr>
          <w:rFonts w:hint="eastAsia"/>
        </w:rPr>
        <w:t>訊號時</w:t>
      </w:r>
      <w:r w:rsidR="00794DE7">
        <w:rPr>
          <w:rFonts w:hint="eastAsia"/>
        </w:rPr>
        <w:t>考量</w:t>
      </w:r>
      <w:r w:rsidR="00B65744">
        <w:rPr>
          <w:rFonts w:hint="eastAsia"/>
        </w:rPr>
        <w:t>了訊號</w:t>
      </w:r>
      <w:r w:rsidR="00322447">
        <w:rPr>
          <w:rFonts w:hint="eastAsia"/>
        </w:rPr>
        <w:t>樣本</w:t>
      </w:r>
      <w:r w:rsidR="00794DE7">
        <w:rPr>
          <w:rFonts w:hint="eastAsia"/>
        </w:rPr>
        <w:t>在時域上</w:t>
      </w:r>
      <w:r w:rsidR="00977939">
        <w:rPr>
          <w:rFonts w:hint="eastAsia"/>
        </w:rPr>
        <w:t>的</w:t>
      </w:r>
      <w:r w:rsidR="00DA3EAD">
        <w:rPr>
          <w:rFonts w:hint="eastAsia"/>
        </w:rPr>
        <w:t>相對</w:t>
      </w:r>
      <w:r w:rsidR="00977939">
        <w:rPr>
          <w:rFonts w:hint="eastAsia"/>
        </w:rPr>
        <w:t>關係。</w:t>
      </w:r>
    </w:p>
    <w:p w14:paraId="05809812" w14:textId="3A3F0446" w:rsidR="00943BF6" w:rsidRDefault="009E4BCE" w:rsidP="005B0131">
      <w:pPr>
        <w:pStyle w:val="Heading1"/>
      </w:pPr>
      <w:bookmarkStart w:id="387" w:name="_Toc536370972"/>
      <w:r>
        <w:rPr>
          <w:rFonts w:hint="eastAsia"/>
        </w:rPr>
        <w:lastRenderedPageBreak/>
        <w:t>結論與未來展望</w:t>
      </w:r>
      <w:bookmarkEnd w:id="387"/>
    </w:p>
    <w:p w14:paraId="13514545" w14:textId="244743F6" w:rsidR="008B4553" w:rsidRDefault="008B4553" w:rsidP="005B0131">
      <w:pPr>
        <w:pStyle w:val="Heading2"/>
      </w:pPr>
      <w:r>
        <w:rPr>
          <w:rFonts w:hint="eastAsia"/>
        </w:rPr>
        <w:t xml:space="preserve"> </w:t>
      </w:r>
      <w:bookmarkStart w:id="388" w:name="_Toc536370973"/>
      <w:r>
        <w:rPr>
          <w:rFonts w:hint="eastAsia"/>
        </w:rPr>
        <w:t>結論</w:t>
      </w:r>
      <w:bookmarkEnd w:id="388"/>
    </w:p>
    <w:p w14:paraId="09C97BEA" w14:textId="3AA2CB02" w:rsidR="001E2C56" w:rsidRDefault="0081620F" w:rsidP="005B0131">
      <w:pPr>
        <w:wordWrap/>
      </w:pPr>
      <w:r>
        <w:rPr>
          <w:rFonts w:hint="eastAsia"/>
        </w:rPr>
        <w:t>本論文</w:t>
      </w:r>
      <w:r w:rsidR="008B45FB">
        <w:rPr>
          <w:rFonts w:hint="eastAsia"/>
        </w:rPr>
        <w:t>利用</w:t>
      </w:r>
      <w:r w:rsidR="00377A93">
        <w:rPr>
          <w:rFonts w:hint="eastAsia"/>
        </w:rPr>
        <w:t>提出</w:t>
      </w:r>
      <w:r w:rsidR="001A3EB0">
        <w:rPr>
          <w:rFonts w:hint="eastAsia"/>
        </w:rPr>
        <w:t>創新的</w:t>
      </w:r>
      <w:r w:rsidR="00002C8D">
        <w:t>sEMG</w:t>
      </w:r>
      <w:r w:rsidR="00002C8D">
        <w:rPr>
          <w:rFonts w:hint="eastAsia"/>
        </w:rPr>
        <w:t>訊號分離方法，先以</w:t>
      </w:r>
      <w:r w:rsidR="00A71A56">
        <w:t>RMS</w:t>
      </w:r>
      <w:r w:rsidR="005560C6">
        <w:rPr>
          <w:rFonts w:hint="eastAsia"/>
        </w:rPr>
        <w:t>提取</w:t>
      </w:r>
      <w:r w:rsidR="005560C6">
        <w:t>sEMG</w:t>
      </w:r>
      <w:r w:rsidR="005560C6">
        <w:rPr>
          <w:rFonts w:hint="eastAsia"/>
        </w:rPr>
        <w:t>訊號功率後，</w:t>
      </w:r>
      <w:r w:rsidR="007C195F">
        <w:rPr>
          <w:rFonts w:hint="eastAsia"/>
        </w:rPr>
        <w:t>再以</w:t>
      </w:r>
      <w:r w:rsidR="007C195F">
        <w:t>TDSEP</w:t>
      </w:r>
      <w:r w:rsidR="007C195F">
        <w:rPr>
          <w:rFonts w:hint="eastAsia"/>
        </w:rPr>
        <w:t>與</w:t>
      </w:r>
      <w:r w:rsidR="00441161">
        <w:t>nICA</w:t>
      </w:r>
      <w:r w:rsidR="00441161">
        <w:rPr>
          <w:rFonts w:hint="eastAsia"/>
        </w:rPr>
        <w:t>將</w:t>
      </w:r>
      <w:r w:rsidR="00441161">
        <w:t>sEMG</w:t>
      </w:r>
      <w:r w:rsidR="00441161">
        <w:rPr>
          <w:rFonts w:hint="eastAsia"/>
        </w:rPr>
        <w:t>訊號功率分離</w:t>
      </w:r>
      <w:r w:rsidR="001E2C56">
        <w:rPr>
          <w:rFonts w:hint="eastAsia"/>
        </w:rPr>
        <w:t>，</w:t>
      </w:r>
      <w:r w:rsidR="00C679BC">
        <w:rPr>
          <w:rFonts w:hint="eastAsia"/>
        </w:rPr>
        <w:t>克服了過去</w:t>
      </w:r>
      <w:r w:rsidR="00C679BC">
        <w:t>I</w:t>
      </w:r>
      <w:r w:rsidR="00C679BC">
        <w:rPr>
          <w:rFonts w:hint="eastAsia"/>
        </w:rPr>
        <w:t>C</w:t>
      </w:r>
      <w:r w:rsidR="00C679BC">
        <w:t>A</w:t>
      </w:r>
      <w:r w:rsidR="00C679BC">
        <w:rPr>
          <w:rFonts w:hint="eastAsia"/>
        </w:rPr>
        <w:t>無法處理具高斯性質的</w:t>
      </w:r>
      <w:r w:rsidR="00C679BC">
        <w:t>s</w:t>
      </w:r>
      <w:r w:rsidR="00C402EA">
        <w:t>E</w:t>
      </w:r>
      <w:r w:rsidR="00C679BC">
        <w:rPr>
          <w:rFonts w:hint="eastAsia"/>
        </w:rPr>
        <w:t>M</w:t>
      </w:r>
      <w:r w:rsidR="00C679BC">
        <w:t>G</w:t>
      </w:r>
      <w:r w:rsidR="00C402EA">
        <w:rPr>
          <w:rFonts w:hint="eastAsia"/>
        </w:rPr>
        <w:t>訊號</w:t>
      </w:r>
      <w:r w:rsidR="002D02EC">
        <w:rPr>
          <w:rFonts w:hint="eastAsia"/>
        </w:rPr>
        <w:t>的問題</w:t>
      </w:r>
      <w:r w:rsidR="00C402EA">
        <w:rPr>
          <w:rFonts w:hint="eastAsia"/>
        </w:rPr>
        <w:t>。</w:t>
      </w:r>
    </w:p>
    <w:p w14:paraId="356D3861" w14:textId="0569D323" w:rsidR="00DB376B" w:rsidRDefault="00707392" w:rsidP="005B0131">
      <w:pPr>
        <w:wordWrap/>
      </w:pPr>
      <w:r>
        <w:rPr>
          <w:rFonts w:hint="eastAsia"/>
        </w:rPr>
        <w:t>兩種方法對於訊號分離的評估不同：</w:t>
      </w:r>
      <w:r w:rsidR="001E2C56">
        <w:rPr>
          <w:rFonts w:hint="eastAsia"/>
        </w:rPr>
        <w:t>nICA</w:t>
      </w:r>
      <w:r w:rsidR="001E2C56">
        <w:rPr>
          <w:rFonts w:hint="eastAsia"/>
        </w:rPr>
        <w:t>將輸入訊號視作一群資料點，只考慮其在各維度上的</w:t>
      </w:r>
      <w:r w:rsidR="00292C32">
        <w:rPr>
          <w:rFonts w:hint="eastAsia"/>
        </w:rPr>
        <w:t>分佈</w:t>
      </w:r>
      <w:r w:rsidR="001E2C56">
        <w:rPr>
          <w:rFonts w:hint="eastAsia"/>
        </w:rPr>
        <w:t>，並試著將各維度的共同資訊減少；對</w:t>
      </w:r>
      <w:r w:rsidR="001E2C56">
        <w:rPr>
          <w:rFonts w:hint="eastAsia"/>
        </w:rPr>
        <w:t>TDSEP</w:t>
      </w:r>
      <w:r w:rsidR="001E2C56">
        <w:rPr>
          <w:rFonts w:hint="eastAsia"/>
        </w:rPr>
        <w:t>來說，其分離指標則是時域上的相關性（</w:t>
      </w:r>
      <w:r w:rsidR="001E2C56">
        <w:rPr>
          <w:rFonts w:hint="eastAsia"/>
        </w:rPr>
        <w:t>Correlation</w:t>
      </w:r>
      <w:r w:rsidR="001E2C56">
        <w:rPr>
          <w:rFonts w:hint="eastAsia"/>
        </w:rPr>
        <w:t>）。</w:t>
      </w:r>
      <w:r w:rsidR="00DB5EEE">
        <w:rPr>
          <w:rFonts w:hint="eastAsia"/>
        </w:rPr>
        <w:t>而共同點是</w:t>
      </w:r>
      <w:r w:rsidR="0022666B">
        <w:rPr>
          <w:rFonts w:hint="eastAsia"/>
        </w:rPr>
        <w:t>，</w:t>
      </w:r>
      <w:r w:rsidR="008B3B4F">
        <w:rPr>
          <w:rFonts w:hint="eastAsia"/>
        </w:rPr>
        <w:t>這</w:t>
      </w:r>
      <w:r w:rsidR="0022666B">
        <w:rPr>
          <w:rFonts w:hint="eastAsia"/>
        </w:rPr>
        <w:t>兩種訊號</w:t>
      </w:r>
      <w:r w:rsidR="00286539">
        <w:rPr>
          <w:rFonts w:hint="eastAsia"/>
        </w:rPr>
        <w:t>分離方法</w:t>
      </w:r>
      <w:r w:rsidR="006C3694">
        <w:rPr>
          <w:rFonts w:hint="eastAsia"/>
        </w:rPr>
        <w:t>在</w:t>
      </w:r>
      <w:r w:rsidR="0022666B">
        <w:rPr>
          <w:rFonts w:hint="eastAsia"/>
        </w:rPr>
        <w:t>估測時所耗費的運算成本極低，增加了實時估測應用上的可行性。</w:t>
      </w:r>
    </w:p>
    <w:p w14:paraId="0EEAAAB4" w14:textId="210C7509" w:rsidR="003121B3" w:rsidRDefault="00D3342C" w:rsidP="005B0131">
      <w:pPr>
        <w:wordWrap/>
      </w:pPr>
      <w:r>
        <w:rPr>
          <w:rFonts w:hint="eastAsia"/>
        </w:rPr>
        <w:t>在手腕角度估測的應用中，</w:t>
      </w:r>
      <w:r w:rsidR="00DE0BD9">
        <w:rPr>
          <w:rFonts w:hint="eastAsia"/>
        </w:rPr>
        <w:t>我們</w:t>
      </w:r>
      <w:r w:rsidR="00B654E9">
        <w:rPr>
          <w:rFonts w:hint="eastAsia"/>
        </w:rPr>
        <w:t>實作了實時手腕估測系統</w:t>
      </w:r>
      <w:r w:rsidR="003D4366">
        <w:rPr>
          <w:rFonts w:hint="eastAsia"/>
        </w:rPr>
        <w:t>，包括了硬體、韌體</w:t>
      </w:r>
      <w:r w:rsidR="000128E6">
        <w:rPr>
          <w:rFonts w:hint="eastAsia"/>
        </w:rPr>
        <w:t>以及</w:t>
      </w:r>
      <w:r w:rsidR="003D4366">
        <w:rPr>
          <w:rFonts w:hint="eastAsia"/>
        </w:rPr>
        <w:t>訊號處理、估測</w:t>
      </w:r>
      <w:r w:rsidR="000128E6">
        <w:rPr>
          <w:rFonts w:hint="eastAsia"/>
        </w:rPr>
        <w:t>、結果評估軟體。利用此系統，我</w:t>
      </w:r>
      <w:r w:rsidR="00FF154C">
        <w:rPr>
          <w:rFonts w:hint="eastAsia"/>
        </w:rPr>
        <w:t>們</w:t>
      </w:r>
      <w:r w:rsidR="00B654E9">
        <w:rPr>
          <w:rFonts w:hint="eastAsia"/>
        </w:rPr>
        <w:t>驗證了</w:t>
      </w:r>
      <w:r w:rsidR="00C92AF5">
        <w:rPr>
          <w:rFonts w:hint="eastAsia"/>
        </w:rPr>
        <w:t>T</w:t>
      </w:r>
      <w:r w:rsidR="00C92AF5">
        <w:t>DSEP</w:t>
      </w:r>
      <w:r w:rsidR="00C92AF5">
        <w:rPr>
          <w:rFonts w:hint="eastAsia"/>
        </w:rPr>
        <w:t>與</w:t>
      </w:r>
      <w:r w:rsidR="00C92AF5">
        <w:t>nICA</w:t>
      </w:r>
      <w:r w:rsidR="00C92AF5">
        <w:rPr>
          <w:rFonts w:hint="eastAsia"/>
        </w:rPr>
        <w:t>對於手腕</w:t>
      </w:r>
      <w:r w:rsidR="00C92AF5" w:rsidRPr="004B1599">
        <w:rPr>
          <w:rFonts w:hint="eastAsia"/>
        </w:rPr>
        <w:t>往外反掌和往內反掌</w:t>
      </w:r>
      <w:r w:rsidR="00C92AF5">
        <w:rPr>
          <w:rFonts w:hint="eastAsia"/>
        </w:rPr>
        <w:t>的估測準確率</w:t>
      </w:r>
      <w:r w:rsidR="00833589">
        <w:rPr>
          <w:rFonts w:hint="eastAsia"/>
        </w:rPr>
        <w:t>的</w:t>
      </w:r>
      <w:r w:rsidR="00474CE5">
        <w:rPr>
          <w:rFonts w:hint="eastAsia"/>
        </w:rPr>
        <w:t>顯著</w:t>
      </w:r>
      <w:r w:rsidR="00C92AF5">
        <w:rPr>
          <w:rFonts w:hint="eastAsia"/>
        </w:rPr>
        <w:t>幫助</w:t>
      </w:r>
      <w:bookmarkStart w:id="389" w:name="OLE_LINK9"/>
      <w:r w:rsidR="007F5F20">
        <w:rPr>
          <w:rFonts w:hint="eastAsia"/>
        </w:rPr>
        <w:t>。</w:t>
      </w:r>
      <w:r w:rsidR="00CF6C30">
        <w:rPr>
          <w:rFonts w:hint="eastAsia"/>
        </w:rPr>
        <w:t>在四通道</w:t>
      </w:r>
      <w:r w:rsidR="00CF6C30">
        <w:t>sEMG</w:t>
      </w:r>
      <w:r w:rsidR="00CF6C30">
        <w:rPr>
          <w:rFonts w:hint="eastAsia"/>
        </w:rPr>
        <w:t>中，訊號分離演算法對於估測準確率（以</w:t>
      </w:r>
      <w:r w:rsidR="00CF6C30">
        <w:t>RMSE</w:t>
      </w:r>
      <w:r w:rsidR="00CF6C30">
        <w:rPr>
          <w:rFonts w:hint="eastAsia"/>
        </w:rPr>
        <w:t>量化）有</w:t>
      </w:r>
      <w:r w:rsidR="00CF6C30">
        <w:t>10~</w:t>
      </w:r>
      <w:r w:rsidR="004D75DC">
        <w:t>2</w:t>
      </w:r>
      <w:r w:rsidR="00CF6C30">
        <w:t>0%</w:t>
      </w:r>
      <w:r w:rsidR="00CF6C30">
        <w:rPr>
          <w:rFonts w:hint="eastAsia"/>
        </w:rPr>
        <w:t>的提升；在六通道</w:t>
      </w:r>
      <w:r w:rsidR="00CF6C30">
        <w:t>sEMG</w:t>
      </w:r>
      <w:r w:rsidR="00CF6C30">
        <w:rPr>
          <w:rFonts w:hint="eastAsia"/>
        </w:rPr>
        <w:t>中，訊號分離演算法對於估測準確率有</w:t>
      </w:r>
      <w:r w:rsidR="004D75DC">
        <w:t>9</w:t>
      </w:r>
      <w:r w:rsidR="00BE5B67">
        <w:t>~</w:t>
      </w:r>
      <w:r w:rsidR="00417235">
        <w:t>16</w:t>
      </w:r>
      <w:r w:rsidR="00CF6C30">
        <w:t>%</w:t>
      </w:r>
      <w:r w:rsidR="00CF6C30">
        <w:rPr>
          <w:rFonts w:hint="eastAsia"/>
        </w:rPr>
        <w:t>的提升。</w:t>
      </w:r>
      <w:r w:rsidR="00E926B2">
        <w:rPr>
          <w:rFonts w:hint="eastAsia"/>
        </w:rPr>
        <w:t>其中</w:t>
      </w:r>
      <w:r w:rsidR="0012038F">
        <w:t>TDSEP</w:t>
      </w:r>
      <w:r w:rsidR="0012038F">
        <w:rPr>
          <w:rFonts w:hint="eastAsia"/>
        </w:rPr>
        <w:t>對於</w:t>
      </w:r>
      <w:r w:rsidR="00576A54">
        <w:rPr>
          <w:rFonts w:hint="eastAsia"/>
        </w:rPr>
        <w:t>估測準確率的改善較</w:t>
      </w:r>
      <w:r w:rsidR="002F3658">
        <w:t>nICA</w:t>
      </w:r>
      <w:r w:rsidR="00645648">
        <w:rPr>
          <w:rFonts w:hint="eastAsia"/>
        </w:rPr>
        <w:t>好</w:t>
      </w:r>
      <w:r w:rsidR="002F3658">
        <w:rPr>
          <w:rFonts w:hint="eastAsia"/>
        </w:rPr>
        <w:t>。</w:t>
      </w:r>
      <w:bookmarkEnd w:id="389"/>
    </w:p>
    <w:p w14:paraId="14EBB886" w14:textId="7C7E7600" w:rsidR="008B4553" w:rsidRDefault="001265CB" w:rsidP="005B0131">
      <w:pPr>
        <w:wordWrap/>
      </w:pPr>
      <w:r>
        <w:rPr>
          <w:rFonts w:hint="eastAsia"/>
        </w:rPr>
        <w:t>實驗中我們也比較了四通道與六通道</w:t>
      </w:r>
      <w:r>
        <w:t>sEMG</w:t>
      </w:r>
      <w:r>
        <w:rPr>
          <w:rFonts w:hint="eastAsia"/>
        </w:rPr>
        <w:t>的估測結果。在四通道</w:t>
      </w:r>
      <w:r>
        <w:t>sEMG</w:t>
      </w:r>
      <w:r>
        <w:rPr>
          <w:rFonts w:hint="eastAsia"/>
        </w:rPr>
        <w:t>中，估測</w:t>
      </w:r>
      <w:r w:rsidR="00903DAC">
        <w:rPr>
          <w:rFonts w:hint="eastAsia"/>
        </w:rPr>
        <w:t>效果對於電極放置的敏感度高，估測結果差異大；在六通道</w:t>
      </w:r>
      <w:r w:rsidR="00903DAC">
        <w:t>sEMG</w:t>
      </w:r>
      <w:r w:rsidR="00903DAC">
        <w:rPr>
          <w:rFonts w:hint="eastAsia"/>
        </w:rPr>
        <w:t>中，</w:t>
      </w:r>
      <w:r w:rsidR="00A37F00">
        <w:rPr>
          <w:rFonts w:hint="eastAsia"/>
        </w:rPr>
        <w:t>估測</w:t>
      </w:r>
      <w:r w:rsidR="00B35777">
        <w:rPr>
          <w:rFonts w:hint="eastAsia"/>
        </w:rPr>
        <w:t>效果對於電極放置的敏感度較小，估測結果差異小。在兩種硬體組態下，</w:t>
      </w:r>
      <w:r w:rsidR="00AE3ADF">
        <w:rPr>
          <w:rFonts w:hint="eastAsia"/>
        </w:rPr>
        <w:t>T</w:t>
      </w:r>
      <w:r w:rsidR="00AE3ADF">
        <w:t>DSEP</w:t>
      </w:r>
      <w:r w:rsidR="00AE3ADF">
        <w:rPr>
          <w:rFonts w:hint="eastAsia"/>
        </w:rPr>
        <w:t>與</w:t>
      </w:r>
      <w:r w:rsidR="00AE3ADF">
        <w:t>nICA</w:t>
      </w:r>
      <w:r w:rsidR="00AE3ADF">
        <w:rPr>
          <w:rFonts w:hint="eastAsia"/>
        </w:rPr>
        <w:t>皆能對估測準確率有所幫助。實際應用中，我們建議</w:t>
      </w:r>
      <w:r w:rsidR="00246E15">
        <w:rPr>
          <w:rFonts w:hint="eastAsia"/>
        </w:rPr>
        <w:t>使</w:t>
      </w:r>
      <w:r w:rsidR="00AE3ADF">
        <w:rPr>
          <w:rFonts w:hint="eastAsia"/>
        </w:rPr>
        <w:t>用六通道</w:t>
      </w:r>
      <w:r w:rsidR="00AE3ADF">
        <w:t>sEMG</w:t>
      </w:r>
      <w:r w:rsidR="00246E15">
        <w:rPr>
          <w:rFonts w:hint="eastAsia"/>
        </w:rPr>
        <w:t>配合</w:t>
      </w:r>
      <w:r w:rsidR="00246E15">
        <w:rPr>
          <w:rFonts w:hint="eastAsia"/>
        </w:rPr>
        <w:t>T</w:t>
      </w:r>
      <w:r w:rsidR="00246E15">
        <w:t>DSEP</w:t>
      </w:r>
      <w:r w:rsidR="00246E15">
        <w:rPr>
          <w:rFonts w:hint="eastAsia"/>
        </w:rPr>
        <w:t>訊號分離。</w:t>
      </w:r>
    </w:p>
    <w:p w14:paraId="1A81C9F9" w14:textId="2A2BAD3E" w:rsidR="00202E35" w:rsidRDefault="00430803" w:rsidP="005B0131">
      <w:pPr>
        <w:wordWrap/>
      </w:pPr>
      <w:r>
        <w:rPr>
          <w:rFonts w:hint="eastAsia"/>
        </w:rPr>
        <w:t>從四通道和六通道的實驗結果中，我們也發現增加量測通道數並不一定能夠提高估測準確率，在某些電極位置下，四通道配置的估測準確率和六通道配置相比差異不大。這是由於我們所估測的四種手勢共由四個肌肉群所控制，四通道量測已足夠捕捉這些肌肉群的用力。儘管不能提高估測準確率，更多通道的配置將提高估測準確率對於電極放置位置隨機性的耐受性。</w:t>
      </w:r>
    </w:p>
    <w:p w14:paraId="68A1F27F" w14:textId="77777777" w:rsidR="00202E35" w:rsidRDefault="00202E35" w:rsidP="005B0131">
      <w:pPr>
        <w:wordWrap/>
        <w:snapToGrid/>
        <w:spacing w:line="240" w:lineRule="auto"/>
        <w:ind w:firstLine="0"/>
      </w:pPr>
      <w:r>
        <w:br w:type="page"/>
      </w:r>
    </w:p>
    <w:p w14:paraId="55A15AF8" w14:textId="77777777" w:rsidR="00430803" w:rsidRDefault="00430803" w:rsidP="005B0131">
      <w:pPr>
        <w:wordWrap/>
        <w:spacing w:line="240" w:lineRule="auto"/>
      </w:pPr>
    </w:p>
    <w:p w14:paraId="4AC068C2" w14:textId="1A65BF52" w:rsidR="00EB5C21" w:rsidRDefault="00EB5C21" w:rsidP="005B0131">
      <w:pPr>
        <w:pStyle w:val="Heading2"/>
      </w:pPr>
      <w:r>
        <w:rPr>
          <w:rFonts w:hint="eastAsia"/>
        </w:rPr>
        <w:t xml:space="preserve"> </w:t>
      </w:r>
      <w:bookmarkStart w:id="390" w:name="_Toc536370974"/>
      <w:r>
        <w:rPr>
          <w:rFonts w:hint="eastAsia"/>
        </w:rPr>
        <w:t>未來展望</w:t>
      </w:r>
      <w:bookmarkEnd w:id="390"/>
    </w:p>
    <w:p w14:paraId="72B90A74" w14:textId="33C34D0E" w:rsidR="00C73383" w:rsidRPr="00EB5C21" w:rsidRDefault="001A421A" w:rsidP="005B0131">
      <w:pPr>
        <w:wordWrap/>
      </w:pPr>
      <w:r>
        <w:rPr>
          <w:rFonts w:hint="eastAsia"/>
        </w:rPr>
        <w:t>在研究中，</w:t>
      </w:r>
      <w:r w:rsidR="00F90FB9">
        <w:rPr>
          <w:rFonts w:hint="eastAsia"/>
        </w:rPr>
        <w:t>我們</w:t>
      </w:r>
      <w:r w:rsidR="003A38E6">
        <w:rPr>
          <w:rFonts w:hint="eastAsia"/>
        </w:rPr>
        <w:t>實作了實時手腕估測系統，包括了硬體、韌體以及訊號處理、估測、結果評估軟體。</w:t>
      </w:r>
      <w:r w:rsidR="00370D09">
        <w:rPr>
          <w:rFonts w:hint="eastAsia"/>
        </w:rPr>
        <w:t>利用此系統</w:t>
      </w:r>
      <w:r w:rsidR="00FC2E74">
        <w:rPr>
          <w:rFonts w:hint="eastAsia"/>
        </w:rPr>
        <w:t>，我們比較了</w:t>
      </w:r>
      <w:r w:rsidR="00091CBE">
        <w:rPr>
          <w:rFonts w:hint="eastAsia"/>
        </w:rPr>
        <w:t>雙極式電極</w:t>
      </w:r>
      <w:r w:rsidR="00AD4E6A">
        <w:rPr>
          <w:rFonts w:hint="eastAsia"/>
        </w:rPr>
        <w:t>在訊號分離</w:t>
      </w:r>
      <w:r w:rsidR="00370D09">
        <w:rPr>
          <w:rFonts w:hint="eastAsia"/>
        </w:rPr>
        <w:t>前後的估測結果。未來我們希望能將此擴展到陣列式電極的應用上，增加資訊量並提高估測準確率。</w:t>
      </w:r>
      <w:r w:rsidR="008314AB">
        <w:rPr>
          <w:rFonts w:hint="eastAsia"/>
        </w:rPr>
        <w:t>另外，</w:t>
      </w:r>
      <w:r w:rsidR="008D1A2D">
        <w:rPr>
          <w:rFonts w:hint="eastAsia"/>
        </w:rPr>
        <w:t>本論文</w:t>
      </w:r>
      <w:r w:rsidR="002358E7">
        <w:rPr>
          <w:rFonts w:hint="eastAsia"/>
        </w:rPr>
        <w:t>中</w:t>
      </w:r>
      <w:r w:rsidR="008314AB">
        <w:rPr>
          <w:rFonts w:hint="eastAsia"/>
        </w:rPr>
        <w:t>我們探討</w:t>
      </w:r>
      <w:r w:rsidR="002358E7">
        <w:rPr>
          <w:rFonts w:hint="eastAsia"/>
        </w:rPr>
        <w:t>了</w:t>
      </w:r>
      <w:r w:rsidR="008314AB">
        <w:rPr>
          <w:rFonts w:hint="eastAsia"/>
        </w:rPr>
        <w:t>兩種訊號分離方法</w:t>
      </w:r>
      <w:r w:rsidR="002358E7">
        <w:rPr>
          <w:rFonts w:hint="eastAsia"/>
        </w:rPr>
        <w:t>，未來</w:t>
      </w:r>
      <w:r w:rsidR="005C6209">
        <w:rPr>
          <w:rFonts w:hint="eastAsia"/>
        </w:rPr>
        <w:t>我們希望能</w:t>
      </w:r>
      <w:r w:rsidR="00C37787">
        <w:rPr>
          <w:rFonts w:hint="eastAsia"/>
        </w:rPr>
        <w:t>增加訊號分離方法的數量。</w:t>
      </w:r>
      <w:r w:rsidR="002B4434">
        <w:rPr>
          <w:rFonts w:hint="eastAsia"/>
        </w:rPr>
        <w:t>在</w:t>
      </w:r>
      <w:r w:rsidR="00C73383">
        <w:rPr>
          <w:rFonts w:hint="eastAsia"/>
        </w:rPr>
        <w:t>類神經網路的設計上，</w:t>
      </w:r>
      <w:r w:rsidR="005F60B7">
        <w:rPr>
          <w:rFonts w:hint="eastAsia"/>
        </w:rPr>
        <w:t>目前</w:t>
      </w:r>
      <w:r w:rsidR="00C73383">
        <w:rPr>
          <w:rFonts w:hint="eastAsia"/>
        </w:rPr>
        <w:t>我們使用基礎的</w:t>
      </w:r>
      <w:r w:rsidR="00742A48" w:rsidRPr="003A1EC4">
        <w:rPr>
          <w:rFonts w:hint="eastAsia"/>
        </w:rPr>
        <w:t>LSTM</w:t>
      </w:r>
      <w:r w:rsidR="00742A48">
        <w:rPr>
          <w:rFonts w:hint="eastAsia"/>
        </w:rPr>
        <w:t>類神經網路，未來可以</w:t>
      </w:r>
      <w:r w:rsidR="00C9588E">
        <w:rPr>
          <w:rFonts w:hint="eastAsia"/>
        </w:rPr>
        <w:t>評估並</w:t>
      </w:r>
      <w:r w:rsidR="00742A48">
        <w:rPr>
          <w:rFonts w:hint="eastAsia"/>
        </w:rPr>
        <w:t>使用更進階的</w:t>
      </w:r>
      <w:r w:rsidR="001D5799">
        <w:rPr>
          <w:rFonts w:hint="eastAsia"/>
        </w:rPr>
        <w:t>類神經網路架構或其他估測器。</w:t>
      </w:r>
    </w:p>
    <w:p w14:paraId="0036D224" w14:textId="3501D4A6" w:rsidR="003119F2" w:rsidRDefault="00B006F1" w:rsidP="005B0131">
      <w:pPr>
        <w:pStyle w:val="Title"/>
        <w:wordWrap/>
        <w:rPr>
          <w:rFonts w:cs="Times New Roman"/>
          <w:b w:val="0"/>
          <w:bCs w:val="0"/>
          <w:sz w:val="24"/>
          <w:szCs w:val="24"/>
        </w:rPr>
      </w:pPr>
      <w:bookmarkStart w:id="391" w:name="_Toc536370975"/>
      <w:r>
        <w:rPr>
          <w:rFonts w:hint="eastAsia"/>
        </w:rPr>
        <w:lastRenderedPageBreak/>
        <w:t>參考文獻</w:t>
      </w:r>
      <w:bookmarkEnd w:id="391"/>
    </w:p>
    <w:p w14:paraId="4DDB4E7D" w14:textId="5EE16F3B" w:rsidR="003210F3" w:rsidRDefault="00593AF5" w:rsidP="00E10D47">
      <w:pPr>
        <w:pStyle w:val="Bibliography"/>
        <w:wordWrap/>
      </w:pPr>
      <w:r>
        <w:fldChar w:fldCharType="begin"/>
      </w:r>
      <w:r w:rsidR="003210F3">
        <w:instrText xml:space="preserve"> ADDIN ZOTERO_BIBL {"uncited":[],"omitted":[],"custom":[]} CSL_BIBLIOGRAPHY </w:instrText>
      </w:r>
      <w:r>
        <w:fldChar w:fldCharType="separate"/>
      </w:r>
      <w:r w:rsidR="003210F3">
        <w:t>[1]</w:t>
      </w:r>
      <w:r w:rsidR="003210F3">
        <w:tab/>
        <w:t xml:space="preserve">V. T. Inman, J. B. deC. M. Saunders, and L. C. Abbott, “Observations on the Function of the Shoulder Joint,” </w:t>
      </w:r>
      <w:r w:rsidR="003210F3">
        <w:rPr>
          <w:i/>
          <w:iCs/>
        </w:rPr>
        <w:t>JBJS</w:t>
      </w:r>
      <w:r w:rsidR="003210F3">
        <w:t>, vol. 26, no. 1, p. 1, Jan. 1944.</w:t>
      </w:r>
    </w:p>
    <w:p w14:paraId="715EFC55" w14:textId="77777777" w:rsidR="003210F3" w:rsidRDefault="003210F3" w:rsidP="00E10D47">
      <w:pPr>
        <w:pStyle w:val="Bibliography"/>
        <w:wordWrap/>
      </w:pPr>
      <w:r>
        <w:t>[2]</w:t>
      </w:r>
      <w:r>
        <w:tab/>
        <w:t xml:space="preserve">A. D. Stefano, J. H. Burridge, V. T. Yule, and R. Allen, “Effect of Gait Cycle Selection on EMG Analysis During Walking in Adults and Children with Gait Pathology,” </w:t>
      </w:r>
      <w:r>
        <w:rPr>
          <w:i/>
          <w:iCs/>
        </w:rPr>
        <w:t>Gait &amp; Posture</w:t>
      </w:r>
      <w:r>
        <w:t>, vol. 20, no. 1, pp. 92–101, Aug. 2004.</w:t>
      </w:r>
    </w:p>
    <w:p w14:paraId="64032A6F" w14:textId="77777777" w:rsidR="003210F3" w:rsidRDefault="003210F3" w:rsidP="00E10D47">
      <w:pPr>
        <w:pStyle w:val="Bibliography"/>
        <w:wordWrap/>
      </w:pPr>
      <w:r>
        <w:t>[3]</w:t>
      </w:r>
      <w:r>
        <w:tab/>
        <w:t xml:space="preserve">M. Cifrek, V. Medved, S. Tonković, and S. Ostojić, “Surface EMG based muscle fatigue evaluation in biomechanics,” </w:t>
      </w:r>
      <w:r>
        <w:rPr>
          <w:i/>
          <w:iCs/>
        </w:rPr>
        <w:t>Clin Biomech (Bristol, Avon)</w:t>
      </w:r>
      <w:r>
        <w:t>, vol. 24, no. 4, pp. 327–340, May 2009.</w:t>
      </w:r>
    </w:p>
    <w:p w14:paraId="687FD158" w14:textId="77777777" w:rsidR="003210F3" w:rsidRDefault="003210F3" w:rsidP="00E10D47">
      <w:pPr>
        <w:pStyle w:val="Bibliography"/>
        <w:wordWrap/>
      </w:pPr>
      <w:r>
        <w:t>[4]</w:t>
      </w:r>
      <w:r>
        <w:tab/>
        <w:t xml:space="preserve">J. J. Chen, T. Y. Sun, T. H. Lin, and T. S. Lin, “Spatio-Temporal Representation of Multichannel EMG Firing Patterns and Its Clinical Applications,” </w:t>
      </w:r>
      <w:r>
        <w:rPr>
          <w:i/>
          <w:iCs/>
        </w:rPr>
        <w:t>Med Eng Phys</w:t>
      </w:r>
      <w:r>
        <w:t>, vol. 19, no. 5, pp. 420–430, Jul. 1997.</w:t>
      </w:r>
    </w:p>
    <w:p w14:paraId="0A8F01D3" w14:textId="77777777" w:rsidR="003210F3" w:rsidRDefault="003210F3" w:rsidP="00E10D47">
      <w:pPr>
        <w:pStyle w:val="Bibliography"/>
        <w:wordWrap/>
      </w:pPr>
      <w:r>
        <w:t>[5]</w:t>
      </w:r>
      <w:r>
        <w:tab/>
        <w:t xml:space="preserve">C. Castellini and P. van der Smagt, “Surface EMG in Advanced Hand Prosthetics,” </w:t>
      </w:r>
      <w:r>
        <w:rPr>
          <w:i/>
          <w:iCs/>
        </w:rPr>
        <w:t>Biol Cybern</w:t>
      </w:r>
      <w:r>
        <w:t>, vol. 100, no. 1, pp. 35–47, Jan. 2009.</w:t>
      </w:r>
    </w:p>
    <w:p w14:paraId="2B45C1DD" w14:textId="77777777" w:rsidR="003210F3" w:rsidRDefault="003210F3" w:rsidP="00E10D47">
      <w:pPr>
        <w:pStyle w:val="Bibliography"/>
        <w:wordWrap/>
      </w:pPr>
      <w:r>
        <w:t>[6]</w:t>
      </w:r>
      <w:r>
        <w:tab/>
        <w:t xml:space="preserve">Z. O Khokhar, Z. Xiao, and C. Menon, “Surface EMG Pattern Recognition for Real-Time Control of a Wrist Exoskeleton,” </w:t>
      </w:r>
      <w:r>
        <w:rPr>
          <w:i/>
          <w:iCs/>
        </w:rPr>
        <w:t>Biomedical engineering online</w:t>
      </w:r>
      <w:r>
        <w:t>, vol. 9, p. 41, Aug. 2010.</w:t>
      </w:r>
    </w:p>
    <w:p w14:paraId="2E2AF654" w14:textId="77777777" w:rsidR="003210F3" w:rsidRDefault="003210F3" w:rsidP="00E10D47">
      <w:pPr>
        <w:pStyle w:val="Bibliography"/>
        <w:wordWrap/>
      </w:pPr>
      <w:r>
        <w:t>[7]</w:t>
      </w:r>
      <w:r>
        <w:tab/>
        <w:t xml:space="preserve">Y. M. Aung and A. Al-Jumaily, “Estimation of Upper Limb Joint Angle Using Surface EMG Signal,” </w:t>
      </w:r>
      <w:r>
        <w:rPr>
          <w:i/>
          <w:iCs/>
        </w:rPr>
        <w:t>International Journal of Advanced Robotic Systems</w:t>
      </w:r>
      <w:r>
        <w:t>, vol. 10, no. 10, p. 369, Jan. 2013.</w:t>
      </w:r>
    </w:p>
    <w:p w14:paraId="4138D373" w14:textId="77777777" w:rsidR="003210F3" w:rsidRDefault="003210F3" w:rsidP="00E10D47">
      <w:pPr>
        <w:pStyle w:val="Bibliography"/>
        <w:wordWrap/>
      </w:pPr>
      <w:r>
        <w:t>[8]</w:t>
      </w:r>
      <w:r>
        <w:tab/>
        <w:t xml:space="preserve">J. L. G. Nielsen, S. Holmgaard, Ning Jiang, K. B. Englehart, D. Farina, and P. A. Parker, “Simultaneous and Proportional Force Estimation for Multifunction Myoelectric Prostheses Using Mirrored Bilateral Training,” </w:t>
      </w:r>
      <w:r>
        <w:rPr>
          <w:i/>
          <w:iCs/>
        </w:rPr>
        <w:t>IEEE Transactions on Biomedical Engineering</w:t>
      </w:r>
      <w:r>
        <w:t>, vol. 58, no. 3, pp. 681–688, Mar. 2011.</w:t>
      </w:r>
    </w:p>
    <w:p w14:paraId="3C14C1F0" w14:textId="77777777" w:rsidR="003210F3" w:rsidRDefault="003210F3" w:rsidP="00E10D47">
      <w:pPr>
        <w:pStyle w:val="Bibliography"/>
        <w:wordWrap/>
      </w:pPr>
      <w:r>
        <w:t>[9]</w:t>
      </w:r>
      <w:r>
        <w:tab/>
        <w:t xml:space="preserve">D. Hofmann, N. Jiang, I. Vujaklija, and D. Farina, “Bayesian Filtering of Surface EMG for Accurate Simultaneous and Proportional Prosthetic Control,” </w:t>
      </w:r>
      <w:r>
        <w:rPr>
          <w:i/>
          <w:iCs/>
        </w:rPr>
        <w:t>IEEE Transactions on Neural Systems and Rehabilitation Engineering</w:t>
      </w:r>
      <w:r>
        <w:t>, vol. 24, no. 12, pp. 1333–1341, Dec. 2016.</w:t>
      </w:r>
    </w:p>
    <w:p w14:paraId="0360E1E4" w14:textId="77777777" w:rsidR="003210F3" w:rsidRDefault="003210F3" w:rsidP="00E10D47">
      <w:pPr>
        <w:pStyle w:val="Bibliography"/>
        <w:wordWrap/>
      </w:pPr>
      <w:r>
        <w:t>[10]</w:t>
      </w:r>
      <w:r>
        <w:tab/>
        <w:t xml:space="preserve">J. M. Hahne </w:t>
      </w:r>
      <w:r>
        <w:rPr>
          <w:i/>
          <w:iCs/>
        </w:rPr>
        <w:t>et al.</w:t>
      </w:r>
      <w:r>
        <w:t xml:space="preserve">, “Simultaneous and Proportional Control of 2d Wrist Movements with Myoelectric Signals,” in </w:t>
      </w:r>
      <w:r>
        <w:rPr>
          <w:i/>
          <w:iCs/>
        </w:rPr>
        <w:t>2012 IEEE International Workshop on Machine Learning for Signal Processing</w:t>
      </w:r>
      <w:r>
        <w:t>, Santander, Spain, 2012, pp. 1–6.</w:t>
      </w:r>
    </w:p>
    <w:p w14:paraId="36C6A92B" w14:textId="77777777" w:rsidR="003210F3" w:rsidRDefault="003210F3" w:rsidP="00E10D47">
      <w:pPr>
        <w:pStyle w:val="Bibliography"/>
        <w:wordWrap/>
      </w:pPr>
      <w:r>
        <w:t>[11]</w:t>
      </w:r>
      <w:r>
        <w:tab/>
        <w:t xml:space="preserve">N. Jiang, J. L. Vest-Nielsen, S. Muceli, and D. Farina, “EMG-Based Simultaneous and Proportional Estimation of Wrist/Hand Kinematics in Uni-Lateral Trans-Radial Amputees,” </w:t>
      </w:r>
      <w:r>
        <w:rPr>
          <w:i/>
          <w:iCs/>
        </w:rPr>
        <w:t>Journal of NeuroEngineering and Rehabilitation</w:t>
      </w:r>
      <w:r>
        <w:t>, vol. 9, no. 1, p. 42, Jun. 2012.</w:t>
      </w:r>
    </w:p>
    <w:p w14:paraId="7E549914" w14:textId="77777777" w:rsidR="003210F3" w:rsidRDefault="003210F3" w:rsidP="00E10D47">
      <w:pPr>
        <w:pStyle w:val="Bibliography"/>
        <w:wordWrap/>
      </w:pPr>
      <w:r>
        <w:t>[12]</w:t>
      </w:r>
      <w:r>
        <w:tab/>
        <w:t xml:space="preserve">T. Lenzi, S. M. M. De Rossi, N. Vitiello, and M. C. Carrozza, “Proportional EMG Control for Upper-Limb Powered Exoskeletons,” in </w:t>
      </w:r>
      <w:r>
        <w:rPr>
          <w:i/>
          <w:iCs/>
        </w:rPr>
        <w:t>2011 Annual International Conference of the IEEE Engineering in Medicine and Biology Society</w:t>
      </w:r>
      <w:r>
        <w:t>, Boston, MA, 2011, pp. 628–631.</w:t>
      </w:r>
    </w:p>
    <w:p w14:paraId="0E8198E4" w14:textId="437D816D" w:rsidR="003210F3" w:rsidRDefault="003210F3" w:rsidP="00E10D47">
      <w:pPr>
        <w:pStyle w:val="Bibliography"/>
        <w:wordWrap/>
      </w:pPr>
      <w:r>
        <w:t>[13]</w:t>
      </w:r>
      <w:r>
        <w:tab/>
        <w:t xml:space="preserve">Weixing Wang and Shouqian Sun, “Continuous Estimation of Wrist Angles for Proportional Control Based on Surface Electromyography,” </w:t>
      </w:r>
      <w:r>
        <w:rPr>
          <w:i/>
          <w:iCs/>
        </w:rPr>
        <w:t xml:space="preserve">Boletín Técnico, </w:t>
      </w:r>
      <w:r w:rsidR="00B47C3C">
        <w:rPr>
          <w:i/>
          <w:iCs/>
        </w:rPr>
        <w:t>(</w:t>
      </w:r>
      <w:r>
        <w:rPr>
          <w:i/>
          <w:iCs/>
        </w:rPr>
        <w:t>ISSN:0376-723X</w:t>
      </w:r>
      <w:r w:rsidR="00B47C3C">
        <w:rPr>
          <w:i/>
          <w:iCs/>
        </w:rPr>
        <w:t>)</w:t>
      </w:r>
      <w:r>
        <w:rPr>
          <w:i/>
          <w:iCs/>
        </w:rPr>
        <w:t xml:space="preserve">; </w:t>
      </w:r>
      <w:r w:rsidR="004E49AB">
        <w:rPr>
          <w:iCs/>
        </w:rPr>
        <w:t xml:space="preserve">vol. 45, </w:t>
      </w:r>
      <w:r w:rsidR="004E49AB" w:rsidRPr="00F72B25">
        <w:rPr>
          <w:iCs/>
        </w:rPr>
        <w:t>n</w:t>
      </w:r>
      <w:r w:rsidRPr="00F72B25">
        <w:rPr>
          <w:iCs/>
        </w:rPr>
        <w:t>o</w:t>
      </w:r>
      <w:r w:rsidR="004E49AB" w:rsidRPr="00F72B25">
        <w:rPr>
          <w:iCs/>
        </w:rPr>
        <w:t>.</w:t>
      </w:r>
      <w:r w:rsidRPr="00F72B25">
        <w:rPr>
          <w:iCs/>
        </w:rPr>
        <w:t xml:space="preserve"> 1</w:t>
      </w:r>
      <w:r>
        <w:t>, Apr. 2017.</w:t>
      </w:r>
    </w:p>
    <w:p w14:paraId="1CD329CA" w14:textId="77777777" w:rsidR="003210F3" w:rsidRDefault="003210F3" w:rsidP="00E10D47">
      <w:pPr>
        <w:pStyle w:val="Bibliography"/>
        <w:wordWrap/>
      </w:pPr>
      <w:r>
        <w:t>[14]</w:t>
      </w:r>
      <w:r>
        <w:tab/>
        <w:t xml:space="preserve">J. R. Daube and D. I. Rubin, “Needle Electromyography,” </w:t>
      </w:r>
      <w:r>
        <w:rPr>
          <w:i/>
          <w:iCs/>
        </w:rPr>
        <w:t>Muscle Nerve</w:t>
      </w:r>
      <w:r>
        <w:t>, vol. 39, no. 2, pp. 244–270, Feb. 2009.</w:t>
      </w:r>
    </w:p>
    <w:p w14:paraId="6BF6DE61" w14:textId="77777777" w:rsidR="003210F3" w:rsidRDefault="003210F3" w:rsidP="00E10D47">
      <w:pPr>
        <w:pStyle w:val="Bibliography"/>
        <w:wordWrap/>
      </w:pPr>
      <w:r>
        <w:t>[15]</w:t>
      </w:r>
      <w:r>
        <w:tab/>
        <w:t xml:space="preserve">K. Nazarpour, A. H. Al-Timemy, G. Bugmann, and A. Jackson, “A Note on the Probability Distribution Function of the Surface Electromyogram Signal,” </w:t>
      </w:r>
      <w:r>
        <w:rPr>
          <w:i/>
          <w:iCs/>
        </w:rPr>
        <w:t>Brain Res Bull</w:t>
      </w:r>
      <w:r>
        <w:t>, vol. 90, pp. 88–91, Jan. 2013.</w:t>
      </w:r>
    </w:p>
    <w:p w14:paraId="78BE31AF" w14:textId="77777777" w:rsidR="003210F3" w:rsidRDefault="003210F3" w:rsidP="00E10D47">
      <w:pPr>
        <w:pStyle w:val="Bibliography"/>
        <w:wordWrap/>
      </w:pPr>
      <w:r>
        <w:lastRenderedPageBreak/>
        <w:t>[16]</w:t>
      </w:r>
      <w:r>
        <w:tab/>
        <w:t xml:space="preserve">G. R. Naik, D. K. Kumar, and M. Palaniswami, “Multi Run ICA and Surface EMG Based Signal Processing System for Recognising Hand Gestures,” in </w:t>
      </w:r>
      <w:r>
        <w:rPr>
          <w:i/>
          <w:iCs/>
        </w:rPr>
        <w:t>2008 8th IEEE International Conference on Computer and Information Technology</w:t>
      </w:r>
      <w:r>
        <w:t>, Sydney, Australia, 2008, pp. 700–705.</w:t>
      </w:r>
    </w:p>
    <w:p w14:paraId="33850FEB" w14:textId="77777777" w:rsidR="003210F3" w:rsidRDefault="003210F3" w:rsidP="00E10D47">
      <w:pPr>
        <w:pStyle w:val="Bibliography"/>
        <w:wordWrap/>
      </w:pPr>
      <w:r>
        <w:t>[17]</w:t>
      </w:r>
      <w:r>
        <w:tab/>
        <w:t xml:space="preserve">D. A. Winter, A. J. Fuglevand, and S. E. Archer, “Crosstalk in Surface Electromyography: Theoretical and Practical Estimates,” </w:t>
      </w:r>
      <w:r>
        <w:rPr>
          <w:i/>
          <w:iCs/>
        </w:rPr>
        <w:t>J Electromyogr Kinesiol</w:t>
      </w:r>
      <w:r>
        <w:t>, vol. 4, no. 1, pp. 15–26, 1994.</w:t>
      </w:r>
    </w:p>
    <w:p w14:paraId="12C08244" w14:textId="77777777" w:rsidR="003210F3" w:rsidRDefault="003210F3" w:rsidP="00E10D47">
      <w:pPr>
        <w:pStyle w:val="Bibliography"/>
        <w:wordWrap/>
      </w:pPr>
      <w:r>
        <w:t>[18]</w:t>
      </w:r>
      <w:r>
        <w:tab/>
        <w:t xml:space="preserve">Zhijun Li, Baocheng Wang, Fuchun Sun, Chenguang Yang, Qing Xie, and Weidong Zhang, “sEMG-Based Joint Force Control for an Upper-Limb Power-Assist Exoskeleton Robot,” </w:t>
      </w:r>
      <w:r>
        <w:rPr>
          <w:i/>
          <w:iCs/>
        </w:rPr>
        <w:t>IEEE Journal of Biomedical and Health Informatics</w:t>
      </w:r>
      <w:r>
        <w:t>, vol. 18, no. 3, pp. 1043–1050, May 2014.</w:t>
      </w:r>
    </w:p>
    <w:p w14:paraId="7E5220A6" w14:textId="77777777" w:rsidR="003210F3" w:rsidRDefault="003210F3" w:rsidP="00E10D47">
      <w:pPr>
        <w:pStyle w:val="Bibliography"/>
        <w:wordWrap/>
      </w:pPr>
      <w:r>
        <w:t>[19]</w:t>
      </w:r>
      <w:r>
        <w:tab/>
        <w:t xml:space="preserve">E. Sawaguchi, T. Sadahiro, and M. Iwase, “Wrist Angle Estimation Based on Musculoskeletal Systems with EMG,” in </w:t>
      </w:r>
      <w:r>
        <w:rPr>
          <w:i/>
          <w:iCs/>
        </w:rPr>
        <w:t>Proceedings of the 6th IEEE International Conference on Intelligent Data Acquisition and Advanced Computing Systems</w:t>
      </w:r>
      <w:r>
        <w:t>, Prague, Czech Republic, 2011, pp. 269–276.</w:t>
      </w:r>
    </w:p>
    <w:p w14:paraId="2FBB781E" w14:textId="77777777" w:rsidR="003210F3" w:rsidRDefault="003210F3" w:rsidP="00E10D47">
      <w:pPr>
        <w:pStyle w:val="Bibliography"/>
        <w:wordWrap/>
      </w:pPr>
      <w:r>
        <w:t>[20]</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45FBDB75" w14:textId="77777777" w:rsidR="003210F3" w:rsidRDefault="003210F3" w:rsidP="00E10D47">
      <w:pPr>
        <w:pStyle w:val="Bibliography"/>
        <w:wordWrap/>
      </w:pPr>
      <w:r>
        <w:t>[21]</w:t>
      </w:r>
      <w:r>
        <w:tab/>
        <w:t xml:space="preserve">S. El-Khoury </w:t>
      </w:r>
      <w:r>
        <w:rPr>
          <w:i/>
          <w:iCs/>
        </w:rPr>
        <w:t>et al.</w:t>
      </w:r>
      <w:r>
        <w:t xml:space="preserve">, “Emg-Based Learning Approach for Estimating Wrist Motion,” in </w:t>
      </w:r>
      <w:r>
        <w:rPr>
          <w:i/>
          <w:iCs/>
        </w:rPr>
        <w:t>2015 37th Annual International Conference of the IEEE Engineering in Medicine and Biology Society (EMBC)</w:t>
      </w:r>
      <w:r>
        <w:t>, Milan, 2015, pp. 6732–6735.</w:t>
      </w:r>
    </w:p>
    <w:p w14:paraId="6A1EF90F" w14:textId="77777777" w:rsidR="003210F3" w:rsidRDefault="003210F3" w:rsidP="00E10D47">
      <w:pPr>
        <w:pStyle w:val="Bibliography"/>
        <w:wordWrap/>
      </w:pPr>
      <w:r>
        <w:t>[22]</w:t>
      </w:r>
      <w:r>
        <w:tab/>
        <w:t xml:space="preserve">S. Muceli, Ning Jiang, and D. Farina, “Multichannel Surface EMG Based Estimation of Bilateral Hand Kinematics During Movements at Multiple Degrees of Freedom,” in </w:t>
      </w:r>
      <w:r>
        <w:rPr>
          <w:i/>
          <w:iCs/>
        </w:rPr>
        <w:t>2010 Annual International Conference of the IEEE Engineering in Medicine and Biology</w:t>
      </w:r>
      <w:r>
        <w:t>, Buenos Aires, 2010, pp. 6066–6069.</w:t>
      </w:r>
    </w:p>
    <w:p w14:paraId="4145A152" w14:textId="77777777" w:rsidR="003210F3" w:rsidRDefault="003210F3" w:rsidP="00E10D47">
      <w:pPr>
        <w:pStyle w:val="Bibliography"/>
        <w:wordWrap/>
      </w:pPr>
      <w:r>
        <w:t>[23]</w:t>
      </w:r>
      <w:r>
        <w:tab/>
        <w:t xml:space="preserve">R. Alazrai, D. Alabed, N. Alnuman, A. Khalifeh, and Y. Mowafi, “Continuous Estimation of Hand’s Joint Angles from sEMG Using Wavelet-based Features and SVR,” in </w:t>
      </w:r>
      <w:r>
        <w:rPr>
          <w:i/>
          <w:iCs/>
        </w:rPr>
        <w:t>Proceedings of the 4th Workshop on ICTs for Improving Patients Rehabilitation Research Techniques</w:t>
      </w:r>
      <w:r>
        <w:t>, New York, NY, USA, 2016, pp. 65–68.</w:t>
      </w:r>
    </w:p>
    <w:p w14:paraId="274A9DB5" w14:textId="77777777" w:rsidR="003210F3" w:rsidRDefault="003210F3" w:rsidP="00E10D47">
      <w:pPr>
        <w:pStyle w:val="Bibliography"/>
        <w:wordWrap/>
      </w:pPr>
      <w:r>
        <w:t>[24]</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7490F733" w14:textId="77777777" w:rsidR="003210F3" w:rsidRDefault="003210F3" w:rsidP="00E10D47">
      <w:pPr>
        <w:pStyle w:val="Bibliography"/>
        <w:wordWrap/>
      </w:pPr>
      <w:r>
        <w:t>[25]</w:t>
      </w:r>
      <w:r>
        <w:tab/>
        <w:t xml:space="preserve">Qin Zhang, Caihua Xiong, and Wenbin Chen, “Continuous Motion Decoding from EMG Using Independent Component Analysis and Adaptive Model Training,” in </w:t>
      </w:r>
      <w:r>
        <w:rPr>
          <w:i/>
          <w:iCs/>
        </w:rPr>
        <w:t>2014 36th Annual International Conference of the IEEE Engineering in Medicine and Biology Society</w:t>
      </w:r>
      <w:r>
        <w:t>, Chicago, IL, 2014, pp. 5068–5071.</w:t>
      </w:r>
    </w:p>
    <w:p w14:paraId="7868668C" w14:textId="77777777" w:rsidR="003210F3" w:rsidRDefault="003210F3" w:rsidP="00E10D47">
      <w:pPr>
        <w:pStyle w:val="Bibliography"/>
        <w:wordWrap/>
      </w:pPr>
      <w:r>
        <w:t>[26]</w:t>
      </w:r>
      <w:r>
        <w:tab/>
        <w:t xml:space="preserve">M. D. Plumbley, “Algorithms for Nonnegative Independent Component Analysis,” </w:t>
      </w:r>
      <w:r>
        <w:rPr>
          <w:i/>
          <w:iCs/>
        </w:rPr>
        <w:t>IEEE Transactions on Neural Networks</w:t>
      </w:r>
      <w:r>
        <w:t>, vol. 14, no. 3, pp. 534–543, May 2003.</w:t>
      </w:r>
    </w:p>
    <w:p w14:paraId="5832EEFC" w14:textId="77777777" w:rsidR="003210F3" w:rsidRDefault="003210F3" w:rsidP="00E10D47">
      <w:pPr>
        <w:pStyle w:val="Bibliography"/>
        <w:wordWrap/>
      </w:pPr>
      <w:r>
        <w:t>[27]</w:t>
      </w:r>
      <w:r>
        <w:tab/>
        <w:t xml:space="preserve">A. Ziehe and K.-R. Müller, “TDSEP — an Efficient Algorithm for Blind Separation Using Time Structure,” in </w:t>
      </w:r>
      <w:r>
        <w:rPr>
          <w:i/>
          <w:iCs/>
        </w:rPr>
        <w:t>ICANN 98</w:t>
      </w:r>
      <w:r>
        <w:t>, 1998, pp. 675–680.</w:t>
      </w:r>
    </w:p>
    <w:p w14:paraId="35072991" w14:textId="77777777" w:rsidR="003210F3" w:rsidRDefault="003210F3" w:rsidP="00E10D47">
      <w:pPr>
        <w:pStyle w:val="Bibliography"/>
        <w:wordWrap/>
      </w:pPr>
      <w:r>
        <w:t>[28]</w:t>
      </w:r>
      <w:r>
        <w:tab/>
        <w:t xml:space="preserve">Roberto Merletti and Philip J. Parker, </w:t>
      </w:r>
      <w:r>
        <w:rPr>
          <w:i/>
          <w:iCs/>
        </w:rPr>
        <w:t>Electromyography: Physiology, Engineering, and Non-Invasive Applications</w:t>
      </w:r>
      <w:r>
        <w:t>. Wiley-IEEE Press, 2004.</w:t>
      </w:r>
    </w:p>
    <w:p w14:paraId="6ED2685B" w14:textId="77777777" w:rsidR="003210F3" w:rsidRDefault="003210F3" w:rsidP="00E10D47">
      <w:pPr>
        <w:pStyle w:val="Bibliography"/>
        <w:wordWrap/>
      </w:pPr>
      <w:r>
        <w:lastRenderedPageBreak/>
        <w:t>[29]</w:t>
      </w:r>
      <w:r>
        <w:tab/>
        <w:t xml:space="preserve">B. Hudgins, P. Parker, and R. N. Scott, “A New Strategy for Multifunction Myoelectric Control,” </w:t>
      </w:r>
      <w:r>
        <w:rPr>
          <w:i/>
          <w:iCs/>
        </w:rPr>
        <w:t>IEEE Transactions on Biomedical Engineering</w:t>
      </w:r>
      <w:r>
        <w:t>, vol. 40, no. 1, pp. 82–94, Jan. 1993.</w:t>
      </w:r>
    </w:p>
    <w:p w14:paraId="18FA4C3E" w14:textId="77777777" w:rsidR="003210F3" w:rsidRDefault="003210F3" w:rsidP="00E10D47">
      <w:pPr>
        <w:pStyle w:val="Bibliography"/>
        <w:wordWrap/>
      </w:pPr>
      <w:r>
        <w:t>[30]</w:t>
      </w:r>
      <w:r>
        <w:tab/>
        <w:t>P. Koch, H. Phan, M. Maass, F. Katzberg, and A. Mertins, “Recurrent Neural Network Based Early Prediction of Future Hand Movements,” p. 4.</w:t>
      </w:r>
    </w:p>
    <w:p w14:paraId="554BB0A0" w14:textId="77777777" w:rsidR="003210F3" w:rsidRDefault="003210F3" w:rsidP="00E10D47">
      <w:pPr>
        <w:pStyle w:val="Bibliography"/>
        <w:wordWrap/>
      </w:pPr>
      <w:r>
        <w:t>[31]</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53C3DC9D" w14:textId="77777777" w:rsidR="003210F3" w:rsidRDefault="003210F3" w:rsidP="00E10D47">
      <w:pPr>
        <w:pStyle w:val="Bibliography"/>
        <w:wordWrap/>
      </w:pPr>
      <w:r>
        <w:t>[32]</w:t>
      </w:r>
      <w:r>
        <w:tab/>
        <w:t xml:space="preserve">N. Bu, O. Fukuda, and T. Tsuji, “EMG-Based Motion Discrimination Using a Novel Recurrent Neural Network,” </w:t>
      </w:r>
      <w:r>
        <w:rPr>
          <w:i/>
          <w:iCs/>
        </w:rPr>
        <w:t>Journal of Intelligent Information Systems</w:t>
      </w:r>
      <w:r>
        <w:t>, vol. 21, no. 2, pp. 113–126, Sep. 2003.</w:t>
      </w:r>
    </w:p>
    <w:p w14:paraId="1BF361DB" w14:textId="77777777" w:rsidR="003210F3" w:rsidRDefault="003210F3" w:rsidP="00E10D47">
      <w:pPr>
        <w:pStyle w:val="Bibliography"/>
        <w:wordWrap/>
      </w:pPr>
      <w:r>
        <w:t>[33]</w:t>
      </w:r>
      <w:r>
        <w:tab/>
      </w:r>
      <w:r>
        <w:t>梁怡康</w:t>
      </w:r>
      <w:r>
        <w:t xml:space="preserve">, Liang T.-K., </w:t>
      </w:r>
      <w:r>
        <w:t>楊谷洋</w:t>
      </w:r>
      <w:r>
        <w:t>, and Young K.-Y., “</w:t>
      </w:r>
      <w:r>
        <w:t>基於肌電圖之機械臂定位控制</w:t>
      </w:r>
      <w:r>
        <w:t>,” Thesis, 2006.</w:t>
      </w:r>
    </w:p>
    <w:p w14:paraId="62FDDAD5" w14:textId="77777777" w:rsidR="003210F3" w:rsidRDefault="003210F3" w:rsidP="00E10D47">
      <w:pPr>
        <w:pStyle w:val="Bibliography"/>
        <w:wordWrap/>
      </w:pPr>
      <w:r>
        <w:t>[34]</w:t>
      </w:r>
      <w:r>
        <w:tab/>
        <w:t xml:space="preserve">J. Liu, S. H. Kang, D. Xu, Y. Ren, S. J. Lee, and L.-Q. Zhang, “EMG-Based Continuous and Simultaneous Estimation of Arm Kinematics in Able-Bodied Individuals and Stroke Survivors,” </w:t>
      </w:r>
      <w:r>
        <w:rPr>
          <w:i/>
          <w:iCs/>
        </w:rPr>
        <w:t>Front Neurosci</w:t>
      </w:r>
      <w:r>
        <w:t>, vol. 11, Aug. 2017.</w:t>
      </w:r>
    </w:p>
    <w:p w14:paraId="3FC11A23" w14:textId="77777777" w:rsidR="003210F3" w:rsidRDefault="003210F3" w:rsidP="00E10D47">
      <w:pPr>
        <w:pStyle w:val="Bibliography"/>
        <w:wordWrap/>
      </w:pPr>
      <w:r>
        <w:t>[35]</w:t>
      </w:r>
      <w:r>
        <w:tab/>
        <w:t xml:space="preserve">H. J. Hermens, R. Merletti, and B. Freriks, </w:t>
      </w:r>
      <w:r>
        <w:rPr>
          <w:i/>
          <w:iCs/>
        </w:rPr>
        <w:t>SENIAM European Recommendations for Surface Electromyography</w:t>
      </w:r>
      <w:r>
        <w:t>. Enschede, The Netherlands: Roessingh Research and Development, 1999.</w:t>
      </w:r>
    </w:p>
    <w:p w14:paraId="6E1474BF" w14:textId="77777777" w:rsidR="003210F3" w:rsidRDefault="003210F3" w:rsidP="00E10D47">
      <w:pPr>
        <w:pStyle w:val="Bibliography"/>
        <w:wordWrap/>
      </w:pPr>
      <w:r>
        <w:t>[36]</w:t>
      </w:r>
      <w:r>
        <w:tab/>
        <w:t xml:space="preserve">J. J. Chen, T. Y. Sun, T. H. Lin, and T. S. Lin, “Spatio-Temporal Representation of Multichannel Emg Firing Patterns and Its Clinical Applications,” </w:t>
      </w:r>
      <w:r>
        <w:rPr>
          <w:i/>
          <w:iCs/>
        </w:rPr>
        <w:t>Med Eng Phys</w:t>
      </w:r>
      <w:r>
        <w:t>, vol. 19, no. 5, pp. 420–430, Jul. 1997.</w:t>
      </w:r>
    </w:p>
    <w:p w14:paraId="21CFC0E5" w14:textId="77777777" w:rsidR="003210F3" w:rsidRDefault="003210F3" w:rsidP="00E10D47">
      <w:pPr>
        <w:pStyle w:val="Bibliography"/>
        <w:wordWrap/>
      </w:pPr>
      <w:r>
        <w:t>[37]</w:t>
      </w:r>
      <w:r>
        <w:tab/>
        <w:t xml:space="preserve">O. C. J. Lippold, “The relation between integrated action potentials in a human muscle and its isometric tension,” </w:t>
      </w:r>
      <w:r>
        <w:rPr>
          <w:i/>
          <w:iCs/>
        </w:rPr>
        <w:t>J Physiol</w:t>
      </w:r>
      <w:r>
        <w:t>, vol. 117, no. 4, pp. 492–499, Aug. 1952.</w:t>
      </w:r>
    </w:p>
    <w:p w14:paraId="3A27CE42" w14:textId="77777777" w:rsidR="003210F3" w:rsidRDefault="003210F3" w:rsidP="00E10D47">
      <w:pPr>
        <w:pStyle w:val="Bibliography"/>
        <w:wordWrap/>
      </w:pPr>
      <w:r>
        <w:t>[38]</w:t>
      </w:r>
      <w:r>
        <w:tab/>
        <w:t xml:space="preserve">Sudhir Diwan and Peter S. Staats, </w:t>
      </w:r>
      <w:r>
        <w:rPr>
          <w:i/>
          <w:iCs/>
        </w:rPr>
        <w:t>Atlas of Pain Medicine Procedures</w:t>
      </w:r>
      <w:r>
        <w:t>. McGraw-Hill Medical Publishing, 2014.</w:t>
      </w:r>
    </w:p>
    <w:p w14:paraId="2420953E" w14:textId="77777777" w:rsidR="003210F3" w:rsidRDefault="003210F3" w:rsidP="00E10D47">
      <w:pPr>
        <w:pStyle w:val="Bibliography"/>
        <w:wordWrap/>
      </w:pPr>
      <w:r>
        <w:t>[39]</w:t>
      </w:r>
      <w:r>
        <w:tab/>
        <w:t xml:space="preserve">P. J. Blijham, H. J. ter Laak, H. J. Schelhaas, B. G. M. van Engelen, D. F. Stegeman, and M. J. Zwarts, “Relation Between Muscle Fiber Conduction Velocity and Fiber Size in Neuromuscular Disorders,” </w:t>
      </w:r>
      <w:r>
        <w:rPr>
          <w:i/>
          <w:iCs/>
        </w:rPr>
        <w:t>J. Appl. Physiol.</w:t>
      </w:r>
      <w:r>
        <w:t>, vol. 100, no. 6, pp. 1837–1841, Jun. 2006.</w:t>
      </w:r>
    </w:p>
    <w:p w14:paraId="110A2825" w14:textId="77777777" w:rsidR="003210F3" w:rsidRDefault="003210F3" w:rsidP="00E10D47">
      <w:pPr>
        <w:pStyle w:val="Bibliography"/>
        <w:wordWrap/>
      </w:pPr>
      <w:r>
        <w:t>[40]</w:t>
      </w:r>
      <w:r>
        <w:tab/>
        <w:t xml:space="preserve">D. S. Dorcas and R. N. Scott, “A Three-State Myo-Electric Control,” </w:t>
      </w:r>
      <w:r>
        <w:rPr>
          <w:i/>
          <w:iCs/>
        </w:rPr>
        <w:t>Med. &amp; biol. Engng.</w:t>
      </w:r>
      <w:r>
        <w:t>, vol. 4, no. 4, pp. 367–370, Jul. 1966.</w:t>
      </w:r>
    </w:p>
    <w:p w14:paraId="4DB2C4E5" w14:textId="77777777" w:rsidR="003210F3" w:rsidRDefault="003210F3" w:rsidP="00E10D47">
      <w:pPr>
        <w:pStyle w:val="Bibliography"/>
        <w:wordWrap/>
      </w:pPr>
      <w:r>
        <w:t>[41]</w:t>
      </w:r>
      <w:r>
        <w:tab/>
        <w:t xml:space="preserve">U. Mamikoglu, G. Nikolakopoulos, M. Pauelsen, D. Varagnolo, U. Roijezon, and T. Gustafsson, “Elbow Joint Angle Estimation by Using Integrated Surface Electromyography,” in </w:t>
      </w:r>
      <w:r>
        <w:rPr>
          <w:i/>
          <w:iCs/>
        </w:rPr>
        <w:t>2016 24th Mediterranean Conference on Control and Automation (MED)</w:t>
      </w:r>
      <w:r>
        <w:t>, Athens, Greece, 2016, pp. 785–790.</w:t>
      </w:r>
    </w:p>
    <w:p w14:paraId="5E385A89" w14:textId="77777777" w:rsidR="003210F3" w:rsidRDefault="003210F3" w:rsidP="00E10D47">
      <w:pPr>
        <w:pStyle w:val="Bibliography"/>
        <w:wordWrap/>
      </w:pPr>
      <w:r>
        <w:t>[42]</w:t>
      </w:r>
      <w:r>
        <w:tab/>
        <w:t xml:space="preserve">S. M. T. Reza, N. Ahmad, I. A. Choudhury, and R. A. R. Ghazilla, “A Fuzzy Controller for Lower Limb Exoskeletons during Sit-to-Stand and Stand-to-Sit Movement Using Wearable Sensors,” </w:t>
      </w:r>
      <w:r>
        <w:rPr>
          <w:i/>
          <w:iCs/>
        </w:rPr>
        <w:t>Sensors (Basel)</w:t>
      </w:r>
      <w:r>
        <w:t>, vol. 14, no. 3, pp. 4342–4363, Mar. 2014.</w:t>
      </w:r>
    </w:p>
    <w:p w14:paraId="32F60F57" w14:textId="77777777" w:rsidR="003210F3" w:rsidRDefault="003210F3" w:rsidP="00E10D47">
      <w:pPr>
        <w:pStyle w:val="Bibliography"/>
        <w:wordWrap/>
      </w:pPr>
      <w:r>
        <w:t>[43]</w:t>
      </w:r>
      <w:r>
        <w:tab/>
        <w:t xml:space="preserve">M. C. F. Castro, E. L. Colombini, P. T. A. Junior, S. P. Arjunan, and D. K. Kumar, “sEMG Feature Evaluation for Identification of Elbow Angle Resolution in Graded Arm Movement,” </w:t>
      </w:r>
      <w:r>
        <w:rPr>
          <w:i/>
          <w:iCs/>
        </w:rPr>
        <w:t>Biomed Eng Online</w:t>
      </w:r>
      <w:r>
        <w:t>, vol. 13, Nov. 2014.</w:t>
      </w:r>
    </w:p>
    <w:p w14:paraId="24B740B8" w14:textId="77777777" w:rsidR="003210F3" w:rsidRDefault="003210F3" w:rsidP="00E10D47">
      <w:pPr>
        <w:pStyle w:val="Bibliography"/>
        <w:wordWrap/>
      </w:pPr>
      <w:r>
        <w:t>[44]</w:t>
      </w:r>
      <w:r>
        <w:tab/>
        <w:t xml:space="preserve">Susan Standring, </w:t>
      </w:r>
      <w:r>
        <w:rPr>
          <w:i/>
          <w:iCs/>
        </w:rPr>
        <w:t>Gray’s Anatomy: The Anatomical Basis of Clinical Practice</w:t>
      </w:r>
      <w:r>
        <w:t>. Elsevier Limited, 2016.</w:t>
      </w:r>
    </w:p>
    <w:p w14:paraId="253A8A98" w14:textId="77777777" w:rsidR="003210F3" w:rsidRDefault="003210F3" w:rsidP="00E10D47">
      <w:pPr>
        <w:pStyle w:val="Bibliography"/>
        <w:wordWrap/>
      </w:pPr>
      <w:r>
        <w:lastRenderedPageBreak/>
        <w:t>[45]</w:t>
      </w:r>
      <w:r>
        <w:tab/>
        <w:t xml:space="preserve">N. M. Bajaj, A. J. Spiers, and A. M. Dollar, “State of the Art in Prosthetic Wrists: Commercial and Research Devices,” in </w:t>
      </w:r>
      <w:r>
        <w:rPr>
          <w:i/>
          <w:iCs/>
        </w:rPr>
        <w:t>2015 IEEE International Conference on Rehabilitation Robotics (ICORR)</w:t>
      </w:r>
      <w:r>
        <w:t>, 2015, pp. 331–338.</w:t>
      </w:r>
    </w:p>
    <w:p w14:paraId="51E3A217" w14:textId="77777777" w:rsidR="003210F3" w:rsidRDefault="003210F3" w:rsidP="00E10D47">
      <w:pPr>
        <w:pStyle w:val="Bibliography"/>
        <w:wordWrap/>
      </w:pPr>
      <w:r>
        <w:t>[46]</w:t>
      </w:r>
      <w:r>
        <w:tab/>
        <w:t xml:space="preserve">A. M. Gilroy, B. R. MacPherson, L. M. Ross, M. Schuenke, E. Schulte, and U. Schumacher, </w:t>
      </w:r>
      <w:r>
        <w:rPr>
          <w:i/>
          <w:iCs/>
        </w:rPr>
        <w:t>Atlas of Anatomy</w:t>
      </w:r>
      <w:r>
        <w:t>, 2 edition. Stuttgart ; New York: Thieme, 2012.</w:t>
      </w:r>
    </w:p>
    <w:p w14:paraId="24CE2107" w14:textId="77777777" w:rsidR="003210F3" w:rsidRDefault="003210F3" w:rsidP="00E10D47">
      <w:pPr>
        <w:pStyle w:val="Bibliography"/>
        <w:wordWrap/>
      </w:pPr>
      <w:r>
        <w:t>[47]</w:t>
      </w:r>
      <w:r>
        <w:tab/>
        <w:t>A. Siemienski, A. Kebel, and P. Klajner, “Fatigue Independent Amplitude-Frequency Correlations in EMG Signals,” presented at the Biomechanika’06, 2006.</w:t>
      </w:r>
    </w:p>
    <w:p w14:paraId="12D5C6C3" w14:textId="4B4F9A56" w:rsidR="003210F3" w:rsidRDefault="003210F3" w:rsidP="00E10D47">
      <w:pPr>
        <w:pStyle w:val="Bibliography"/>
        <w:wordWrap/>
      </w:pPr>
      <w:r>
        <w:t>[48]</w:t>
      </w:r>
      <w:r>
        <w:tab/>
        <w:t xml:space="preserve">J. Shi, Y. Zheng, and Z. Yan, “SVM for Estimation of Wrist Angle from Sonomyography </w:t>
      </w:r>
      <w:r w:rsidR="00CF0E2B">
        <w:t>a</w:t>
      </w:r>
      <w:r>
        <w:t xml:space="preserve">nd sEMG Signals,” in </w:t>
      </w:r>
      <w:r>
        <w:rPr>
          <w:i/>
          <w:iCs/>
        </w:rPr>
        <w:t>2007 29th Annual International Conference of the IEEE Engineering in Medicine and Biology Society</w:t>
      </w:r>
      <w:r>
        <w:t>, Lyon, France, 2007, pp. 4806–4809.</w:t>
      </w:r>
    </w:p>
    <w:p w14:paraId="2E36E9AD" w14:textId="77777777" w:rsidR="003210F3" w:rsidRDefault="003210F3" w:rsidP="00E10D47">
      <w:pPr>
        <w:pStyle w:val="Bibliography"/>
        <w:wordWrap/>
      </w:pPr>
      <w:r>
        <w:t>[49]</w:t>
      </w:r>
      <w:r>
        <w:tab/>
        <w:t xml:space="preserve">N. Jiang, J. L. Vest-Nielsen, S. Muceli, and D. Farina, “EMG-based simultaneous and proportional estimation of wrist/hand kinematics in uni-lateral trans-radial amputees,” </w:t>
      </w:r>
      <w:r>
        <w:rPr>
          <w:i/>
          <w:iCs/>
        </w:rPr>
        <w:t>Journal of NeuroEngineering and Rehabilitation</w:t>
      </w:r>
      <w:r>
        <w:t>, vol. 9, no. 1, p. 42, Jun. 2012.</w:t>
      </w:r>
    </w:p>
    <w:p w14:paraId="0BAF6C97" w14:textId="77777777" w:rsidR="003210F3" w:rsidRDefault="003210F3" w:rsidP="00E10D47">
      <w:pPr>
        <w:pStyle w:val="Bibliography"/>
        <w:wordWrap/>
      </w:pPr>
      <w:r>
        <w:t>[50]</w:t>
      </w:r>
      <w:r>
        <w:tab/>
        <w:t xml:space="preserve">G. Naik, “A Comparison of ICA Algorithms in Surface EMG Signal Processing,” </w:t>
      </w:r>
      <w:r>
        <w:rPr>
          <w:i/>
          <w:iCs/>
        </w:rPr>
        <w:t>Int. J. of Biomedical Engineering and Technology</w:t>
      </w:r>
      <w:r>
        <w:t>, vol. 6, pp. 363–374, Aug. 2011.</w:t>
      </w:r>
    </w:p>
    <w:p w14:paraId="63E58F0E" w14:textId="77777777" w:rsidR="003210F3" w:rsidRDefault="003210F3" w:rsidP="00E10D47">
      <w:pPr>
        <w:pStyle w:val="Bibliography"/>
        <w:wordWrap/>
      </w:pPr>
      <w:r>
        <w:t>[51]</w:t>
      </w:r>
      <w:r>
        <w:tab/>
        <w:t xml:space="preserve">Y. Hu, X. H. Li, X. B. Xie, L. Y. Pang, Y. Cao, and K. Luk, “Applying Independent Component Analysis on ECG Cancellation Technique for the Surface Recording of Trunk Electromyography,” </w:t>
      </w:r>
      <w:r>
        <w:rPr>
          <w:i/>
          <w:iCs/>
        </w:rPr>
        <w:t>Conf Proc IEEE Eng Med Biol Soc</w:t>
      </w:r>
      <w:r>
        <w:t>, vol. 4, pp. 3647–3649, 2005.</w:t>
      </w:r>
    </w:p>
    <w:p w14:paraId="78AE00BF" w14:textId="77777777" w:rsidR="003210F3" w:rsidRDefault="003210F3" w:rsidP="00E10D47">
      <w:pPr>
        <w:pStyle w:val="Bibliography"/>
        <w:wordWrap/>
      </w:pPr>
      <w:r>
        <w:t>[52]</w:t>
      </w:r>
      <w:r>
        <w:tab/>
        <w:t xml:space="preserve">G. R. Naik, D. K. Kumar, V. P. Singh, and M. Palaniswami, “Hand Gestures for HCI Using ICA of EMG,” in </w:t>
      </w:r>
      <w:r>
        <w:rPr>
          <w:i/>
          <w:iCs/>
        </w:rPr>
        <w:t>Proceedings of the HCSNet Workshop on Use of Vision in Human-computer Interaction - Volume 56</w:t>
      </w:r>
      <w:r>
        <w:t>, Darlinghurst, Australia, Australia, 2006, pp. 67–72.</w:t>
      </w:r>
    </w:p>
    <w:p w14:paraId="465F9879" w14:textId="77777777" w:rsidR="003210F3" w:rsidRDefault="003210F3" w:rsidP="00E10D47">
      <w:pPr>
        <w:pStyle w:val="Bibliography"/>
        <w:wordWrap/>
      </w:pPr>
      <w:r>
        <w:t>[53]</w:t>
      </w:r>
      <w:r>
        <w:tab/>
        <w:t xml:space="preserve">C. J. James and C. W. Hesse, “Independent Component Analysis for Biomedical Signals,” </w:t>
      </w:r>
      <w:r>
        <w:rPr>
          <w:i/>
          <w:iCs/>
        </w:rPr>
        <w:t>Physiol Meas</w:t>
      </w:r>
      <w:r>
        <w:t>, vol. 26, no. 1, pp. R15-39, Feb. 2005.</w:t>
      </w:r>
    </w:p>
    <w:p w14:paraId="5C6921D0" w14:textId="77777777" w:rsidR="003210F3" w:rsidRDefault="003210F3" w:rsidP="00E10D47">
      <w:pPr>
        <w:pStyle w:val="Bibliography"/>
        <w:wordWrap/>
      </w:pPr>
      <w:r>
        <w:t>[54]</w:t>
      </w:r>
      <w:r>
        <w:tab/>
        <w:t xml:space="preserve">H. Nakamura, M. Yoshida, M. Kotani, K. Akazawa, and T. Moritani, “The Application of Independent Component Analysis to the Multi-Channel Surface Electromyographic Signals for Separation of Motor Unit Action Potential Trains,” </w:t>
      </w:r>
      <w:r>
        <w:rPr>
          <w:i/>
          <w:iCs/>
        </w:rPr>
        <w:t>J Electromyogr Kinesiol</w:t>
      </w:r>
      <w:r>
        <w:t>, vol. 14, no. 4, pp. 423–432, Aug. 2004.</w:t>
      </w:r>
    </w:p>
    <w:p w14:paraId="484309D2" w14:textId="77777777" w:rsidR="003210F3" w:rsidRDefault="003210F3" w:rsidP="00E10D47">
      <w:pPr>
        <w:pStyle w:val="Bibliography"/>
        <w:wordWrap/>
      </w:pPr>
      <w:r>
        <w:t>[55]</w:t>
      </w:r>
      <w:r>
        <w:tab/>
        <w:t>N. Massó, F. Rey, D. Romero, and G. Gual, “Surface Electromyography Applications in the Sport,” vol. 45, Jan. 2010.</w:t>
      </w:r>
    </w:p>
    <w:p w14:paraId="4EDC8E49" w14:textId="77777777" w:rsidR="003210F3" w:rsidRDefault="003210F3" w:rsidP="00E10D47">
      <w:pPr>
        <w:pStyle w:val="Bibliography"/>
        <w:wordWrap/>
      </w:pPr>
      <w:r>
        <w:t>[56]</w:t>
      </w:r>
      <w:r>
        <w:tab/>
        <w:t xml:space="preserve">A. Hyvärinen and E. Oja, “Independent Component Analysis: Algorithms and Applications,” </w:t>
      </w:r>
      <w:r>
        <w:rPr>
          <w:i/>
          <w:iCs/>
        </w:rPr>
        <w:t>Neural Networks</w:t>
      </w:r>
      <w:r>
        <w:t>, vol. 13, no. 4–5, pp. 411–430, Jun. 2000.</w:t>
      </w:r>
    </w:p>
    <w:p w14:paraId="7E4B6DEB" w14:textId="77777777" w:rsidR="003210F3" w:rsidRDefault="003210F3" w:rsidP="00E10D47">
      <w:pPr>
        <w:pStyle w:val="Bibliography"/>
        <w:wordWrap/>
      </w:pPr>
      <w:r>
        <w:t>[57]</w:t>
      </w:r>
      <w:r>
        <w:tab/>
        <w:t xml:space="preserve">J. Cardoso and A. Souloumiac, “Jacobi Angles for Simultaneous Diagonalization,” </w:t>
      </w:r>
      <w:r>
        <w:rPr>
          <w:i/>
          <w:iCs/>
        </w:rPr>
        <w:t>SIAM J. Matrix Anal. &amp; Appl.</w:t>
      </w:r>
      <w:r>
        <w:t>, vol. 17, no. 1, pp. 161–164, Jan. 1996.</w:t>
      </w:r>
    </w:p>
    <w:p w14:paraId="2EC4C3B0" w14:textId="77777777" w:rsidR="003210F3" w:rsidRDefault="003210F3" w:rsidP="00E10D47">
      <w:pPr>
        <w:pStyle w:val="Bibliography"/>
        <w:wordWrap/>
      </w:pPr>
      <w:r>
        <w:t>[58]</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4D93FF65" w14:textId="77777777" w:rsidR="003210F3" w:rsidRDefault="003210F3" w:rsidP="00E10D47">
      <w:pPr>
        <w:pStyle w:val="Bibliography"/>
        <w:wordWrap/>
      </w:pPr>
      <w:r>
        <w:t>[59]</w:t>
      </w:r>
      <w:r>
        <w:tab/>
        <w:t xml:space="preserve">T. Isokawa, H. Nishimura, N. Matsui, T. Isokawa, H. Nishimura, and N. Matsui, “Quaternionic Multilayer Perceptron with Local Analyticity,” </w:t>
      </w:r>
      <w:r>
        <w:rPr>
          <w:i/>
          <w:iCs/>
        </w:rPr>
        <w:t>Information</w:t>
      </w:r>
      <w:r>
        <w:t>, vol. 3, no. 4, pp. 756–770, Nov. 2012.</w:t>
      </w:r>
    </w:p>
    <w:p w14:paraId="41B991F8" w14:textId="77777777" w:rsidR="003210F3" w:rsidRDefault="003210F3" w:rsidP="00E10D47">
      <w:pPr>
        <w:pStyle w:val="Bibliography"/>
        <w:wordWrap/>
      </w:pPr>
      <w:r>
        <w:lastRenderedPageBreak/>
        <w:t>[60]</w:t>
      </w:r>
      <w:r>
        <w:tab/>
        <w:t xml:space="preserve">K. Greff, R. K. Srivastava, J. Koutník, B. R. Steunebrink, and J. Schmidhuber, “LSTM: A Search Space Odyssey,” </w:t>
      </w:r>
      <w:r>
        <w:rPr>
          <w:i/>
          <w:iCs/>
        </w:rPr>
        <w:t>IEEE Transactions on Neural Networks and Learning Systems</w:t>
      </w:r>
      <w:r>
        <w:t>, vol. 28, no. 10, pp. 2222–2232, Oct. 2017.</w:t>
      </w:r>
    </w:p>
    <w:p w14:paraId="0721AD7D" w14:textId="77777777" w:rsidR="003210F3" w:rsidRDefault="003210F3" w:rsidP="00E10D47">
      <w:pPr>
        <w:pStyle w:val="Bibliography"/>
        <w:wordWrap/>
      </w:pPr>
      <w:r>
        <w:t>[61]</w:t>
      </w:r>
      <w:r>
        <w:tab/>
        <w:t xml:space="preserve">A. Graves and J. Schmidhuber, “Framewise Phoneme Classification with Bidirectional LSTM and Other Neural Network Architectures,” </w:t>
      </w:r>
      <w:r>
        <w:rPr>
          <w:i/>
          <w:iCs/>
        </w:rPr>
        <w:t>Neural Networks</w:t>
      </w:r>
      <w:r>
        <w:t>, vol. 18, no. 5, pp. 602–610, Jul. 2005.</w:t>
      </w:r>
    </w:p>
    <w:p w14:paraId="32095872" w14:textId="6EDDF842" w:rsidR="003210F3" w:rsidRDefault="003210F3" w:rsidP="00E10D47">
      <w:pPr>
        <w:pStyle w:val="Bibliography"/>
        <w:wordWrap/>
      </w:pPr>
      <w:r>
        <w:t>[62]</w:t>
      </w:r>
      <w:r>
        <w:tab/>
        <w:t xml:space="preserve">Carlo J. De Luca, </w:t>
      </w:r>
      <w:r w:rsidRPr="003210F3">
        <w:rPr>
          <w:i/>
        </w:rPr>
        <w:t xml:space="preserve">Surface </w:t>
      </w:r>
      <w:r w:rsidR="001B1D2D" w:rsidRPr="003210F3">
        <w:rPr>
          <w:i/>
        </w:rPr>
        <w:t>Electromyography:</w:t>
      </w:r>
      <w:r w:rsidRPr="003210F3">
        <w:rPr>
          <w:i/>
        </w:rPr>
        <w:t xml:space="preserve"> Detection and Recording.</w:t>
      </w:r>
      <w:r w:rsidR="003927F9" w:rsidRPr="00B23CD8">
        <w:t>,</w:t>
      </w:r>
      <w:r>
        <w:t xml:space="preserve"> DelSys Inc., 2002.</w:t>
      </w:r>
    </w:p>
    <w:p w14:paraId="2B92E48F" w14:textId="7CA44DD8" w:rsidR="003210F3" w:rsidRDefault="00045BCE" w:rsidP="00E10D47">
      <w:pPr>
        <w:pStyle w:val="Bibliography"/>
        <w:wordWrap/>
      </w:pPr>
      <w:r>
        <w:t>[63] PJRC Store</w:t>
      </w:r>
      <w:r w:rsidR="003210F3">
        <w:t>: https://w</w:t>
      </w:r>
      <w:r>
        <w:t>ww.pjrc.com/store/teensy32.html</w:t>
      </w:r>
    </w:p>
    <w:p w14:paraId="3D56FEF1" w14:textId="4EB746EE" w:rsidR="003210F3" w:rsidRDefault="00CF26B9" w:rsidP="00E10D47">
      <w:pPr>
        <w:pStyle w:val="Bibliography"/>
        <w:wordWrap/>
      </w:pPr>
      <w:r>
        <w:t>[64]</w:t>
      </w:r>
      <w:r>
        <w:tab/>
        <w:t>Processing.org:</w:t>
      </w:r>
      <w:r w:rsidR="003210F3">
        <w:t xml:space="preserve"> https://processing.org/</w:t>
      </w:r>
    </w:p>
    <w:p w14:paraId="4D7F37D8" w14:textId="75CF83AB" w:rsidR="003210F3" w:rsidRDefault="003210F3" w:rsidP="00E10D47">
      <w:pPr>
        <w:pStyle w:val="Bibliography"/>
        <w:wordWrap/>
      </w:pPr>
      <w:r>
        <w:t>[65]</w:t>
      </w:r>
      <w:r>
        <w:tab/>
        <w:t>MPU-9250: https://www.invensense.com/products/m</w:t>
      </w:r>
      <w:r w:rsidR="00045BCE">
        <w:t>otion-tracking/9-axis/mpu-9250/</w:t>
      </w:r>
      <w:r>
        <w:t xml:space="preserve"> </w:t>
      </w:r>
    </w:p>
    <w:p w14:paraId="64077A85" w14:textId="77777777" w:rsidR="00332C19" w:rsidRPr="00332C19" w:rsidRDefault="003210F3" w:rsidP="00332C19">
      <w:pPr>
        <w:pStyle w:val="Bibliography"/>
        <w:wordWrap/>
      </w:pPr>
      <w:r>
        <w:t>[66]</w:t>
      </w:r>
      <w:r>
        <w:tab/>
        <w:t xml:space="preserve">S. O H Madgwick, </w:t>
      </w:r>
      <w:r w:rsidRPr="00332C19">
        <w:t>An Efficient Orientation Filter for Inertial and I</w:t>
      </w:r>
      <w:r w:rsidR="00E10D47" w:rsidRPr="00332C19">
        <w:t>nertial/Magnetic Sensor Arrays.</w:t>
      </w:r>
      <w:r w:rsidR="0076429C" w:rsidRPr="00B23CD8">
        <w:t>,</w:t>
      </w:r>
      <w:r>
        <w:t xml:space="preserve"> </w:t>
      </w:r>
      <w:r w:rsidR="004E0C73">
        <w:t>2010</w:t>
      </w:r>
      <w:r>
        <w:t>.</w:t>
      </w:r>
      <w:r w:rsidR="00332C19">
        <w:t xml:space="preserve"> </w:t>
      </w:r>
      <w:r w:rsidR="00332C19" w:rsidRPr="00332C19">
        <w:t>https://www.samba.org/tridge/UAV/madgwick_internal_report.pdf</w:t>
      </w:r>
    </w:p>
    <w:p w14:paraId="248E4092" w14:textId="0EDAC3A3" w:rsidR="003210F3" w:rsidRDefault="003210F3" w:rsidP="00E10D47">
      <w:pPr>
        <w:pStyle w:val="Bibliography"/>
        <w:wordWrap/>
      </w:pPr>
    </w:p>
    <w:p w14:paraId="102A86E1" w14:textId="6802A40E" w:rsidR="00376820" w:rsidRDefault="00593AF5" w:rsidP="00E10D47">
      <w:pPr>
        <w:wordWrap/>
      </w:pPr>
      <w:r>
        <w:fldChar w:fldCharType="end"/>
      </w:r>
    </w:p>
    <w:p w14:paraId="384457E2" w14:textId="77777777" w:rsidR="00376820" w:rsidRDefault="00376820" w:rsidP="005B0131">
      <w:pPr>
        <w:wordWrap/>
        <w:snapToGrid/>
        <w:spacing w:line="240" w:lineRule="auto"/>
        <w:ind w:firstLine="0"/>
      </w:pPr>
      <w:r>
        <w:br w:type="page"/>
      </w:r>
    </w:p>
    <w:p w14:paraId="373E8D75" w14:textId="2CE2DBD5" w:rsidR="00E77B8E" w:rsidRDefault="00376820" w:rsidP="005B0131">
      <w:pPr>
        <w:pStyle w:val="Title"/>
        <w:wordWrap/>
      </w:pPr>
      <w:bookmarkStart w:id="392" w:name="_Toc536370976"/>
      <w:r>
        <w:rPr>
          <w:rFonts w:hint="eastAsia"/>
        </w:rPr>
        <w:lastRenderedPageBreak/>
        <w:t>附錄一：四通道</w:t>
      </w:r>
      <w:r>
        <w:rPr>
          <w:rFonts w:hint="eastAsia"/>
        </w:rPr>
        <w:t>s</w:t>
      </w:r>
      <w:r>
        <w:t>EMG</w:t>
      </w:r>
      <w:r w:rsidR="00AD59DB">
        <w:rPr>
          <w:rFonts w:hint="eastAsia"/>
        </w:rPr>
        <w:t>估測</w:t>
      </w:r>
      <w:r w:rsidR="0050758A">
        <w:rPr>
          <w:rFonts w:hint="eastAsia"/>
        </w:rPr>
        <w:t>結果</w:t>
      </w:r>
      <w:bookmarkEnd w:id="392"/>
    </w:p>
    <w:p w14:paraId="2AEC132F" w14:textId="7FDD8DC7" w:rsidR="00376820" w:rsidRPr="001C6964" w:rsidRDefault="00376820" w:rsidP="00590C9D">
      <w:pPr>
        <w:pStyle w:val="Caption"/>
      </w:pPr>
      <w:bookmarkStart w:id="393" w:name="_Toc53637107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86BBA">
        <w:rPr>
          <w:noProof/>
        </w:rPr>
        <w:t>19</w:t>
      </w:r>
      <w:r>
        <w:fldChar w:fldCharType="end"/>
      </w:r>
      <w:r>
        <w:rPr>
          <w:rFonts w:hint="eastAsia"/>
        </w:rPr>
        <w:t>：四通道</w:t>
      </w:r>
      <w:r>
        <w:t>sEMG</w:t>
      </w:r>
      <w:r>
        <w:rPr>
          <w:rFonts w:hint="eastAsia"/>
        </w:rPr>
        <w:t>：</w:t>
      </w:r>
      <w:r>
        <w:rPr>
          <w:rFonts w:hint="eastAsia"/>
        </w:rPr>
        <w:t>RMS-only</w:t>
      </w:r>
      <w:r>
        <w:rPr>
          <w:rFonts w:hint="eastAsia"/>
        </w:rPr>
        <w:t>平均</w:t>
      </w:r>
      <w:r>
        <w:t>RMSE</w:t>
      </w:r>
      <w:r>
        <w:rPr>
          <w:rFonts w:hint="eastAsia"/>
        </w:rPr>
        <w:t>（度）</w:t>
      </w:r>
      <w:bookmarkEnd w:id="393"/>
    </w:p>
    <w:tbl>
      <w:tblPr>
        <w:tblStyle w:val="TableGrid"/>
        <w:tblW w:w="0" w:type="auto"/>
        <w:tblLook w:val="04A0" w:firstRow="1" w:lastRow="0" w:firstColumn="1" w:lastColumn="0" w:noHBand="0" w:noVBand="1"/>
      </w:tblPr>
      <w:tblGrid>
        <w:gridCol w:w="1511"/>
        <w:gridCol w:w="1656"/>
        <w:gridCol w:w="1695"/>
        <w:gridCol w:w="1691"/>
        <w:gridCol w:w="1737"/>
      </w:tblGrid>
      <w:tr w:rsidR="00376820" w14:paraId="6E1A828E" w14:textId="77777777" w:rsidTr="00C91D69">
        <w:tc>
          <w:tcPr>
            <w:tcW w:w="1511" w:type="dxa"/>
          </w:tcPr>
          <w:p w14:paraId="3DA8BF67" w14:textId="77777777" w:rsidR="00376820" w:rsidRDefault="00376820" w:rsidP="005B0131">
            <w:pPr>
              <w:wordWrap/>
              <w:ind w:firstLine="0"/>
            </w:pPr>
          </w:p>
        </w:tc>
        <w:tc>
          <w:tcPr>
            <w:tcW w:w="1656" w:type="dxa"/>
          </w:tcPr>
          <w:p w14:paraId="0DC39748" w14:textId="77777777" w:rsidR="00376820" w:rsidRDefault="00376820" w:rsidP="005B0131">
            <w:pPr>
              <w:wordWrap/>
              <w:ind w:firstLine="0"/>
              <w:jc w:val="center"/>
            </w:pPr>
            <w:r>
              <w:rPr>
                <w:rFonts w:hint="eastAsia"/>
              </w:rPr>
              <w:t>彎曲</w:t>
            </w:r>
          </w:p>
          <w:p w14:paraId="238F55DD" w14:textId="77777777" w:rsidR="00376820" w:rsidRDefault="00376820" w:rsidP="005B0131">
            <w:pPr>
              <w:wordWrap/>
              <w:ind w:firstLine="0"/>
              <w:jc w:val="center"/>
            </w:pPr>
            <w:r>
              <w:rPr>
                <w:rFonts w:hint="eastAsia"/>
              </w:rPr>
              <w:t>（</w:t>
            </w:r>
            <w:r>
              <w:t>Flexion</w:t>
            </w:r>
            <w:r>
              <w:rPr>
                <w:rFonts w:hint="eastAsia"/>
              </w:rPr>
              <w:t>）</w:t>
            </w:r>
          </w:p>
        </w:tc>
        <w:tc>
          <w:tcPr>
            <w:tcW w:w="1695" w:type="dxa"/>
          </w:tcPr>
          <w:p w14:paraId="4CDDB54F" w14:textId="77777777" w:rsidR="00376820" w:rsidRDefault="00376820" w:rsidP="005B0131">
            <w:pPr>
              <w:wordWrap/>
              <w:ind w:firstLine="0"/>
              <w:jc w:val="center"/>
            </w:pPr>
            <w:r>
              <w:rPr>
                <w:rFonts w:hint="eastAsia"/>
              </w:rPr>
              <w:t>伸展</w:t>
            </w:r>
          </w:p>
          <w:p w14:paraId="7081701D" w14:textId="77777777" w:rsidR="00376820" w:rsidRDefault="00376820" w:rsidP="005B0131">
            <w:pPr>
              <w:wordWrap/>
              <w:ind w:firstLine="0"/>
              <w:jc w:val="center"/>
            </w:pPr>
            <w:r>
              <w:rPr>
                <w:rFonts w:hint="eastAsia"/>
              </w:rPr>
              <w:t>（</w:t>
            </w:r>
            <w:r>
              <w:rPr>
                <w:rFonts w:hint="eastAsia"/>
              </w:rPr>
              <w:t>Extension</w:t>
            </w:r>
            <w:r>
              <w:rPr>
                <w:rFonts w:hint="eastAsia"/>
              </w:rPr>
              <w:t>）</w:t>
            </w:r>
          </w:p>
        </w:tc>
        <w:tc>
          <w:tcPr>
            <w:tcW w:w="1691" w:type="dxa"/>
          </w:tcPr>
          <w:p w14:paraId="30B6EF43" w14:textId="77777777" w:rsidR="00376820" w:rsidRDefault="00376820" w:rsidP="005B0131">
            <w:pPr>
              <w:wordWrap/>
              <w:ind w:firstLine="0"/>
              <w:jc w:val="center"/>
            </w:pPr>
            <w:r w:rsidRPr="00115C6B">
              <w:rPr>
                <w:rFonts w:hint="eastAsia"/>
              </w:rPr>
              <w:t>往內反掌</w:t>
            </w:r>
          </w:p>
          <w:p w14:paraId="7505B860" w14:textId="77777777" w:rsidR="00376820" w:rsidRDefault="00376820" w:rsidP="005B0131">
            <w:pPr>
              <w:wordWrap/>
              <w:ind w:firstLine="0"/>
              <w:jc w:val="center"/>
            </w:pPr>
            <w:r>
              <w:rPr>
                <w:rFonts w:hint="eastAsia"/>
              </w:rPr>
              <w:t>（</w:t>
            </w:r>
            <w:r w:rsidRPr="00FE5026">
              <w:t>Pronation</w:t>
            </w:r>
            <w:r>
              <w:rPr>
                <w:rFonts w:hint="eastAsia"/>
              </w:rPr>
              <w:t>）</w:t>
            </w:r>
          </w:p>
        </w:tc>
        <w:tc>
          <w:tcPr>
            <w:tcW w:w="1737" w:type="dxa"/>
          </w:tcPr>
          <w:p w14:paraId="777F2F4F" w14:textId="77777777" w:rsidR="00376820" w:rsidRDefault="00376820" w:rsidP="005B0131">
            <w:pPr>
              <w:wordWrap/>
              <w:ind w:firstLine="0"/>
              <w:jc w:val="center"/>
            </w:pPr>
            <w:r w:rsidRPr="00115C6B">
              <w:rPr>
                <w:rFonts w:hint="eastAsia"/>
              </w:rPr>
              <w:t>往外反掌</w:t>
            </w:r>
          </w:p>
          <w:p w14:paraId="6546F464" w14:textId="77777777" w:rsidR="00376820" w:rsidRDefault="00376820" w:rsidP="005B0131">
            <w:pPr>
              <w:wordWrap/>
              <w:ind w:firstLine="0"/>
              <w:jc w:val="center"/>
            </w:pPr>
            <w:r>
              <w:rPr>
                <w:rFonts w:hint="eastAsia"/>
              </w:rPr>
              <w:t>（</w:t>
            </w:r>
            <w:r w:rsidRPr="00FE5026">
              <w:t>Supination</w:t>
            </w:r>
            <w:r>
              <w:rPr>
                <w:rFonts w:hint="eastAsia"/>
              </w:rPr>
              <w:t>）</w:t>
            </w:r>
          </w:p>
        </w:tc>
      </w:tr>
      <w:tr w:rsidR="000A1DB3" w14:paraId="1258A67C" w14:textId="77777777" w:rsidTr="00C91D69">
        <w:tc>
          <w:tcPr>
            <w:tcW w:w="1511" w:type="dxa"/>
          </w:tcPr>
          <w:p w14:paraId="0A0F86D0" w14:textId="0295E0C8" w:rsidR="000A1DB3" w:rsidRDefault="000A1DB3" w:rsidP="000A1DB3">
            <w:pPr>
              <w:wordWrap/>
              <w:ind w:firstLine="0"/>
              <w:jc w:val="center"/>
            </w:pPr>
            <w:r>
              <w:t>0</w:t>
            </w:r>
            <w:r w:rsidRPr="00CF3E5E">
              <w:rPr>
                <w:rFonts w:hint="eastAsia"/>
              </w:rPr>
              <w:t>°</w:t>
            </w:r>
          </w:p>
        </w:tc>
        <w:tc>
          <w:tcPr>
            <w:tcW w:w="1656" w:type="dxa"/>
            <w:vAlign w:val="bottom"/>
          </w:tcPr>
          <w:p w14:paraId="10B38B8B" w14:textId="0022B2F7" w:rsidR="000A1DB3" w:rsidRDefault="000A1DB3" w:rsidP="000A1DB3">
            <w:pPr>
              <w:wordWrap/>
              <w:ind w:firstLine="0"/>
              <w:jc w:val="right"/>
            </w:pPr>
            <w:r>
              <w:rPr>
                <w:rFonts w:ascii="Arial" w:hAnsi="Arial" w:cs="Arial"/>
                <w:sz w:val="20"/>
                <w:szCs w:val="20"/>
              </w:rPr>
              <w:t>5.044</w:t>
            </w:r>
          </w:p>
        </w:tc>
        <w:tc>
          <w:tcPr>
            <w:tcW w:w="1695" w:type="dxa"/>
            <w:vAlign w:val="bottom"/>
          </w:tcPr>
          <w:p w14:paraId="52FD0CE4" w14:textId="63EA8071" w:rsidR="000A1DB3" w:rsidRDefault="000A1DB3" w:rsidP="000A1DB3">
            <w:pPr>
              <w:wordWrap/>
              <w:ind w:firstLine="0"/>
              <w:jc w:val="right"/>
            </w:pPr>
            <w:r>
              <w:rPr>
                <w:rFonts w:ascii="Arial" w:hAnsi="Arial" w:cs="Arial"/>
                <w:sz w:val="20"/>
                <w:szCs w:val="20"/>
              </w:rPr>
              <w:t>5.012</w:t>
            </w:r>
          </w:p>
        </w:tc>
        <w:tc>
          <w:tcPr>
            <w:tcW w:w="1691" w:type="dxa"/>
            <w:vAlign w:val="bottom"/>
          </w:tcPr>
          <w:p w14:paraId="50E465E9" w14:textId="78DE2FFE" w:rsidR="000A1DB3" w:rsidRDefault="000A1DB3" w:rsidP="000A1DB3">
            <w:pPr>
              <w:wordWrap/>
              <w:ind w:firstLine="0"/>
              <w:jc w:val="right"/>
            </w:pPr>
            <w:r>
              <w:rPr>
                <w:rFonts w:ascii="Arial" w:hAnsi="Arial" w:cs="Arial"/>
                <w:sz w:val="20"/>
                <w:szCs w:val="20"/>
              </w:rPr>
              <w:t>10.215</w:t>
            </w:r>
          </w:p>
        </w:tc>
        <w:tc>
          <w:tcPr>
            <w:tcW w:w="1737" w:type="dxa"/>
            <w:vAlign w:val="bottom"/>
          </w:tcPr>
          <w:p w14:paraId="652688BD" w14:textId="0D99FA74" w:rsidR="000A1DB3" w:rsidRDefault="000A1DB3" w:rsidP="000A1DB3">
            <w:pPr>
              <w:wordWrap/>
              <w:ind w:firstLine="0"/>
              <w:jc w:val="right"/>
            </w:pPr>
            <w:r>
              <w:rPr>
                <w:rFonts w:ascii="Arial" w:hAnsi="Arial" w:cs="Arial"/>
                <w:sz w:val="20"/>
                <w:szCs w:val="20"/>
              </w:rPr>
              <w:t>10.747</w:t>
            </w:r>
          </w:p>
        </w:tc>
      </w:tr>
      <w:tr w:rsidR="000A1DB3" w14:paraId="7C61FE04" w14:textId="77777777" w:rsidTr="00C91D69">
        <w:tc>
          <w:tcPr>
            <w:tcW w:w="1511" w:type="dxa"/>
          </w:tcPr>
          <w:p w14:paraId="6DF7A522" w14:textId="1D8C2406" w:rsidR="000A1DB3" w:rsidRDefault="000A1DB3" w:rsidP="000A1DB3">
            <w:pPr>
              <w:wordWrap/>
              <w:ind w:firstLine="0"/>
              <w:jc w:val="center"/>
            </w:pPr>
            <w:r>
              <w:t>45</w:t>
            </w:r>
            <w:r w:rsidRPr="00CF3E5E">
              <w:rPr>
                <w:rFonts w:hint="eastAsia"/>
              </w:rPr>
              <w:t>°</w:t>
            </w:r>
          </w:p>
        </w:tc>
        <w:tc>
          <w:tcPr>
            <w:tcW w:w="1656" w:type="dxa"/>
            <w:vAlign w:val="bottom"/>
          </w:tcPr>
          <w:p w14:paraId="5086EB22" w14:textId="50CC45DC" w:rsidR="000A1DB3" w:rsidRDefault="000A1DB3" w:rsidP="000A1DB3">
            <w:pPr>
              <w:wordWrap/>
              <w:ind w:firstLine="0"/>
              <w:jc w:val="right"/>
            </w:pPr>
            <w:r>
              <w:rPr>
                <w:rFonts w:ascii="Arial" w:hAnsi="Arial" w:cs="Arial"/>
                <w:sz w:val="20"/>
                <w:szCs w:val="20"/>
              </w:rPr>
              <w:t>5.128</w:t>
            </w:r>
          </w:p>
        </w:tc>
        <w:tc>
          <w:tcPr>
            <w:tcW w:w="1695" w:type="dxa"/>
            <w:vAlign w:val="bottom"/>
          </w:tcPr>
          <w:p w14:paraId="62F752D6" w14:textId="01A3EA77" w:rsidR="000A1DB3" w:rsidRDefault="000A1DB3" w:rsidP="000A1DB3">
            <w:pPr>
              <w:wordWrap/>
              <w:ind w:firstLine="0"/>
              <w:jc w:val="right"/>
            </w:pPr>
            <w:r>
              <w:rPr>
                <w:rFonts w:ascii="Arial" w:hAnsi="Arial" w:cs="Arial"/>
                <w:sz w:val="20"/>
                <w:szCs w:val="20"/>
              </w:rPr>
              <w:t>5.064</w:t>
            </w:r>
          </w:p>
        </w:tc>
        <w:tc>
          <w:tcPr>
            <w:tcW w:w="1691" w:type="dxa"/>
            <w:vAlign w:val="bottom"/>
          </w:tcPr>
          <w:p w14:paraId="4531D3A1" w14:textId="607C9815" w:rsidR="000A1DB3" w:rsidRDefault="000A1DB3" w:rsidP="000A1DB3">
            <w:pPr>
              <w:wordWrap/>
              <w:ind w:firstLine="0"/>
              <w:jc w:val="right"/>
            </w:pPr>
            <w:r>
              <w:rPr>
                <w:rFonts w:ascii="Arial" w:hAnsi="Arial" w:cs="Arial"/>
                <w:sz w:val="20"/>
                <w:szCs w:val="20"/>
              </w:rPr>
              <w:t>11.576</w:t>
            </w:r>
          </w:p>
        </w:tc>
        <w:tc>
          <w:tcPr>
            <w:tcW w:w="1737" w:type="dxa"/>
            <w:vAlign w:val="bottom"/>
          </w:tcPr>
          <w:p w14:paraId="239092F1" w14:textId="76B84E05" w:rsidR="000A1DB3" w:rsidRDefault="000A1DB3" w:rsidP="000A1DB3">
            <w:pPr>
              <w:wordWrap/>
              <w:ind w:firstLine="0"/>
              <w:jc w:val="right"/>
            </w:pPr>
            <w:r>
              <w:rPr>
                <w:rFonts w:ascii="Arial" w:hAnsi="Arial" w:cs="Arial"/>
                <w:sz w:val="20"/>
                <w:szCs w:val="20"/>
              </w:rPr>
              <w:t>12.390</w:t>
            </w:r>
          </w:p>
        </w:tc>
      </w:tr>
    </w:tbl>
    <w:p w14:paraId="30E51854" w14:textId="77777777" w:rsidR="00376820" w:rsidRDefault="00376820" w:rsidP="005B0131">
      <w:pPr>
        <w:wordWrap/>
        <w:snapToGrid/>
        <w:spacing w:line="240" w:lineRule="auto"/>
        <w:ind w:firstLine="0"/>
        <w:rPr>
          <w:szCs w:val="20"/>
        </w:rPr>
      </w:pPr>
    </w:p>
    <w:p w14:paraId="5FE32129" w14:textId="77777777" w:rsidR="00376820" w:rsidRDefault="00376820" w:rsidP="00590C9D">
      <w:pPr>
        <w:pStyle w:val="Caption"/>
      </w:pPr>
    </w:p>
    <w:p w14:paraId="277C0926" w14:textId="582847E6" w:rsidR="00376820" w:rsidRPr="001C6964" w:rsidRDefault="00376820" w:rsidP="00590C9D">
      <w:pPr>
        <w:pStyle w:val="Caption"/>
      </w:pPr>
      <w:bookmarkStart w:id="394" w:name="_Toc53637107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86BBA">
        <w:rPr>
          <w:noProof/>
        </w:rPr>
        <w:t>20</w:t>
      </w:r>
      <w:r>
        <w:fldChar w:fldCharType="end"/>
      </w:r>
      <w:r>
        <w:rPr>
          <w:rFonts w:hint="eastAsia"/>
        </w:rPr>
        <w:t>：四通道</w:t>
      </w:r>
      <w:r>
        <w:t>sEMG</w:t>
      </w:r>
      <w:r>
        <w:rPr>
          <w:rFonts w:hint="eastAsia"/>
        </w:rPr>
        <w:t>：</w:t>
      </w:r>
      <w:r>
        <w:rPr>
          <w:rFonts w:hint="eastAsia"/>
        </w:rPr>
        <w:t>RMS-</w:t>
      </w:r>
      <w:r>
        <w:t>nICA</w:t>
      </w:r>
      <w:r>
        <w:rPr>
          <w:rFonts w:hint="eastAsia"/>
        </w:rPr>
        <w:t>平均</w:t>
      </w:r>
      <w:r>
        <w:t>RMSE</w:t>
      </w:r>
      <w:r>
        <w:rPr>
          <w:rFonts w:hint="eastAsia"/>
        </w:rPr>
        <w:t>（度）</w:t>
      </w:r>
      <w:bookmarkEnd w:id="394"/>
    </w:p>
    <w:tbl>
      <w:tblPr>
        <w:tblStyle w:val="TableGrid"/>
        <w:tblW w:w="0" w:type="auto"/>
        <w:tblLook w:val="04A0" w:firstRow="1" w:lastRow="0" w:firstColumn="1" w:lastColumn="0" w:noHBand="0" w:noVBand="1"/>
      </w:tblPr>
      <w:tblGrid>
        <w:gridCol w:w="1511"/>
        <w:gridCol w:w="1656"/>
        <w:gridCol w:w="1695"/>
        <w:gridCol w:w="1691"/>
        <w:gridCol w:w="1737"/>
      </w:tblGrid>
      <w:tr w:rsidR="00C91D69" w14:paraId="01594B68" w14:textId="77777777" w:rsidTr="00C91D69">
        <w:tc>
          <w:tcPr>
            <w:tcW w:w="1511" w:type="dxa"/>
          </w:tcPr>
          <w:p w14:paraId="5C77B5D1" w14:textId="77777777" w:rsidR="00C91D69" w:rsidRDefault="00C91D69" w:rsidP="00C91D69">
            <w:pPr>
              <w:wordWrap/>
              <w:ind w:firstLine="0"/>
            </w:pPr>
          </w:p>
        </w:tc>
        <w:tc>
          <w:tcPr>
            <w:tcW w:w="1656" w:type="dxa"/>
          </w:tcPr>
          <w:p w14:paraId="2857336A" w14:textId="77777777" w:rsidR="00C91D69" w:rsidRDefault="00C91D69" w:rsidP="00C91D69">
            <w:pPr>
              <w:wordWrap/>
              <w:ind w:firstLine="0"/>
              <w:jc w:val="center"/>
            </w:pPr>
            <w:r>
              <w:rPr>
                <w:rFonts w:hint="eastAsia"/>
              </w:rPr>
              <w:t>彎曲</w:t>
            </w:r>
          </w:p>
          <w:p w14:paraId="12941A92" w14:textId="345C2141" w:rsidR="00C91D69" w:rsidRDefault="00C91D69" w:rsidP="00C91D69">
            <w:pPr>
              <w:wordWrap/>
              <w:ind w:firstLine="0"/>
              <w:jc w:val="center"/>
            </w:pPr>
            <w:r>
              <w:rPr>
                <w:rFonts w:hint="eastAsia"/>
              </w:rPr>
              <w:t>（</w:t>
            </w:r>
            <w:r>
              <w:t>Flexion</w:t>
            </w:r>
            <w:r>
              <w:rPr>
                <w:rFonts w:hint="eastAsia"/>
              </w:rPr>
              <w:t>）</w:t>
            </w:r>
          </w:p>
        </w:tc>
        <w:tc>
          <w:tcPr>
            <w:tcW w:w="1695" w:type="dxa"/>
          </w:tcPr>
          <w:p w14:paraId="0D3EEE81" w14:textId="77777777" w:rsidR="00C91D69" w:rsidRDefault="00C91D69" w:rsidP="00C91D69">
            <w:pPr>
              <w:wordWrap/>
              <w:ind w:firstLine="0"/>
              <w:jc w:val="center"/>
            </w:pPr>
            <w:r>
              <w:rPr>
                <w:rFonts w:hint="eastAsia"/>
              </w:rPr>
              <w:t>伸展</w:t>
            </w:r>
          </w:p>
          <w:p w14:paraId="6D4DBA2C" w14:textId="42508814" w:rsidR="00C91D69" w:rsidRDefault="00C91D69" w:rsidP="00C91D69">
            <w:pPr>
              <w:wordWrap/>
              <w:ind w:firstLine="0"/>
              <w:jc w:val="center"/>
            </w:pPr>
            <w:r>
              <w:rPr>
                <w:rFonts w:hint="eastAsia"/>
              </w:rPr>
              <w:t>（</w:t>
            </w:r>
            <w:r>
              <w:rPr>
                <w:rFonts w:hint="eastAsia"/>
              </w:rPr>
              <w:t>Extension</w:t>
            </w:r>
            <w:r>
              <w:rPr>
                <w:rFonts w:hint="eastAsia"/>
              </w:rPr>
              <w:t>）</w:t>
            </w:r>
          </w:p>
        </w:tc>
        <w:tc>
          <w:tcPr>
            <w:tcW w:w="1691" w:type="dxa"/>
          </w:tcPr>
          <w:p w14:paraId="49F8BFF8" w14:textId="77777777" w:rsidR="00C91D69" w:rsidRDefault="00C91D69" w:rsidP="00C91D69">
            <w:pPr>
              <w:wordWrap/>
              <w:ind w:firstLine="0"/>
              <w:jc w:val="center"/>
            </w:pPr>
            <w:r w:rsidRPr="00115C6B">
              <w:rPr>
                <w:rFonts w:hint="eastAsia"/>
              </w:rPr>
              <w:t>往內反掌</w:t>
            </w:r>
          </w:p>
          <w:p w14:paraId="530D1157" w14:textId="66E965A8" w:rsidR="00C91D69" w:rsidRDefault="00C91D69" w:rsidP="00C91D69">
            <w:pPr>
              <w:wordWrap/>
              <w:ind w:firstLine="0"/>
              <w:jc w:val="center"/>
            </w:pPr>
            <w:r>
              <w:rPr>
                <w:rFonts w:hint="eastAsia"/>
              </w:rPr>
              <w:t>（</w:t>
            </w:r>
            <w:r w:rsidRPr="00FE5026">
              <w:t>Pronation</w:t>
            </w:r>
            <w:r>
              <w:rPr>
                <w:rFonts w:hint="eastAsia"/>
              </w:rPr>
              <w:t>）</w:t>
            </w:r>
          </w:p>
        </w:tc>
        <w:tc>
          <w:tcPr>
            <w:tcW w:w="1737" w:type="dxa"/>
          </w:tcPr>
          <w:p w14:paraId="18B8C963" w14:textId="77777777" w:rsidR="00C91D69" w:rsidRDefault="00C91D69" w:rsidP="00C91D69">
            <w:pPr>
              <w:wordWrap/>
              <w:ind w:firstLine="0"/>
              <w:jc w:val="center"/>
            </w:pPr>
            <w:r w:rsidRPr="00115C6B">
              <w:rPr>
                <w:rFonts w:hint="eastAsia"/>
              </w:rPr>
              <w:t>往外反掌</w:t>
            </w:r>
          </w:p>
          <w:p w14:paraId="5690855E" w14:textId="0412A2D3" w:rsidR="00C91D69" w:rsidRDefault="00C91D69" w:rsidP="00C91D69">
            <w:pPr>
              <w:wordWrap/>
              <w:ind w:firstLine="0"/>
              <w:jc w:val="center"/>
            </w:pPr>
            <w:r>
              <w:rPr>
                <w:rFonts w:hint="eastAsia"/>
              </w:rPr>
              <w:t>（</w:t>
            </w:r>
            <w:r w:rsidRPr="00FE5026">
              <w:t>Supination</w:t>
            </w:r>
            <w:r>
              <w:rPr>
                <w:rFonts w:hint="eastAsia"/>
              </w:rPr>
              <w:t>）</w:t>
            </w:r>
          </w:p>
        </w:tc>
      </w:tr>
      <w:tr w:rsidR="000A1DB3" w14:paraId="7EA93571" w14:textId="77777777" w:rsidTr="00C91D69">
        <w:tc>
          <w:tcPr>
            <w:tcW w:w="1511" w:type="dxa"/>
          </w:tcPr>
          <w:p w14:paraId="59AE899B" w14:textId="61AF52DB" w:rsidR="000A1DB3" w:rsidRDefault="000A1DB3" w:rsidP="000A1DB3">
            <w:pPr>
              <w:wordWrap/>
              <w:ind w:firstLine="0"/>
              <w:jc w:val="center"/>
            </w:pPr>
            <w:r>
              <w:t>0</w:t>
            </w:r>
            <w:r w:rsidRPr="00CF3E5E">
              <w:rPr>
                <w:rFonts w:hint="eastAsia"/>
              </w:rPr>
              <w:t>°</w:t>
            </w:r>
          </w:p>
        </w:tc>
        <w:tc>
          <w:tcPr>
            <w:tcW w:w="1656" w:type="dxa"/>
            <w:vAlign w:val="bottom"/>
          </w:tcPr>
          <w:p w14:paraId="17E1DB53" w14:textId="2DD6C254" w:rsidR="000A1DB3" w:rsidRDefault="000A1DB3" w:rsidP="000A1DB3">
            <w:pPr>
              <w:wordWrap/>
              <w:ind w:firstLine="0"/>
              <w:jc w:val="right"/>
            </w:pPr>
            <w:r>
              <w:rPr>
                <w:rFonts w:ascii="Arial" w:hAnsi="Arial" w:cs="Arial"/>
                <w:sz w:val="20"/>
                <w:szCs w:val="20"/>
              </w:rPr>
              <w:t>4.698</w:t>
            </w:r>
          </w:p>
        </w:tc>
        <w:tc>
          <w:tcPr>
            <w:tcW w:w="1695" w:type="dxa"/>
            <w:vAlign w:val="bottom"/>
          </w:tcPr>
          <w:p w14:paraId="4EA7C031" w14:textId="03323256" w:rsidR="000A1DB3" w:rsidRDefault="000A1DB3" w:rsidP="000A1DB3">
            <w:pPr>
              <w:wordWrap/>
              <w:ind w:firstLine="0"/>
              <w:jc w:val="right"/>
            </w:pPr>
            <w:r>
              <w:rPr>
                <w:rFonts w:ascii="Arial" w:hAnsi="Arial" w:cs="Arial"/>
                <w:sz w:val="20"/>
                <w:szCs w:val="20"/>
              </w:rPr>
              <w:t>4.721</w:t>
            </w:r>
          </w:p>
        </w:tc>
        <w:tc>
          <w:tcPr>
            <w:tcW w:w="1691" w:type="dxa"/>
            <w:vAlign w:val="bottom"/>
          </w:tcPr>
          <w:p w14:paraId="1484E4C1" w14:textId="20F98E47" w:rsidR="000A1DB3" w:rsidRDefault="000A1DB3" w:rsidP="000A1DB3">
            <w:pPr>
              <w:wordWrap/>
              <w:ind w:firstLine="0"/>
              <w:jc w:val="right"/>
            </w:pPr>
            <w:r>
              <w:rPr>
                <w:rFonts w:ascii="Arial" w:hAnsi="Arial" w:cs="Arial"/>
                <w:sz w:val="20"/>
                <w:szCs w:val="20"/>
              </w:rPr>
              <w:t>8.432</w:t>
            </w:r>
          </w:p>
        </w:tc>
        <w:tc>
          <w:tcPr>
            <w:tcW w:w="1737" w:type="dxa"/>
            <w:vAlign w:val="bottom"/>
          </w:tcPr>
          <w:p w14:paraId="4948887E" w14:textId="7DE61A5D" w:rsidR="000A1DB3" w:rsidRDefault="000A1DB3" w:rsidP="000A1DB3">
            <w:pPr>
              <w:wordWrap/>
              <w:ind w:firstLine="0"/>
              <w:jc w:val="right"/>
            </w:pPr>
            <w:r>
              <w:rPr>
                <w:rFonts w:ascii="Arial" w:hAnsi="Arial" w:cs="Arial"/>
                <w:sz w:val="20"/>
                <w:szCs w:val="20"/>
              </w:rPr>
              <w:t>8.785</w:t>
            </w:r>
          </w:p>
        </w:tc>
      </w:tr>
      <w:tr w:rsidR="000A1DB3" w14:paraId="0122B758" w14:textId="77777777" w:rsidTr="00C91D69">
        <w:tc>
          <w:tcPr>
            <w:tcW w:w="1511" w:type="dxa"/>
          </w:tcPr>
          <w:p w14:paraId="3C7430EE" w14:textId="3A8419BC" w:rsidR="000A1DB3" w:rsidRDefault="000A1DB3" w:rsidP="000A1DB3">
            <w:pPr>
              <w:wordWrap/>
              <w:ind w:firstLine="0"/>
              <w:jc w:val="center"/>
            </w:pPr>
            <w:r>
              <w:t>45</w:t>
            </w:r>
            <w:r w:rsidRPr="00CF3E5E">
              <w:rPr>
                <w:rFonts w:hint="eastAsia"/>
              </w:rPr>
              <w:t>°</w:t>
            </w:r>
          </w:p>
        </w:tc>
        <w:tc>
          <w:tcPr>
            <w:tcW w:w="1656" w:type="dxa"/>
            <w:vAlign w:val="bottom"/>
          </w:tcPr>
          <w:p w14:paraId="5085DE1F" w14:textId="138BA1A9" w:rsidR="000A1DB3" w:rsidRDefault="000A1DB3" w:rsidP="000A1DB3">
            <w:pPr>
              <w:wordWrap/>
              <w:ind w:firstLine="0"/>
              <w:jc w:val="right"/>
            </w:pPr>
            <w:r>
              <w:rPr>
                <w:rFonts w:ascii="Arial" w:hAnsi="Arial" w:cs="Arial"/>
                <w:sz w:val="20"/>
                <w:szCs w:val="20"/>
              </w:rPr>
              <w:t>5.203</w:t>
            </w:r>
          </w:p>
        </w:tc>
        <w:tc>
          <w:tcPr>
            <w:tcW w:w="1695" w:type="dxa"/>
            <w:vAlign w:val="bottom"/>
          </w:tcPr>
          <w:p w14:paraId="3AA725ED" w14:textId="2907E334" w:rsidR="000A1DB3" w:rsidRDefault="000A1DB3" w:rsidP="000A1DB3">
            <w:pPr>
              <w:wordWrap/>
              <w:ind w:firstLine="0"/>
              <w:jc w:val="right"/>
            </w:pPr>
            <w:r>
              <w:rPr>
                <w:rFonts w:ascii="Arial" w:hAnsi="Arial" w:cs="Arial"/>
                <w:sz w:val="20"/>
                <w:szCs w:val="20"/>
              </w:rPr>
              <w:t>5.135</w:t>
            </w:r>
          </w:p>
        </w:tc>
        <w:tc>
          <w:tcPr>
            <w:tcW w:w="1691" w:type="dxa"/>
            <w:vAlign w:val="bottom"/>
          </w:tcPr>
          <w:p w14:paraId="3966C6B2" w14:textId="681C2E5D" w:rsidR="000A1DB3" w:rsidRDefault="000A1DB3" w:rsidP="000A1DB3">
            <w:pPr>
              <w:wordWrap/>
              <w:ind w:firstLine="0"/>
              <w:jc w:val="right"/>
            </w:pPr>
            <w:r>
              <w:rPr>
                <w:rFonts w:ascii="Arial" w:hAnsi="Arial" w:cs="Arial"/>
                <w:sz w:val="20"/>
                <w:szCs w:val="20"/>
              </w:rPr>
              <w:t>9.332</w:t>
            </w:r>
          </w:p>
        </w:tc>
        <w:tc>
          <w:tcPr>
            <w:tcW w:w="1737" w:type="dxa"/>
            <w:vAlign w:val="bottom"/>
          </w:tcPr>
          <w:p w14:paraId="36E16D16" w14:textId="4E4A1216" w:rsidR="000A1DB3" w:rsidRDefault="000A1DB3" w:rsidP="000A1DB3">
            <w:pPr>
              <w:wordWrap/>
              <w:ind w:firstLine="0"/>
              <w:jc w:val="right"/>
            </w:pPr>
            <w:r>
              <w:rPr>
                <w:rFonts w:ascii="Arial" w:hAnsi="Arial" w:cs="Arial"/>
                <w:sz w:val="20"/>
                <w:szCs w:val="20"/>
              </w:rPr>
              <w:t>10.483</w:t>
            </w:r>
          </w:p>
        </w:tc>
      </w:tr>
    </w:tbl>
    <w:p w14:paraId="6D3551F2" w14:textId="77777777" w:rsidR="00376820" w:rsidRDefault="00376820" w:rsidP="005B0131">
      <w:pPr>
        <w:wordWrap/>
        <w:snapToGrid/>
        <w:spacing w:line="240" w:lineRule="auto"/>
        <w:ind w:firstLine="0"/>
        <w:rPr>
          <w:szCs w:val="20"/>
        </w:rPr>
      </w:pPr>
    </w:p>
    <w:p w14:paraId="3195A906" w14:textId="77777777" w:rsidR="00376820" w:rsidRDefault="00376820" w:rsidP="00590C9D">
      <w:pPr>
        <w:pStyle w:val="Caption"/>
      </w:pPr>
    </w:p>
    <w:p w14:paraId="55822B9D" w14:textId="58A6F7C2" w:rsidR="00376820" w:rsidRPr="001C6964" w:rsidRDefault="00376820" w:rsidP="00590C9D">
      <w:pPr>
        <w:pStyle w:val="Caption"/>
      </w:pPr>
      <w:bookmarkStart w:id="395" w:name="_Toc53637107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86BBA">
        <w:rPr>
          <w:noProof/>
        </w:rPr>
        <w:t>21</w:t>
      </w:r>
      <w:r>
        <w:fldChar w:fldCharType="end"/>
      </w:r>
      <w:r>
        <w:rPr>
          <w:rFonts w:hint="eastAsia"/>
        </w:rPr>
        <w:t>：四通道</w:t>
      </w:r>
      <w:r>
        <w:t>sEMG</w:t>
      </w:r>
      <w:r>
        <w:rPr>
          <w:rFonts w:hint="eastAsia"/>
        </w:rPr>
        <w:t>：</w:t>
      </w:r>
      <w:r>
        <w:rPr>
          <w:rFonts w:hint="eastAsia"/>
        </w:rPr>
        <w:t>RMS-</w:t>
      </w:r>
      <w:r>
        <w:t>TDSEP</w:t>
      </w:r>
      <w:r>
        <w:rPr>
          <w:rFonts w:hint="eastAsia"/>
        </w:rPr>
        <w:t>平均</w:t>
      </w:r>
      <w:r>
        <w:t>RMSE</w:t>
      </w:r>
      <w:r>
        <w:rPr>
          <w:rFonts w:hint="eastAsia"/>
        </w:rPr>
        <w:t>（度）</w:t>
      </w:r>
      <w:bookmarkEnd w:id="395"/>
    </w:p>
    <w:tbl>
      <w:tblPr>
        <w:tblStyle w:val="TableGrid"/>
        <w:tblW w:w="0" w:type="auto"/>
        <w:tblLook w:val="04A0" w:firstRow="1" w:lastRow="0" w:firstColumn="1" w:lastColumn="0" w:noHBand="0" w:noVBand="1"/>
      </w:tblPr>
      <w:tblGrid>
        <w:gridCol w:w="1511"/>
        <w:gridCol w:w="1656"/>
        <w:gridCol w:w="1695"/>
        <w:gridCol w:w="1691"/>
        <w:gridCol w:w="1737"/>
      </w:tblGrid>
      <w:tr w:rsidR="00C91D69" w14:paraId="4AD67E5A" w14:textId="77777777" w:rsidTr="00C91D69">
        <w:tc>
          <w:tcPr>
            <w:tcW w:w="1511" w:type="dxa"/>
          </w:tcPr>
          <w:p w14:paraId="7DCFF71B" w14:textId="77777777" w:rsidR="00C91D69" w:rsidRDefault="00C91D69" w:rsidP="00C91D69">
            <w:pPr>
              <w:wordWrap/>
              <w:ind w:firstLine="0"/>
            </w:pPr>
          </w:p>
        </w:tc>
        <w:tc>
          <w:tcPr>
            <w:tcW w:w="1656" w:type="dxa"/>
          </w:tcPr>
          <w:p w14:paraId="07368543" w14:textId="77777777" w:rsidR="00C91D69" w:rsidRDefault="00C91D69" w:rsidP="00C91D69">
            <w:pPr>
              <w:wordWrap/>
              <w:ind w:firstLine="0"/>
              <w:jc w:val="center"/>
            </w:pPr>
            <w:r>
              <w:rPr>
                <w:rFonts w:hint="eastAsia"/>
              </w:rPr>
              <w:t>彎曲</w:t>
            </w:r>
          </w:p>
          <w:p w14:paraId="0FFE6E9F" w14:textId="51A2FD82" w:rsidR="00C91D69" w:rsidRDefault="00C91D69" w:rsidP="00C91D69">
            <w:pPr>
              <w:wordWrap/>
              <w:ind w:firstLine="0"/>
              <w:jc w:val="center"/>
            </w:pPr>
            <w:r>
              <w:rPr>
                <w:rFonts w:hint="eastAsia"/>
              </w:rPr>
              <w:t>（</w:t>
            </w:r>
            <w:r>
              <w:t>Flexion</w:t>
            </w:r>
            <w:r>
              <w:rPr>
                <w:rFonts w:hint="eastAsia"/>
              </w:rPr>
              <w:t>）</w:t>
            </w:r>
          </w:p>
        </w:tc>
        <w:tc>
          <w:tcPr>
            <w:tcW w:w="1695" w:type="dxa"/>
          </w:tcPr>
          <w:p w14:paraId="7230EF3A" w14:textId="77777777" w:rsidR="00C91D69" w:rsidRDefault="00C91D69" w:rsidP="00C91D69">
            <w:pPr>
              <w:wordWrap/>
              <w:ind w:firstLine="0"/>
              <w:jc w:val="center"/>
            </w:pPr>
            <w:r>
              <w:rPr>
                <w:rFonts w:hint="eastAsia"/>
              </w:rPr>
              <w:t>伸展</w:t>
            </w:r>
          </w:p>
          <w:p w14:paraId="59DB504A" w14:textId="5A566EFE" w:rsidR="00C91D69" w:rsidRDefault="00C91D69" w:rsidP="00C91D69">
            <w:pPr>
              <w:wordWrap/>
              <w:ind w:firstLine="0"/>
              <w:jc w:val="center"/>
            </w:pPr>
            <w:r>
              <w:rPr>
                <w:rFonts w:hint="eastAsia"/>
              </w:rPr>
              <w:t>（</w:t>
            </w:r>
            <w:r>
              <w:rPr>
                <w:rFonts w:hint="eastAsia"/>
              </w:rPr>
              <w:t>Extension</w:t>
            </w:r>
            <w:r>
              <w:rPr>
                <w:rFonts w:hint="eastAsia"/>
              </w:rPr>
              <w:t>）</w:t>
            </w:r>
          </w:p>
        </w:tc>
        <w:tc>
          <w:tcPr>
            <w:tcW w:w="1691" w:type="dxa"/>
          </w:tcPr>
          <w:p w14:paraId="5B897CC1" w14:textId="77777777" w:rsidR="00C91D69" w:rsidRDefault="00C91D69" w:rsidP="00C91D69">
            <w:pPr>
              <w:wordWrap/>
              <w:ind w:firstLine="0"/>
              <w:jc w:val="center"/>
            </w:pPr>
            <w:r w:rsidRPr="00115C6B">
              <w:rPr>
                <w:rFonts w:hint="eastAsia"/>
              </w:rPr>
              <w:t>往內反掌</w:t>
            </w:r>
          </w:p>
          <w:p w14:paraId="2A8E0A6B" w14:textId="4483F146" w:rsidR="00C91D69" w:rsidRDefault="00C91D69" w:rsidP="00C91D69">
            <w:pPr>
              <w:wordWrap/>
              <w:ind w:firstLine="0"/>
              <w:jc w:val="center"/>
            </w:pPr>
            <w:r>
              <w:rPr>
                <w:rFonts w:hint="eastAsia"/>
              </w:rPr>
              <w:t>（</w:t>
            </w:r>
            <w:r w:rsidRPr="00FE5026">
              <w:t>Pronation</w:t>
            </w:r>
            <w:r>
              <w:rPr>
                <w:rFonts w:hint="eastAsia"/>
              </w:rPr>
              <w:t>）</w:t>
            </w:r>
          </w:p>
        </w:tc>
        <w:tc>
          <w:tcPr>
            <w:tcW w:w="1737" w:type="dxa"/>
          </w:tcPr>
          <w:p w14:paraId="6B5A6FBF" w14:textId="77777777" w:rsidR="00C91D69" w:rsidRDefault="00C91D69" w:rsidP="00C91D69">
            <w:pPr>
              <w:wordWrap/>
              <w:ind w:firstLine="0"/>
              <w:jc w:val="center"/>
            </w:pPr>
            <w:r w:rsidRPr="00115C6B">
              <w:rPr>
                <w:rFonts w:hint="eastAsia"/>
              </w:rPr>
              <w:t>往外反掌</w:t>
            </w:r>
          </w:p>
          <w:p w14:paraId="7B3F6A1B" w14:textId="077DEA20" w:rsidR="00C91D69" w:rsidRDefault="00C91D69" w:rsidP="00C91D69">
            <w:pPr>
              <w:wordWrap/>
              <w:ind w:firstLine="0"/>
              <w:jc w:val="center"/>
            </w:pPr>
            <w:r>
              <w:rPr>
                <w:rFonts w:hint="eastAsia"/>
              </w:rPr>
              <w:t>（</w:t>
            </w:r>
            <w:r w:rsidRPr="00FE5026">
              <w:t>Supination</w:t>
            </w:r>
            <w:r>
              <w:rPr>
                <w:rFonts w:hint="eastAsia"/>
              </w:rPr>
              <w:t>）</w:t>
            </w:r>
          </w:p>
        </w:tc>
      </w:tr>
      <w:tr w:rsidR="000A1DB3" w14:paraId="7CDA65F5" w14:textId="77777777" w:rsidTr="00C91D69">
        <w:tc>
          <w:tcPr>
            <w:tcW w:w="1511" w:type="dxa"/>
          </w:tcPr>
          <w:p w14:paraId="21BA15F1" w14:textId="786B8287" w:rsidR="000A1DB3" w:rsidRDefault="000A1DB3" w:rsidP="000A1DB3">
            <w:pPr>
              <w:wordWrap/>
              <w:ind w:firstLine="0"/>
              <w:jc w:val="center"/>
            </w:pPr>
            <w:r>
              <w:t>0</w:t>
            </w:r>
            <w:r w:rsidRPr="00CF3E5E">
              <w:rPr>
                <w:rFonts w:hint="eastAsia"/>
              </w:rPr>
              <w:t>°</w:t>
            </w:r>
          </w:p>
        </w:tc>
        <w:tc>
          <w:tcPr>
            <w:tcW w:w="1656" w:type="dxa"/>
            <w:vAlign w:val="bottom"/>
          </w:tcPr>
          <w:p w14:paraId="7AE890D2" w14:textId="3A87751E" w:rsidR="000A1DB3" w:rsidRDefault="000A1DB3" w:rsidP="000A1DB3">
            <w:pPr>
              <w:wordWrap/>
              <w:ind w:firstLine="0"/>
              <w:jc w:val="right"/>
            </w:pPr>
            <w:r>
              <w:rPr>
                <w:rFonts w:ascii="Arial" w:hAnsi="Arial" w:cs="Arial"/>
                <w:sz w:val="20"/>
                <w:szCs w:val="20"/>
              </w:rPr>
              <w:t>4.805</w:t>
            </w:r>
          </w:p>
        </w:tc>
        <w:tc>
          <w:tcPr>
            <w:tcW w:w="1695" w:type="dxa"/>
            <w:vAlign w:val="bottom"/>
          </w:tcPr>
          <w:p w14:paraId="4708B310" w14:textId="448CCCF9" w:rsidR="000A1DB3" w:rsidRDefault="000A1DB3" w:rsidP="000A1DB3">
            <w:pPr>
              <w:wordWrap/>
              <w:ind w:firstLine="0"/>
              <w:jc w:val="right"/>
            </w:pPr>
            <w:r>
              <w:rPr>
                <w:rFonts w:ascii="Arial" w:hAnsi="Arial" w:cs="Arial"/>
                <w:sz w:val="20"/>
                <w:szCs w:val="20"/>
              </w:rPr>
              <w:t>4.835</w:t>
            </w:r>
          </w:p>
        </w:tc>
        <w:tc>
          <w:tcPr>
            <w:tcW w:w="1691" w:type="dxa"/>
            <w:vAlign w:val="bottom"/>
          </w:tcPr>
          <w:p w14:paraId="33CA4082" w14:textId="677C25DE" w:rsidR="000A1DB3" w:rsidRDefault="000A1DB3" w:rsidP="000A1DB3">
            <w:pPr>
              <w:wordWrap/>
              <w:ind w:firstLine="0"/>
              <w:jc w:val="right"/>
            </w:pPr>
            <w:r>
              <w:rPr>
                <w:rFonts w:ascii="Arial" w:hAnsi="Arial" w:cs="Arial"/>
                <w:sz w:val="20"/>
                <w:szCs w:val="20"/>
              </w:rPr>
              <w:t>8.718</w:t>
            </w:r>
          </w:p>
        </w:tc>
        <w:tc>
          <w:tcPr>
            <w:tcW w:w="1737" w:type="dxa"/>
            <w:vAlign w:val="bottom"/>
          </w:tcPr>
          <w:p w14:paraId="711990F1" w14:textId="56E7B707" w:rsidR="000A1DB3" w:rsidRDefault="000A1DB3" w:rsidP="000A1DB3">
            <w:pPr>
              <w:wordWrap/>
              <w:ind w:firstLine="0"/>
              <w:jc w:val="right"/>
            </w:pPr>
            <w:r>
              <w:rPr>
                <w:rFonts w:ascii="Arial" w:hAnsi="Arial" w:cs="Arial"/>
                <w:sz w:val="20"/>
                <w:szCs w:val="20"/>
              </w:rPr>
              <w:t>9.075</w:t>
            </w:r>
          </w:p>
        </w:tc>
      </w:tr>
      <w:tr w:rsidR="000A1DB3" w14:paraId="52BF6E16" w14:textId="77777777" w:rsidTr="00C91D69">
        <w:tc>
          <w:tcPr>
            <w:tcW w:w="1511" w:type="dxa"/>
          </w:tcPr>
          <w:p w14:paraId="6186644F" w14:textId="584DE334" w:rsidR="000A1DB3" w:rsidRDefault="000A1DB3" w:rsidP="000A1DB3">
            <w:pPr>
              <w:wordWrap/>
              <w:ind w:firstLine="0"/>
              <w:jc w:val="center"/>
            </w:pPr>
            <w:r>
              <w:t>45</w:t>
            </w:r>
            <w:r w:rsidRPr="00CF3E5E">
              <w:rPr>
                <w:rFonts w:hint="eastAsia"/>
              </w:rPr>
              <w:t>°</w:t>
            </w:r>
          </w:p>
        </w:tc>
        <w:tc>
          <w:tcPr>
            <w:tcW w:w="1656" w:type="dxa"/>
            <w:vAlign w:val="bottom"/>
          </w:tcPr>
          <w:p w14:paraId="7BC311B9" w14:textId="59079F3C" w:rsidR="000A1DB3" w:rsidRDefault="000A1DB3" w:rsidP="000A1DB3">
            <w:pPr>
              <w:wordWrap/>
              <w:ind w:firstLine="0"/>
              <w:jc w:val="right"/>
            </w:pPr>
            <w:r>
              <w:rPr>
                <w:rFonts w:ascii="Arial" w:hAnsi="Arial" w:cs="Arial"/>
                <w:sz w:val="20"/>
                <w:szCs w:val="20"/>
              </w:rPr>
              <w:t>5.149</w:t>
            </w:r>
          </w:p>
        </w:tc>
        <w:tc>
          <w:tcPr>
            <w:tcW w:w="1695" w:type="dxa"/>
            <w:vAlign w:val="bottom"/>
          </w:tcPr>
          <w:p w14:paraId="058BDD0C" w14:textId="598DE32D" w:rsidR="000A1DB3" w:rsidRDefault="000A1DB3" w:rsidP="000A1DB3">
            <w:pPr>
              <w:wordWrap/>
              <w:ind w:firstLine="0"/>
              <w:jc w:val="right"/>
            </w:pPr>
            <w:r>
              <w:rPr>
                <w:rFonts w:ascii="Arial" w:hAnsi="Arial" w:cs="Arial"/>
                <w:sz w:val="20"/>
                <w:szCs w:val="20"/>
              </w:rPr>
              <w:t>5.091</w:t>
            </w:r>
          </w:p>
        </w:tc>
        <w:tc>
          <w:tcPr>
            <w:tcW w:w="1691" w:type="dxa"/>
            <w:vAlign w:val="bottom"/>
          </w:tcPr>
          <w:p w14:paraId="61ABCC21" w14:textId="4B35CE47" w:rsidR="000A1DB3" w:rsidRDefault="000A1DB3" w:rsidP="000A1DB3">
            <w:pPr>
              <w:wordWrap/>
              <w:ind w:firstLine="0"/>
              <w:jc w:val="right"/>
            </w:pPr>
            <w:r>
              <w:rPr>
                <w:rFonts w:ascii="Arial" w:hAnsi="Arial" w:cs="Arial"/>
                <w:sz w:val="20"/>
                <w:szCs w:val="20"/>
              </w:rPr>
              <w:t>9.541</w:t>
            </w:r>
          </w:p>
        </w:tc>
        <w:tc>
          <w:tcPr>
            <w:tcW w:w="1737" w:type="dxa"/>
            <w:vAlign w:val="bottom"/>
          </w:tcPr>
          <w:p w14:paraId="16C305BA" w14:textId="670085FD" w:rsidR="000A1DB3" w:rsidRDefault="000A1DB3" w:rsidP="000A1DB3">
            <w:pPr>
              <w:wordWrap/>
              <w:ind w:firstLine="0"/>
              <w:jc w:val="right"/>
            </w:pPr>
            <w:r>
              <w:rPr>
                <w:rFonts w:ascii="Arial" w:hAnsi="Arial" w:cs="Arial"/>
                <w:sz w:val="20"/>
                <w:szCs w:val="20"/>
              </w:rPr>
              <w:t>10.424</w:t>
            </w:r>
          </w:p>
        </w:tc>
      </w:tr>
    </w:tbl>
    <w:p w14:paraId="1A6F22BF" w14:textId="77777777" w:rsidR="00376820" w:rsidRPr="005E4E2C" w:rsidRDefault="00376820" w:rsidP="005B0131">
      <w:pPr>
        <w:wordWrap/>
        <w:snapToGrid/>
        <w:spacing w:line="240" w:lineRule="auto"/>
        <w:ind w:firstLine="0"/>
        <w:rPr>
          <w:szCs w:val="20"/>
        </w:rPr>
      </w:pPr>
      <w:r>
        <w:rPr>
          <w:szCs w:val="20"/>
        </w:rPr>
        <w:tab/>
      </w:r>
    </w:p>
    <w:p w14:paraId="129A9AFD" w14:textId="03767EC2" w:rsidR="00376820" w:rsidRDefault="00C84E5C" w:rsidP="005B0131">
      <w:pPr>
        <w:pStyle w:val="Title"/>
        <w:wordWrap/>
      </w:pPr>
      <w:bookmarkStart w:id="396" w:name="_Toc536370977"/>
      <w:bookmarkStart w:id="397" w:name="_GoBack"/>
      <w:bookmarkEnd w:id="397"/>
      <w:r>
        <w:rPr>
          <w:rFonts w:hint="eastAsia"/>
        </w:rPr>
        <w:lastRenderedPageBreak/>
        <w:t>附錄二：</w:t>
      </w:r>
      <w:r w:rsidR="00BA0092">
        <w:rPr>
          <w:rFonts w:hint="eastAsia"/>
        </w:rPr>
        <w:t>六通道</w:t>
      </w:r>
      <w:r w:rsidR="00BA0092">
        <w:rPr>
          <w:rFonts w:hint="eastAsia"/>
        </w:rPr>
        <w:t>s</w:t>
      </w:r>
      <w:r w:rsidR="00BA0092">
        <w:t>EMG</w:t>
      </w:r>
      <w:r w:rsidR="00BA0092">
        <w:rPr>
          <w:rFonts w:hint="eastAsia"/>
        </w:rPr>
        <w:t>估測結果</w:t>
      </w:r>
      <w:bookmarkEnd w:id="396"/>
    </w:p>
    <w:p w14:paraId="74700C43" w14:textId="57CF26D3" w:rsidR="00C84E5C" w:rsidRPr="001C6964" w:rsidRDefault="00C84E5C" w:rsidP="00590C9D">
      <w:pPr>
        <w:pStyle w:val="Caption"/>
      </w:pPr>
      <w:bookmarkStart w:id="398" w:name="_Toc53637107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86BBA">
        <w:rPr>
          <w:noProof/>
        </w:rPr>
        <w:t>22</w:t>
      </w:r>
      <w:r>
        <w:fldChar w:fldCharType="end"/>
      </w:r>
      <w:r>
        <w:rPr>
          <w:rFonts w:hint="eastAsia"/>
        </w:rPr>
        <w:t>：六通道</w:t>
      </w:r>
      <w:r>
        <w:t>sEMG</w:t>
      </w:r>
      <w:r>
        <w:rPr>
          <w:rFonts w:hint="eastAsia"/>
        </w:rPr>
        <w:t>：</w:t>
      </w:r>
      <w:r>
        <w:rPr>
          <w:rFonts w:hint="eastAsia"/>
        </w:rPr>
        <w:t>RMS-only</w:t>
      </w:r>
      <w:r>
        <w:rPr>
          <w:rFonts w:hint="eastAsia"/>
        </w:rPr>
        <w:t>平均</w:t>
      </w:r>
      <w:r>
        <w:t>RMSE</w:t>
      </w:r>
      <w:r>
        <w:rPr>
          <w:rFonts w:hint="eastAsia"/>
        </w:rPr>
        <w:t>（度）</w:t>
      </w:r>
      <w:bookmarkEnd w:id="398"/>
    </w:p>
    <w:tbl>
      <w:tblPr>
        <w:tblStyle w:val="TableGrid"/>
        <w:tblW w:w="0" w:type="auto"/>
        <w:tblLook w:val="04A0" w:firstRow="1" w:lastRow="0" w:firstColumn="1" w:lastColumn="0" w:noHBand="0" w:noVBand="1"/>
      </w:tblPr>
      <w:tblGrid>
        <w:gridCol w:w="1506"/>
        <w:gridCol w:w="1660"/>
        <w:gridCol w:w="1696"/>
        <w:gridCol w:w="1691"/>
        <w:gridCol w:w="1737"/>
      </w:tblGrid>
      <w:tr w:rsidR="00C84E5C" w14:paraId="5983283F" w14:textId="77777777" w:rsidTr="00FC560B">
        <w:tc>
          <w:tcPr>
            <w:tcW w:w="1703" w:type="dxa"/>
          </w:tcPr>
          <w:p w14:paraId="09936366" w14:textId="77777777" w:rsidR="00C84E5C" w:rsidRDefault="00C84E5C" w:rsidP="005B0131">
            <w:pPr>
              <w:wordWrap/>
              <w:ind w:firstLine="0"/>
            </w:pPr>
          </w:p>
        </w:tc>
        <w:tc>
          <w:tcPr>
            <w:tcW w:w="1703" w:type="dxa"/>
          </w:tcPr>
          <w:p w14:paraId="7658F9AC" w14:textId="77777777" w:rsidR="00C84E5C" w:rsidRDefault="00C84E5C" w:rsidP="005B0131">
            <w:pPr>
              <w:wordWrap/>
              <w:ind w:firstLine="0"/>
              <w:jc w:val="center"/>
            </w:pPr>
            <w:r>
              <w:rPr>
                <w:rFonts w:hint="eastAsia"/>
              </w:rPr>
              <w:t>彎曲</w:t>
            </w:r>
          </w:p>
          <w:p w14:paraId="4E6F2F79" w14:textId="77777777" w:rsidR="00C84E5C" w:rsidRDefault="00C84E5C" w:rsidP="005B0131">
            <w:pPr>
              <w:wordWrap/>
              <w:ind w:firstLine="0"/>
              <w:jc w:val="center"/>
            </w:pPr>
            <w:r>
              <w:rPr>
                <w:rFonts w:hint="eastAsia"/>
              </w:rPr>
              <w:t>（</w:t>
            </w:r>
            <w:r>
              <w:t>Flexion</w:t>
            </w:r>
            <w:r>
              <w:rPr>
                <w:rFonts w:hint="eastAsia"/>
              </w:rPr>
              <w:t>）</w:t>
            </w:r>
          </w:p>
        </w:tc>
        <w:tc>
          <w:tcPr>
            <w:tcW w:w="1703" w:type="dxa"/>
          </w:tcPr>
          <w:p w14:paraId="1A7D15B1" w14:textId="77777777" w:rsidR="00C84E5C" w:rsidRDefault="00C84E5C" w:rsidP="005B0131">
            <w:pPr>
              <w:wordWrap/>
              <w:ind w:firstLine="0"/>
              <w:jc w:val="center"/>
            </w:pPr>
            <w:r>
              <w:rPr>
                <w:rFonts w:hint="eastAsia"/>
              </w:rPr>
              <w:t>伸展</w:t>
            </w:r>
          </w:p>
          <w:p w14:paraId="4BB5EDE2" w14:textId="77777777" w:rsidR="00C84E5C" w:rsidRDefault="00C84E5C" w:rsidP="005B0131">
            <w:pPr>
              <w:wordWrap/>
              <w:ind w:firstLine="0"/>
              <w:jc w:val="center"/>
            </w:pPr>
            <w:r>
              <w:rPr>
                <w:rFonts w:hint="eastAsia"/>
              </w:rPr>
              <w:t>（</w:t>
            </w:r>
            <w:r>
              <w:rPr>
                <w:rFonts w:hint="eastAsia"/>
              </w:rPr>
              <w:t>Extension</w:t>
            </w:r>
            <w:r>
              <w:rPr>
                <w:rFonts w:hint="eastAsia"/>
              </w:rPr>
              <w:t>）</w:t>
            </w:r>
          </w:p>
        </w:tc>
        <w:tc>
          <w:tcPr>
            <w:tcW w:w="1703" w:type="dxa"/>
          </w:tcPr>
          <w:p w14:paraId="1D73D4FD" w14:textId="77777777" w:rsidR="00C84E5C" w:rsidRDefault="00C84E5C" w:rsidP="005B0131">
            <w:pPr>
              <w:wordWrap/>
              <w:ind w:firstLine="0"/>
              <w:jc w:val="center"/>
            </w:pPr>
            <w:r w:rsidRPr="00115C6B">
              <w:rPr>
                <w:rFonts w:hint="eastAsia"/>
              </w:rPr>
              <w:t>往內反掌</w:t>
            </w:r>
          </w:p>
          <w:p w14:paraId="7FBEB83C" w14:textId="77777777" w:rsidR="00C84E5C" w:rsidRDefault="00C84E5C" w:rsidP="005B0131">
            <w:pPr>
              <w:wordWrap/>
              <w:ind w:firstLine="0"/>
              <w:jc w:val="center"/>
            </w:pPr>
            <w:r>
              <w:rPr>
                <w:rFonts w:hint="eastAsia"/>
              </w:rPr>
              <w:t>（</w:t>
            </w:r>
            <w:r w:rsidRPr="00FE5026">
              <w:t>Pronation</w:t>
            </w:r>
            <w:r>
              <w:rPr>
                <w:rFonts w:hint="eastAsia"/>
              </w:rPr>
              <w:t>）</w:t>
            </w:r>
          </w:p>
        </w:tc>
        <w:tc>
          <w:tcPr>
            <w:tcW w:w="1704" w:type="dxa"/>
          </w:tcPr>
          <w:p w14:paraId="52AEDD31" w14:textId="77777777" w:rsidR="00C84E5C" w:rsidRDefault="00C84E5C" w:rsidP="005B0131">
            <w:pPr>
              <w:wordWrap/>
              <w:ind w:firstLine="0"/>
              <w:jc w:val="center"/>
            </w:pPr>
            <w:r w:rsidRPr="00115C6B">
              <w:rPr>
                <w:rFonts w:hint="eastAsia"/>
              </w:rPr>
              <w:t>往外反掌</w:t>
            </w:r>
          </w:p>
          <w:p w14:paraId="19688356" w14:textId="77777777" w:rsidR="00C84E5C" w:rsidRDefault="00C84E5C" w:rsidP="005B0131">
            <w:pPr>
              <w:wordWrap/>
              <w:ind w:firstLine="0"/>
              <w:jc w:val="center"/>
            </w:pPr>
            <w:r>
              <w:rPr>
                <w:rFonts w:hint="eastAsia"/>
              </w:rPr>
              <w:t>（</w:t>
            </w:r>
            <w:r w:rsidRPr="00FE5026">
              <w:t>Supination</w:t>
            </w:r>
            <w:r>
              <w:rPr>
                <w:rFonts w:hint="eastAsia"/>
              </w:rPr>
              <w:t>）</w:t>
            </w:r>
          </w:p>
        </w:tc>
      </w:tr>
      <w:tr w:rsidR="003E5997" w14:paraId="467AF3C1" w14:textId="77777777" w:rsidTr="00FC560B">
        <w:tc>
          <w:tcPr>
            <w:tcW w:w="1703" w:type="dxa"/>
          </w:tcPr>
          <w:p w14:paraId="17ABE6F6" w14:textId="77777777" w:rsidR="003E5997" w:rsidRDefault="003E5997" w:rsidP="005B0131">
            <w:pPr>
              <w:wordWrap/>
              <w:ind w:firstLine="0"/>
              <w:jc w:val="center"/>
            </w:pPr>
            <w:r>
              <w:t>0</w:t>
            </w:r>
            <w:r w:rsidRPr="00CF3E5E">
              <w:rPr>
                <w:rFonts w:hint="eastAsia"/>
              </w:rPr>
              <w:t>°</w:t>
            </w:r>
          </w:p>
        </w:tc>
        <w:tc>
          <w:tcPr>
            <w:tcW w:w="1703" w:type="dxa"/>
            <w:vAlign w:val="bottom"/>
          </w:tcPr>
          <w:p w14:paraId="38C81853" w14:textId="12C76567" w:rsidR="003E5997" w:rsidRDefault="003E5997" w:rsidP="005B0131">
            <w:pPr>
              <w:wordWrap/>
              <w:ind w:firstLine="0"/>
              <w:jc w:val="right"/>
            </w:pPr>
            <w:r>
              <w:rPr>
                <w:rFonts w:ascii="Arial" w:hAnsi="Arial" w:cs="Arial"/>
                <w:sz w:val="20"/>
                <w:szCs w:val="20"/>
              </w:rPr>
              <w:t>4.578</w:t>
            </w:r>
          </w:p>
        </w:tc>
        <w:tc>
          <w:tcPr>
            <w:tcW w:w="1703" w:type="dxa"/>
            <w:vAlign w:val="bottom"/>
          </w:tcPr>
          <w:p w14:paraId="6F5A0164" w14:textId="73E5A394" w:rsidR="003E5997" w:rsidRDefault="003E5997" w:rsidP="005B0131">
            <w:pPr>
              <w:wordWrap/>
              <w:ind w:firstLine="0"/>
              <w:jc w:val="right"/>
            </w:pPr>
            <w:r>
              <w:rPr>
                <w:rFonts w:ascii="Arial" w:hAnsi="Arial" w:cs="Arial"/>
                <w:sz w:val="20"/>
                <w:szCs w:val="20"/>
              </w:rPr>
              <w:t>4.427</w:t>
            </w:r>
          </w:p>
        </w:tc>
        <w:tc>
          <w:tcPr>
            <w:tcW w:w="1703" w:type="dxa"/>
            <w:vAlign w:val="bottom"/>
          </w:tcPr>
          <w:p w14:paraId="6AF43FFA" w14:textId="5665032A" w:rsidR="003E5997" w:rsidRDefault="003E5997" w:rsidP="005B0131">
            <w:pPr>
              <w:wordWrap/>
              <w:ind w:firstLine="0"/>
              <w:jc w:val="right"/>
            </w:pPr>
            <w:r>
              <w:rPr>
                <w:rFonts w:ascii="Arial" w:hAnsi="Arial" w:cs="Arial"/>
                <w:sz w:val="20"/>
                <w:szCs w:val="20"/>
              </w:rPr>
              <w:t>6.775</w:t>
            </w:r>
          </w:p>
        </w:tc>
        <w:tc>
          <w:tcPr>
            <w:tcW w:w="1704" w:type="dxa"/>
            <w:vAlign w:val="bottom"/>
          </w:tcPr>
          <w:p w14:paraId="37475454" w14:textId="71BB1234" w:rsidR="003E5997" w:rsidRDefault="003E5997" w:rsidP="005B0131">
            <w:pPr>
              <w:wordWrap/>
              <w:ind w:firstLine="0"/>
              <w:jc w:val="right"/>
            </w:pPr>
            <w:r>
              <w:rPr>
                <w:rFonts w:ascii="Arial" w:hAnsi="Arial" w:cs="Arial"/>
                <w:sz w:val="20"/>
                <w:szCs w:val="20"/>
              </w:rPr>
              <w:t>8.181</w:t>
            </w:r>
          </w:p>
        </w:tc>
      </w:tr>
      <w:tr w:rsidR="003E5997" w14:paraId="164C241A" w14:textId="77777777" w:rsidTr="00FC560B">
        <w:tc>
          <w:tcPr>
            <w:tcW w:w="1703" w:type="dxa"/>
          </w:tcPr>
          <w:p w14:paraId="75E619C3" w14:textId="77777777" w:rsidR="003E5997" w:rsidRDefault="003E5997" w:rsidP="005B0131">
            <w:pPr>
              <w:wordWrap/>
              <w:ind w:firstLine="0"/>
              <w:jc w:val="center"/>
            </w:pPr>
            <w:r>
              <w:t>15</w:t>
            </w:r>
            <w:r w:rsidRPr="00CF3E5E">
              <w:rPr>
                <w:rFonts w:hint="eastAsia"/>
              </w:rPr>
              <w:t>°</w:t>
            </w:r>
          </w:p>
        </w:tc>
        <w:tc>
          <w:tcPr>
            <w:tcW w:w="1703" w:type="dxa"/>
            <w:vAlign w:val="bottom"/>
          </w:tcPr>
          <w:p w14:paraId="17774833" w14:textId="5BE5E2BE" w:rsidR="003E5997" w:rsidRDefault="003E5997" w:rsidP="005B0131">
            <w:pPr>
              <w:wordWrap/>
              <w:ind w:firstLine="0"/>
              <w:jc w:val="right"/>
            </w:pPr>
            <w:r>
              <w:rPr>
                <w:rFonts w:ascii="Arial" w:hAnsi="Arial" w:cs="Arial"/>
                <w:sz w:val="20"/>
                <w:szCs w:val="20"/>
              </w:rPr>
              <w:t>4.854</w:t>
            </w:r>
          </w:p>
        </w:tc>
        <w:tc>
          <w:tcPr>
            <w:tcW w:w="1703" w:type="dxa"/>
            <w:vAlign w:val="bottom"/>
          </w:tcPr>
          <w:p w14:paraId="561997D4" w14:textId="1B9DAA77" w:rsidR="003E5997" w:rsidRDefault="003E5997" w:rsidP="005B0131">
            <w:pPr>
              <w:wordWrap/>
              <w:ind w:firstLine="0"/>
              <w:jc w:val="right"/>
            </w:pPr>
            <w:r>
              <w:rPr>
                <w:rFonts w:ascii="Arial" w:hAnsi="Arial" w:cs="Arial"/>
                <w:sz w:val="20"/>
                <w:szCs w:val="20"/>
              </w:rPr>
              <w:t>4.758</w:t>
            </w:r>
          </w:p>
        </w:tc>
        <w:tc>
          <w:tcPr>
            <w:tcW w:w="1703" w:type="dxa"/>
            <w:vAlign w:val="bottom"/>
          </w:tcPr>
          <w:p w14:paraId="2EE28EE9" w14:textId="69B0286E" w:rsidR="003E5997" w:rsidRDefault="003E5997" w:rsidP="005B0131">
            <w:pPr>
              <w:wordWrap/>
              <w:ind w:firstLine="0"/>
              <w:jc w:val="right"/>
            </w:pPr>
            <w:r>
              <w:rPr>
                <w:rFonts w:ascii="Arial" w:hAnsi="Arial" w:cs="Arial"/>
                <w:sz w:val="20"/>
                <w:szCs w:val="20"/>
              </w:rPr>
              <w:t>8.023</w:t>
            </w:r>
          </w:p>
        </w:tc>
        <w:tc>
          <w:tcPr>
            <w:tcW w:w="1704" w:type="dxa"/>
            <w:vAlign w:val="bottom"/>
          </w:tcPr>
          <w:p w14:paraId="449153E4" w14:textId="3536BA5F" w:rsidR="003E5997" w:rsidRDefault="003E5997" w:rsidP="005B0131">
            <w:pPr>
              <w:wordWrap/>
              <w:ind w:firstLine="0"/>
              <w:jc w:val="right"/>
            </w:pPr>
            <w:r>
              <w:rPr>
                <w:rFonts w:ascii="Arial" w:hAnsi="Arial" w:cs="Arial"/>
                <w:sz w:val="20"/>
                <w:szCs w:val="20"/>
              </w:rPr>
              <w:t>9.317</w:t>
            </w:r>
          </w:p>
        </w:tc>
      </w:tr>
      <w:tr w:rsidR="003E5997" w14:paraId="5FD948A6" w14:textId="77777777" w:rsidTr="00FC560B">
        <w:tc>
          <w:tcPr>
            <w:tcW w:w="1703" w:type="dxa"/>
          </w:tcPr>
          <w:p w14:paraId="0211BDDC" w14:textId="77777777" w:rsidR="003E5997" w:rsidRDefault="003E5997" w:rsidP="005B0131">
            <w:pPr>
              <w:wordWrap/>
              <w:ind w:firstLine="0"/>
              <w:jc w:val="center"/>
            </w:pPr>
            <w:r>
              <w:t>30</w:t>
            </w:r>
            <w:r w:rsidRPr="00CF3E5E">
              <w:rPr>
                <w:rFonts w:hint="eastAsia"/>
              </w:rPr>
              <w:t>°</w:t>
            </w:r>
          </w:p>
        </w:tc>
        <w:tc>
          <w:tcPr>
            <w:tcW w:w="1703" w:type="dxa"/>
            <w:vAlign w:val="bottom"/>
          </w:tcPr>
          <w:p w14:paraId="7DAD4E2D" w14:textId="6D85419E" w:rsidR="003E5997" w:rsidRDefault="003E5997" w:rsidP="005B0131">
            <w:pPr>
              <w:wordWrap/>
              <w:ind w:firstLine="0"/>
              <w:jc w:val="right"/>
            </w:pPr>
            <w:r>
              <w:rPr>
                <w:rFonts w:ascii="Arial" w:hAnsi="Arial" w:cs="Arial"/>
                <w:sz w:val="20"/>
                <w:szCs w:val="20"/>
              </w:rPr>
              <w:t>5.103</w:t>
            </w:r>
          </w:p>
        </w:tc>
        <w:tc>
          <w:tcPr>
            <w:tcW w:w="1703" w:type="dxa"/>
            <w:vAlign w:val="bottom"/>
          </w:tcPr>
          <w:p w14:paraId="7C9D0976" w14:textId="42ED93DE" w:rsidR="003E5997" w:rsidRDefault="003E5997" w:rsidP="005B0131">
            <w:pPr>
              <w:wordWrap/>
              <w:ind w:firstLine="0"/>
              <w:jc w:val="right"/>
            </w:pPr>
            <w:r>
              <w:rPr>
                <w:rFonts w:ascii="Arial" w:hAnsi="Arial" w:cs="Arial"/>
                <w:sz w:val="20"/>
                <w:szCs w:val="20"/>
              </w:rPr>
              <w:t>5.029</w:t>
            </w:r>
          </w:p>
        </w:tc>
        <w:tc>
          <w:tcPr>
            <w:tcW w:w="1703" w:type="dxa"/>
            <w:vAlign w:val="bottom"/>
          </w:tcPr>
          <w:p w14:paraId="2F80E10A" w14:textId="7249FF3E" w:rsidR="003E5997" w:rsidRDefault="003E5997" w:rsidP="005B0131">
            <w:pPr>
              <w:wordWrap/>
              <w:ind w:firstLine="0"/>
              <w:jc w:val="right"/>
            </w:pPr>
            <w:r>
              <w:rPr>
                <w:rFonts w:ascii="Arial" w:hAnsi="Arial" w:cs="Arial"/>
                <w:sz w:val="20"/>
                <w:szCs w:val="20"/>
              </w:rPr>
              <w:t>9.198</w:t>
            </w:r>
          </w:p>
        </w:tc>
        <w:tc>
          <w:tcPr>
            <w:tcW w:w="1704" w:type="dxa"/>
            <w:vAlign w:val="bottom"/>
          </w:tcPr>
          <w:p w14:paraId="7E460922" w14:textId="5F57AD37" w:rsidR="003E5997" w:rsidRDefault="003E5997" w:rsidP="005B0131">
            <w:pPr>
              <w:wordWrap/>
              <w:ind w:firstLine="0"/>
              <w:jc w:val="right"/>
            </w:pPr>
            <w:r>
              <w:rPr>
                <w:rFonts w:ascii="Arial" w:hAnsi="Arial" w:cs="Arial"/>
                <w:sz w:val="20"/>
                <w:szCs w:val="20"/>
              </w:rPr>
              <w:t>10.302</w:t>
            </w:r>
          </w:p>
        </w:tc>
      </w:tr>
    </w:tbl>
    <w:p w14:paraId="2DC4E657" w14:textId="77777777" w:rsidR="00C84E5C" w:rsidRDefault="00C84E5C" w:rsidP="005B0131">
      <w:pPr>
        <w:wordWrap/>
        <w:snapToGrid/>
        <w:spacing w:line="240" w:lineRule="auto"/>
        <w:ind w:firstLine="0"/>
        <w:rPr>
          <w:szCs w:val="20"/>
        </w:rPr>
      </w:pPr>
    </w:p>
    <w:p w14:paraId="75C56FDE" w14:textId="77777777" w:rsidR="00C84E5C" w:rsidRDefault="00C84E5C" w:rsidP="00590C9D">
      <w:pPr>
        <w:pStyle w:val="Caption"/>
      </w:pPr>
    </w:p>
    <w:p w14:paraId="326196CE" w14:textId="0DD3EFA8" w:rsidR="00C84E5C" w:rsidRPr="001C6964" w:rsidRDefault="00C84E5C" w:rsidP="00590C9D">
      <w:pPr>
        <w:pStyle w:val="Caption"/>
      </w:pPr>
      <w:bookmarkStart w:id="399" w:name="_Toc53637107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86BBA">
        <w:rPr>
          <w:noProof/>
        </w:rPr>
        <w:t>23</w:t>
      </w:r>
      <w:r>
        <w:fldChar w:fldCharType="end"/>
      </w:r>
      <w:r>
        <w:rPr>
          <w:rFonts w:hint="eastAsia"/>
        </w:rPr>
        <w:t>：六通道</w:t>
      </w:r>
      <w:r>
        <w:t>sEMG</w:t>
      </w:r>
      <w:r>
        <w:rPr>
          <w:rFonts w:hint="eastAsia"/>
        </w:rPr>
        <w:t>：</w:t>
      </w:r>
      <w:r>
        <w:rPr>
          <w:rFonts w:hint="eastAsia"/>
        </w:rPr>
        <w:t>RMS-nICA</w:t>
      </w:r>
      <w:r>
        <w:rPr>
          <w:rFonts w:hint="eastAsia"/>
        </w:rPr>
        <w:t>平均</w:t>
      </w:r>
      <w:r>
        <w:t>RMSE</w:t>
      </w:r>
      <w:r>
        <w:rPr>
          <w:rFonts w:hint="eastAsia"/>
        </w:rPr>
        <w:t>（度）</w:t>
      </w:r>
      <w:bookmarkEnd w:id="399"/>
    </w:p>
    <w:tbl>
      <w:tblPr>
        <w:tblStyle w:val="TableGrid"/>
        <w:tblW w:w="0" w:type="auto"/>
        <w:tblLook w:val="04A0" w:firstRow="1" w:lastRow="0" w:firstColumn="1" w:lastColumn="0" w:noHBand="0" w:noVBand="1"/>
      </w:tblPr>
      <w:tblGrid>
        <w:gridCol w:w="1506"/>
        <w:gridCol w:w="1660"/>
        <w:gridCol w:w="1696"/>
        <w:gridCol w:w="1691"/>
        <w:gridCol w:w="1737"/>
      </w:tblGrid>
      <w:tr w:rsidR="00C84E5C" w14:paraId="23602FCC" w14:textId="77777777" w:rsidTr="00FC560B">
        <w:tc>
          <w:tcPr>
            <w:tcW w:w="1703" w:type="dxa"/>
          </w:tcPr>
          <w:p w14:paraId="64E319C0" w14:textId="77777777" w:rsidR="00C84E5C" w:rsidRDefault="00C84E5C" w:rsidP="005B0131">
            <w:pPr>
              <w:wordWrap/>
              <w:ind w:firstLine="0"/>
            </w:pPr>
          </w:p>
        </w:tc>
        <w:tc>
          <w:tcPr>
            <w:tcW w:w="1703" w:type="dxa"/>
          </w:tcPr>
          <w:p w14:paraId="775FCE70" w14:textId="77777777" w:rsidR="00C84E5C" w:rsidRDefault="00C84E5C" w:rsidP="005B0131">
            <w:pPr>
              <w:wordWrap/>
              <w:ind w:firstLine="0"/>
              <w:jc w:val="center"/>
            </w:pPr>
            <w:r>
              <w:rPr>
                <w:rFonts w:hint="eastAsia"/>
              </w:rPr>
              <w:t>彎曲</w:t>
            </w:r>
          </w:p>
          <w:p w14:paraId="317F89E9" w14:textId="77777777" w:rsidR="00C84E5C" w:rsidRDefault="00C84E5C" w:rsidP="005B0131">
            <w:pPr>
              <w:wordWrap/>
              <w:ind w:firstLine="0"/>
              <w:jc w:val="center"/>
            </w:pPr>
            <w:r>
              <w:rPr>
                <w:rFonts w:hint="eastAsia"/>
              </w:rPr>
              <w:t>（</w:t>
            </w:r>
            <w:r>
              <w:t>Flexion</w:t>
            </w:r>
            <w:r>
              <w:rPr>
                <w:rFonts w:hint="eastAsia"/>
              </w:rPr>
              <w:t>）</w:t>
            </w:r>
          </w:p>
        </w:tc>
        <w:tc>
          <w:tcPr>
            <w:tcW w:w="1703" w:type="dxa"/>
          </w:tcPr>
          <w:p w14:paraId="04DA86CA" w14:textId="77777777" w:rsidR="00C84E5C" w:rsidRDefault="00C84E5C" w:rsidP="005B0131">
            <w:pPr>
              <w:wordWrap/>
              <w:ind w:firstLine="0"/>
              <w:jc w:val="center"/>
            </w:pPr>
            <w:r>
              <w:rPr>
                <w:rFonts w:hint="eastAsia"/>
              </w:rPr>
              <w:t>伸展</w:t>
            </w:r>
          </w:p>
          <w:p w14:paraId="4E71B060" w14:textId="77777777" w:rsidR="00C84E5C" w:rsidRDefault="00C84E5C" w:rsidP="005B0131">
            <w:pPr>
              <w:wordWrap/>
              <w:ind w:firstLine="0"/>
              <w:jc w:val="center"/>
            </w:pPr>
            <w:r>
              <w:rPr>
                <w:rFonts w:hint="eastAsia"/>
              </w:rPr>
              <w:t>（</w:t>
            </w:r>
            <w:r>
              <w:rPr>
                <w:rFonts w:hint="eastAsia"/>
              </w:rPr>
              <w:t>Extension</w:t>
            </w:r>
            <w:r>
              <w:rPr>
                <w:rFonts w:hint="eastAsia"/>
              </w:rPr>
              <w:t>）</w:t>
            </w:r>
          </w:p>
        </w:tc>
        <w:tc>
          <w:tcPr>
            <w:tcW w:w="1703" w:type="dxa"/>
          </w:tcPr>
          <w:p w14:paraId="7A88272B" w14:textId="77777777" w:rsidR="00C84E5C" w:rsidRDefault="00C84E5C" w:rsidP="005B0131">
            <w:pPr>
              <w:wordWrap/>
              <w:ind w:firstLine="0"/>
              <w:jc w:val="center"/>
            </w:pPr>
            <w:r w:rsidRPr="00115C6B">
              <w:rPr>
                <w:rFonts w:hint="eastAsia"/>
              </w:rPr>
              <w:t>往內反掌</w:t>
            </w:r>
          </w:p>
          <w:p w14:paraId="545383B9" w14:textId="77777777" w:rsidR="00C84E5C" w:rsidRDefault="00C84E5C" w:rsidP="005B0131">
            <w:pPr>
              <w:wordWrap/>
              <w:ind w:firstLine="0"/>
              <w:jc w:val="center"/>
            </w:pPr>
            <w:r>
              <w:rPr>
                <w:rFonts w:hint="eastAsia"/>
              </w:rPr>
              <w:t>（</w:t>
            </w:r>
            <w:r w:rsidRPr="00FE5026">
              <w:t>Pronation</w:t>
            </w:r>
            <w:r>
              <w:rPr>
                <w:rFonts w:hint="eastAsia"/>
              </w:rPr>
              <w:t>）</w:t>
            </w:r>
          </w:p>
        </w:tc>
        <w:tc>
          <w:tcPr>
            <w:tcW w:w="1704" w:type="dxa"/>
          </w:tcPr>
          <w:p w14:paraId="22F127A7" w14:textId="77777777" w:rsidR="00C84E5C" w:rsidRDefault="00C84E5C" w:rsidP="005B0131">
            <w:pPr>
              <w:wordWrap/>
              <w:ind w:firstLine="0"/>
              <w:jc w:val="center"/>
            </w:pPr>
            <w:r w:rsidRPr="00115C6B">
              <w:rPr>
                <w:rFonts w:hint="eastAsia"/>
              </w:rPr>
              <w:t>往外反掌</w:t>
            </w:r>
          </w:p>
          <w:p w14:paraId="188AE42C" w14:textId="77777777" w:rsidR="00C84E5C" w:rsidRDefault="00C84E5C" w:rsidP="005B0131">
            <w:pPr>
              <w:wordWrap/>
              <w:ind w:firstLine="0"/>
              <w:jc w:val="center"/>
            </w:pPr>
            <w:r>
              <w:rPr>
                <w:rFonts w:hint="eastAsia"/>
              </w:rPr>
              <w:t>（</w:t>
            </w:r>
            <w:r w:rsidRPr="00FE5026">
              <w:t>Supination</w:t>
            </w:r>
            <w:r>
              <w:rPr>
                <w:rFonts w:hint="eastAsia"/>
              </w:rPr>
              <w:t>）</w:t>
            </w:r>
          </w:p>
        </w:tc>
      </w:tr>
      <w:tr w:rsidR="003E5997" w14:paraId="69BF9C70" w14:textId="77777777" w:rsidTr="00FC560B">
        <w:tc>
          <w:tcPr>
            <w:tcW w:w="1703" w:type="dxa"/>
          </w:tcPr>
          <w:p w14:paraId="3C166759" w14:textId="77777777" w:rsidR="003E5997" w:rsidRDefault="003E5997" w:rsidP="005B0131">
            <w:pPr>
              <w:wordWrap/>
              <w:ind w:firstLine="0"/>
              <w:jc w:val="center"/>
            </w:pPr>
            <w:r>
              <w:t>0</w:t>
            </w:r>
            <w:r w:rsidRPr="00CF3E5E">
              <w:rPr>
                <w:rFonts w:hint="eastAsia"/>
              </w:rPr>
              <w:t>°</w:t>
            </w:r>
          </w:p>
        </w:tc>
        <w:tc>
          <w:tcPr>
            <w:tcW w:w="1703" w:type="dxa"/>
            <w:vAlign w:val="bottom"/>
          </w:tcPr>
          <w:p w14:paraId="42878AB0" w14:textId="63C292CA" w:rsidR="003E5997" w:rsidRDefault="003E5997" w:rsidP="005B0131">
            <w:pPr>
              <w:wordWrap/>
              <w:ind w:firstLine="0"/>
              <w:jc w:val="right"/>
            </w:pPr>
            <w:r>
              <w:rPr>
                <w:rFonts w:ascii="Arial" w:hAnsi="Arial" w:cs="Arial"/>
                <w:sz w:val="20"/>
                <w:szCs w:val="20"/>
              </w:rPr>
              <w:t>5.220</w:t>
            </w:r>
          </w:p>
        </w:tc>
        <w:tc>
          <w:tcPr>
            <w:tcW w:w="1703" w:type="dxa"/>
            <w:vAlign w:val="bottom"/>
          </w:tcPr>
          <w:p w14:paraId="64E0551B" w14:textId="486C7B6E" w:rsidR="003E5997" w:rsidRDefault="003E5997" w:rsidP="005B0131">
            <w:pPr>
              <w:wordWrap/>
              <w:ind w:firstLine="0"/>
              <w:jc w:val="right"/>
            </w:pPr>
            <w:r>
              <w:rPr>
                <w:rFonts w:ascii="Arial" w:hAnsi="Arial" w:cs="Arial"/>
                <w:sz w:val="20"/>
                <w:szCs w:val="20"/>
              </w:rPr>
              <w:t>5.003</w:t>
            </w:r>
          </w:p>
        </w:tc>
        <w:tc>
          <w:tcPr>
            <w:tcW w:w="1703" w:type="dxa"/>
            <w:vAlign w:val="bottom"/>
          </w:tcPr>
          <w:p w14:paraId="0D2DDE7A" w14:textId="08B1FB0B" w:rsidR="003E5997" w:rsidRDefault="003E5997" w:rsidP="005B0131">
            <w:pPr>
              <w:wordWrap/>
              <w:ind w:firstLine="0"/>
              <w:jc w:val="right"/>
            </w:pPr>
            <w:r>
              <w:rPr>
                <w:rFonts w:ascii="Arial" w:hAnsi="Arial" w:cs="Arial"/>
                <w:sz w:val="20"/>
                <w:szCs w:val="20"/>
              </w:rPr>
              <w:t>6.199</w:t>
            </w:r>
          </w:p>
        </w:tc>
        <w:tc>
          <w:tcPr>
            <w:tcW w:w="1704" w:type="dxa"/>
            <w:vAlign w:val="bottom"/>
          </w:tcPr>
          <w:p w14:paraId="33BCB6DA" w14:textId="11F40079" w:rsidR="003E5997" w:rsidRDefault="003E5997" w:rsidP="005B0131">
            <w:pPr>
              <w:wordWrap/>
              <w:ind w:firstLine="0"/>
              <w:jc w:val="right"/>
            </w:pPr>
            <w:r>
              <w:rPr>
                <w:rFonts w:ascii="Arial" w:hAnsi="Arial" w:cs="Arial"/>
                <w:sz w:val="20"/>
                <w:szCs w:val="20"/>
              </w:rPr>
              <w:t>7.009</w:t>
            </w:r>
          </w:p>
        </w:tc>
      </w:tr>
      <w:tr w:rsidR="003E5997" w14:paraId="47D886BC" w14:textId="77777777" w:rsidTr="00FC560B">
        <w:tc>
          <w:tcPr>
            <w:tcW w:w="1703" w:type="dxa"/>
          </w:tcPr>
          <w:p w14:paraId="76E16D52" w14:textId="77777777" w:rsidR="003E5997" w:rsidRDefault="003E5997" w:rsidP="005B0131">
            <w:pPr>
              <w:wordWrap/>
              <w:ind w:firstLine="0"/>
              <w:jc w:val="center"/>
            </w:pPr>
            <w:r>
              <w:t>15</w:t>
            </w:r>
            <w:r w:rsidRPr="00CF3E5E">
              <w:rPr>
                <w:rFonts w:hint="eastAsia"/>
              </w:rPr>
              <w:t>°</w:t>
            </w:r>
          </w:p>
        </w:tc>
        <w:tc>
          <w:tcPr>
            <w:tcW w:w="1703" w:type="dxa"/>
            <w:vAlign w:val="bottom"/>
          </w:tcPr>
          <w:p w14:paraId="412BCD90" w14:textId="47FB388B" w:rsidR="003E5997" w:rsidRDefault="003E5997" w:rsidP="005B0131">
            <w:pPr>
              <w:wordWrap/>
              <w:ind w:firstLine="0"/>
              <w:jc w:val="right"/>
            </w:pPr>
            <w:r>
              <w:rPr>
                <w:rFonts w:ascii="Arial" w:hAnsi="Arial" w:cs="Arial"/>
                <w:sz w:val="20"/>
                <w:szCs w:val="20"/>
              </w:rPr>
              <w:t>4.905</w:t>
            </w:r>
          </w:p>
        </w:tc>
        <w:tc>
          <w:tcPr>
            <w:tcW w:w="1703" w:type="dxa"/>
            <w:vAlign w:val="bottom"/>
          </w:tcPr>
          <w:p w14:paraId="4879E102" w14:textId="3CCC0B61" w:rsidR="003E5997" w:rsidRDefault="003E5997" w:rsidP="005B0131">
            <w:pPr>
              <w:wordWrap/>
              <w:ind w:firstLine="0"/>
              <w:jc w:val="right"/>
            </w:pPr>
            <w:r>
              <w:rPr>
                <w:rFonts w:ascii="Arial" w:hAnsi="Arial" w:cs="Arial"/>
                <w:sz w:val="20"/>
                <w:szCs w:val="20"/>
              </w:rPr>
              <w:t>4.852</w:t>
            </w:r>
          </w:p>
        </w:tc>
        <w:tc>
          <w:tcPr>
            <w:tcW w:w="1703" w:type="dxa"/>
            <w:vAlign w:val="bottom"/>
          </w:tcPr>
          <w:p w14:paraId="06B9DF73" w14:textId="16CC9030" w:rsidR="003E5997" w:rsidRDefault="003E5997" w:rsidP="005B0131">
            <w:pPr>
              <w:wordWrap/>
              <w:ind w:firstLine="0"/>
              <w:jc w:val="right"/>
            </w:pPr>
            <w:r>
              <w:rPr>
                <w:rFonts w:ascii="Arial" w:hAnsi="Arial" w:cs="Arial"/>
                <w:sz w:val="20"/>
                <w:szCs w:val="20"/>
              </w:rPr>
              <w:t>7.437</w:t>
            </w:r>
          </w:p>
        </w:tc>
        <w:tc>
          <w:tcPr>
            <w:tcW w:w="1704" w:type="dxa"/>
            <w:vAlign w:val="bottom"/>
          </w:tcPr>
          <w:p w14:paraId="23BDEA76" w14:textId="41C74B56" w:rsidR="003E5997" w:rsidRDefault="003E5997" w:rsidP="005B0131">
            <w:pPr>
              <w:wordWrap/>
              <w:ind w:firstLine="0"/>
              <w:jc w:val="right"/>
            </w:pPr>
            <w:r>
              <w:rPr>
                <w:rFonts w:ascii="Arial" w:hAnsi="Arial" w:cs="Arial"/>
                <w:sz w:val="20"/>
                <w:szCs w:val="20"/>
              </w:rPr>
              <w:t>8.226</w:t>
            </w:r>
          </w:p>
        </w:tc>
      </w:tr>
      <w:tr w:rsidR="003E5997" w14:paraId="7168DBBC" w14:textId="77777777" w:rsidTr="00FC560B">
        <w:tc>
          <w:tcPr>
            <w:tcW w:w="1703" w:type="dxa"/>
          </w:tcPr>
          <w:p w14:paraId="58B5BA47" w14:textId="77777777" w:rsidR="003E5997" w:rsidRDefault="003E5997" w:rsidP="005B0131">
            <w:pPr>
              <w:wordWrap/>
              <w:ind w:firstLine="0"/>
              <w:jc w:val="center"/>
            </w:pPr>
            <w:r>
              <w:t>30</w:t>
            </w:r>
            <w:r w:rsidRPr="00CF3E5E">
              <w:rPr>
                <w:rFonts w:hint="eastAsia"/>
              </w:rPr>
              <w:t>°</w:t>
            </w:r>
          </w:p>
        </w:tc>
        <w:tc>
          <w:tcPr>
            <w:tcW w:w="1703" w:type="dxa"/>
            <w:vAlign w:val="bottom"/>
          </w:tcPr>
          <w:p w14:paraId="4EB829C8" w14:textId="017BCCE0" w:rsidR="003E5997" w:rsidRDefault="003E5997" w:rsidP="005B0131">
            <w:pPr>
              <w:wordWrap/>
              <w:ind w:firstLine="0"/>
              <w:jc w:val="right"/>
            </w:pPr>
            <w:r>
              <w:rPr>
                <w:rFonts w:ascii="Arial" w:hAnsi="Arial" w:cs="Arial"/>
                <w:sz w:val="20"/>
                <w:szCs w:val="20"/>
              </w:rPr>
              <w:t>5.733</w:t>
            </w:r>
          </w:p>
        </w:tc>
        <w:tc>
          <w:tcPr>
            <w:tcW w:w="1703" w:type="dxa"/>
            <w:vAlign w:val="bottom"/>
          </w:tcPr>
          <w:p w14:paraId="0A27BE64" w14:textId="1C876102" w:rsidR="003E5997" w:rsidRDefault="003E5997" w:rsidP="005B0131">
            <w:pPr>
              <w:wordWrap/>
              <w:ind w:firstLine="0"/>
              <w:jc w:val="right"/>
            </w:pPr>
            <w:r>
              <w:rPr>
                <w:rFonts w:ascii="Arial" w:hAnsi="Arial" w:cs="Arial"/>
                <w:sz w:val="20"/>
                <w:szCs w:val="20"/>
              </w:rPr>
              <w:t>5.573</w:t>
            </w:r>
          </w:p>
        </w:tc>
        <w:tc>
          <w:tcPr>
            <w:tcW w:w="1703" w:type="dxa"/>
            <w:vAlign w:val="bottom"/>
          </w:tcPr>
          <w:p w14:paraId="31BFC8E9" w14:textId="18E17784" w:rsidR="003E5997" w:rsidRDefault="003E5997" w:rsidP="005B0131">
            <w:pPr>
              <w:wordWrap/>
              <w:ind w:firstLine="0"/>
              <w:jc w:val="right"/>
            </w:pPr>
            <w:r>
              <w:rPr>
                <w:rFonts w:ascii="Arial" w:hAnsi="Arial" w:cs="Arial"/>
                <w:sz w:val="20"/>
                <w:szCs w:val="20"/>
              </w:rPr>
              <w:t>7.653</w:t>
            </w:r>
          </w:p>
        </w:tc>
        <w:tc>
          <w:tcPr>
            <w:tcW w:w="1704" w:type="dxa"/>
            <w:vAlign w:val="bottom"/>
          </w:tcPr>
          <w:p w14:paraId="258B7088" w14:textId="0F5C7814" w:rsidR="003E5997" w:rsidRDefault="003E5997" w:rsidP="005B0131">
            <w:pPr>
              <w:wordWrap/>
              <w:ind w:firstLine="0"/>
              <w:jc w:val="right"/>
            </w:pPr>
            <w:r>
              <w:rPr>
                <w:rFonts w:ascii="Arial" w:hAnsi="Arial" w:cs="Arial"/>
                <w:sz w:val="20"/>
                <w:szCs w:val="20"/>
              </w:rPr>
              <w:t>8.826</w:t>
            </w:r>
          </w:p>
        </w:tc>
      </w:tr>
    </w:tbl>
    <w:p w14:paraId="5EC29C54" w14:textId="77777777" w:rsidR="00C84E5C" w:rsidRDefault="00C84E5C" w:rsidP="005B0131">
      <w:pPr>
        <w:wordWrap/>
        <w:snapToGrid/>
        <w:spacing w:line="240" w:lineRule="auto"/>
        <w:ind w:firstLine="0"/>
        <w:rPr>
          <w:szCs w:val="20"/>
        </w:rPr>
      </w:pPr>
    </w:p>
    <w:p w14:paraId="6AF4250B" w14:textId="77777777" w:rsidR="00C84E5C" w:rsidRDefault="00C84E5C" w:rsidP="00590C9D">
      <w:pPr>
        <w:pStyle w:val="Caption"/>
      </w:pPr>
    </w:p>
    <w:p w14:paraId="333E11BB" w14:textId="5C3A3DAE" w:rsidR="00C84E5C" w:rsidRPr="001C6964" w:rsidRDefault="00C84E5C" w:rsidP="00590C9D">
      <w:pPr>
        <w:pStyle w:val="Caption"/>
      </w:pPr>
      <w:bookmarkStart w:id="400" w:name="_Toc53637107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86BBA">
        <w:rPr>
          <w:noProof/>
        </w:rPr>
        <w:t>24</w:t>
      </w:r>
      <w:r>
        <w:fldChar w:fldCharType="end"/>
      </w:r>
      <w:r>
        <w:rPr>
          <w:rFonts w:hint="eastAsia"/>
        </w:rPr>
        <w:t>：六通道</w:t>
      </w:r>
      <w:r>
        <w:t>sEMG</w:t>
      </w:r>
      <w:r>
        <w:rPr>
          <w:rFonts w:hint="eastAsia"/>
        </w:rPr>
        <w:t>：</w:t>
      </w:r>
      <w:r>
        <w:rPr>
          <w:rFonts w:hint="eastAsia"/>
        </w:rPr>
        <w:t>RMS-</w:t>
      </w:r>
      <w:r>
        <w:t>TDSEP</w:t>
      </w:r>
      <w:r>
        <w:rPr>
          <w:rFonts w:hint="eastAsia"/>
        </w:rPr>
        <w:t>平均</w:t>
      </w:r>
      <w:r>
        <w:t>RMSE</w:t>
      </w:r>
      <w:r>
        <w:rPr>
          <w:rFonts w:hint="eastAsia"/>
        </w:rPr>
        <w:t>（度）</w:t>
      </w:r>
      <w:bookmarkEnd w:id="400"/>
    </w:p>
    <w:tbl>
      <w:tblPr>
        <w:tblStyle w:val="TableGrid"/>
        <w:tblW w:w="0" w:type="auto"/>
        <w:tblLook w:val="04A0" w:firstRow="1" w:lastRow="0" w:firstColumn="1" w:lastColumn="0" w:noHBand="0" w:noVBand="1"/>
      </w:tblPr>
      <w:tblGrid>
        <w:gridCol w:w="1506"/>
        <w:gridCol w:w="1660"/>
        <w:gridCol w:w="1696"/>
        <w:gridCol w:w="1691"/>
        <w:gridCol w:w="1737"/>
      </w:tblGrid>
      <w:tr w:rsidR="00C84E5C" w14:paraId="3C9AC92E" w14:textId="77777777" w:rsidTr="00FC560B">
        <w:tc>
          <w:tcPr>
            <w:tcW w:w="1703" w:type="dxa"/>
          </w:tcPr>
          <w:p w14:paraId="6F3AFACA" w14:textId="77777777" w:rsidR="00C84E5C" w:rsidRDefault="00C84E5C" w:rsidP="005B0131">
            <w:pPr>
              <w:wordWrap/>
              <w:ind w:firstLine="0"/>
            </w:pPr>
          </w:p>
        </w:tc>
        <w:tc>
          <w:tcPr>
            <w:tcW w:w="1703" w:type="dxa"/>
          </w:tcPr>
          <w:p w14:paraId="44B3F8A4" w14:textId="77777777" w:rsidR="00C84E5C" w:rsidRDefault="00C84E5C" w:rsidP="005B0131">
            <w:pPr>
              <w:wordWrap/>
              <w:ind w:firstLine="0"/>
              <w:jc w:val="center"/>
            </w:pPr>
            <w:r>
              <w:rPr>
                <w:rFonts w:hint="eastAsia"/>
              </w:rPr>
              <w:t>彎曲</w:t>
            </w:r>
          </w:p>
          <w:p w14:paraId="47567CBA" w14:textId="77777777" w:rsidR="00C84E5C" w:rsidRDefault="00C84E5C" w:rsidP="005B0131">
            <w:pPr>
              <w:wordWrap/>
              <w:ind w:firstLine="0"/>
              <w:jc w:val="center"/>
            </w:pPr>
            <w:r>
              <w:rPr>
                <w:rFonts w:hint="eastAsia"/>
              </w:rPr>
              <w:t>（</w:t>
            </w:r>
            <w:r>
              <w:t>Flexion</w:t>
            </w:r>
            <w:r>
              <w:rPr>
                <w:rFonts w:hint="eastAsia"/>
              </w:rPr>
              <w:t>）</w:t>
            </w:r>
          </w:p>
        </w:tc>
        <w:tc>
          <w:tcPr>
            <w:tcW w:w="1703" w:type="dxa"/>
          </w:tcPr>
          <w:p w14:paraId="5BFBBA8B" w14:textId="77777777" w:rsidR="00C84E5C" w:rsidRDefault="00C84E5C" w:rsidP="005B0131">
            <w:pPr>
              <w:wordWrap/>
              <w:ind w:firstLine="0"/>
              <w:jc w:val="center"/>
            </w:pPr>
            <w:r>
              <w:rPr>
                <w:rFonts w:hint="eastAsia"/>
              </w:rPr>
              <w:t>伸展</w:t>
            </w:r>
          </w:p>
          <w:p w14:paraId="63305191" w14:textId="77777777" w:rsidR="00C84E5C" w:rsidRDefault="00C84E5C" w:rsidP="005B0131">
            <w:pPr>
              <w:wordWrap/>
              <w:ind w:firstLine="0"/>
              <w:jc w:val="center"/>
            </w:pPr>
            <w:r>
              <w:rPr>
                <w:rFonts w:hint="eastAsia"/>
              </w:rPr>
              <w:t>（</w:t>
            </w:r>
            <w:r>
              <w:rPr>
                <w:rFonts w:hint="eastAsia"/>
              </w:rPr>
              <w:t>Extension</w:t>
            </w:r>
            <w:r>
              <w:rPr>
                <w:rFonts w:hint="eastAsia"/>
              </w:rPr>
              <w:t>）</w:t>
            </w:r>
          </w:p>
        </w:tc>
        <w:tc>
          <w:tcPr>
            <w:tcW w:w="1703" w:type="dxa"/>
          </w:tcPr>
          <w:p w14:paraId="4FB6172B" w14:textId="77777777" w:rsidR="00C84E5C" w:rsidRDefault="00C84E5C" w:rsidP="005B0131">
            <w:pPr>
              <w:wordWrap/>
              <w:ind w:firstLine="0"/>
              <w:jc w:val="center"/>
            </w:pPr>
            <w:r w:rsidRPr="00115C6B">
              <w:rPr>
                <w:rFonts w:hint="eastAsia"/>
              </w:rPr>
              <w:t>往內反掌</w:t>
            </w:r>
          </w:p>
          <w:p w14:paraId="17A3B141" w14:textId="77777777" w:rsidR="00C84E5C" w:rsidRDefault="00C84E5C" w:rsidP="005B0131">
            <w:pPr>
              <w:wordWrap/>
              <w:ind w:firstLine="0"/>
              <w:jc w:val="center"/>
            </w:pPr>
            <w:r>
              <w:rPr>
                <w:rFonts w:hint="eastAsia"/>
              </w:rPr>
              <w:t>（</w:t>
            </w:r>
            <w:r w:rsidRPr="00FE5026">
              <w:t>Pronation</w:t>
            </w:r>
            <w:r>
              <w:rPr>
                <w:rFonts w:hint="eastAsia"/>
              </w:rPr>
              <w:t>）</w:t>
            </w:r>
          </w:p>
        </w:tc>
        <w:tc>
          <w:tcPr>
            <w:tcW w:w="1704" w:type="dxa"/>
          </w:tcPr>
          <w:p w14:paraId="7DD3BBEA" w14:textId="77777777" w:rsidR="00C84E5C" w:rsidRDefault="00C84E5C" w:rsidP="005B0131">
            <w:pPr>
              <w:wordWrap/>
              <w:ind w:firstLine="0"/>
              <w:jc w:val="center"/>
            </w:pPr>
            <w:r w:rsidRPr="00115C6B">
              <w:rPr>
                <w:rFonts w:hint="eastAsia"/>
              </w:rPr>
              <w:t>往外反掌</w:t>
            </w:r>
          </w:p>
          <w:p w14:paraId="3EDCEDC7" w14:textId="77777777" w:rsidR="00C84E5C" w:rsidRDefault="00C84E5C" w:rsidP="005B0131">
            <w:pPr>
              <w:wordWrap/>
              <w:ind w:firstLine="0"/>
              <w:jc w:val="center"/>
            </w:pPr>
            <w:r>
              <w:rPr>
                <w:rFonts w:hint="eastAsia"/>
              </w:rPr>
              <w:t>（</w:t>
            </w:r>
            <w:r w:rsidRPr="00FE5026">
              <w:t>Supination</w:t>
            </w:r>
            <w:r>
              <w:rPr>
                <w:rFonts w:hint="eastAsia"/>
              </w:rPr>
              <w:t>）</w:t>
            </w:r>
          </w:p>
        </w:tc>
      </w:tr>
      <w:tr w:rsidR="003E5997" w14:paraId="502670E8" w14:textId="77777777" w:rsidTr="00FC560B">
        <w:tc>
          <w:tcPr>
            <w:tcW w:w="1703" w:type="dxa"/>
          </w:tcPr>
          <w:p w14:paraId="1924B40B" w14:textId="77777777" w:rsidR="003E5997" w:rsidRDefault="003E5997" w:rsidP="005B0131">
            <w:pPr>
              <w:wordWrap/>
              <w:ind w:firstLine="0"/>
              <w:jc w:val="center"/>
            </w:pPr>
            <w:r>
              <w:t>0</w:t>
            </w:r>
            <w:r w:rsidRPr="00CF3E5E">
              <w:rPr>
                <w:rFonts w:hint="eastAsia"/>
              </w:rPr>
              <w:t>°</w:t>
            </w:r>
          </w:p>
        </w:tc>
        <w:tc>
          <w:tcPr>
            <w:tcW w:w="1703" w:type="dxa"/>
            <w:vAlign w:val="bottom"/>
          </w:tcPr>
          <w:p w14:paraId="301BC4AB" w14:textId="53860F10" w:rsidR="003E5997" w:rsidRDefault="003E5997" w:rsidP="005B0131">
            <w:pPr>
              <w:wordWrap/>
              <w:ind w:firstLine="0"/>
              <w:jc w:val="right"/>
            </w:pPr>
            <w:r>
              <w:rPr>
                <w:rFonts w:ascii="Arial" w:hAnsi="Arial" w:cs="Arial"/>
                <w:sz w:val="20"/>
                <w:szCs w:val="20"/>
              </w:rPr>
              <w:t>4.899</w:t>
            </w:r>
          </w:p>
        </w:tc>
        <w:tc>
          <w:tcPr>
            <w:tcW w:w="1703" w:type="dxa"/>
            <w:vAlign w:val="bottom"/>
          </w:tcPr>
          <w:p w14:paraId="34549037" w14:textId="71EE3BDF" w:rsidR="003E5997" w:rsidRDefault="003E5997" w:rsidP="005B0131">
            <w:pPr>
              <w:wordWrap/>
              <w:ind w:firstLine="0"/>
              <w:jc w:val="right"/>
            </w:pPr>
            <w:r>
              <w:rPr>
                <w:rFonts w:ascii="Arial" w:hAnsi="Arial" w:cs="Arial"/>
                <w:sz w:val="20"/>
                <w:szCs w:val="20"/>
              </w:rPr>
              <w:t>4.761</w:t>
            </w:r>
          </w:p>
        </w:tc>
        <w:tc>
          <w:tcPr>
            <w:tcW w:w="1703" w:type="dxa"/>
            <w:vAlign w:val="bottom"/>
          </w:tcPr>
          <w:p w14:paraId="2B2D5B62" w14:textId="373BDB13" w:rsidR="003E5997" w:rsidRDefault="003E5997" w:rsidP="005B0131">
            <w:pPr>
              <w:wordWrap/>
              <w:ind w:firstLine="0"/>
              <w:jc w:val="right"/>
            </w:pPr>
            <w:r>
              <w:rPr>
                <w:rFonts w:ascii="Arial" w:hAnsi="Arial" w:cs="Arial"/>
                <w:sz w:val="20"/>
                <w:szCs w:val="20"/>
              </w:rPr>
              <w:t>6.100</w:t>
            </w:r>
          </w:p>
        </w:tc>
        <w:tc>
          <w:tcPr>
            <w:tcW w:w="1704" w:type="dxa"/>
            <w:vAlign w:val="bottom"/>
          </w:tcPr>
          <w:p w14:paraId="06178A6F" w14:textId="394178D3" w:rsidR="003E5997" w:rsidRDefault="003E5997" w:rsidP="005B0131">
            <w:pPr>
              <w:wordWrap/>
              <w:ind w:firstLine="0"/>
              <w:jc w:val="right"/>
            </w:pPr>
            <w:r>
              <w:rPr>
                <w:rFonts w:ascii="Arial" w:hAnsi="Arial" w:cs="Arial"/>
                <w:sz w:val="20"/>
                <w:szCs w:val="20"/>
              </w:rPr>
              <w:t>6.868</w:t>
            </w:r>
          </w:p>
        </w:tc>
      </w:tr>
      <w:tr w:rsidR="003E5997" w14:paraId="1089F727" w14:textId="77777777" w:rsidTr="00FC560B">
        <w:tc>
          <w:tcPr>
            <w:tcW w:w="1703" w:type="dxa"/>
          </w:tcPr>
          <w:p w14:paraId="6DC6510A" w14:textId="77777777" w:rsidR="003E5997" w:rsidRDefault="003E5997" w:rsidP="005B0131">
            <w:pPr>
              <w:wordWrap/>
              <w:ind w:firstLine="0"/>
              <w:jc w:val="center"/>
            </w:pPr>
            <w:r>
              <w:t>15</w:t>
            </w:r>
            <w:r w:rsidRPr="00CF3E5E">
              <w:rPr>
                <w:rFonts w:hint="eastAsia"/>
              </w:rPr>
              <w:t>°</w:t>
            </w:r>
          </w:p>
        </w:tc>
        <w:tc>
          <w:tcPr>
            <w:tcW w:w="1703" w:type="dxa"/>
            <w:vAlign w:val="bottom"/>
          </w:tcPr>
          <w:p w14:paraId="6C1FE7E3" w14:textId="63FCFBA1" w:rsidR="003E5997" w:rsidRDefault="003E5997" w:rsidP="005B0131">
            <w:pPr>
              <w:wordWrap/>
              <w:ind w:firstLine="0"/>
              <w:jc w:val="right"/>
            </w:pPr>
            <w:r>
              <w:rPr>
                <w:rFonts w:ascii="Arial" w:hAnsi="Arial" w:cs="Arial"/>
                <w:sz w:val="20"/>
                <w:szCs w:val="20"/>
              </w:rPr>
              <w:t>4.710</w:t>
            </w:r>
          </w:p>
        </w:tc>
        <w:tc>
          <w:tcPr>
            <w:tcW w:w="1703" w:type="dxa"/>
            <w:vAlign w:val="bottom"/>
          </w:tcPr>
          <w:p w14:paraId="1F0FE807" w14:textId="01046826" w:rsidR="003E5997" w:rsidRDefault="003E5997" w:rsidP="005B0131">
            <w:pPr>
              <w:wordWrap/>
              <w:ind w:firstLine="0"/>
              <w:jc w:val="right"/>
            </w:pPr>
            <w:r>
              <w:rPr>
                <w:rFonts w:ascii="Arial" w:hAnsi="Arial" w:cs="Arial"/>
                <w:sz w:val="20"/>
                <w:szCs w:val="20"/>
              </w:rPr>
              <w:t>4.665</w:t>
            </w:r>
          </w:p>
        </w:tc>
        <w:tc>
          <w:tcPr>
            <w:tcW w:w="1703" w:type="dxa"/>
            <w:vAlign w:val="bottom"/>
          </w:tcPr>
          <w:p w14:paraId="4045120F" w14:textId="4FDCC205" w:rsidR="003E5997" w:rsidRDefault="003E5997" w:rsidP="005B0131">
            <w:pPr>
              <w:wordWrap/>
              <w:ind w:firstLine="0"/>
              <w:jc w:val="right"/>
            </w:pPr>
            <w:r>
              <w:rPr>
                <w:rFonts w:ascii="Arial" w:hAnsi="Arial" w:cs="Arial"/>
                <w:sz w:val="20"/>
                <w:szCs w:val="20"/>
              </w:rPr>
              <w:t>7.316</w:t>
            </w:r>
          </w:p>
        </w:tc>
        <w:tc>
          <w:tcPr>
            <w:tcW w:w="1704" w:type="dxa"/>
            <w:vAlign w:val="bottom"/>
          </w:tcPr>
          <w:p w14:paraId="34D2A829" w14:textId="62C3A582" w:rsidR="003E5997" w:rsidRDefault="003E5997" w:rsidP="005B0131">
            <w:pPr>
              <w:wordWrap/>
              <w:ind w:firstLine="0"/>
              <w:jc w:val="right"/>
            </w:pPr>
            <w:r>
              <w:rPr>
                <w:rFonts w:ascii="Arial" w:hAnsi="Arial" w:cs="Arial"/>
                <w:sz w:val="20"/>
                <w:szCs w:val="20"/>
              </w:rPr>
              <w:t>8.104</w:t>
            </w:r>
          </w:p>
        </w:tc>
      </w:tr>
      <w:tr w:rsidR="003E5997" w14:paraId="3D96507A" w14:textId="77777777" w:rsidTr="00FC560B">
        <w:tc>
          <w:tcPr>
            <w:tcW w:w="1703" w:type="dxa"/>
          </w:tcPr>
          <w:p w14:paraId="17DB46DF" w14:textId="77777777" w:rsidR="003E5997" w:rsidRDefault="003E5997" w:rsidP="005B0131">
            <w:pPr>
              <w:wordWrap/>
              <w:ind w:firstLine="0"/>
              <w:jc w:val="center"/>
            </w:pPr>
            <w:r>
              <w:t>30</w:t>
            </w:r>
            <w:r w:rsidRPr="00CF3E5E">
              <w:rPr>
                <w:rFonts w:hint="eastAsia"/>
              </w:rPr>
              <w:t>°</w:t>
            </w:r>
          </w:p>
        </w:tc>
        <w:tc>
          <w:tcPr>
            <w:tcW w:w="1703" w:type="dxa"/>
            <w:vAlign w:val="bottom"/>
          </w:tcPr>
          <w:p w14:paraId="523A9939" w14:textId="5D496446" w:rsidR="003E5997" w:rsidRDefault="003E5997" w:rsidP="005B0131">
            <w:pPr>
              <w:wordWrap/>
              <w:ind w:firstLine="0"/>
              <w:jc w:val="right"/>
            </w:pPr>
            <w:r>
              <w:rPr>
                <w:rFonts w:ascii="Arial" w:hAnsi="Arial" w:cs="Arial"/>
                <w:sz w:val="20"/>
                <w:szCs w:val="20"/>
              </w:rPr>
              <w:t>5.191</w:t>
            </w:r>
          </w:p>
        </w:tc>
        <w:tc>
          <w:tcPr>
            <w:tcW w:w="1703" w:type="dxa"/>
            <w:vAlign w:val="bottom"/>
          </w:tcPr>
          <w:p w14:paraId="2D151319" w14:textId="739BBFFA" w:rsidR="003E5997" w:rsidRDefault="003E5997" w:rsidP="005B0131">
            <w:pPr>
              <w:wordWrap/>
              <w:ind w:firstLine="0"/>
              <w:jc w:val="right"/>
            </w:pPr>
            <w:r>
              <w:rPr>
                <w:rFonts w:ascii="Arial" w:hAnsi="Arial" w:cs="Arial"/>
                <w:sz w:val="20"/>
                <w:szCs w:val="20"/>
              </w:rPr>
              <w:t>5.022</w:t>
            </w:r>
          </w:p>
        </w:tc>
        <w:tc>
          <w:tcPr>
            <w:tcW w:w="1703" w:type="dxa"/>
            <w:vAlign w:val="bottom"/>
          </w:tcPr>
          <w:p w14:paraId="1C8A756F" w14:textId="39B84830" w:rsidR="003E5997" w:rsidRDefault="003E5997" w:rsidP="005B0131">
            <w:pPr>
              <w:wordWrap/>
              <w:ind w:firstLine="0"/>
              <w:jc w:val="right"/>
            </w:pPr>
            <w:r>
              <w:rPr>
                <w:rFonts w:ascii="Arial" w:hAnsi="Arial" w:cs="Arial"/>
                <w:sz w:val="20"/>
                <w:szCs w:val="20"/>
              </w:rPr>
              <w:t>7.699</w:t>
            </w:r>
          </w:p>
        </w:tc>
        <w:tc>
          <w:tcPr>
            <w:tcW w:w="1704" w:type="dxa"/>
            <w:vAlign w:val="bottom"/>
          </w:tcPr>
          <w:p w14:paraId="06C7E484" w14:textId="039D482A" w:rsidR="003E5997" w:rsidRDefault="003E5997" w:rsidP="005B0131">
            <w:pPr>
              <w:wordWrap/>
              <w:ind w:firstLine="0"/>
              <w:jc w:val="right"/>
            </w:pPr>
            <w:r>
              <w:rPr>
                <w:rFonts w:ascii="Arial" w:hAnsi="Arial" w:cs="Arial"/>
                <w:sz w:val="20"/>
                <w:szCs w:val="20"/>
              </w:rPr>
              <w:t>8.820</w:t>
            </w:r>
          </w:p>
        </w:tc>
      </w:tr>
    </w:tbl>
    <w:p w14:paraId="4A9A3ED2" w14:textId="77777777" w:rsidR="00C84E5C" w:rsidRDefault="00C84E5C" w:rsidP="005B0131">
      <w:pPr>
        <w:pStyle w:val="ListParagraph"/>
        <w:wordWrap/>
        <w:snapToGrid/>
        <w:spacing w:line="240" w:lineRule="auto"/>
        <w:ind w:firstLine="0"/>
      </w:pPr>
    </w:p>
    <w:p w14:paraId="21DF8E74" w14:textId="33643B8A" w:rsidR="00C84E5C" w:rsidRPr="00C84E5C" w:rsidRDefault="00C84E5C" w:rsidP="005B0131">
      <w:pPr>
        <w:wordWrap/>
        <w:snapToGrid/>
        <w:spacing w:line="240" w:lineRule="auto"/>
        <w:ind w:firstLine="0"/>
      </w:pPr>
    </w:p>
    <w:sectPr w:rsidR="00C84E5C" w:rsidRPr="00C84E5C" w:rsidSect="0096693F">
      <w:headerReference w:type="even" r:id="rId84"/>
      <w:headerReference w:type="default" r:id="rId85"/>
      <w:footerReference w:type="even" r:id="rId86"/>
      <w:footerReference w:type="default" r:id="rId87"/>
      <w:headerReference w:type="first" r:id="rId88"/>
      <w:type w:val="continuous"/>
      <w:pgSz w:w="11900" w:h="16840"/>
      <w:pgMar w:top="1440" w:right="1800" w:bottom="1440" w:left="1800" w:header="851" w:footer="576" w:gutter="0"/>
      <w:pgNumType w:start="0"/>
      <w:cols w:space="425"/>
      <w:titlePg/>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1438D4" w14:textId="77777777" w:rsidR="00BC3B78" w:rsidRDefault="00BC3B78" w:rsidP="006A0D57">
      <w:r>
        <w:separator/>
      </w:r>
    </w:p>
    <w:p w14:paraId="49D510A1" w14:textId="77777777" w:rsidR="00BC3B78" w:rsidRDefault="00BC3B78"/>
  </w:endnote>
  <w:endnote w:type="continuationSeparator" w:id="0">
    <w:p w14:paraId="2B4D5836" w14:textId="77777777" w:rsidR="00BC3B78" w:rsidRDefault="00BC3B78" w:rsidP="006A0D57">
      <w:r>
        <w:continuationSeparator/>
      </w:r>
    </w:p>
    <w:p w14:paraId="513DEBA1" w14:textId="77777777" w:rsidR="00BC3B78" w:rsidRDefault="00BC3B7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20024FF" w:usb2="02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26124064"/>
      <w:docPartObj>
        <w:docPartGallery w:val="Page Numbers (Bottom of Page)"/>
        <w:docPartUnique/>
      </w:docPartObj>
    </w:sdtPr>
    <w:sdtContent>
      <w:p w14:paraId="1B00A12E" w14:textId="225D0CC7" w:rsidR="00F86BBA" w:rsidRDefault="00F86BBA"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CFCCF6" w14:textId="40DA8A83" w:rsidR="00F86BBA" w:rsidRDefault="00F86BBA" w:rsidP="00CF59F4">
    <w:pPr>
      <w:pStyle w:val="Footer"/>
      <w:ind w:right="360"/>
      <w:rPr>
        <w:rStyle w:val="PageNumber"/>
      </w:rPr>
    </w:pPr>
  </w:p>
  <w:p w14:paraId="4496154B" w14:textId="77777777" w:rsidR="00F86BBA" w:rsidRDefault="00F86BBA" w:rsidP="006A0D57">
    <w:pPr>
      <w:pStyle w:val="Footer"/>
    </w:pPr>
  </w:p>
  <w:p w14:paraId="437700AC" w14:textId="77777777" w:rsidR="00F86BBA" w:rsidRDefault="00F86BBA"/>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15470588"/>
      <w:docPartObj>
        <w:docPartGallery w:val="Page Numbers (Bottom of Page)"/>
        <w:docPartUnique/>
      </w:docPartObj>
    </w:sdtPr>
    <w:sdtContent>
      <w:p w14:paraId="387DE7A2" w14:textId="6510374F" w:rsidR="00F86BBA" w:rsidRDefault="00F86BBA" w:rsidP="0096693F">
        <w:pPr>
          <w:pStyle w:val="Footer"/>
          <w:framePr w:wrap="none" w:vAnchor="text" w:hAnchor="page" w:x="9908" w:y="219"/>
          <w:rPr>
            <w:rStyle w:val="PageNumber"/>
          </w:rPr>
        </w:pPr>
        <w:r>
          <w:rPr>
            <w:rStyle w:val="PageNumber"/>
          </w:rPr>
          <w:fldChar w:fldCharType="begin"/>
        </w:r>
        <w:r>
          <w:rPr>
            <w:rStyle w:val="PageNumber"/>
          </w:rPr>
          <w:instrText xml:space="preserve"> PAGE </w:instrText>
        </w:r>
        <w:r>
          <w:rPr>
            <w:rStyle w:val="PageNumber"/>
          </w:rPr>
          <w:fldChar w:fldCharType="separate"/>
        </w:r>
        <w:r w:rsidR="003B50D5">
          <w:rPr>
            <w:rStyle w:val="PageNumber"/>
            <w:noProof/>
          </w:rPr>
          <w:t>70</w:t>
        </w:r>
        <w:r>
          <w:rPr>
            <w:rStyle w:val="PageNumber"/>
          </w:rPr>
          <w:fldChar w:fldCharType="end"/>
        </w:r>
      </w:p>
    </w:sdtContent>
  </w:sdt>
  <w:p w14:paraId="46F6D0BC" w14:textId="47F52754" w:rsidR="00F86BBA" w:rsidRDefault="00F86BBA" w:rsidP="00CF59F4">
    <w:pPr>
      <w:pStyle w:val="Footer"/>
      <w:ind w:right="360"/>
      <w:jc w:val="right"/>
      <w:rPr>
        <w:rStyle w:val="PageNumber"/>
      </w:rPr>
    </w:pPr>
  </w:p>
  <w:p w14:paraId="56DA2973" w14:textId="77777777" w:rsidR="00F86BBA" w:rsidRDefault="00F86BBA" w:rsidP="006A0D57">
    <w:pPr>
      <w:pStyle w:val="Footer"/>
    </w:pPr>
  </w:p>
  <w:p w14:paraId="33F15823" w14:textId="77777777" w:rsidR="00F86BBA" w:rsidRDefault="00F86BBA"/>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E8DEEC" w14:textId="77777777" w:rsidR="00BC3B78" w:rsidRDefault="00BC3B78" w:rsidP="006A0D57">
      <w:r>
        <w:separator/>
      </w:r>
    </w:p>
    <w:p w14:paraId="14BCD82E" w14:textId="77777777" w:rsidR="00BC3B78" w:rsidRDefault="00BC3B78"/>
  </w:footnote>
  <w:footnote w:type="continuationSeparator" w:id="0">
    <w:p w14:paraId="3993442A" w14:textId="77777777" w:rsidR="00BC3B78" w:rsidRDefault="00BC3B78" w:rsidP="006A0D57">
      <w:r>
        <w:continuationSeparator/>
      </w:r>
    </w:p>
    <w:p w14:paraId="61AAD8DF" w14:textId="77777777" w:rsidR="00BC3B78" w:rsidRDefault="00BC3B78"/>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CCFA3" w14:textId="686046A9" w:rsidR="00F86BBA" w:rsidRDefault="00F86BBA">
    <w:pPr>
      <w:pStyle w:val="Header"/>
    </w:pPr>
    <w:r>
      <w:rPr>
        <w:noProof/>
      </w:rPr>
      <w:pict w14:anchorId="0DD09C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2" o:spid="_x0000_s2051" type="#_x0000_t75" alt="logo(R0_G0_B255)" style="position:absolute;left:0;text-align:left;margin-left:0;margin-top:0;width:443.6pt;height:443.25pt;z-index:-251657216;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p w14:paraId="7B92DEF8" w14:textId="77777777" w:rsidR="00F86BBA" w:rsidRDefault="00F86BBA"/>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DCB81B" w14:textId="69D4DA2F" w:rsidR="00F86BBA" w:rsidRDefault="00F86BBA">
    <w:pPr>
      <w:pStyle w:val="Header"/>
    </w:pPr>
    <w:r>
      <w:rPr>
        <w:noProof/>
      </w:rPr>
      <w:pict w14:anchorId="75DC64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3" o:spid="_x0000_s2050" type="#_x0000_t75" alt="logo(R0_G0_B255)" style="position:absolute;left:0;text-align:left;margin-left:0;margin-top:0;width:443.6pt;height:443.25pt;z-index:-251656192;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p w14:paraId="263D3F8E" w14:textId="77777777" w:rsidR="00F86BBA" w:rsidRDefault="00F86BBA"/>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DD52C" w14:textId="02F1E1AB" w:rsidR="00F86BBA" w:rsidRDefault="00F86BBA">
    <w:pPr>
      <w:pStyle w:val="Header"/>
    </w:pPr>
    <w:r>
      <w:rPr>
        <w:noProof/>
      </w:rPr>
      <w:pict w14:anchorId="29C3C1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1" o:spid="_x0000_s2049" type="#_x0000_t75" alt="logo(R0_G0_B255)" style="position:absolute;left:0;text-align:left;margin-left:0;margin-top:0;width:443.6pt;height:443.25pt;z-index:-251658240;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55164"/>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4"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253FB6"/>
    <w:multiLevelType w:val="hybridMultilevel"/>
    <w:tmpl w:val="E03E6154"/>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6" w15:restartNumberingAfterBreak="0">
    <w:nsid w:val="20CE2655"/>
    <w:multiLevelType w:val="hybridMultilevel"/>
    <w:tmpl w:val="ABCACE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8" w15:restartNumberingAfterBreak="0">
    <w:nsid w:val="240B667A"/>
    <w:multiLevelType w:val="hybridMultilevel"/>
    <w:tmpl w:val="5FDE1CF8"/>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15:restartNumberingAfterBreak="0">
    <w:nsid w:val="30265A02"/>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0" w15:restartNumberingAfterBreak="0">
    <w:nsid w:val="31F25C4B"/>
    <w:multiLevelType w:val="multilevel"/>
    <w:tmpl w:val="2998012A"/>
    <w:lvl w:ilvl="0">
      <w:start w:val="1"/>
      <w:numFmt w:val="taiwaneseCountingThousand"/>
      <w:pStyle w:val="Heading1"/>
      <w:suff w:val="space"/>
      <w:lvlText w:val="第%1章"/>
      <w:lvlJc w:val="left"/>
      <w:pPr>
        <w:ind w:left="0" w:firstLine="0"/>
      </w:pPr>
      <w:rPr>
        <w:rFonts w:hint="eastAsia"/>
        <w:sz w:val="36"/>
        <w:lang w:val="en-US"/>
      </w:rPr>
    </w:lvl>
    <w:lvl w:ilvl="1">
      <w:start w:val="1"/>
      <w:numFmt w:val="decimal"/>
      <w:pStyle w:val="Heading2"/>
      <w:isLgl/>
      <w:suff w:val="nothing"/>
      <w:lvlText w:val="%1.%2"/>
      <w:lvlJc w:val="left"/>
      <w:pPr>
        <w:ind w:left="7650"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11" w15:restartNumberingAfterBreak="0">
    <w:nsid w:val="454D5028"/>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2" w15:restartNumberingAfterBreak="0">
    <w:nsid w:val="48121C41"/>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15:restartNumberingAfterBreak="0">
    <w:nsid w:val="499E06B9"/>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58E46795"/>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5"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16"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7" w15:restartNumberingAfterBreak="0">
    <w:nsid w:val="5ED6713F"/>
    <w:multiLevelType w:val="hybridMultilevel"/>
    <w:tmpl w:val="75CE046A"/>
    <w:lvl w:ilvl="0" w:tplc="04090001">
      <w:start w:val="1"/>
      <w:numFmt w:val="bullet"/>
      <w:lvlText w:val=""/>
      <w:lvlJc w:val="left"/>
      <w:pPr>
        <w:ind w:left="1320" w:hanging="360"/>
      </w:pPr>
      <w:rPr>
        <w:rFonts w:ascii="Symbol" w:hAnsi="Symbol"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18"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9" w15:restartNumberingAfterBreak="0">
    <w:nsid w:val="62CA2AAC"/>
    <w:multiLevelType w:val="multilevel"/>
    <w:tmpl w:val="7E167F0E"/>
    <w:lvl w:ilvl="0">
      <w:start w:val="15"/>
      <w:numFmt w:val="none"/>
      <w:pStyle w:val="Title"/>
      <w:lvlText w:val=""/>
      <w:lvlJc w:val="left"/>
      <w:pPr>
        <w:ind w:left="425" w:hanging="425"/>
      </w:pPr>
      <w:rPr>
        <w:rFonts w:hint="eastAsia"/>
        <w:lang w:val="en-US"/>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15:restartNumberingAfterBreak="0">
    <w:nsid w:val="692E571D"/>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2" w15:restartNumberingAfterBreak="0">
    <w:nsid w:val="6CEE3638"/>
    <w:multiLevelType w:val="hybridMultilevel"/>
    <w:tmpl w:val="65C0CCDA"/>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3" w15:restartNumberingAfterBreak="0">
    <w:nsid w:val="6D244975"/>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4" w15:restartNumberingAfterBreak="0">
    <w:nsid w:val="6D4D01C0"/>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5"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6" w15:restartNumberingAfterBreak="0">
    <w:nsid w:val="738E6BB0"/>
    <w:multiLevelType w:val="hybridMultilevel"/>
    <w:tmpl w:val="ABCACEFC"/>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7"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19"/>
  </w:num>
  <w:num w:numId="3">
    <w:abstractNumId w:val="19"/>
  </w:num>
  <w:num w:numId="4">
    <w:abstractNumId w:val="19"/>
  </w:num>
  <w:num w:numId="5">
    <w:abstractNumId w:val="19"/>
  </w:num>
  <w:num w:numId="6">
    <w:abstractNumId w:val="19"/>
  </w:num>
  <w:num w:numId="7">
    <w:abstractNumId w:val="19"/>
  </w:num>
  <w:num w:numId="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19"/>
  </w:num>
  <w:num w:numId="11">
    <w:abstractNumId w:val="19"/>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0"/>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27"/>
  </w:num>
  <w:num w:numId="17">
    <w:abstractNumId w:val="3"/>
  </w:num>
  <w:num w:numId="18">
    <w:abstractNumId w:val="25"/>
  </w:num>
  <w:num w:numId="19">
    <w:abstractNumId w:val="1"/>
  </w:num>
  <w:num w:numId="20">
    <w:abstractNumId w:val="16"/>
  </w:num>
  <w:num w:numId="21">
    <w:abstractNumId w:val="18"/>
  </w:num>
  <w:num w:numId="22">
    <w:abstractNumId w:val="7"/>
  </w:num>
  <w:num w:numId="23">
    <w:abstractNumId w:val="15"/>
  </w:num>
  <w:num w:numId="24">
    <w:abstractNumId w:val="2"/>
  </w:num>
  <w:num w:numId="25">
    <w:abstractNumId w:val="23"/>
  </w:num>
  <w:num w:numId="26">
    <w:abstractNumId w:val="6"/>
  </w:num>
  <w:num w:numId="27">
    <w:abstractNumId w:val="26"/>
  </w:num>
  <w:num w:numId="28">
    <w:abstractNumId w:val="9"/>
  </w:num>
  <w:num w:numId="29">
    <w:abstractNumId w:val="13"/>
  </w:num>
  <w:num w:numId="30">
    <w:abstractNumId w:val="12"/>
  </w:num>
  <w:num w:numId="31">
    <w:abstractNumId w:val="5"/>
  </w:num>
  <w:num w:numId="32">
    <w:abstractNumId w:val="21"/>
  </w:num>
  <w:num w:numId="33">
    <w:abstractNumId w:val="14"/>
  </w:num>
  <w:num w:numId="34">
    <w:abstractNumId w:val="0"/>
  </w:num>
  <w:num w:numId="35">
    <w:abstractNumId w:val="8"/>
  </w:num>
  <w:num w:numId="36">
    <w:abstractNumId w:val="22"/>
  </w:num>
  <w:num w:numId="37">
    <w:abstractNumId w:val="17"/>
  </w:num>
  <w:num w:numId="38">
    <w:abstractNumId w:val="11"/>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HorizontalSpacing w:val="120"/>
  <w:drawingGridVerticalSpacing w:val="423"/>
  <w:displayHorizontalDrawingGridEvery w:val="0"/>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289B"/>
    <w:rsid w:val="000003C8"/>
    <w:rsid w:val="00000894"/>
    <w:rsid w:val="00000CF2"/>
    <w:rsid w:val="00000DA7"/>
    <w:rsid w:val="000016FE"/>
    <w:rsid w:val="00001E62"/>
    <w:rsid w:val="00001EA8"/>
    <w:rsid w:val="000020E2"/>
    <w:rsid w:val="0000243F"/>
    <w:rsid w:val="0000244C"/>
    <w:rsid w:val="00002541"/>
    <w:rsid w:val="00002892"/>
    <w:rsid w:val="00002C8D"/>
    <w:rsid w:val="0000300C"/>
    <w:rsid w:val="00003164"/>
    <w:rsid w:val="0000489E"/>
    <w:rsid w:val="000048E0"/>
    <w:rsid w:val="00004E61"/>
    <w:rsid w:val="000052DB"/>
    <w:rsid w:val="000055FC"/>
    <w:rsid w:val="00005C0C"/>
    <w:rsid w:val="0000604A"/>
    <w:rsid w:val="000062DC"/>
    <w:rsid w:val="000063D3"/>
    <w:rsid w:val="0000678B"/>
    <w:rsid w:val="000103AE"/>
    <w:rsid w:val="0001046B"/>
    <w:rsid w:val="0001051F"/>
    <w:rsid w:val="00011360"/>
    <w:rsid w:val="00011A03"/>
    <w:rsid w:val="00011E9E"/>
    <w:rsid w:val="0001231C"/>
    <w:rsid w:val="000124AC"/>
    <w:rsid w:val="000128E6"/>
    <w:rsid w:val="00012E4E"/>
    <w:rsid w:val="00012FA5"/>
    <w:rsid w:val="00013C91"/>
    <w:rsid w:val="00013CCA"/>
    <w:rsid w:val="00014138"/>
    <w:rsid w:val="00014225"/>
    <w:rsid w:val="00014412"/>
    <w:rsid w:val="000145A5"/>
    <w:rsid w:val="00015AC4"/>
    <w:rsid w:val="000162DD"/>
    <w:rsid w:val="00016326"/>
    <w:rsid w:val="0001693A"/>
    <w:rsid w:val="0001725B"/>
    <w:rsid w:val="00017662"/>
    <w:rsid w:val="00017ED0"/>
    <w:rsid w:val="000205C2"/>
    <w:rsid w:val="00021A3D"/>
    <w:rsid w:val="000229B9"/>
    <w:rsid w:val="000237A7"/>
    <w:rsid w:val="000242A4"/>
    <w:rsid w:val="000243A8"/>
    <w:rsid w:val="000248FA"/>
    <w:rsid w:val="00024AFD"/>
    <w:rsid w:val="00024C6E"/>
    <w:rsid w:val="00025087"/>
    <w:rsid w:val="00025508"/>
    <w:rsid w:val="0002646C"/>
    <w:rsid w:val="00026693"/>
    <w:rsid w:val="00026B4F"/>
    <w:rsid w:val="000278A8"/>
    <w:rsid w:val="0003012E"/>
    <w:rsid w:val="00030AA1"/>
    <w:rsid w:val="00030E77"/>
    <w:rsid w:val="00030FD0"/>
    <w:rsid w:val="0003124F"/>
    <w:rsid w:val="000312FC"/>
    <w:rsid w:val="000314B2"/>
    <w:rsid w:val="00031E2B"/>
    <w:rsid w:val="00032404"/>
    <w:rsid w:val="00032E34"/>
    <w:rsid w:val="00033826"/>
    <w:rsid w:val="00033F52"/>
    <w:rsid w:val="00034444"/>
    <w:rsid w:val="00034C19"/>
    <w:rsid w:val="00034E33"/>
    <w:rsid w:val="00035733"/>
    <w:rsid w:val="000359CA"/>
    <w:rsid w:val="000363E5"/>
    <w:rsid w:val="000368AA"/>
    <w:rsid w:val="00037E17"/>
    <w:rsid w:val="00037F1A"/>
    <w:rsid w:val="000400FC"/>
    <w:rsid w:val="00040B2B"/>
    <w:rsid w:val="00041B1D"/>
    <w:rsid w:val="00041DB6"/>
    <w:rsid w:val="0004252A"/>
    <w:rsid w:val="000428E9"/>
    <w:rsid w:val="00042A3D"/>
    <w:rsid w:val="00042BD2"/>
    <w:rsid w:val="00042CD1"/>
    <w:rsid w:val="00042D12"/>
    <w:rsid w:val="00043217"/>
    <w:rsid w:val="0004398A"/>
    <w:rsid w:val="00044117"/>
    <w:rsid w:val="00044328"/>
    <w:rsid w:val="000457FA"/>
    <w:rsid w:val="00045B94"/>
    <w:rsid w:val="00045BCE"/>
    <w:rsid w:val="00045C4D"/>
    <w:rsid w:val="00046186"/>
    <w:rsid w:val="0004699A"/>
    <w:rsid w:val="00046F9D"/>
    <w:rsid w:val="000502CE"/>
    <w:rsid w:val="0005038F"/>
    <w:rsid w:val="00050F5F"/>
    <w:rsid w:val="00051F37"/>
    <w:rsid w:val="00052644"/>
    <w:rsid w:val="00052EAE"/>
    <w:rsid w:val="00053D1F"/>
    <w:rsid w:val="000548A5"/>
    <w:rsid w:val="00054FD3"/>
    <w:rsid w:val="00054FF3"/>
    <w:rsid w:val="0005503B"/>
    <w:rsid w:val="000550EB"/>
    <w:rsid w:val="000552FD"/>
    <w:rsid w:val="0005530F"/>
    <w:rsid w:val="0005536D"/>
    <w:rsid w:val="000554AA"/>
    <w:rsid w:val="00055875"/>
    <w:rsid w:val="00055E32"/>
    <w:rsid w:val="00055E5F"/>
    <w:rsid w:val="00055F2C"/>
    <w:rsid w:val="00056344"/>
    <w:rsid w:val="0005667C"/>
    <w:rsid w:val="000569FF"/>
    <w:rsid w:val="00056CE4"/>
    <w:rsid w:val="00057548"/>
    <w:rsid w:val="0005787C"/>
    <w:rsid w:val="00057C56"/>
    <w:rsid w:val="00057CC1"/>
    <w:rsid w:val="00057D4B"/>
    <w:rsid w:val="000600DA"/>
    <w:rsid w:val="00060796"/>
    <w:rsid w:val="00060AAE"/>
    <w:rsid w:val="00060FC7"/>
    <w:rsid w:val="00061307"/>
    <w:rsid w:val="000614BF"/>
    <w:rsid w:val="00061536"/>
    <w:rsid w:val="0006275E"/>
    <w:rsid w:val="000628F2"/>
    <w:rsid w:val="000629D3"/>
    <w:rsid w:val="00062AC7"/>
    <w:rsid w:val="00062DEE"/>
    <w:rsid w:val="0006310E"/>
    <w:rsid w:val="00063989"/>
    <w:rsid w:val="00063CAE"/>
    <w:rsid w:val="00063F7A"/>
    <w:rsid w:val="0006403F"/>
    <w:rsid w:val="00064801"/>
    <w:rsid w:val="0006496A"/>
    <w:rsid w:val="0006531E"/>
    <w:rsid w:val="00065A38"/>
    <w:rsid w:val="00066234"/>
    <w:rsid w:val="00066813"/>
    <w:rsid w:val="0006741E"/>
    <w:rsid w:val="00067538"/>
    <w:rsid w:val="00067852"/>
    <w:rsid w:val="00067889"/>
    <w:rsid w:val="000678CD"/>
    <w:rsid w:val="0006792A"/>
    <w:rsid w:val="000712AD"/>
    <w:rsid w:val="00071C02"/>
    <w:rsid w:val="00071C60"/>
    <w:rsid w:val="00072B12"/>
    <w:rsid w:val="000735BA"/>
    <w:rsid w:val="00073B32"/>
    <w:rsid w:val="00073C05"/>
    <w:rsid w:val="00073D26"/>
    <w:rsid w:val="00073F44"/>
    <w:rsid w:val="00074186"/>
    <w:rsid w:val="0007494E"/>
    <w:rsid w:val="00074B32"/>
    <w:rsid w:val="00074EAD"/>
    <w:rsid w:val="0007502E"/>
    <w:rsid w:val="0007512B"/>
    <w:rsid w:val="00076E51"/>
    <w:rsid w:val="000774FC"/>
    <w:rsid w:val="00080BD6"/>
    <w:rsid w:val="00080D17"/>
    <w:rsid w:val="00081385"/>
    <w:rsid w:val="00081ACC"/>
    <w:rsid w:val="0008229C"/>
    <w:rsid w:val="000826A2"/>
    <w:rsid w:val="00082BCA"/>
    <w:rsid w:val="00082E21"/>
    <w:rsid w:val="000830DD"/>
    <w:rsid w:val="00083198"/>
    <w:rsid w:val="000834AA"/>
    <w:rsid w:val="000835C8"/>
    <w:rsid w:val="00083A19"/>
    <w:rsid w:val="00084B29"/>
    <w:rsid w:val="000857C8"/>
    <w:rsid w:val="00085F01"/>
    <w:rsid w:val="00085F8A"/>
    <w:rsid w:val="0008645D"/>
    <w:rsid w:val="00086665"/>
    <w:rsid w:val="000868FD"/>
    <w:rsid w:val="00086996"/>
    <w:rsid w:val="00086B2B"/>
    <w:rsid w:val="0008701D"/>
    <w:rsid w:val="000873D2"/>
    <w:rsid w:val="000875FA"/>
    <w:rsid w:val="00087755"/>
    <w:rsid w:val="00090434"/>
    <w:rsid w:val="0009081B"/>
    <w:rsid w:val="00090CA7"/>
    <w:rsid w:val="0009162C"/>
    <w:rsid w:val="00091886"/>
    <w:rsid w:val="00091BF0"/>
    <w:rsid w:val="00091CBE"/>
    <w:rsid w:val="00092076"/>
    <w:rsid w:val="00092396"/>
    <w:rsid w:val="0009276C"/>
    <w:rsid w:val="000935C5"/>
    <w:rsid w:val="00093BEF"/>
    <w:rsid w:val="00093D3C"/>
    <w:rsid w:val="0009414F"/>
    <w:rsid w:val="000947F4"/>
    <w:rsid w:val="00094836"/>
    <w:rsid w:val="0009486B"/>
    <w:rsid w:val="00095355"/>
    <w:rsid w:val="00095525"/>
    <w:rsid w:val="00095E0B"/>
    <w:rsid w:val="00095F4A"/>
    <w:rsid w:val="0009610C"/>
    <w:rsid w:val="000967D0"/>
    <w:rsid w:val="00096DBA"/>
    <w:rsid w:val="00097B18"/>
    <w:rsid w:val="00097FFD"/>
    <w:rsid w:val="000A0B53"/>
    <w:rsid w:val="000A0BF0"/>
    <w:rsid w:val="000A0F27"/>
    <w:rsid w:val="000A10D7"/>
    <w:rsid w:val="000A1169"/>
    <w:rsid w:val="000A1371"/>
    <w:rsid w:val="000A1AE4"/>
    <w:rsid w:val="000A1D91"/>
    <w:rsid w:val="000A1DB3"/>
    <w:rsid w:val="000A1E31"/>
    <w:rsid w:val="000A2392"/>
    <w:rsid w:val="000A23DC"/>
    <w:rsid w:val="000A2BC5"/>
    <w:rsid w:val="000A35A7"/>
    <w:rsid w:val="000A3C2C"/>
    <w:rsid w:val="000A3CF2"/>
    <w:rsid w:val="000A4E3C"/>
    <w:rsid w:val="000A5853"/>
    <w:rsid w:val="000A632F"/>
    <w:rsid w:val="000A67D5"/>
    <w:rsid w:val="000A68F8"/>
    <w:rsid w:val="000A6A7E"/>
    <w:rsid w:val="000A6E62"/>
    <w:rsid w:val="000A7691"/>
    <w:rsid w:val="000B0215"/>
    <w:rsid w:val="000B06FF"/>
    <w:rsid w:val="000B0762"/>
    <w:rsid w:val="000B079D"/>
    <w:rsid w:val="000B0DCF"/>
    <w:rsid w:val="000B0EFD"/>
    <w:rsid w:val="000B1338"/>
    <w:rsid w:val="000B13BE"/>
    <w:rsid w:val="000B1615"/>
    <w:rsid w:val="000B169C"/>
    <w:rsid w:val="000B1B7B"/>
    <w:rsid w:val="000B1F87"/>
    <w:rsid w:val="000B232C"/>
    <w:rsid w:val="000B264B"/>
    <w:rsid w:val="000B2670"/>
    <w:rsid w:val="000B26D3"/>
    <w:rsid w:val="000B279F"/>
    <w:rsid w:val="000B362B"/>
    <w:rsid w:val="000B3AF2"/>
    <w:rsid w:val="000B3D48"/>
    <w:rsid w:val="000B4283"/>
    <w:rsid w:val="000B4AC9"/>
    <w:rsid w:val="000B5CA3"/>
    <w:rsid w:val="000B5DA4"/>
    <w:rsid w:val="000B6E53"/>
    <w:rsid w:val="000C0DC4"/>
    <w:rsid w:val="000C16B1"/>
    <w:rsid w:val="000C1B07"/>
    <w:rsid w:val="000C1DA8"/>
    <w:rsid w:val="000C1F0C"/>
    <w:rsid w:val="000C21EB"/>
    <w:rsid w:val="000C35AB"/>
    <w:rsid w:val="000C3801"/>
    <w:rsid w:val="000C38F9"/>
    <w:rsid w:val="000C3BB7"/>
    <w:rsid w:val="000C3E89"/>
    <w:rsid w:val="000C41DA"/>
    <w:rsid w:val="000C44F4"/>
    <w:rsid w:val="000C4720"/>
    <w:rsid w:val="000C4D83"/>
    <w:rsid w:val="000C60E2"/>
    <w:rsid w:val="000C6631"/>
    <w:rsid w:val="000C6699"/>
    <w:rsid w:val="000C6B29"/>
    <w:rsid w:val="000C6D8A"/>
    <w:rsid w:val="000C6E08"/>
    <w:rsid w:val="000C70C5"/>
    <w:rsid w:val="000C7923"/>
    <w:rsid w:val="000C7D90"/>
    <w:rsid w:val="000C7FE4"/>
    <w:rsid w:val="000D0141"/>
    <w:rsid w:val="000D1026"/>
    <w:rsid w:val="000D129C"/>
    <w:rsid w:val="000D1334"/>
    <w:rsid w:val="000D1F9C"/>
    <w:rsid w:val="000D2319"/>
    <w:rsid w:val="000D2DD0"/>
    <w:rsid w:val="000D3946"/>
    <w:rsid w:val="000D3E8D"/>
    <w:rsid w:val="000D4405"/>
    <w:rsid w:val="000D4419"/>
    <w:rsid w:val="000D44B5"/>
    <w:rsid w:val="000D5948"/>
    <w:rsid w:val="000D60CF"/>
    <w:rsid w:val="000D6233"/>
    <w:rsid w:val="000D69C1"/>
    <w:rsid w:val="000D71D8"/>
    <w:rsid w:val="000D744A"/>
    <w:rsid w:val="000D74DD"/>
    <w:rsid w:val="000D7916"/>
    <w:rsid w:val="000D795D"/>
    <w:rsid w:val="000E0EF0"/>
    <w:rsid w:val="000E109D"/>
    <w:rsid w:val="000E1693"/>
    <w:rsid w:val="000E1BC1"/>
    <w:rsid w:val="000E1FDD"/>
    <w:rsid w:val="000E2B01"/>
    <w:rsid w:val="000E3DE7"/>
    <w:rsid w:val="000E3FAA"/>
    <w:rsid w:val="000E442B"/>
    <w:rsid w:val="000E4B01"/>
    <w:rsid w:val="000E50DF"/>
    <w:rsid w:val="000E645D"/>
    <w:rsid w:val="000E6797"/>
    <w:rsid w:val="000E6A9F"/>
    <w:rsid w:val="000E70E9"/>
    <w:rsid w:val="000E748D"/>
    <w:rsid w:val="000E7502"/>
    <w:rsid w:val="000E7AAA"/>
    <w:rsid w:val="000E7C22"/>
    <w:rsid w:val="000E7C89"/>
    <w:rsid w:val="000F02B2"/>
    <w:rsid w:val="000F04F2"/>
    <w:rsid w:val="000F0A7D"/>
    <w:rsid w:val="000F0C29"/>
    <w:rsid w:val="000F1356"/>
    <w:rsid w:val="000F188A"/>
    <w:rsid w:val="000F1EC4"/>
    <w:rsid w:val="000F23D5"/>
    <w:rsid w:val="000F2BAD"/>
    <w:rsid w:val="000F484F"/>
    <w:rsid w:val="000F49BB"/>
    <w:rsid w:val="000F4B36"/>
    <w:rsid w:val="000F4C0D"/>
    <w:rsid w:val="000F56EC"/>
    <w:rsid w:val="000F57B4"/>
    <w:rsid w:val="000F5F95"/>
    <w:rsid w:val="000F63E8"/>
    <w:rsid w:val="000F6DBE"/>
    <w:rsid w:val="000F700D"/>
    <w:rsid w:val="000F7475"/>
    <w:rsid w:val="00100325"/>
    <w:rsid w:val="001005C6"/>
    <w:rsid w:val="00101056"/>
    <w:rsid w:val="00101A30"/>
    <w:rsid w:val="00101E99"/>
    <w:rsid w:val="001021ED"/>
    <w:rsid w:val="00102226"/>
    <w:rsid w:val="00102AC0"/>
    <w:rsid w:val="00102DCF"/>
    <w:rsid w:val="00102F9C"/>
    <w:rsid w:val="00103504"/>
    <w:rsid w:val="00103C6D"/>
    <w:rsid w:val="0010434F"/>
    <w:rsid w:val="001048FE"/>
    <w:rsid w:val="00104C29"/>
    <w:rsid w:val="00104CEF"/>
    <w:rsid w:val="00105A91"/>
    <w:rsid w:val="00105B3E"/>
    <w:rsid w:val="00106428"/>
    <w:rsid w:val="0010673F"/>
    <w:rsid w:val="00107162"/>
    <w:rsid w:val="00107206"/>
    <w:rsid w:val="00107C2A"/>
    <w:rsid w:val="00110034"/>
    <w:rsid w:val="0011008B"/>
    <w:rsid w:val="00110549"/>
    <w:rsid w:val="0011147C"/>
    <w:rsid w:val="0011173C"/>
    <w:rsid w:val="00111CCC"/>
    <w:rsid w:val="00112179"/>
    <w:rsid w:val="00112734"/>
    <w:rsid w:val="001129FC"/>
    <w:rsid w:val="00112AC2"/>
    <w:rsid w:val="00112BFD"/>
    <w:rsid w:val="001130A9"/>
    <w:rsid w:val="0011367A"/>
    <w:rsid w:val="001139AD"/>
    <w:rsid w:val="00113C92"/>
    <w:rsid w:val="00114146"/>
    <w:rsid w:val="00114391"/>
    <w:rsid w:val="00114CD9"/>
    <w:rsid w:val="001154EB"/>
    <w:rsid w:val="00115524"/>
    <w:rsid w:val="001156E1"/>
    <w:rsid w:val="00115965"/>
    <w:rsid w:val="00115AE2"/>
    <w:rsid w:val="00115C6B"/>
    <w:rsid w:val="0011610D"/>
    <w:rsid w:val="001161E2"/>
    <w:rsid w:val="001172B3"/>
    <w:rsid w:val="00117351"/>
    <w:rsid w:val="00117A74"/>
    <w:rsid w:val="0012038F"/>
    <w:rsid w:val="001203D9"/>
    <w:rsid w:val="0012044C"/>
    <w:rsid w:val="0012054D"/>
    <w:rsid w:val="0012097F"/>
    <w:rsid w:val="001213E9"/>
    <w:rsid w:val="001219CF"/>
    <w:rsid w:val="0012256D"/>
    <w:rsid w:val="00122E52"/>
    <w:rsid w:val="001237E1"/>
    <w:rsid w:val="00123B62"/>
    <w:rsid w:val="00123B82"/>
    <w:rsid w:val="00123FA2"/>
    <w:rsid w:val="00124601"/>
    <w:rsid w:val="00124845"/>
    <w:rsid w:val="00125133"/>
    <w:rsid w:val="001265CB"/>
    <w:rsid w:val="00126D95"/>
    <w:rsid w:val="00126F08"/>
    <w:rsid w:val="001272C2"/>
    <w:rsid w:val="00127368"/>
    <w:rsid w:val="00127C9B"/>
    <w:rsid w:val="00127F38"/>
    <w:rsid w:val="00130396"/>
    <w:rsid w:val="00130533"/>
    <w:rsid w:val="001307FE"/>
    <w:rsid w:val="001309FB"/>
    <w:rsid w:val="00130B81"/>
    <w:rsid w:val="001316F7"/>
    <w:rsid w:val="00131F95"/>
    <w:rsid w:val="001322E1"/>
    <w:rsid w:val="001326C5"/>
    <w:rsid w:val="00132BBE"/>
    <w:rsid w:val="00132BDC"/>
    <w:rsid w:val="00133455"/>
    <w:rsid w:val="0013423E"/>
    <w:rsid w:val="0013487E"/>
    <w:rsid w:val="00134E8D"/>
    <w:rsid w:val="0013559A"/>
    <w:rsid w:val="00135C9E"/>
    <w:rsid w:val="00135DC0"/>
    <w:rsid w:val="00135EA2"/>
    <w:rsid w:val="00136C3F"/>
    <w:rsid w:val="00137200"/>
    <w:rsid w:val="001372A2"/>
    <w:rsid w:val="001372C7"/>
    <w:rsid w:val="001374B2"/>
    <w:rsid w:val="001377D1"/>
    <w:rsid w:val="00140ACF"/>
    <w:rsid w:val="001410AB"/>
    <w:rsid w:val="00141183"/>
    <w:rsid w:val="00141298"/>
    <w:rsid w:val="00142A78"/>
    <w:rsid w:val="00142DE7"/>
    <w:rsid w:val="00143343"/>
    <w:rsid w:val="00143499"/>
    <w:rsid w:val="001436A4"/>
    <w:rsid w:val="00143A2D"/>
    <w:rsid w:val="00143D8D"/>
    <w:rsid w:val="00144174"/>
    <w:rsid w:val="00144F77"/>
    <w:rsid w:val="001450CB"/>
    <w:rsid w:val="0014545D"/>
    <w:rsid w:val="00145881"/>
    <w:rsid w:val="00145D9E"/>
    <w:rsid w:val="00146014"/>
    <w:rsid w:val="00146E53"/>
    <w:rsid w:val="001506AC"/>
    <w:rsid w:val="00150744"/>
    <w:rsid w:val="00150CB8"/>
    <w:rsid w:val="00150D5E"/>
    <w:rsid w:val="001517D7"/>
    <w:rsid w:val="00151F9E"/>
    <w:rsid w:val="00151FE9"/>
    <w:rsid w:val="001520BB"/>
    <w:rsid w:val="0015213D"/>
    <w:rsid w:val="00152B6A"/>
    <w:rsid w:val="001530EC"/>
    <w:rsid w:val="00153228"/>
    <w:rsid w:val="001535CD"/>
    <w:rsid w:val="00153C67"/>
    <w:rsid w:val="00153F9C"/>
    <w:rsid w:val="00154173"/>
    <w:rsid w:val="0015493D"/>
    <w:rsid w:val="00154A13"/>
    <w:rsid w:val="00154BD3"/>
    <w:rsid w:val="00155168"/>
    <w:rsid w:val="00155B00"/>
    <w:rsid w:val="00155C3D"/>
    <w:rsid w:val="001560F1"/>
    <w:rsid w:val="00156930"/>
    <w:rsid w:val="00156A93"/>
    <w:rsid w:val="00156BD4"/>
    <w:rsid w:val="00156BF2"/>
    <w:rsid w:val="001575B0"/>
    <w:rsid w:val="00157816"/>
    <w:rsid w:val="00157928"/>
    <w:rsid w:val="00157B28"/>
    <w:rsid w:val="00157B7D"/>
    <w:rsid w:val="00157BB5"/>
    <w:rsid w:val="00157F82"/>
    <w:rsid w:val="001607CC"/>
    <w:rsid w:val="00160CC3"/>
    <w:rsid w:val="001615D1"/>
    <w:rsid w:val="00161BE8"/>
    <w:rsid w:val="00162395"/>
    <w:rsid w:val="001635FE"/>
    <w:rsid w:val="0016375A"/>
    <w:rsid w:val="0016436F"/>
    <w:rsid w:val="001647E8"/>
    <w:rsid w:val="00164D6A"/>
    <w:rsid w:val="00164D8E"/>
    <w:rsid w:val="001654D6"/>
    <w:rsid w:val="00165753"/>
    <w:rsid w:val="00165A89"/>
    <w:rsid w:val="00165EC3"/>
    <w:rsid w:val="00166229"/>
    <w:rsid w:val="00166C0F"/>
    <w:rsid w:val="00166E73"/>
    <w:rsid w:val="0016753B"/>
    <w:rsid w:val="00167578"/>
    <w:rsid w:val="00167BC9"/>
    <w:rsid w:val="00170602"/>
    <w:rsid w:val="00171BEA"/>
    <w:rsid w:val="00171DB6"/>
    <w:rsid w:val="00172249"/>
    <w:rsid w:val="00172516"/>
    <w:rsid w:val="001726AB"/>
    <w:rsid w:val="00172A11"/>
    <w:rsid w:val="00172C11"/>
    <w:rsid w:val="00173201"/>
    <w:rsid w:val="001736A1"/>
    <w:rsid w:val="00173EAF"/>
    <w:rsid w:val="001740DF"/>
    <w:rsid w:val="00174716"/>
    <w:rsid w:val="00175DB8"/>
    <w:rsid w:val="00175E3A"/>
    <w:rsid w:val="00175F88"/>
    <w:rsid w:val="0017615E"/>
    <w:rsid w:val="00176D1A"/>
    <w:rsid w:val="0017715D"/>
    <w:rsid w:val="00177524"/>
    <w:rsid w:val="001776B6"/>
    <w:rsid w:val="001779B7"/>
    <w:rsid w:val="00177C6D"/>
    <w:rsid w:val="00177C75"/>
    <w:rsid w:val="00177D28"/>
    <w:rsid w:val="00177E7E"/>
    <w:rsid w:val="00180319"/>
    <w:rsid w:val="0018038B"/>
    <w:rsid w:val="0018053F"/>
    <w:rsid w:val="00180BED"/>
    <w:rsid w:val="001829ED"/>
    <w:rsid w:val="001836DF"/>
    <w:rsid w:val="0018371E"/>
    <w:rsid w:val="00184F40"/>
    <w:rsid w:val="00185310"/>
    <w:rsid w:val="00185637"/>
    <w:rsid w:val="001856A6"/>
    <w:rsid w:val="0018592F"/>
    <w:rsid w:val="00186012"/>
    <w:rsid w:val="0018602F"/>
    <w:rsid w:val="0018766F"/>
    <w:rsid w:val="0018768D"/>
    <w:rsid w:val="00187C11"/>
    <w:rsid w:val="00187CC5"/>
    <w:rsid w:val="00190758"/>
    <w:rsid w:val="00190A65"/>
    <w:rsid w:val="00191194"/>
    <w:rsid w:val="001918E5"/>
    <w:rsid w:val="00191CEE"/>
    <w:rsid w:val="001921C5"/>
    <w:rsid w:val="00193EF0"/>
    <w:rsid w:val="0019503F"/>
    <w:rsid w:val="0019553C"/>
    <w:rsid w:val="00196D67"/>
    <w:rsid w:val="00197483"/>
    <w:rsid w:val="0019757E"/>
    <w:rsid w:val="00197AEF"/>
    <w:rsid w:val="00197EB1"/>
    <w:rsid w:val="001A004F"/>
    <w:rsid w:val="001A00B0"/>
    <w:rsid w:val="001A02E2"/>
    <w:rsid w:val="001A1221"/>
    <w:rsid w:val="001A156B"/>
    <w:rsid w:val="001A1A9D"/>
    <w:rsid w:val="001A2B43"/>
    <w:rsid w:val="001A2F10"/>
    <w:rsid w:val="001A3510"/>
    <w:rsid w:val="001A3EB0"/>
    <w:rsid w:val="001A3F30"/>
    <w:rsid w:val="001A421A"/>
    <w:rsid w:val="001A485D"/>
    <w:rsid w:val="001A4939"/>
    <w:rsid w:val="001A4D4E"/>
    <w:rsid w:val="001A4DDD"/>
    <w:rsid w:val="001A4F56"/>
    <w:rsid w:val="001A50E6"/>
    <w:rsid w:val="001A714A"/>
    <w:rsid w:val="001A7288"/>
    <w:rsid w:val="001B0379"/>
    <w:rsid w:val="001B03E4"/>
    <w:rsid w:val="001B04C9"/>
    <w:rsid w:val="001B05B1"/>
    <w:rsid w:val="001B0641"/>
    <w:rsid w:val="001B0647"/>
    <w:rsid w:val="001B0840"/>
    <w:rsid w:val="001B09E1"/>
    <w:rsid w:val="001B1CE6"/>
    <w:rsid w:val="001B1D2D"/>
    <w:rsid w:val="001B200A"/>
    <w:rsid w:val="001B256C"/>
    <w:rsid w:val="001B3397"/>
    <w:rsid w:val="001B385B"/>
    <w:rsid w:val="001B3AB1"/>
    <w:rsid w:val="001B3BF0"/>
    <w:rsid w:val="001B423C"/>
    <w:rsid w:val="001B517C"/>
    <w:rsid w:val="001B53E6"/>
    <w:rsid w:val="001B596A"/>
    <w:rsid w:val="001B5C4F"/>
    <w:rsid w:val="001B5CF0"/>
    <w:rsid w:val="001B6A01"/>
    <w:rsid w:val="001B6BE6"/>
    <w:rsid w:val="001B77EE"/>
    <w:rsid w:val="001B7AD3"/>
    <w:rsid w:val="001C085C"/>
    <w:rsid w:val="001C0BA7"/>
    <w:rsid w:val="001C0E8C"/>
    <w:rsid w:val="001C18E3"/>
    <w:rsid w:val="001C1E70"/>
    <w:rsid w:val="001C229C"/>
    <w:rsid w:val="001C241E"/>
    <w:rsid w:val="001C246B"/>
    <w:rsid w:val="001C38BD"/>
    <w:rsid w:val="001C51CD"/>
    <w:rsid w:val="001C52A2"/>
    <w:rsid w:val="001C52AF"/>
    <w:rsid w:val="001C57B7"/>
    <w:rsid w:val="001C5A48"/>
    <w:rsid w:val="001C5D25"/>
    <w:rsid w:val="001C61E7"/>
    <w:rsid w:val="001C6964"/>
    <w:rsid w:val="001C6A0A"/>
    <w:rsid w:val="001C7772"/>
    <w:rsid w:val="001C79F4"/>
    <w:rsid w:val="001C7A2F"/>
    <w:rsid w:val="001D0271"/>
    <w:rsid w:val="001D0361"/>
    <w:rsid w:val="001D0455"/>
    <w:rsid w:val="001D07B5"/>
    <w:rsid w:val="001D09A6"/>
    <w:rsid w:val="001D0BA9"/>
    <w:rsid w:val="001D133C"/>
    <w:rsid w:val="001D18A7"/>
    <w:rsid w:val="001D2406"/>
    <w:rsid w:val="001D245F"/>
    <w:rsid w:val="001D2803"/>
    <w:rsid w:val="001D2E50"/>
    <w:rsid w:val="001D325E"/>
    <w:rsid w:val="001D495C"/>
    <w:rsid w:val="001D4E2F"/>
    <w:rsid w:val="001D548F"/>
    <w:rsid w:val="001D5799"/>
    <w:rsid w:val="001D5B87"/>
    <w:rsid w:val="001D605B"/>
    <w:rsid w:val="001D68CF"/>
    <w:rsid w:val="001D7A74"/>
    <w:rsid w:val="001E05E9"/>
    <w:rsid w:val="001E05EA"/>
    <w:rsid w:val="001E0B1D"/>
    <w:rsid w:val="001E0C17"/>
    <w:rsid w:val="001E2086"/>
    <w:rsid w:val="001E20F6"/>
    <w:rsid w:val="001E27BA"/>
    <w:rsid w:val="001E2BA4"/>
    <w:rsid w:val="001E2C56"/>
    <w:rsid w:val="001E3234"/>
    <w:rsid w:val="001E3808"/>
    <w:rsid w:val="001E38F8"/>
    <w:rsid w:val="001E4811"/>
    <w:rsid w:val="001E4F18"/>
    <w:rsid w:val="001E50EC"/>
    <w:rsid w:val="001E63FB"/>
    <w:rsid w:val="001E6EB5"/>
    <w:rsid w:val="001E7236"/>
    <w:rsid w:val="001E7577"/>
    <w:rsid w:val="001E76F1"/>
    <w:rsid w:val="001E796E"/>
    <w:rsid w:val="001E79F6"/>
    <w:rsid w:val="001F00C2"/>
    <w:rsid w:val="001F021C"/>
    <w:rsid w:val="001F034F"/>
    <w:rsid w:val="001F0929"/>
    <w:rsid w:val="001F172F"/>
    <w:rsid w:val="001F1ACB"/>
    <w:rsid w:val="001F2999"/>
    <w:rsid w:val="001F2D1A"/>
    <w:rsid w:val="001F2E2E"/>
    <w:rsid w:val="001F2F2A"/>
    <w:rsid w:val="001F3515"/>
    <w:rsid w:val="001F4339"/>
    <w:rsid w:val="001F4546"/>
    <w:rsid w:val="001F4A1D"/>
    <w:rsid w:val="001F5181"/>
    <w:rsid w:val="001F5225"/>
    <w:rsid w:val="001F6069"/>
    <w:rsid w:val="001F6AD9"/>
    <w:rsid w:val="001F7AC1"/>
    <w:rsid w:val="002007D8"/>
    <w:rsid w:val="00200927"/>
    <w:rsid w:val="00200C8D"/>
    <w:rsid w:val="00201108"/>
    <w:rsid w:val="002017F2"/>
    <w:rsid w:val="0020181D"/>
    <w:rsid w:val="00201A19"/>
    <w:rsid w:val="00201C64"/>
    <w:rsid w:val="00201F73"/>
    <w:rsid w:val="00201FC9"/>
    <w:rsid w:val="00202340"/>
    <w:rsid w:val="00202448"/>
    <w:rsid w:val="00202E35"/>
    <w:rsid w:val="00203521"/>
    <w:rsid w:val="00203C60"/>
    <w:rsid w:val="002043BB"/>
    <w:rsid w:val="00204784"/>
    <w:rsid w:val="00204D43"/>
    <w:rsid w:val="002050D3"/>
    <w:rsid w:val="00205589"/>
    <w:rsid w:val="00206276"/>
    <w:rsid w:val="00207312"/>
    <w:rsid w:val="00207553"/>
    <w:rsid w:val="002077D8"/>
    <w:rsid w:val="0020782A"/>
    <w:rsid w:val="002100B1"/>
    <w:rsid w:val="00210C65"/>
    <w:rsid w:val="00211A00"/>
    <w:rsid w:val="00212460"/>
    <w:rsid w:val="00212F23"/>
    <w:rsid w:val="002141F6"/>
    <w:rsid w:val="00214536"/>
    <w:rsid w:val="0021505B"/>
    <w:rsid w:val="002154FD"/>
    <w:rsid w:val="00216362"/>
    <w:rsid w:val="00216652"/>
    <w:rsid w:val="0021688C"/>
    <w:rsid w:val="00216C30"/>
    <w:rsid w:val="00216D6B"/>
    <w:rsid w:val="0021788D"/>
    <w:rsid w:val="00217FBB"/>
    <w:rsid w:val="0022008E"/>
    <w:rsid w:val="002206A1"/>
    <w:rsid w:val="00220A89"/>
    <w:rsid w:val="00220ABB"/>
    <w:rsid w:val="00220B81"/>
    <w:rsid w:val="00221231"/>
    <w:rsid w:val="00221591"/>
    <w:rsid w:val="002216B6"/>
    <w:rsid w:val="00221731"/>
    <w:rsid w:val="00221EE9"/>
    <w:rsid w:val="00222184"/>
    <w:rsid w:val="002223A4"/>
    <w:rsid w:val="002225D8"/>
    <w:rsid w:val="00222ABA"/>
    <w:rsid w:val="00222C6F"/>
    <w:rsid w:val="00222DA1"/>
    <w:rsid w:val="00222F7F"/>
    <w:rsid w:val="00223064"/>
    <w:rsid w:val="00223D2D"/>
    <w:rsid w:val="00223FCE"/>
    <w:rsid w:val="002241A6"/>
    <w:rsid w:val="002246EE"/>
    <w:rsid w:val="0022518E"/>
    <w:rsid w:val="00225820"/>
    <w:rsid w:val="00225D5C"/>
    <w:rsid w:val="0022666B"/>
    <w:rsid w:val="0022668C"/>
    <w:rsid w:val="00226728"/>
    <w:rsid w:val="00226848"/>
    <w:rsid w:val="00226869"/>
    <w:rsid w:val="002273CA"/>
    <w:rsid w:val="002300E2"/>
    <w:rsid w:val="00230342"/>
    <w:rsid w:val="00230648"/>
    <w:rsid w:val="00231066"/>
    <w:rsid w:val="00231339"/>
    <w:rsid w:val="00231994"/>
    <w:rsid w:val="00231E91"/>
    <w:rsid w:val="002321F8"/>
    <w:rsid w:val="0023228C"/>
    <w:rsid w:val="002326CF"/>
    <w:rsid w:val="00232DA3"/>
    <w:rsid w:val="00234485"/>
    <w:rsid w:val="00234B30"/>
    <w:rsid w:val="002357A4"/>
    <w:rsid w:val="00235819"/>
    <w:rsid w:val="002358E7"/>
    <w:rsid w:val="00235A31"/>
    <w:rsid w:val="00235BAA"/>
    <w:rsid w:val="002365F7"/>
    <w:rsid w:val="00236696"/>
    <w:rsid w:val="00236A17"/>
    <w:rsid w:val="00236EA1"/>
    <w:rsid w:val="00237395"/>
    <w:rsid w:val="00237B2C"/>
    <w:rsid w:val="00237C4B"/>
    <w:rsid w:val="0024042F"/>
    <w:rsid w:val="00241004"/>
    <w:rsid w:val="0024109B"/>
    <w:rsid w:val="00241BB6"/>
    <w:rsid w:val="00241CA9"/>
    <w:rsid w:val="00241EF0"/>
    <w:rsid w:val="00242852"/>
    <w:rsid w:val="00242C63"/>
    <w:rsid w:val="00242D8F"/>
    <w:rsid w:val="00242E0E"/>
    <w:rsid w:val="002434CE"/>
    <w:rsid w:val="00243880"/>
    <w:rsid w:val="00243DDD"/>
    <w:rsid w:val="00243E83"/>
    <w:rsid w:val="002442AE"/>
    <w:rsid w:val="0024477B"/>
    <w:rsid w:val="0024515A"/>
    <w:rsid w:val="002456C5"/>
    <w:rsid w:val="00246526"/>
    <w:rsid w:val="002467F6"/>
    <w:rsid w:val="00246E15"/>
    <w:rsid w:val="00247E0B"/>
    <w:rsid w:val="00250724"/>
    <w:rsid w:val="00250804"/>
    <w:rsid w:val="00251966"/>
    <w:rsid w:val="002520C0"/>
    <w:rsid w:val="0025282E"/>
    <w:rsid w:val="00252999"/>
    <w:rsid w:val="00252D3B"/>
    <w:rsid w:val="00253060"/>
    <w:rsid w:val="002545CF"/>
    <w:rsid w:val="002548A2"/>
    <w:rsid w:val="0025498A"/>
    <w:rsid w:val="00254B2B"/>
    <w:rsid w:val="00254BF1"/>
    <w:rsid w:val="00255403"/>
    <w:rsid w:val="00255537"/>
    <w:rsid w:val="0025608F"/>
    <w:rsid w:val="00256110"/>
    <w:rsid w:val="0025654F"/>
    <w:rsid w:val="00256E7A"/>
    <w:rsid w:val="00256F6F"/>
    <w:rsid w:val="0025716A"/>
    <w:rsid w:val="00257AB1"/>
    <w:rsid w:val="00257BB1"/>
    <w:rsid w:val="00257BC8"/>
    <w:rsid w:val="00257E5B"/>
    <w:rsid w:val="002604A3"/>
    <w:rsid w:val="00260EEB"/>
    <w:rsid w:val="00261136"/>
    <w:rsid w:val="002611D2"/>
    <w:rsid w:val="0026127B"/>
    <w:rsid w:val="002614A6"/>
    <w:rsid w:val="00261C3F"/>
    <w:rsid w:val="00262709"/>
    <w:rsid w:val="00263018"/>
    <w:rsid w:val="00263483"/>
    <w:rsid w:val="00263717"/>
    <w:rsid w:val="0026372E"/>
    <w:rsid w:val="00263807"/>
    <w:rsid w:val="00263853"/>
    <w:rsid w:val="00263A5E"/>
    <w:rsid w:val="00263E44"/>
    <w:rsid w:val="00263F98"/>
    <w:rsid w:val="00264356"/>
    <w:rsid w:val="00264812"/>
    <w:rsid w:val="00264A6F"/>
    <w:rsid w:val="00265128"/>
    <w:rsid w:val="002654EA"/>
    <w:rsid w:val="002658C6"/>
    <w:rsid w:val="00265B64"/>
    <w:rsid w:val="00265B94"/>
    <w:rsid w:val="00266485"/>
    <w:rsid w:val="002671C1"/>
    <w:rsid w:val="0026764F"/>
    <w:rsid w:val="002705E0"/>
    <w:rsid w:val="0027064C"/>
    <w:rsid w:val="00270DE0"/>
    <w:rsid w:val="00270E93"/>
    <w:rsid w:val="00271A87"/>
    <w:rsid w:val="00272059"/>
    <w:rsid w:val="00272FE6"/>
    <w:rsid w:val="002730EA"/>
    <w:rsid w:val="0027361A"/>
    <w:rsid w:val="0027385C"/>
    <w:rsid w:val="002738FA"/>
    <w:rsid w:val="0027399D"/>
    <w:rsid w:val="0027459F"/>
    <w:rsid w:val="002745DE"/>
    <w:rsid w:val="002751AA"/>
    <w:rsid w:val="002753AB"/>
    <w:rsid w:val="002753D6"/>
    <w:rsid w:val="002753E6"/>
    <w:rsid w:val="00275BFA"/>
    <w:rsid w:val="00275C2B"/>
    <w:rsid w:val="002764EE"/>
    <w:rsid w:val="00277073"/>
    <w:rsid w:val="00277368"/>
    <w:rsid w:val="00277CD2"/>
    <w:rsid w:val="00280A99"/>
    <w:rsid w:val="00280DA5"/>
    <w:rsid w:val="00280FCB"/>
    <w:rsid w:val="00281121"/>
    <w:rsid w:val="00281CF0"/>
    <w:rsid w:val="0028235D"/>
    <w:rsid w:val="0028245B"/>
    <w:rsid w:val="002837EC"/>
    <w:rsid w:val="00284BB9"/>
    <w:rsid w:val="00284D29"/>
    <w:rsid w:val="00285073"/>
    <w:rsid w:val="002854E3"/>
    <w:rsid w:val="0028597B"/>
    <w:rsid w:val="00285B5B"/>
    <w:rsid w:val="00286004"/>
    <w:rsid w:val="00286539"/>
    <w:rsid w:val="00286683"/>
    <w:rsid w:val="00286B5B"/>
    <w:rsid w:val="002904F7"/>
    <w:rsid w:val="002906DC"/>
    <w:rsid w:val="00290CE9"/>
    <w:rsid w:val="00291D6C"/>
    <w:rsid w:val="002920C2"/>
    <w:rsid w:val="002925E7"/>
    <w:rsid w:val="00292C32"/>
    <w:rsid w:val="00293117"/>
    <w:rsid w:val="00293321"/>
    <w:rsid w:val="00293888"/>
    <w:rsid w:val="00293C51"/>
    <w:rsid w:val="002940E1"/>
    <w:rsid w:val="002945AF"/>
    <w:rsid w:val="002953C1"/>
    <w:rsid w:val="002962B0"/>
    <w:rsid w:val="0029670A"/>
    <w:rsid w:val="002967D9"/>
    <w:rsid w:val="00296CAD"/>
    <w:rsid w:val="002970C8"/>
    <w:rsid w:val="00297180"/>
    <w:rsid w:val="00297AD0"/>
    <w:rsid w:val="002A0B27"/>
    <w:rsid w:val="002A1065"/>
    <w:rsid w:val="002A13F4"/>
    <w:rsid w:val="002A28C6"/>
    <w:rsid w:val="002A2FF5"/>
    <w:rsid w:val="002A333C"/>
    <w:rsid w:val="002A3897"/>
    <w:rsid w:val="002A494A"/>
    <w:rsid w:val="002A4DA4"/>
    <w:rsid w:val="002A4FA5"/>
    <w:rsid w:val="002A4FCB"/>
    <w:rsid w:val="002A5255"/>
    <w:rsid w:val="002A5295"/>
    <w:rsid w:val="002A5963"/>
    <w:rsid w:val="002A5B8F"/>
    <w:rsid w:val="002A5F6E"/>
    <w:rsid w:val="002A7330"/>
    <w:rsid w:val="002A7694"/>
    <w:rsid w:val="002A7C3D"/>
    <w:rsid w:val="002A7DB4"/>
    <w:rsid w:val="002B01DF"/>
    <w:rsid w:val="002B0227"/>
    <w:rsid w:val="002B03B2"/>
    <w:rsid w:val="002B046A"/>
    <w:rsid w:val="002B09D8"/>
    <w:rsid w:val="002B0CE8"/>
    <w:rsid w:val="002B0D82"/>
    <w:rsid w:val="002B0E24"/>
    <w:rsid w:val="002B1402"/>
    <w:rsid w:val="002B16D6"/>
    <w:rsid w:val="002B1955"/>
    <w:rsid w:val="002B24E1"/>
    <w:rsid w:val="002B3147"/>
    <w:rsid w:val="002B319A"/>
    <w:rsid w:val="002B33DC"/>
    <w:rsid w:val="002B399D"/>
    <w:rsid w:val="002B40F9"/>
    <w:rsid w:val="002B42E9"/>
    <w:rsid w:val="002B43D8"/>
    <w:rsid w:val="002B4434"/>
    <w:rsid w:val="002B4483"/>
    <w:rsid w:val="002B4C23"/>
    <w:rsid w:val="002B4D12"/>
    <w:rsid w:val="002B4DE1"/>
    <w:rsid w:val="002B50CD"/>
    <w:rsid w:val="002B5477"/>
    <w:rsid w:val="002B560A"/>
    <w:rsid w:val="002B58F4"/>
    <w:rsid w:val="002B6822"/>
    <w:rsid w:val="002B702C"/>
    <w:rsid w:val="002B7804"/>
    <w:rsid w:val="002B7E5A"/>
    <w:rsid w:val="002B7F18"/>
    <w:rsid w:val="002C0144"/>
    <w:rsid w:val="002C0405"/>
    <w:rsid w:val="002C1334"/>
    <w:rsid w:val="002C165D"/>
    <w:rsid w:val="002C1872"/>
    <w:rsid w:val="002C1CF3"/>
    <w:rsid w:val="002C1F13"/>
    <w:rsid w:val="002C1F32"/>
    <w:rsid w:val="002C34CB"/>
    <w:rsid w:val="002C3CE3"/>
    <w:rsid w:val="002C4884"/>
    <w:rsid w:val="002C4975"/>
    <w:rsid w:val="002C4D89"/>
    <w:rsid w:val="002C4DC1"/>
    <w:rsid w:val="002C512E"/>
    <w:rsid w:val="002C5CA6"/>
    <w:rsid w:val="002C6624"/>
    <w:rsid w:val="002C6C1A"/>
    <w:rsid w:val="002C6D02"/>
    <w:rsid w:val="002C6EAC"/>
    <w:rsid w:val="002C7257"/>
    <w:rsid w:val="002C76B0"/>
    <w:rsid w:val="002C7A8D"/>
    <w:rsid w:val="002C7C8A"/>
    <w:rsid w:val="002C7E25"/>
    <w:rsid w:val="002C7F48"/>
    <w:rsid w:val="002D0027"/>
    <w:rsid w:val="002D02EC"/>
    <w:rsid w:val="002D05B5"/>
    <w:rsid w:val="002D187F"/>
    <w:rsid w:val="002D272C"/>
    <w:rsid w:val="002D2B66"/>
    <w:rsid w:val="002D3E2A"/>
    <w:rsid w:val="002D45FF"/>
    <w:rsid w:val="002D4A32"/>
    <w:rsid w:val="002D4D41"/>
    <w:rsid w:val="002D523D"/>
    <w:rsid w:val="002D5970"/>
    <w:rsid w:val="002D62DF"/>
    <w:rsid w:val="002D656A"/>
    <w:rsid w:val="002D659B"/>
    <w:rsid w:val="002D6A2D"/>
    <w:rsid w:val="002D7F1E"/>
    <w:rsid w:val="002E043B"/>
    <w:rsid w:val="002E06BD"/>
    <w:rsid w:val="002E0C80"/>
    <w:rsid w:val="002E1AF0"/>
    <w:rsid w:val="002E1C28"/>
    <w:rsid w:val="002E2660"/>
    <w:rsid w:val="002E41E9"/>
    <w:rsid w:val="002E4A45"/>
    <w:rsid w:val="002E55AE"/>
    <w:rsid w:val="002E5D9B"/>
    <w:rsid w:val="002E5DE8"/>
    <w:rsid w:val="002E5E92"/>
    <w:rsid w:val="002E6245"/>
    <w:rsid w:val="002E669E"/>
    <w:rsid w:val="002E6DBA"/>
    <w:rsid w:val="002E6FB3"/>
    <w:rsid w:val="002E7160"/>
    <w:rsid w:val="002E77C4"/>
    <w:rsid w:val="002E7B82"/>
    <w:rsid w:val="002F038D"/>
    <w:rsid w:val="002F0404"/>
    <w:rsid w:val="002F0D6D"/>
    <w:rsid w:val="002F0EEC"/>
    <w:rsid w:val="002F0F8B"/>
    <w:rsid w:val="002F10D5"/>
    <w:rsid w:val="002F240E"/>
    <w:rsid w:val="002F2A79"/>
    <w:rsid w:val="002F2ED0"/>
    <w:rsid w:val="002F30B2"/>
    <w:rsid w:val="002F3140"/>
    <w:rsid w:val="002F3160"/>
    <w:rsid w:val="002F32C9"/>
    <w:rsid w:val="002F3658"/>
    <w:rsid w:val="002F39A4"/>
    <w:rsid w:val="002F44BA"/>
    <w:rsid w:val="002F47A5"/>
    <w:rsid w:val="002F4E0F"/>
    <w:rsid w:val="002F5859"/>
    <w:rsid w:val="002F5B8C"/>
    <w:rsid w:val="002F61B5"/>
    <w:rsid w:val="002F628C"/>
    <w:rsid w:val="002F6D74"/>
    <w:rsid w:val="002F6E8B"/>
    <w:rsid w:val="002F78B6"/>
    <w:rsid w:val="002F7B91"/>
    <w:rsid w:val="003002BE"/>
    <w:rsid w:val="003003E5"/>
    <w:rsid w:val="00300552"/>
    <w:rsid w:val="0030161A"/>
    <w:rsid w:val="003016DF"/>
    <w:rsid w:val="00301A16"/>
    <w:rsid w:val="00301B7E"/>
    <w:rsid w:val="00301DC3"/>
    <w:rsid w:val="00301E2D"/>
    <w:rsid w:val="00302272"/>
    <w:rsid w:val="00302B09"/>
    <w:rsid w:val="00302B8F"/>
    <w:rsid w:val="003032E8"/>
    <w:rsid w:val="003034D6"/>
    <w:rsid w:val="003037F7"/>
    <w:rsid w:val="0030458E"/>
    <w:rsid w:val="003045F6"/>
    <w:rsid w:val="00304A1A"/>
    <w:rsid w:val="00305050"/>
    <w:rsid w:val="00305503"/>
    <w:rsid w:val="00305A53"/>
    <w:rsid w:val="00305EAA"/>
    <w:rsid w:val="00306321"/>
    <w:rsid w:val="00306693"/>
    <w:rsid w:val="003066A2"/>
    <w:rsid w:val="003070A4"/>
    <w:rsid w:val="00307375"/>
    <w:rsid w:val="003074F0"/>
    <w:rsid w:val="00310473"/>
    <w:rsid w:val="003115BC"/>
    <w:rsid w:val="003119F2"/>
    <w:rsid w:val="003121B3"/>
    <w:rsid w:val="00312A0D"/>
    <w:rsid w:val="00313221"/>
    <w:rsid w:val="00313D00"/>
    <w:rsid w:val="003142F0"/>
    <w:rsid w:val="00314771"/>
    <w:rsid w:val="00314F0F"/>
    <w:rsid w:val="00315094"/>
    <w:rsid w:val="00315302"/>
    <w:rsid w:val="003153E8"/>
    <w:rsid w:val="0031589D"/>
    <w:rsid w:val="00316F22"/>
    <w:rsid w:val="003177FC"/>
    <w:rsid w:val="003178DE"/>
    <w:rsid w:val="00317BF0"/>
    <w:rsid w:val="0032000B"/>
    <w:rsid w:val="00320F45"/>
    <w:rsid w:val="003210F3"/>
    <w:rsid w:val="00321EB6"/>
    <w:rsid w:val="00322271"/>
    <w:rsid w:val="00322447"/>
    <w:rsid w:val="003237B4"/>
    <w:rsid w:val="003237DD"/>
    <w:rsid w:val="00323D5D"/>
    <w:rsid w:val="00324D63"/>
    <w:rsid w:val="00325272"/>
    <w:rsid w:val="00325975"/>
    <w:rsid w:val="00326B14"/>
    <w:rsid w:val="00326B95"/>
    <w:rsid w:val="003272ED"/>
    <w:rsid w:val="00327437"/>
    <w:rsid w:val="00327540"/>
    <w:rsid w:val="00327598"/>
    <w:rsid w:val="00327AFC"/>
    <w:rsid w:val="00331CF1"/>
    <w:rsid w:val="0033202A"/>
    <w:rsid w:val="00332717"/>
    <w:rsid w:val="00332AD0"/>
    <w:rsid w:val="00332B9B"/>
    <w:rsid w:val="00332C19"/>
    <w:rsid w:val="00332DDC"/>
    <w:rsid w:val="00332E1E"/>
    <w:rsid w:val="00333145"/>
    <w:rsid w:val="0033329B"/>
    <w:rsid w:val="0033332B"/>
    <w:rsid w:val="00333E97"/>
    <w:rsid w:val="00334696"/>
    <w:rsid w:val="00335D06"/>
    <w:rsid w:val="0033607D"/>
    <w:rsid w:val="003363F5"/>
    <w:rsid w:val="0033656F"/>
    <w:rsid w:val="00336D80"/>
    <w:rsid w:val="003371DC"/>
    <w:rsid w:val="00337756"/>
    <w:rsid w:val="00337850"/>
    <w:rsid w:val="003379F4"/>
    <w:rsid w:val="003405C4"/>
    <w:rsid w:val="00340D4F"/>
    <w:rsid w:val="00341977"/>
    <w:rsid w:val="00341AF4"/>
    <w:rsid w:val="00342599"/>
    <w:rsid w:val="0034266D"/>
    <w:rsid w:val="00342AC1"/>
    <w:rsid w:val="00343241"/>
    <w:rsid w:val="00343503"/>
    <w:rsid w:val="003438DB"/>
    <w:rsid w:val="00343BD4"/>
    <w:rsid w:val="00344023"/>
    <w:rsid w:val="0034402F"/>
    <w:rsid w:val="0034496C"/>
    <w:rsid w:val="003451F9"/>
    <w:rsid w:val="00345500"/>
    <w:rsid w:val="0034552E"/>
    <w:rsid w:val="00345AAB"/>
    <w:rsid w:val="00345C2D"/>
    <w:rsid w:val="00346C45"/>
    <w:rsid w:val="00346E41"/>
    <w:rsid w:val="00346ED4"/>
    <w:rsid w:val="00350253"/>
    <w:rsid w:val="00350F02"/>
    <w:rsid w:val="003511DF"/>
    <w:rsid w:val="003512FF"/>
    <w:rsid w:val="0035141B"/>
    <w:rsid w:val="00351E0A"/>
    <w:rsid w:val="00351E9B"/>
    <w:rsid w:val="003520D1"/>
    <w:rsid w:val="00352273"/>
    <w:rsid w:val="003524AD"/>
    <w:rsid w:val="003526B7"/>
    <w:rsid w:val="003538D6"/>
    <w:rsid w:val="00354951"/>
    <w:rsid w:val="00354A8D"/>
    <w:rsid w:val="00354FC5"/>
    <w:rsid w:val="003554FD"/>
    <w:rsid w:val="00355CBF"/>
    <w:rsid w:val="003561AA"/>
    <w:rsid w:val="00356333"/>
    <w:rsid w:val="00356938"/>
    <w:rsid w:val="00356D56"/>
    <w:rsid w:val="003571BE"/>
    <w:rsid w:val="003576F9"/>
    <w:rsid w:val="0035785E"/>
    <w:rsid w:val="003578F8"/>
    <w:rsid w:val="0035790E"/>
    <w:rsid w:val="003601CE"/>
    <w:rsid w:val="00360380"/>
    <w:rsid w:val="00360412"/>
    <w:rsid w:val="003605A1"/>
    <w:rsid w:val="0036064F"/>
    <w:rsid w:val="00360E7E"/>
    <w:rsid w:val="00361051"/>
    <w:rsid w:val="00361419"/>
    <w:rsid w:val="0036169C"/>
    <w:rsid w:val="003616B5"/>
    <w:rsid w:val="00361DF5"/>
    <w:rsid w:val="00361F15"/>
    <w:rsid w:val="00361FFF"/>
    <w:rsid w:val="003626D9"/>
    <w:rsid w:val="003627A1"/>
    <w:rsid w:val="00362AF7"/>
    <w:rsid w:val="00363490"/>
    <w:rsid w:val="00363873"/>
    <w:rsid w:val="003640FB"/>
    <w:rsid w:val="003649E9"/>
    <w:rsid w:val="00364F2B"/>
    <w:rsid w:val="00365410"/>
    <w:rsid w:val="003661D2"/>
    <w:rsid w:val="00366A49"/>
    <w:rsid w:val="00366C66"/>
    <w:rsid w:val="00367721"/>
    <w:rsid w:val="00370035"/>
    <w:rsid w:val="00370296"/>
    <w:rsid w:val="003703AE"/>
    <w:rsid w:val="00370D09"/>
    <w:rsid w:val="00371243"/>
    <w:rsid w:val="00371482"/>
    <w:rsid w:val="00371801"/>
    <w:rsid w:val="00372885"/>
    <w:rsid w:val="00372ABA"/>
    <w:rsid w:val="003730D2"/>
    <w:rsid w:val="003732D1"/>
    <w:rsid w:val="003735EB"/>
    <w:rsid w:val="00374332"/>
    <w:rsid w:val="00374746"/>
    <w:rsid w:val="0037477B"/>
    <w:rsid w:val="003748C6"/>
    <w:rsid w:val="00374D9D"/>
    <w:rsid w:val="003751E0"/>
    <w:rsid w:val="003752F0"/>
    <w:rsid w:val="00375BF1"/>
    <w:rsid w:val="00376820"/>
    <w:rsid w:val="0037695E"/>
    <w:rsid w:val="00376BB0"/>
    <w:rsid w:val="00376D22"/>
    <w:rsid w:val="00377347"/>
    <w:rsid w:val="0037759A"/>
    <w:rsid w:val="00377A93"/>
    <w:rsid w:val="00377AB9"/>
    <w:rsid w:val="00377CC8"/>
    <w:rsid w:val="0038017B"/>
    <w:rsid w:val="00380BE4"/>
    <w:rsid w:val="003820CA"/>
    <w:rsid w:val="00382401"/>
    <w:rsid w:val="00382867"/>
    <w:rsid w:val="003843E9"/>
    <w:rsid w:val="003845B8"/>
    <w:rsid w:val="0038493C"/>
    <w:rsid w:val="00385034"/>
    <w:rsid w:val="00385951"/>
    <w:rsid w:val="00385997"/>
    <w:rsid w:val="00385FD7"/>
    <w:rsid w:val="0038672F"/>
    <w:rsid w:val="003868AE"/>
    <w:rsid w:val="00390433"/>
    <w:rsid w:val="0039136B"/>
    <w:rsid w:val="003913DE"/>
    <w:rsid w:val="0039161C"/>
    <w:rsid w:val="0039168F"/>
    <w:rsid w:val="003919A0"/>
    <w:rsid w:val="00391D6B"/>
    <w:rsid w:val="003927F9"/>
    <w:rsid w:val="00392808"/>
    <w:rsid w:val="0039290D"/>
    <w:rsid w:val="00392F6B"/>
    <w:rsid w:val="00392F79"/>
    <w:rsid w:val="00393335"/>
    <w:rsid w:val="0039424B"/>
    <w:rsid w:val="003942A4"/>
    <w:rsid w:val="003949D3"/>
    <w:rsid w:val="00394E64"/>
    <w:rsid w:val="00395D27"/>
    <w:rsid w:val="00395FE3"/>
    <w:rsid w:val="0039603E"/>
    <w:rsid w:val="003964D5"/>
    <w:rsid w:val="003969C3"/>
    <w:rsid w:val="00397181"/>
    <w:rsid w:val="00397198"/>
    <w:rsid w:val="00397E84"/>
    <w:rsid w:val="003A06B3"/>
    <w:rsid w:val="003A0F66"/>
    <w:rsid w:val="003A185A"/>
    <w:rsid w:val="003A1C53"/>
    <w:rsid w:val="003A1D07"/>
    <w:rsid w:val="003A1EC4"/>
    <w:rsid w:val="003A2125"/>
    <w:rsid w:val="003A2D01"/>
    <w:rsid w:val="003A38E6"/>
    <w:rsid w:val="003A445E"/>
    <w:rsid w:val="003A4940"/>
    <w:rsid w:val="003A696F"/>
    <w:rsid w:val="003A71C7"/>
    <w:rsid w:val="003A7569"/>
    <w:rsid w:val="003B04F1"/>
    <w:rsid w:val="003B0D38"/>
    <w:rsid w:val="003B0E06"/>
    <w:rsid w:val="003B1609"/>
    <w:rsid w:val="003B1AD1"/>
    <w:rsid w:val="003B1B1F"/>
    <w:rsid w:val="003B1ED1"/>
    <w:rsid w:val="003B29C8"/>
    <w:rsid w:val="003B376A"/>
    <w:rsid w:val="003B3BBD"/>
    <w:rsid w:val="003B3C80"/>
    <w:rsid w:val="003B3E5A"/>
    <w:rsid w:val="003B3EEB"/>
    <w:rsid w:val="003B405B"/>
    <w:rsid w:val="003B50D5"/>
    <w:rsid w:val="003B5822"/>
    <w:rsid w:val="003B5FAC"/>
    <w:rsid w:val="003B609E"/>
    <w:rsid w:val="003B62D2"/>
    <w:rsid w:val="003B63B4"/>
    <w:rsid w:val="003B65AB"/>
    <w:rsid w:val="003B6A22"/>
    <w:rsid w:val="003B6F2D"/>
    <w:rsid w:val="003B6FD5"/>
    <w:rsid w:val="003B76B1"/>
    <w:rsid w:val="003B7D3D"/>
    <w:rsid w:val="003C0016"/>
    <w:rsid w:val="003C0375"/>
    <w:rsid w:val="003C0624"/>
    <w:rsid w:val="003C0FDE"/>
    <w:rsid w:val="003C113D"/>
    <w:rsid w:val="003C149D"/>
    <w:rsid w:val="003C1827"/>
    <w:rsid w:val="003C20F2"/>
    <w:rsid w:val="003C2391"/>
    <w:rsid w:val="003C2578"/>
    <w:rsid w:val="003C28C5"/>
    <w:rsid w:val="003C3041"/>
    <w:rsid w:val="003C35D2"/>
    <w:rsid w:val="003C3DAA"/>
    <w:rsid w:val="003C4B63"/>
    <w:rsid w:val="003C560D"/>
    <w:rsid w:val="003C6661"/>
    <w:rsid w:val="003C6936"/>
    <w:rsid w:val="003C6970"/>
    <w:rsid w:val="003C756D"/>
    <w:rsid w:val="003D0216"/>
    <w:rsid w:val="003D0373"/>
    <w:rsid w:val="003D05AC"/>
    <w:rsid w:val="003D05AF"/>
    <w:rsid w:val="003D0BDF"/>
    <w:rsid w:val="003D23A5"/>
    <w:rsid w:val="003D2D41"/>
    <w:rsid w:val="003D34FF"/>
    <w:rsid w:val="003D3F92"/>
    <w:rsid w:val="003D4366"/>
    <w:rsid w:val="003D43A1"/>
    <w:rsid w:val="003D4561"/>
    <w:rsid w:val="003D48E8"/>
    <w:rsid w:val="003D492E"/>
    <w:rsid w:val="003D4F47"/>
    <w:rsid w:val="003D5752"/>
    <w:rsid w:val="003D5989"/>
    <w:rsid w:val="003D5B47"/>
    <w:rsid w:val="003D60CA"/>
    <w:rsid w:val="003D61C6"/>
    <w:rsid w:val="003D6E77"/>
    <w:rsid w:val="003D7DAE"/>
    <w:rsid w:val="003D7FE5"/>
    <w:rsid w:val="003E0403"/>
    <w:rsid w:val="003E0B14"/>
    <w:rsid w:val="003E1353"/>
    <w:rsid w:val="003E13DE"/>
    <w:rsid w:val="003E1412"/>
    <w:rsid w:val="003E1AB1"/>
    <w:rsid w:val="003E1C0C"/>
    <w:rsid w:val="003E1E0D"/>
    <w:rsid w:val="003E2332"/>
    <w:rsid w:val="003E3160"/>
    <w:rsid w:val="003E3812"/>
    <w:rsid w:val="003E40AF"/>
    <w:rsid w:val="003E4688"/>
    <w:rsid w:val="003E48BC"/>
    <w:rsid w:val="003E4A46"/>
    <w:rsid w:val="003E4ECE"/>
    <w:rsid w:val="003E51AD"/>
    <w:rsid w:val="003E5997"/>
    <w:rsid w:val="003E5C39"/>
    <w:rsid w:val="003E65EA"/>
    <w:rsid w:val="003E67D5"/>
    <w:rsid w:val="003E7056"/>
    <w:rsid w:val="003E7611"/>
    <w:rsid w:val="003E787D"/>
    <w:rsid w:val="003E7D51"/>
    <w:rsid w:val="003F0417"/>
    <w:rsid w:val="003F0F3E"/>
    <w:rsid w:val="003F1A98"/>
    <w:rsid w:val="003F2351"/>
    <w:rsid w:val="003F23CB"/>
    <w:rsid w:val="003F255F"/>
    <w:rsid w:val="003F26CD"/>
    <w:rsid w:val="003F2B1E"/>
    <w:rsid w:val="003F319F"/>
    <w:rsid w:val="003F3BE5"/>
    <w:rsid w:val="003F3D4A"/>
    <w:rsid w:val="003F4347"/>
    <w:rsid w:val="003F4D3A"/>
    <w:rsid w:val="003F5579"/>
    <w:rsid w:val="003F596E"/>
    <w:rsid w:val="003F6121"/>
    <w:rsid w:val="003F6981"/>
    <w:rsid w:val="003F6CA0"/>
    <w:rsid w:val="003F6FC5"/>
    <w:rsid w:val="003F7266"/>
    <w:rsid w:val="003F75BE"/>
    <w:rsid w:val="003F7601"/>
    <w:rsid w:val="003F7FB7"/>
    <w:rsid w:val="00400426"/>
    <w:rsid w:val="00400A43"/>
    <w:rsid w:val="004010E7"/>
    <w:rsid w:val="00401E7B"/>
    <w:rsid w:val="00401EAC"/>
    <w:rsid w:val="00402247"/>
    <w:rsid w:val="00402885"/>
    <w:rsid w:val="00402A35"/>
    <w:rsid w:val="00402C54"/>
    <w:rsid w:val="00402CCE"/>
    <w:rsid w:val="004032C7"/>
    <w:rsid w:val="00403A57"/>
    <w:rsid w:val="00403AFA"/>
    <w:rsid w:val="00404A80"/>
    <w:rsid w:val="00404C26"/>
    <w:rsid w:val="00404F6B"/>
    <w:rsid w:val="0040501D"/>
    <w:rsid w:val="00405184"/>
    <w:rsid w:val="0040576B"/>
    <w:rsid w:val="004057E2"/>
    <w:rsid w:val="00405EFE"/>
    <w:rsid w:val="004066D7"/>
    <w:rsid w:val="004067B0"/>
    <w:rsid w:val="004069BB"/>
    <w:rsid w:val="00407CFD"/>
    <w:rsid w:val="00410403"/>
    <w:rsid w:val="004104BE"/>
    <w:rsid w:val="004104E8"/>
    <w:rsid w:val="004107BC"/>
    <w:rsid w:val="00410A69"/>
    <w:rsid w:val="00411397"/>
    <w:rsid w:val="00411754"/>
    <w:rsid w:val="00411C34"/>
    <w:rsid w:val="0041207F"/>
    <w:rsid w:val="0041323E"/>
    <w:rsid w:val="0041450A"/>
    <w:rsid w:val="00414643"/>
    <w:rsid w:val="00414F03"/>
    <w:rsid w:val="00415026"/>
    <w:rsid w:val="0041506B"/>
    <w:rsid w:val="00415A1F"/>
    <w:rsid w:val="00416700"/>
    <w:rsid w:val="00417235"/>
    <w:rsid w:val="004172E2"/>
    <w:rsid w:val="00417313"/>
    <w:rsid w:val="00417775"/>
    <w:rsid w:val="00420197"/>
    <w:rsid w:val="00420835"/>
    <w:rsid w:val="0042095C"/>
    <w:rsid w:val="00420AFD"/>
    <w:rsid w:val="00420B28"/>
    <w:rsid w:val="00420D70"/>
    <w:rsid w:val="00421421"/>
    <w:rsid w:val="00421598"/>
    <w:rsid w:val="004217F6"/>
    <w:rsid w:val="00422353"/>
    <w:rsid w:val="004228C6"/>
    <w:rsid w:val="00424023"/>
    <w:rsid w:val="004242EB"/>
    <w:rsid w:val="0042531E"/>
    <w:rsid w:val="00425AB0"/>
    <w:rsid w:val="00425AF1"/>
    <w:rsid w:val="00425EE6"/>
    <w:rsid w:val="004266CB"/>
    <w:rsid w:val="00426ADB"/>
    <w:rsid w:val="00426D2C"/>
    <w:rsid w:val="00427392"/>
    <w:rsid w:val="00427410"/>
    <w:rsid w:val="00427827"/>
    <w:rsid w:val="00427A7A"/>
    <w:rsid w:val="0043001D"/>
    <w:rsid w:val="004301CA"/>
    <w:rsid w:val="00430560"/>
    <w:rsid w:val="00430803"/>
    <w:rsid w:val="00431053"/>
    <w:rsid w:val="004311F9"/>
    <w:rsid w:val="004312AD"/>
    <w:rsid w:val="0043149E"/>
    <w:rsid w:val="004316E0"/>
    <w:rsid w:val="00432CC3"/>
    <w:rsid w:val="004336F0"/>
    <w:rsid w:val="00434691"/>
    <w:rsid w:val="00434CA5"/>
    <w:rsid w:val="0043512D"/>
    <w:rsid w:val="00435185"/>
    <w:rsid w:val="00435707"/>
    <w:rsid w:val="00436064"/>
    <w:rsid w:val="0043648F"/>
    <w:rsid w:val="004369DC"/>
    <w:rsid w:val="00436B8D"/>
    <w:rsid w:val="00437BD6"/>
    <w:rsid w:val="00440771"/>
    <w:rsid w:val="00440C1F"/>
    <w:rsid w:val="0044108D"/>
    <w:rsid w:val="00441161"/>
    <w:rsid w:val="00441B11"/>
    <w:rsid w:val="00441CE9"/>
    <w:rsid w:val="0044211A"/>
    <w:rsid w:val="00442F81"/>
    <w:rsid w:val="0044369D"/>
    <w:rsid w:val="00443DBA"/>
    <w:rsid w:val="00443DE5"/>
    <w:rsid w:val="00444FBD"/>
    <w:rsid w:val="0044539B"/>
    <w:rsid w:val="0044582C"/>
    <w:rsid w:val="00445CD5"/>
    <w:rsid w:val="00445D3D"/>
    <w:rsid w:val="0044685B"/>
    <w:rsid w:val="00447108"/>
    <w:rsid w:val="00447205"/>
    <w:rsid w:val="0044749A"/>
    <w:rsid w:val="0044751F"/>
    <w:rsid w:val="00447DF3"/>
    <w:rsid w:val="004502B0"/>
    <w:rsid w:val="004504FB"/>
    <w:rsid w:val="00451379"/>
    <w:rsid w:val="00452ACF"/>
    <w:rsid w:val="004538B4"/>
    <w:rsid w:val="0045405C"/>
    <w:rsid w:val="004540AE"/>
    <w:rsid w:val="004544D2"/>
    <w:rsid w:val="00454A6E"/>
    <w:rsid w:val="00454B57"/>
    <w:rsid w:val="00454C69"/>
    <w:rsid w:val="00454FB2"/>
    <w:rsid w:val="00455272"/>
    <w:rsid w:val="00455979"/>
    <w:rsid w:val="004561EE"/>
    <w:rsid w:val="00456352"/>
    <w:rsid w:val="00456E56"/>
    <w:rsid w:val="004571A2"/>
    <w:rsid w:val="004571DC"/>
    <w:rsid w:val="004572DD"/>
    <w:rsid w:val="00457435"/>
    <w:rsid w:val="0045765E"/>
    <w:rsid w:val="00457B99"/>
    <w:rsid w:val="00457C8F"/>
    <w:rsid w:val="00457EE5"/>
    <w:rsid w:val="00460517"/>
    <w:rsid w:val="00461416"/>
    <w:rsid w:val="004618FE"/>
    <w:rsid w:val="00461BD4"/>
    <w:rsid w:val="004622EB"/>
    <w:rsid w:val="00462668"/>
    <w:rsid w:val="00462C3D"/>
    <w:rsid w:val="004632DC"/>
    <w:rsid w:val="00463D11"/>
    <w:rsid w:val="00464392"/>
    <w:rsid w:val="0046475E"/>
    <w:rsid w:val="00464A94"/>
    <w:rsid w:val="00465FA7"/>
    <w:rsid w:val="0046627F"/>
    <w:rsid w:val="0046638F"/>
    <w:rsid w:val="00466A2B"/>
    <w:rsid w:val="00467F29"/>
    <w:rsid w:val="00470CE7"/>
    <w:rsid w:val="00470EC4"/>
    <w:rsid w:val="00470F2C"/>
    <w:rsid w:val="00470F5E"/>
    <w:rsid w:val="004718CB"/>
    <w:rsid w:val="00471CEE"/>
    <w:rsid w:val="00472B39"/>
    <w:rsid w:val="00472CF9"/>
    <w:rsid w:val="004737AD"/>
    <w:rsid w:val="004737B6"/>
    <w:rsid w:val="00473A77"/>
    <w:rsid w:val="00473FC4"/>
    <w:rsid w:val="00474B4A"/>
    <w:rsid w:val="00474BC3"/>
    <w:rsid w:val="00474CE5"/>
    <w:rsid w:val="00475699"/>
    <w:rsid w:val="00475715"/>
    <w:rsid w:val="0047619C"/>
    <w:rsid w:val="00476567"/>
    <w:rsid w:val="00476C95"/>
    <w:rsid w:val="004770DB"/>
    <w:rsid w:val="00477482"/>
    <w:rsid w:val="00481407"/>
    <w:rsid w:val="004823A5"/>
    <w:rsid w:val="004832EC"/>
    <w:rsid w:val="00483390"/>
    <w:rsid w:val="004836C0"/>
    <w:rsid w:val="004837B3"/>
    <w:rsid w:val="00483B76"/>
    <w:rsid w:val="00483BE2"/>
    <w:rsid w:val="00483D9F"/>
    <w:rsid w:val="00485529"/>
    <w:rsid w:val="004861D0"/>
    <w:rsid w:val="00486813"/>
    <w:rsid w:val="00486B62"/>
    <w:rsid w:val="00486D13"/>
    <w:rsid w:val="00486E89"/>
    <w:rsid w:val="00486EA6"/>
    <w:rsid w:val="00487128"/>
    <w:rsid w:val="00487E53"/>
    <w:rsid w:val="00490A2E"/>
    <w:rsid w:val="00490BC5"/>
    <w:rsid w:val="00490DD4"/>
    <w:rsid w:val="00491625"/>
    <w:rsid w:val="004916B6"/>
    <w:rsid w:val="0049178D"/>
    <w:rsid w:val="00491D27"/>
    <w:rsid w:val="004934FC"/>
    <w:rsid w:val="004938B2"/>
    <w:rsid w:val="00493F5E"/>
    <w:rsid w:val="004942B3"/>
    <w:rsid w:val="004945B6"/>
    <w:rsid w:val="00495457"/>
    <w:rsid w:val="00495667"/>
    <w:rsid w:val="004961F5"/>
    <w:rsid w:val="00496E94"/>
    <w:rsid w:val="00497B0E"/>
    <w:rsid w:val="00497E0D"/>
    <w:rsid w:val="004A00A1"/>
    <w:rsid w:val="004A0247"/>
    <w:rsid w:val="004A03A5"/>
    <w:rsid w:val="004A0C16"/>
    <w:rsid w:val="004A0D08"/>
    <w:rsid w:val="004A105F"/>
    <w:rsid w:val="004A1288"/>
    <w:rsid w:val="004A14A7"/>
    <w:rsid w:val="004A1E5A"/>
    <w:rsid w:val="004A33DC"/>
    <w:rsid w:val="004A345C"/>
    <w:rsid w:val="004A3C04"/>
    <w:rsid w:val="004A3FAC"/>
    <w:rsid w:val="004A468C"/>
    <w:rsid w:val="004A4694"/>
    <w:rsid w:val="004A5537"/>
    <w:rsid w:val="004A558C"/>
    <w:rsid w:val="004A5B48"/>
    <w:rsid w:val="004A5F61"/>
    <w:rsid w:val="004A6261"/>
    <w:rsid w:val="004A68E9"/>
    <w:rsid w:val="004A6BE6"/>
    <w:rsid w:val="004A7719"/>
    <w:rsid w:val="004A78D7"/>
    <w:rsid w:val="004A7CEA"/>
    <w:rsid w:val="004A7E4F"/>
    <w:rsid w:val="004B06E7"/>
    <w:rsid w:val="004B0819"/>
    <w:rsid w:val="004B1599"/>
    <w:rsid w:val="004B15AF"/>
    <w:rsid w:val="004B1797"/>
    <w:rsid w:val="004B196F"/>
    <w:rsid w:val="004B1ED4"/>
    <w:rsid w:val="004B2827"/>
    <w:rsid w:val="004B2E2D"/>
    <w:rsid w:val="004B33ED"/>
    <w:rsid w:val="004B3FD6"/>
    <w:rsid w:val="004B40CB"/>
    <w:rsid w:val="004B4997"/>
    <w:rsid w:val="004B4A22"/>
    <w:rsid w:val="004B4CC0"/>
    <w:rsid w:val="004B4EEB"/>
    <w:rsid w:val="004B53A6"/>
    <w:rsid w:val="004B54E6"/>
    <w:rsid w:val="004B5E15"/>
    <w:rsid w:val="004B5E61"/>
    <w:rsid w:val="004B63D5"/>
    <w:rsid w:val="004B66BC"/>
    <w:rsid w:val="004B68A4"/>
    <w:rsid w:val="004B691F"/>
    <w:rsid w:val="004B69FB"/>
    <w:rsid w:val="004B725B"/>
    <w:rsid w:val="004B747D"/>
    <w:rsid w:val="004B7CA6"/>
    <w:rsid w:val="004B7D19"/>
    <w:rsid w:val="004C007F"/>
    <w:rsid w:val="004C07D1"/>
    <w:rsid w:val="004C12F6"/>
    <w:rsid w:val="004C1877"/>
    <w:rsid w:val="004C2629"/>
    <w:rsid w:val="004C2D01"/>
    <w:rsid w:val="004C31BB"/>
    <w:rsid w:val="004C3394"/>
    <w:rsid w:val="004C3D75"/>
    <w:rsid w:val="004C3F9E"/>
    <w:rsid w:val="004C4107"/>
    <w:rsid w:val="004C4901"/>
    <w:rsid w:val="004C49F3"/>
    <w:rsid w:val="004C4E6E"/>
    <w:rsid w:val="004C546C"/>
    <w:rsid w:val="004C58CE"/>
    <w:rsid w:val="004C5AEB"/>
    <w:rsid w:val="004C5B94"/>
    <w:rsid w:val="004C5D7E"/>
    <w:rsid w:val="004C6682"/>
    <w:rsid w:val="004C681A"/>
    <w:rsid w:val="004C6DC5"/>
    <w:rsid w:val="004C70F6"/>
    <w:rsid w:val="004C74A2"/>
    <w:rsid w:val="004D075D"/>
    <w:rsid w:val="004D0D2B"/>
    <w:rsid w:val="004D124A"/>
    <w:rsid w:val="004D1829"/>
    <w:rsid w:val="004D184F"/>
    <w:rsid w:val="004D1C3A"/>
    <w:rsid w:val="004D1E1E"/>
    <w:rsid w:val="004D224C"/>
    <w:rsid w:val="004D33E4"/>
    <w:rsid w:val="004D39AD"/>
    <w:rsid w:val="004D4070"/>
    <w:rsid w:val="004D4560"/>
    <w:rsid w:val="004D4DA5"/>
    <w:rsid w:val="004D51CD"/>
    <w:rsid w:val="004D5A5F"/>
    <w:rsid w:val="004D5B6D"/>
    <w:rsid w:val="004D71A2"/>
    <w:rsid w:val="004D75DC"/>
    <w:rsid w:val="004E09EB"/>
    <w:rsid w:val="004E0B48"/>
    <w:rsid w:val="004E0C73"/>
    <w:rsid w:val="004E0F86"/>
    <w:rsid w:val="004E1027"/>
    <w:rsid w:val="004E1076"/>
    <w:rsid w:val="004E1421"/>
    <w:rsid w:val="004E2339"/>
    <w:rsid w:val="004E3FFA"/>
    <w:rsid w:val="004E4985"/>
    <w:rsid w:val="004E49AB"/>
    <w:rsid w:val="004E4B87"/>
    <w:rsid w:val="004E4D47"/>
    <w:rsid w:val="004E4F2F"/>
    <w:rsid w:val="004E5003"/>
    <w:rsid w:val="004E578A"/>
    <w:rsid w:val="004E6403"/>
    <w:rsid w:val="004E65D7"/>
    <w:rsid w:val="004E7416"/>
    <w:rsid w:val="004E7E9C"/>
    <w:rsid w:val="004F03FD"/>
    <w:rsid w:val="004F16E6"/>
    <w:rsid w:val="004F179E"/>
    <w:rsid w:val="004F1BEF"/>
    <w:rsid w:val="004F1C69"/>
    <w:rsid w:val="004F1C7C"/>
    <w:rsid w:val="004F21F2"/>
    <w:rsid w:val="004F23C8"/>
    <w:rsid w:val="004F25CA"/>
    <w:rsid w:val="004F2843"/>
    <w:rsid w:val="004F2A2F"/>
    <w:rsid w:val="004F39FC"/>
    <w:rsid w:val="004F3CD4"/>
    <w:rsid w:val="004F401E"/>
    <w:rsid w:val="004F4E79"/>
    <w:rsid w:val="004F554B"/>
    <w:rsid w:val="004F5673"/>
    <w:rsid w:val="004F5DAC"/>
    <w:rsid w:val="004F6646"/>
    <w:rsid w:val="004F69E7"/>
    <w:rsid w:val="004F6BE7"/>
    <w:rsid w:val="004F70AF"/>
    <w:rsid w:val="004F73BC"/>
    <w:rsid w:val="004F73E1"/>
    <w:rsid w:val="004F7408"/>
    <w:rsid w:val="004F76B5"/>
    <w:rsid w:val="004F7B70"/>
    <w:rsid w:val="00500008"/>
    <w:rsid w:val="005007AB"/>
    <w:rsid w:val="0050173C"/>
    <w:rsid w:val="00501837"/>
    <w:rsid w:val="005021A3"/>
    <w:rsid w:val="00502796"/>
    <w:rsid w:val="00502D18"/>
    <w:rsid w:val="00502D62"/>
    <w:rsid w:val="00503C76"/>
    <w:rsid w:val="00503DA9"/>
    <w:rsid w:val="00504008"/>
    <w:rsid w:val="0050434F"/>
    <w:rsid w:val="00504512"/>
    <w:rsid w:val="00504C29"/>
    <w:rsid w:val="00505419"/>
    <w:rsid w:val="00505893"/>
    <w:rsid w:val="00505B59"/>
    <w:rsid w:val="00505F3B"/>
    <w:rsid w:val="005062FB"/>
    <w:rsid w:val="00506ACD"/>
    <w:rsid w:val="00506C52"/>
    <w:rsid w:val="005071BC"/>
    <w:rsid w:val="00507339"/>
    <w:rsid w:val="0050758A"/>
    <w:rsid w:val="00507B6A"/>
    <w:rsid w:val="00507DDE"/>
    <w:rsid w:val="0051028E"/>
    <w:rsid w:val="00510492"/>
    <w:rsid w:val="00511004"/>
    <w:rsid w:val="005112AB"/>
    <w:rsid w:val="0051131C"/>
    <w:rsid w:val="00511696"/>
    <w:rsid w:val="00511A9B"/>
    <w:rsid w:val="00512166"/>
    <w:rsid w:val="00512BDA"/>
    <w:rsid w:val="00512D1A"/>
    <w:rsid w:val="0051318D"/>
    <w:rsid w:val="00513AE1"/>
    <w:rsid w:val="00514163"/>
    <w:rsid w:val="005149D7"/>
    <w:rsid w:val="0051534F"/>
    <w:rsid w:val="005153BD"/>
    <w:rsid w:val="005167FF"/>
    <w:rsid w:val="005169D1"/>
    <w:rsid w:val="00516D2A"/>
    <w:rsid w:val="005171ED"/>
    <w:rsid w:val="005172D1"/>
    <w:rsid w:val="005173EC"/>
    <w:rsid w:val="00520645"/>
    <w:rsid w:val="0052080E"/>
    <w:rsid w:val="005214EB"/>
    <w:rsid w:val="005219C4"/>
    <w:rsid w:val="00522261"/>
    <w:rsid w:val="005236BA"/>
    <w:rsid w:val="005237B6"/>
    <w:rsid w:val="005238E5"/>
    <w:rsid w:val="0052399F"/>
    <w:rsid w:val="00523B0D"/>
    <w:rsid w:val="00524354"/>
    <w:rsid w:val="005245DD"/>
    <w:rsid w:val="00524837"/>
    <w:rsid w:val="00524A3A"/>
    <w:rsid w:val="005252E4"/>
    <w:rsid w:val="00526431"/>
    <w:rsid w:val="00526AB3"/>
    <w:rsid w:val="00526D74"/>
    <w:rsid w:val="0052735A"/>
    <w:rsid w:val="005275B7"/>
    <w:rsid w:val="00527C51"/>
    <w:rsid w:val="00527E2A"/>
    <w:rsid w:val="00527E90"/>
    <w:rsid w:val="00530391"/>
    <w:rsid w:val="0053093D"/>
    <w:rsid w:val="00530CEC"/>
    <w:rsid w:val="00530D17"/>
    <w:rsid w:val="00531049"/>
    <w:rsid w:val="0053118D"/>
    <w:rsid w:val="00532727"/>
    <w:rsid w:val="0053279A"/>
    <w:rsid w:val="00532A0E"/>
    <w:rsid w:val="00532A49"/>
    <w:rsid w:val="00532BC0"/>
    <w:rsid w:val="00532CDC"/>
    <w:rsid w:val="005330CE"/>
    <w:rsid w:val="0053313F"/>
    <w:rsid w:val="005331D9"/>
    <w:rsid w:val="005331DB"/>
    <w:rsid w:val="00533523"/>
    <w:rsid w:val="00533526"/>
    <w:rsid w:val="00533C79"/>
    <w:rsid w:val="00533CFC"/>
    <w:rsid w:val="00533E3A"/>
    <w:rsid w:val="00533F24"/>
    <w:rsid w:val="005341CE"/>
    <w:rsid w:val="00534D85"/>
    <w:rsid w:val="00534E0D"/>
    <w:rsid w:val="0053555A"/>
    <w:rsid w:val="00535C60"/>
    <w:rsid w:val="00535F61"/>
    <w:rsid w:val="00536737"/>
    <w:rsid w:val="0053711F"/>
    <w:rsid w:val="00537379"/>
    <w:rsid w:val="00537F76"/>
    <w:rsid w:val="005404C0"/>
    <w:rsid w:val="00540943"/>
    <w:rsid w:val="00540A3A"/>
    <w:rsid w:val="00540CF9"/>
    <w:rsid w:val="0054129D"/>
    <w:rsid w:val="00541391"/>
    <w:rsid w:val="00541E37"/>
    <w:rsid w:val="00541F6A"/>
    <w:rsid w:val="005428DA"/>
    <w:rsid w:val="0054305D"/>
    <w:rsid w:val="00543AA6"/>
    <w:rsid w:val="00543BBC"/>
    <w:rsid w:val="00543C5C"/>
    <w:rsid w:val="00543FDA"/>
    <w:rsid w:val="005443B6"/>
    <w:rsid w:val="00545881"/>
    <w:rsid w:val="005460AD"/>
    <w:rsid w:val="005461AA"/>
    <w:rsid w:val="00547BC7"/>
    <w:rsid w:val="00547FA7"/>
    <w:rsid w:val="00550C71"/>
    <w:rsid w:val="00551364"/>
    <w:rsid w:val="00551890"/>
    <w:rsid w:val="00551B55"/>
    <w:rsid w:val="0055225A"/>
    <w:rsid w:val="005527C7"/>
    <w:rsid w:val="0055370E"/>
    <w:rsid w:val="00553EAF"/>
    <w:rsid w:val="00553ECF"/>
    <w:rsid w:val="00553F30"/>
    <w:rsid w:val="00554156"/>
    <w:rsid w:val="005545F4"/>
    <w:rsid w:val="00555514"/>
    <w:rsid w:val="0055579B"/>
    <w:rsid w:val="00555E0B"/>
    <w:rsid w:val="00555F8B"/>
    <w:rsid w:val="005560C6"/>
    <w:rsid w:val="00556330"/>
    <w:rsid w:val="00556382"/>
    <w:rsid w:val="00556569"/>
    <w:rsid w:val="00560031"/>
    <w:rsid w:val="00560E25"/>
    <w:rsid w:val="00560EA1"/>
    <w:rsid w:val="00561118"/>
    <w:rsid w:val="00561CF4"/>
    <w:rsid w:val="00562342"/>
    <w:rsid w:val="00562463"/>
    <w:rsid w:val="005627AC"/>
    <w:rsid w:val="00562843"/>
    <w:rsid w:val="00562A1C"/>
    <w:rsid w:val="00562BAD"/>
    <w:rsid w:val="00562FA9"/>
    <w:rsid w:val="0056361C"/>
    <w:rsid w:val="00563656"/>
    <w:rsid w:val="00563807"/>
    <w:rsid w:val="00563A8E"/>
    <w:rsid w:val="00564A70"/>
    <w:rsid w:val="0056517E"/>
    <w:rsid w:val="005652A3"/>
    <w:rsid w:val="00565315"/>
    <w:rsid w:val="00565382"/>
    <w:rsid w:val="00565CCB"/>
    <w:rsid w:val="0056647D"/>
    <w:rsid w:val="0056692B"/>
    <w:rsid w:val="005669CF"/>
    <w:rsid w:val="00566CBF"/>
    <w:rsid w:val="00566E2E"/>
    <w:rsid w:val="00567971"/>
    <w:rsid w:val="00570730"/>
    <w:rsid w:val="00570DA2"/>
    <w:rsid w:val="0057136A"/>
    <w:rsid w:val="0057167B"/>
    <w:rsid w:val="00571BED"/>
    <w:rsid w:val="00571D4C"/>
    <w:rsid w:val="00572970"/>
    <w:rsid w:val="00572BA4"/>
    <w:rsid w:val="00573536"/>
    <w:rsid w:val="005744CA"/>
    <w:rsid w:val="0057505D"/>
    <w:rsid w:val="00575327"/>
    <w:rsid w:val="005758BB"/>
    <w:rsid w:val="0057607A"/>
    <w:rsid w:val="00576438"/>
    <w:rsid w:val="00576756"/>
    <w:rsid w:val="00576A54"/>
    <w:rsid w:val="00576A8E"/>
    <w:rsid w:val="0057705F"/>
    <w:rsid w:val="00577079"/>
    <w:rsid w:val="00577AEE"/>
    <w:rsid w:val="00580BD8"/>
    <w:rsid w:val="00581696"/>
    <w:rsid w:val="00581FDD"/>
    <w:rsid w:val="005821EB"/>
    <w:rsid w:val="005823F2"/>
    <w:rsid w:val="00582620"/>
    <w:rsid w:val="00582627"/>
    <w:rsid w:val="0058290C"/>
    <w:rsid w:val="00582B81"/>
    <w:rsid w:val="00582E13"/>
    <w:rsid w:val="00583080"/>
    <w:rsid w:val="005837CB"/>
    <w:rsid w:val="00583B35"/>
    <w:rsid w:val="005845EB"/>
    <w:rsid w:val="005846AC"/>
    <w:rsid w:val="00585299"/>
    <w:rsid w:val="00585ECA"/>
    <w:rsid w:val="00586560"/>
    <w:rsid w:val="005865DB"/>
    <w:rsid w:val="00586C44"/>
    <w:rsid w:val="00586CFF"/>
    <w:rsid w:val="0059014D"/>
    <w:rsid w:val="0059067B"/>
    <w:rsid w:val="00590C9D"/>
    <w:rsid w:val="00590CF1"/>
    <w:rsid w:val="005924E7"/>
    <w:rsid w:val="00592637"/>
    <w:rsid w:val="005927B1"/>
    <w:rsid w:val="00592C49"/>
    <w:rsid w:val="00593290"/>
    <w:rsid w:val="0059369C"/>
    <w:rsid w:val="00593AC3"/>
    <w:rsid w:val="00593AF5"/>
    <w:rsid w:val="00593B1E"/>
    <w:rsid w:val="00593FA5"/>
    <w:rsid w:val="0059413C"/>
    <w:rsid w:val="00594321"/>
    <w:rsid w:val="00594339"/>
    <w:rsid w:val="00594DD4"/>
    <w:rsid w:val="00595AE1"/>
    <w:rsid w:val="00596053"/>
    <w:rsid w:val="00596086"/>
    <w:rsid w:val="005962E0"/>
    <w:rsid w:val="00596CEA"/>
    <w:rsid w:val="005973A5"/>
    <w:rsid w:val="005973C3"/>
    <w:rsid w:val="005978BB"/>
    <w:rsid w:val="00597AC2"/>
    <w:rsid w:val="005A03A2"/>
    <w:rsid w:val="005A0616"/>
    <w:rsid w:val="005A105E"/>
    <w:rsid w:val="005A1EAE"/>
    <w:rsid w:val="005A25F7"/>
    <w:rsid w:val="005A318F"/>
    <w:rsid w:val="005A3205"/>
    <w:rsid w:val="005A3EFD"/>
    <w:rsid w:val="005A4EA8"/>
    <w:rsid w:val="005A519E"/>
    <w:rsid w:val="005A51C0"/>
    <w:rsid w:val="005A537E"/>
    <w:rsid w:val="005A53CF"/>
    <w:rsid w:val="005A54E3"/>
    <w:rsid w:val="005A573E"/>
    <w:rsid w:val="005A5A63"/>
    <w:rsid w:val="005A5EDC"/>
    <w:rsid w:val="005A6287"/>
    <w:rsid w:val="005A650B"/>
    <w:rsid w:val="005A7122"/>
    <w:rsid w:val="005A7753"/>
    <w:rsid w:val="005A7BE2"/>
    <w:rsid w:val="005B0131"/>
    <w:rsid w:val="005B1D5F"/>
    <w:rsid w:val="005B1D6D"/>
    <w:rsid w:val="005B1F14"/>
    <w:rsid w:val="005B2207"/>
    <w:rsid w:val="005B2C28"/>
    <w:rsid w:val="005B2E39"/>
    <w:rsid w:val="005B333C"/>
    <w:rsid w:val="005B36B2"/>
    <w:rsid w:val="005B44FC"/>
    <w:rsid w:val="005B4831"/>
    <w:rsid w:val="005B55EF"/>
    <w:rsid w:val="005B5A71"/>
    <w:rsid w:val="005B5B93"/>
    <w:rsid w:val="005B5C5B"/>
    <w:rsid w:val="005B6899"/>
    <w:rsid w:val="005B6FD6"/>
    <w:rsid w:val="005B700F"/>
    <w:rsid w:val="005B730C"/>
    <w:rsid w:val="005B7438"/>
    <w:rsid w:val="005C0066"/>
    <w:rsid w:val="005C0583"/>
    <w:rsid w:val="005C0940"/>
    <w:rsid w:val="005C0FB5"/>
    <w:rsid w:val="005C0FDD"/>
    <w:rsid w:val="005C1598"/>
    <w:rsid w:val="005C15A3"/>
    <w:rsid w:val="005C1F64"/>
    <w:rsid w:val="005C2778"/>
    <w:rsid w:val="005C29FF"/>
    <w:rsid w:val="005C4434"/>
    <w:rsid w:val="005C4580"/>
    <w:rsid w:val="005C4E0D"/>
    <w:rsid w:val="005C521F"/>
    <w:rsid w:val="005C560F"/>
    <w:rsid w:val="005C5D78"/>
    <w:rsid w:val="005C5EE4"/>
    <w:rsid w:val="005C6209"/>
    <w:rsid w:val="005C7826"/>
    <w:rsid w:val="005C79ED"/>
    <w:rsid w:val="005C7C52"/>
    <w:rsid w:val="005C7CDB"/>
    <w:rsid w:val="005C7E13"/>
    <w:rsid w:val="005D04D9"/>
    <w:rsid w:val="005D05BF"/>
    <w:rsid w:val="005D0684"/>
    <w:rsid w:val="005D08B4"/>
    <w:rsid w:val="005D0986"/>
    <w:rsid w:val="005D0CB4"/>
    <w:rsid w:val="005D11BA"/>
    <w:rsid w:val="005D1B3C"/>
    <w:rsid w:val="005D2121"/>
    <w:rsid w:val="005D252F"/>
    <w:rsid w:val="005D2596"/>
    <w:rsid w:val="005D2957"/>
    <w:rsid w:val="005D2AA7"/>
    <w:rsid w:val="005D45DD"/>
    <w:rsid w:val="005D4C53"/>
    <w:rsid w:val="005D525F"/>
    <w:rsid w:val="005D629B"/>
    <w:rsid w:val="005D6397"/>
    <w:rsid w:val="005D686C"/>
    <w:rsid w:val="005D6C64"/>
    <w:rsid w:val="005D720A"/>
    <w:rsid w:val="005D7A1D"/>
    <w:rsid w:val="005E055E"/>
    <w:rsid w:val="005E0628"/>
    <w:rsid w:val="005E1C6F"/>
    <w:rsid w:val="005E1D62"/>
    <w:rsid w:val="005E22A5"/>
    <w:rsid w:val="005E2A74"/>
    <w:rsid w:val="005E2BB4"/>
    <w:rsid w:val="005E3141"/>
    <w:rsid w:val="005E3C0E"/>
    <w:rsid w:val="005E4E2C"/>
    <w:rsid w:val="005E54F9"/>
    <w:rsid w:val="005E55B6"/>
    <w:rsid w:val="005E6028"/>
    <w:rsid w:val="005E60CF"/>
    <w:rsid w:val="005E6327"/>
    <w:rsid w:val="005E7017"/>
    <w:rsid w:val="005E7CB4"/>
    <w:rsid w:val="005F100F"/>
    <w:rsid w:val="005F1280"/>
    <w:rsid w:val="005F138A"/>
    <w:rsid w:val="005F209C"/>
    <w:rsid w:val="005F219D"/>
    <w:rsid w:val="005F289B"/>
    <w:rsid w:val="005F30F3"/>
    <w:rsid w:val="005F3303"/>
    <w:rsid w:val="005F3359"/>
    <w:rsid w:val="005F35E8"/>
    <w:rsid w:val="005F366E"/>
    <w:rsid w:val="005F36BC"/>
    <w:rsid w:val="005F3935"/>
    <w:rsid w:val="005F3F39"/>
    <w:rsid w:val="005F408F"/>
    <w:rsid w:val="005F40BA"/>
    <w:rsid w:val="005F457D"/>
    <w:rsid w:val="005F4C71"/>
    <w:rsid w:val="005F51EE"/>
    <w:rsid w:val="005F5781"/>
    <w:rsid w:val="005F5F68"/>
    <w:rsid w:val="005F60B7"/>
    <w:rsid w:val="005F61E4"/>
    <w:rsid w:val="005F637A"/>
    <w:rsid w:val="005F640E"/>
    <w:rsid w:val="005F6D7E"/>
    <w:rsid w:val="005F6D98"/>
    <w:rsid w:val="005F6EC0"/>
    <w:rsid w:val="005F71CD"/>
    <w:rsid w:val="005F7617"/>
    <w:rsid w:val="005F7B82"/>
    <w:rsid w:val="00601554"/>
    <w:rsid w:val="00601DE0"/>
    <w:rsid w:val="00602557"/>
    <w:rsid w:val="006026E0"/>
    <w:rsid w:val="0060297E"/>
    <w:rsid w:val="00602C83"/>
    <w:rsid w:val="00602D4A"/>
    <w:rsid w:val="0060304D"/>
    <w:rsid w:val="00603833"/>
    <w:rsid w:val="00604190"/>
    <w:rsid w:val="00604E21"/>
    <w:rsid w:val="00606249"/>
    <w:rsid w:val="00606D2E"/>
    <w:rsid w:val="00606F08"/>
    <w:rsid w:val="00607530"/>
    <w:rsid w:val="00607AD1"/>
    <w:rsid w:val="00607DDD"/>
    <w:rsid w:val="00607DE9"/>
    <w:rsid w:val="00610085"/>
    <w:rsid w:val="0061114D"/>
    <w:rsid w:val="006113E3"/>
    <w:rsid w:val="00611981"/>
    <w:rsid w:val="00611EA1"/>
    <w:rsid w:val="00612498"/>
    <w:rsid w:val="00612642"/>
    <w:rsid w:val="006135C3"/>
    <w:rsid w:val="006135FD"/>
    <w:rsid w:val="00613965"/>
    <w:rsid w:val="00613B48"/>
    <w:rsid w:val="00613F00"/>
    <w:rsid w:val="00614239"/>
    <w:rsid w:val="00614621"/>
    <w:rsid w:val="006147B6"/>
    <w:rsid w:val="00614D29"/>
    <w:rsid w:val="00614D3F"/>
    <w:rsid w:val="00614E41"/>
    <w:rsid w:val="0061582E"/>
    <w:rsid w:val="0061654B"/>
    <w:rsid w:val="00616DF9"/>
    <w:rsid w:val="00617826"/>
    <w:rsid w:val="006179E0"/>
    <w:rsid w:val="00620504"/>
    <w:rsid w:val="00620F9D"/>
    <w:rsid w:val="006213AE"/>
    <w:rsid w:val="0062164C"/>
    <w:rsid w:val="0062178B"/>
    <w:rsid w:val="00621D42"/>
    <w:rsid w:val="00621E3E"/>
    <w:rsid w:val="006222C7"/>
    <w:rsid w:val="00622808"/>
    <w:rsid w:val="0062291D"/>
    <w:rsid w:val="00622A9D"/>
    <w:rsid w:val="00623200"/>
    <w:rsid w:val="00623842"/>
    <w:rsid w:val="00623951"/>
    <w:rsid w:val="00624940"/>
    <w:rsid w:val="00624ABE"/>
    <w:rsid w:val="00624C34"/>
    <w:rsid w:val="006253DE"/>
    <w:rsid w:val="00625C42"/>
    <w:rsid w:val="00626527"/>
    <w:rsid w:val="00626535"/>
    <w:rsid w:val="00627451"/>
    <w:rsid w:val="00627782"/>
    <w:rsid w:val="00627859"/>
    <w:rsid w:val="00630604"/>
    <w:rsid w:val="00630765"/>
    <w:rsid w:val="0063088D"/>
    <w:rsid w:val="00630956"/>
    <w:rsid w:val="00630C99"/>
    <w:rsid w:val="00631043"/>
    <w:rsid w:val="00631B40"/>
    <w:rsid w:val="006327D0"/>
    <w:rsid w:val="006331E5"/>
    <w:rsid w:val="0063349B"/>
    <w:rsid w:val="00633AAB"/>
    <w:rsid w:val="00633AC8"/>
    <w:rsid w:val="00633B5C"/>
    <w:rsid w:val="0063429B"/>
    <w:rsid w:val="006346BC"/>
    <w:rsid w:val="006346FC"/>
    <w:rsid w:val="00634895"/>
    <w:rsid w:val="00634D78"/>
    <w:rsid w:val="00635158"/>
    <w:rsid w:val="00635F9E"/>
    <w:rsid w:val="0063626C"/>
    <w:rsid w:val="00636519"/>
    <w:rsid w:val="00636A86"/>
    <w:rsid w:val="00636E59"/>
    <w:rsid w:val="00636EFF"/>
    <w:rsid w:val="006373C7"/>
    <w:rsid w:val="006374A0"/>
    <w:rsid w:val="0063750A"/>
    <w:rsid w:val="00637A10"/>
    <w:rsid w:val="00637C70"/>
    <w:rsid w:val="00640991"/>
    <w:rsid w:val="00640C77"/>
    <w:rsid w:val="00640F6A"/>
    <w:rsid w:val="00641243"/>
    <w:rsid w:val="00641486"/>
    <w:rsid w:val="00641784"/>
    <w:rsid w:val="00641D49"/>
    <w:rsid w:val="00642099"/>
    <w:rsid w:val="0064244A"/>
    <w:rsid w:val="00642542"/>
    <w:rsid w:val="006427F4"/>
    <w:rsid w:val="00642AD3"/>
    <w:rsid w:val="00642C79"/>
    <w:rsid w:val="006430ED"/>
    <w:rsid w:val="00643553"/>
    <w:rsid w:val="00643D3D"/>
    <w:rsid w:val="006447CD"/>
    <w:rsid w:val="006448B0"/>
    <w:rsid w:val="00644B76"/>
    <w:rsid w:val="00645648"/>
    <w:rsid w:val="00646443"/>
    <w:rsid w:val="00646555"/>
    <w:rsid w:val="00646900"/>
    <w:rsid w:val="006469D9"/>
    <w:rsid w:val="006470C2"/>
    <w:rsid w:val="006471CE"/>
    <w:rsid w:val="00647922"/>
    <w:rsid w:val="00647ADC"/>
    <w:rsid w:val="00647D30"/>
    <w:rsid w:val="00650074"/>
    <w:rsid w:val="006505BC"/>
    <w:rsid w:val="006507DC"/>
    <w:rsid w:val="006509F5"/>
    <w:rsid w:val="00650B2D"/>
    <w:rsid w:val="00650E32"/>
    <w:rsid w:val="00651418"/>
    <w:rsid w:val="00651608"/>
    <w:rsid w:val="00652405"/>
    <w:rsid w:val="00652D3F"/>
    <w:rsid w:val="00653980"/>
    <w:rsid w:val="006539E8"/>
    <w:rsid w:val="00653C65"/>
    <w:rsid w:val="00653F52"/>
    <w:rsid w:val="00654502"/>
    <w:rsid w:val="006545DB"/>
    <w:rsid w:val="00654B1F"/>
    <w:rsid w:val="00654D45"/>
    <w:rsid w:val="00654F2F"/>
    <w:rsid w:val="00655112"/>
    <w:rsid w:val="00655ED2"/>
    <w:rsid w:val="00656576"/>
    <w:rsid w:val="00656956"/>
    <w:rsid w:val="00657AAD"/>
    <w:rsid w:val="00657FF0"/>
    <w:rsid w:val="006600F1"/>
    <w:rsid w:val="00660310"/>
    <w:rsid w:val="0066051E"/>
    <w:rsid w:val="00660F17"/>
    <w:rsid w:val="00660F9D"/>
    <w:rsid w:val="006610FA"/>
    <w:rsid w:val="0066149A"/>
    <w:rsid w:val="00661A5B"/>
    <w:rsid w:val="0066283E"/>
    <w:rsid w:val="00662A30"/>
    <w:rsid w:val="00663B32"/>
    <w:rsid w:val="00663F33"/>
    <w:rsid w:val="00663F9F"/>
    <w:rsid w:val="00664218"/>
    <w:rsid w:val="00664252"/>
    <w:rsid w:val="00664AFF"/>
    <w:rsid w:val="0066508C"/>
    <w:rsid w:val="00665B5F"/>
    <w:rsid w:val="00665CAF"/>
    <w:rsid w:val="00665CFF"/>
    <w:rsid w:val="00665FB6"/>
    <w:rsid w:val="0066627F"/>
    <w:rsid w:val="006663E8"/>
    <w:rsid w:val="006667AC"/>
    <w:rsid w:val="006667E6"/>
    <w:rsid w:val="0066684E"/>
    <w:rsid w:val="006668BC"/>
    <w:rsid w:val="00666DCD"/>
    <w:rsid w:val="00666F20"/>
    <w:rsid w:val="00666FCC"/>
    <w:rsid w:val="00667657"/>
    <w:rsid w:val="006679F1"/>
    <w:rsid w:val="006701E1"/>
    <w:rsid w:val="006705AC"/>
    <w:rsid w:val="00670607"/>
    <w:rsid w:val="00670E86"/>
    <w:rsid w:val="006711B5"/>
    <w:rsid w:val="00671B9F"/>
    <w:rsid w:val="006724D1"/>
    <w:rsid w:val="00672678"/>
    <w:rsid w:val="006729D4"/>
    <w:rsid w:val="00672B83"/>
    <w:rsid w:val="00672ED4"/>
    <w:rsid w:val="00673709"/>
    <w:rsid w:val="00673A3A"/>
    <w:rsid w:val="00674220"/>
    <w:rsid w:val="0067540A"/>
    <w:rsid w:val="006756CB"/>
    <w:rsid w:val="006758A5"/>
    <w:rsid w:val="00675C68"/>
    <w:rsid w:val="0067600C"/>
    <w:rsid w:val="006761D1"/>
    <w:rsid w:val="00676462"/>
    <w:rsid w:val="006764AB"/>
    <w:rsid w:val="006769A3"/>
    <w:rsid w:val="0067748A"/>
    <w:rsid w:val="00677C01"/>
    <w:rsid w:val="00680020"/>
    <w:rsid w:val="006800E0"/>
    <w:rsid w:val="00680530"/>
    <w:rsid w:val="0068075D"/>
    <w:rsid w:val="00680D6A"/>
    <w:rsid w:val="00681257"/>
    <w:rsid w:val="0068142B"/>
    <w:rsid w:val="006815CA"/>
    <w:rsid w:val="0068170C"/>
    <w:rsid w:val="00681990"/>
    <w:rsid w:val="00682026"/>
    <w:rsid w:val="0068218B"/>
    <w:rsid w:val="00682729"/>
    <w:rsid w:val="00682D70"/>
    <w:rsid w:val="006834D3"/>
    <w:rsid w:val="00683F7B"/>
    <w:rsid w:val="00684054"/>
    <w:rsid w:val="00684648"/>
    <w:rsid w:val="00684D13"/>
    <w:rsid w:val="0068524E"/>
    <w:rsid w:val="00685351"/>
    <w:rsid w:val="00685607"/>
    <w:rsid w:val="006857C2"/>
    <w:rsid w:val="00685814"/>
    <w:rsid w:val="00685B58"/>
    <w:rsid w:val="0068607E"/>
    <w:rsid w:val="00686A46"/>
    <w:rsid w:val="0068724F"/>
    <w:rsid w:val="00687620"/>
    <w:rsid w:val="00687F09"/>
    <w:rsid w:val="006903E4"/>
    <w:rsid w:val="006907F2"/>
    <w:rsid w:val="0069111E"/>
    <w:rsid w:val="00691A66"/>
    <w:rsid w:val="00691CA9"/>
    <w:rsid w:val="006937B0"/>
    <w:rsid w:val="00693D39"/>
    <w:rsid w:val="006942DC"/>
    <w:rsid w:val="00694317"/>
    <w:rsid w:val="00694566"/>
    <w:rsid w:val="00694568"/>
    <w:rsid w:val="006946AE"/>
    <w:rsid w:val="00694D99"/>
    <w:rsid w:val="006953A3"/>
    <w:rsid w:val="006956BF"/>
    <w:rsid w:val="0069581E"/>
    <w:rsid w:val="0069606D"/>
    <w:rsid w:val="006961A4"/>
    <w:rsid w:val="0069774E"/>
    <w:rsid w:val="00697C49"/>
    <w:rsid w:val="006A0779"/>
    <w:rsid w:val="006A0ACC"/>
    <w:rsid w:val="006A0D11"/>
    <w:rsid w:val="006A0D57"/>
    <w:rsid w:val="006A13F2"/>
    <w:rsid w:val="006A1977"/>
    <w:rsid w:val="006A1BF7"/>
    <w:rsid w:val="006A2222"/>
    <w:rsid w:val="006A2AE3"/>
    <w:rsid w:val="006A2C00"/>
    <w:rsid w:val="006A2DF8"/>
    <w:rsid w:val="006A2F03"/>
    <w:rsid w:val="006A4495"/>
    <w:rsid w:val="006A46AB"/>
    <w:rsid w:val="006A4C0E"/>
    <w:rsid w:val="006A5E41"/>
    <w:rsid w:val="006A6987"/>
    <w:rsid w:val="006A7399"/>
    <w:rsid w:val="006A7FF2"/>
    <w:rsid w:val="006B1CC2"/>
    <w:rsid w:val="006B1D6F"/>
    <w:rsid w:val="006B2374"/>
    <w:rsid w:val="006B2E52"/>
    <w:rsid w:val="006B3602"/>
    <w:rsid w:val="006B3A6D"/>
    <w:rsid w:val="006B3F66"/>
    <w:rsid w:val="006B4156"/>
    <w:rsid w:val="006B4E0A"/>
    <w:rsid w:val="006B53C8"/>
    <w:rsid w:val="006B57D9"/>
    <w:rsid w:val="006B5B6A"/>
    <w:rsid w:val="006B677F"/>
    <w:rsid w:val="006B6C9A"/>
    <w:rsid w:val="006B6CB3"/>
    <w:rsid w:val="006B6DF3"/>
    <w:rsid w:val="006B713B"/>
    <w:rsid w:val="006B77C6"/>
    <w:rsid w:val="006B79E3"/>
    <w:rsid w:val="006C0535"/>
    <w:rsid w:val="006C07F9"/>
    <w:rsid w:val="006C0B0C"/>
    <w:rsid w:val="006C0C9A"/>
    <w:rsid w:val="006C15C9"/>
    <w:rsid w:val="006C1A84"/>
    <w:rsid w:val="006C2769"/>
    <w:rsid w:val="006C28DA"/>
    <w:rsid w:val="006C30A1"/>
    <w:rsid w:val="006C3358"/>
    <w:rsid w:val="006C3694"/>
    <w:rsid w:val="006C39D2"/>
    <w:rsid w:val="006C3E66"/>
    <w:rsid w:val="006C3FD8"/>
    <w:rsid w:val="006C40F7"/>
    <w:rsid w:val="006C4303"/>
    <w:rsid w:val="006C4984"/>
    <w:rsid w:val="006C4EB5"/>
    <w:rsid w:val="006C4F5C"/>
    <w:rsid w:val="006C53A4"/>
    <w:rsid w:val="006C631F"/>
    <w:rsid w:val="006C647F"/>
    <w:rsid w:val="006C65AE"/>
    <w:rsid w:val="006C6F68"/>
    <w:rsid w:val="006C7725"/>
    <w:rsid w:val="006C77E8"/>
    <w:rsid w:val="006C7965"/>
    <w:rsid w:val="006D28FC"/>
    <w:rsid w:val="006D2ED2"/>
    <w:rsid w:val="006D38C3"/>
    <w:rsid w:val="006D3993"/>
    <w:rsid w:val="006D544B"/>
    <w:rsid w:val="006D5748"/>
    <w:rsid w:val="006D5C14"/>
    <w:rsid w:val="006D6470"/>
    <w:rsid w:val="006D64DD"/>
    <w:rsid w:val="006D7932"/>
    <w:rsid w:val="006E03A4"/>
    <w:rsid w:val="006E074F"/>
    <w:rsid w:val="006E0782"/>
    <w:rsid w:val="006E0834"/>
    <w:rsid w:val="006E0B31"/>
    <w:rsid w:val="006E11E8"/>
    <w:rsid w:val="006E15DB"/>
    <w:rsid w:val="006E216C"/>
    <w:rsid w:val="006E3609"/>
    <w:rsid w:val="006E3B65"/>
    <w:rsid w:val="006E3D44"/>
    <w:rsid w:val="006E41C6"/>
    <w:rsid w:val="006E4312"/>
    <w:rsid w:val="006E482F"/>
    <w:rsid w:val="006E4BB4"/>
    <w:rsid w:val="006E4CD6"/>
    <w:rsid w:val="006E6812"/>
    <w:rsid w:val="006E6D43"/>
    <w:rsid w:val="006E6F9A"/>
    <w:rsid w:val="006E7D2E"/>
    <w:rsid w:val="006F0007"/>
    <w:rsid w:val="006F0ADF"/>
    <w:rsid w:val="006F0B6A"/>
    <w:rsid w:val="006F0F49"/>
    <w:rsid w:val="006F15DA"/>
    <w:rsid w:val="006F1BCD"/>
    <w:rsid w:val="006F21A2"/>
    <w:rsid w:val="006F2334"/>
    <w:rsid w:val="006F288E"/>
    <w:rsid w:val="006F422D"/>
    <w:rsid w:val="006F438E"/>
    <w:rsid w:val="006F4467"/>
    <w:rsid w:val="006F5409"/>
    <w:rsid w:val="006F54B2"/>
    <w:rsid w:val="006F559A"/>
    <w:rsid w:val="006F569D"/>
    <w:rsid w:val="006F5710"/>
    <w:rsid w:val="006F5724"/>
    <w:rsid w:val="006F5803"/>
    <w:rsid w:val="006F5AD4"/>
    <w:rsid w:val="006F5EAB"/>
    <w:rsid w:val="006F6535"/>
    <w:rsid w:val="006F6789"/>
    <w:rsid w:val="006F7908"/>
    <w:rsid w:val="00700450"/>
    <w:rsid w:val="00700BBE"/>
    <w:rsid w:val="007016A9"/>
    <w:rsid w:val="00702015"/>
    <w:rsid w:val="00702414"/>
    <w:rsid w:val="00702D09"/>
    <w:rsid w:val="00702F63"/>
    <w:rsid w:val="00703453"/>
    <w:rsid w:val="00703C24"/>
    <w:rsid w:val="007043D6"/>
    <w:rsid w:val="007046FE"/>
    <w:rsid w:val="00704706"/>
    <w:rsid w:val="00704A22"/>
    <w:rsid w:val="00704A4A"/>
    <w:rsid w:val="00704AB9"/>
    <w:rsid w:val="00704F19"/>
    <w:rsid w:val="00705045"/>
    <w:rsid w:val="00705A7C"/>
    <w:rsid w:val="00706857"/>
    <w:rsid w:val="00706ADE"/>
    <w:rsid w:val="00706D05"/>
    <w:rsid w:val="00706E8F"/>
    <w:rsid w:val="007072D0"/>
    <w:rsid w:val="00707392"/>
    <w:rsid w:val="0070755E"/>
    <w:rsid w:val="00707BD1"/>
    <w:rsid w:val="00707C3C"/>
    <w:rsid w:val="00707DE9"/>
    <w:rsid w:val="00710163"/>
    <w:rsid w:val="00711001"/>
    <w:rsid w:val="007124D0"/>
    <w:rsid w:val="0071267E"/>
    <w:rsid w:val="007127A8"/>
    <w:rsid w:val="007129F8"/>
    <w:rsid w:val="00712BD5"/>
    <w:rsid w:val="00712E8D"/>
    <w:rsid w:val="00713427"/>
    <w:rsid w:val="00713643"/>
    <w:rsid w:val="00713E53"/>
    <w:rsid w:val="00713F4B"/>
    <w:rsid w:val="007141ED"/>
    <w:rsid w:val="007148E8"/>
    <w:rsid w:val="0071554B"/>
    <w:rsid w:val="007156F5"/>
    <w:rsid w:val="0071587F"/>
    <w:rsid w:val="007164E7"/>
    <w:rsid w:val="007167A4"/>
    <w:rsid w:val="00717370"/>
    <w:rsid w:val="0072031F"/>
    <w:rsid w:val="007204D6"/>
    <w:rsid w:val="007209E3"/>
    <w:rsid w:val="007210CC"/>
    <w:rsid w:val="00721E20"/>
    <w:rsid w:val="00723399"/>
    <w:rsid w:val="00723475"/>
    <w:rsid w:val="00724A66"/>
    <w:rsid w:val="00724B65"/>
    <w:rsid w:val="00724BAA"/>
    <w:rsid w:val="00724BEE"/>
    <w:rsid w:val="0072513F"/>
    <w:rsid w:val="00725C5F"/>
    <w:rsid w:val="00727753"/>
    <w:rsid w:val="00727768"/>
    <w:rsid w:val="00727AF8"/>
    <w:rsid w:val="00730198"/>
    <w:rsid w:val="007301B0"/>
    <w:rsid w:val="0073023C"/>
    <w:rsid w:val="007303A3"/>
    <w:rsid w:val="00730AAB"/>
    <w:rsid w:val="00730AC6"/>
    <w:rsid w:val="00730FF7"/>
    <w:rsid w:val="007311C3"/>
    <w:rsid w:val="00731596"/>
    <w:rsid w:val="007319AE"/>
    <w:rsid w:val="00731BDF"/>
    <w:rsid w:val="00731C35"/>
    <w:rsid w:val="00731C83"/>
    <w:rsid w:val="007324D7"/>
    <w:rsid w:val="00732C5E"/>
    <w:rsid w:val="00732FAE"/>
    <w:rsid w:val="00733815"/>
    <w:rsid w:val="00734123"/>
    <w:rsid w:val="00734BFD"/>
    <w:rsid w:val="0073579B"/>
    <w:rsid w:val="007363FE"/>
    <w:rsid w:val="00736866"/>
    <w:rsid w:val="007368A4"/>
    <w:rsid w:val="00736B0F"/>
    <w:rsid w:val="00736BC8"/>
    <w:rsid w:val="00736F6B"/>
    <w:rsid w:val="007379B8"/>
    <w:rsid w:val="00740318"/>
    <w:rsid w:val="00740C30"/>
    <w:rsid w:val="00741012"/>
    <w:rsid w:val="00742196"/>
    <w:rsid w:val="0074263A"/>
    <w:rsid w:val="00742684"/>
    <w:rsid w:val="00742A48"/>
    <w:rsid w:val="00742CBC"/>
    <w:rsid w:val="00742DAD"/>
    <w:rsid w:val="00742E8B"/>
    <w:rsid w:val="00743437"/>
    <w:rsid w:val="007444A8"/>
    <w:rsid w:val="00744616"/>
    <w:rsid w:val="00744CA9"/>
    <w:rsid w:val="00745035"/>
    <w:rsid w:val="007451A8"/>
    <w:rsid w:val="00745A69"/>
    <w:rsid w:val="0074639A"/>
    <w:rsid w:val="0074640E"/>
    <w:rsid w:val="00747380"/>
    <w:rsid w:val="00747616"/>
    <w:rsid w:val="00747848"/>
    <w:rsid w:val="00750201"/>
    <w:rsid w:val="00750BB6"/>
    <w:rsid w:val="00750D54"/>
    <w:rsid w:val="00751128"/>
    <w:rsid w:val="0075122E"/>
    <w:rsid w:val="00751390"/>
    <w:rsid w:val="00752094"/>
    <w:rsid w:val="00753A7B"/>
    <w:rsid w:val="00753AF1"/>
    <w:rsid w:val="00754373"/>
    <w:rsid w:val="00754A96"/>
    <w:rsid w:val="00754C17"/>
    <w:rsid w:val="00755484"/>
    <w:rsid w:val="00755C18"/>
    <w:rsid w:val="00755D5D"/>
    <w:rsid w:val="00756FD4"/>
    <w:rsid w:val="00757945"/>
    <w:rsid w:val="00757F99"/>
    <w:rsid w:val="00760604"/>
    <w:rsid w:val="00760E27"/>
    <w:rsid w:val="00761189"/>
    <w:rsid w:val="00761C8A"/>
    <w:rsid w:val="007631B5"/>
    <w:rsid w:val="00763990"/>
    <w:rsid w:val="007639E2"/>
    <w:rsid w:val="007640AF"/>
    <w:rsid w:val="0076429C"/>
    <w:rsid w:val="0076431C"/>
    <w:rsid w:val="00764D4E"/>
    <w:rsid w:val="00764EF5"/>
    <w:rsid w:val="007652FE"/>
    <w:rsid w:val="00765CE0"/>
    <w:rsid w:val="0076618A"/>
    <w:rsid w:val="007663C6"/>
    <w:rsid w:val="007669AE"/>
    <w:rsid w:val="00766A7F"/>
    <w:rsid w:val="00767C35"/>
    <w:rsid w:val="0077065A"/>
    <w:rsid w:val="007708CE"/>
    <w:rsid w:val="00770A2C"/>
    <w:rsid w:val="00770BEB"/>
    <w:rsid w:val="00770CE7"/>
    <w:rsid w:val="00771A6C"/>
    <w:rsid w:val="00771C2D"/>
    <w:rsid w:val="007720FB"/>
    <w:rsid w:val="007721D1"/>
    <w:rsid w:val="00772A5C"/>
    <w:rsid w:val="00772CF3"/>
    <w:rsid w:val="007734E5"/>
    <w:rsid w:val="00774534"/>
    <w:rsid w:val="00774702"/>
    <w:rsid w:val="007748D0"/>
    <w:rsid w:val="00774FCC"/>
    <w:rsid w:val="007757FE"/>
    <w:rsid w:val="00776B26"/>
    <w:rsid w:val="00776CDD"/>
    <w:rsid w:val="00776F88"/>
    <w:rsid w:val="00777CAE"/>
    <w:rsid w:val="00777EE7"/>
    <w:rsid w:val="00780042"/>
    <w:rsid w:val="0078020D"/>
    <w:rsid w:val="00780BD4"/>
    <w:rsid w:val="00780C01"/>
    <w:rsid w:val="00780DC6"/>
    <w:rsid w:val="0078158E"/>
    <w:rsid w:val="00781771"/>
    <w:rsid w:val="007818C2"/>
    <w:rsid w:val="007822F6"/>
    <w:rsid w:val="00783558"/>
    <w:rsid w:val="00783A26"/>
    <w:rsid w:val="00783E99"/>
    <w:rsid w:val="00784EE6"/>
    <w:rsid w:val="00785805"/>
    <w:rsid w:val="007858F0"/>
    <w:rsid w:val="00785A9C"/>
    <w:rsid w:val="00785BD6"/>
    <w:rsid w:val="0078617C"/>
    <w:rsid w:val="0078647B"/>
    <w:rsid w:val="00787747"/>
    <w:rsid w:val="00787ED6"/>
    <w:rsid w:val="007908AA"/>
    <w:rsid w:val="00790CCA"/>
    <w:rsid w:val="00791E74"/>
    <w:rsid w:val="00792030"/>
    <w:rsid w:val="007923C0"/>
    <w:rsid w:val="00792C0C"/>
    <w:rsid w:val="007934C6"/>
    <w:rsid w:val="00793526"/>
    <w:rsid w:val="0079360D"/>
    <w:rsid w:val="00793786"/>
    <w:rsid w:val="00793942"/>
    <w:rsid w:val="00793E4E"/>
    <w:rsid w:val="007944DC"/>
    <w:rsid w:val="0079494F"/>
    <w:rsid w:val="00794A93"/>
    <w:rsid w:val="00794CDE"/>
    <w:rsid w:val="00794DE7"/>
    <w:rsid w:val="00795199"/>
    <w:rsid w:val="007955FB"/>
    <w:rsid w:val="00795C49"/>
    <w:rsid w:val="00795E63"/>
    <w:rsid w:val="007970EE"/>
    <w:rsid w:val="00797402"/>
    <w:rsid w:val="00797487"/>
    <w:rsid w:val="00797873"/>
    <w:rsid w:val="00797A4A"/>
    <w:rsid w:val="00797F92"/>
    <w:rsid w:val="007A03A5"/>
    <w:rsid w:val="007A03C7"/>
    <w:rsid w:val="007A0754"/>
    <w:rsid w:val="007A2499"/>
    <w:rsid w:val="007A2754"/>
    <w:rsid w:val="007A3569"/>
    <w:rsid w:val="007A3905"/>
    <w:rsid w:val="007A39E5"/>
    <w:rsid w:val="007A3F60"/>
    <w:rsid w:val="007A4011"/>
    <w:rsid w:val="007A427A"/>
    <w:rsid w:val="007A42D6"/>
    <w:rsid w:val="007A43E3"/>
    <w:rsid w:val="007A443E"/>
    <w:rsid w:val="007A608B"/>
    <w:rsid w:val="007A65FC"/>
    <w:rsid w:val="007B097E"/>
    <w:rsid w:val="007B0BE2"/>
    <w:rsid w:val="007B0C92"/>
    <w:rsid w:val="007B1010"/>
    <w:rsid w:val="007B104C"/>
    <w:rsid w:val="007B1150"/>
    <w:rsid w:val="007B151C"/>
    <w:rsid w:val="007B1BE6"/>
    <w:rsid w:val="007B2A99"/>
    <w:rsid w:val="007B38E2"/>
    <w:rsid w:val="007B3B5F"/>
    <w:rsid w:val="007B3E7E"/>
    <w:rsid w:val="007B52BE"/>
    <w:rsid w:val="007B5580"/>
    <w:rsid w:val="007B5EB8"/>
    <w:rsid w:val="007B6545"/>
    <w:rsid w:val="007B69B9"/>
    <w:rsid w:val="007B6B90"/>
    <w:rsid w:val="007B6F47"/>
    <w:rsid w:val="007B7E3C"/>
    <w:rsid w:val="007C004B"/>
    <w:rsid w:val="007C0371"/>
    <w:rsid w:val="007C0AD5"/>
    <w:rsid w:val="007C0CC5"/>
    <w:rsid w:val="007C0D0B"/>
    <w:rsid w:val="007C184A"/>
    <w:rsid w:val="007C195F"/>
    <w:rsid w:val="007C2735"/>
    <w:rsid w:val="007C28BC"/>
    <w:rsid w:val="007C2BE5"/>
    <w:rsid w:val="007C2EE0"/>
    <w:rsid w:val="007C30FD"/>
    <w:rsid w:val="007C34E0"/>
    <w:rsid w:val="007C374B"/>
    <w:rsid w:val="007C3893"/>
    <w:rsid w:val="007C3A65"/>
    <w:rsid w:val="007C3CB6"/>
    <w:rsid w:val="007C3DFD"/>
    <w:rsid w:val="007C3E15"/>
    <w:rsid w:val="007C40F2"/>
    <w:rsid w:val="007C4357"/>
    <w:rsid w:val="007C4501"/>
    <w:rsid w:val="007C4E4B"/>
    <w:rsid w:val="007C51DF"/>
    <w:rsid w:val="007C5AE4"/>
    <w:rsid w:val="007C5F58"/>
    <w:rsid w:val="007C6C86"/>
    <w:rsid w:val="007C6FCA"/>
    <w:rsid w:val="007C7159"/>
    <w:rsid w:val="007D0536"/>
    <w:rsid w:val="007D0E6B"/>
    <w:rsid w:val="007D14B4"/>
    <w:rsid w:val="007D1A71"/>
    <w:rsid w:val="007D20C3"/>
    <w:rsid w:val="007D2121"/>
    <w:rsid w:val="007D229E"/>
    <w:rsid w:val="007D23F3"/>
    <w:rsid w:val="007D243B"/>
    <w:rsid w:val="007D2525"/>
    <w:rsid w:val="007D291D"/>
    <w:rsid w:val="007D2AB8"/>
    <w:rsid w:val="007D2DB1"/>
    <w:rsid w:val="007D2F34"/>
    <w:rsid w:val="007D3378"/>
    <w:rsid w:val="007D44EE"/>
    <w:rsid w:val="007D5058"/>
    <w:rsid w:val="007D5128"/>
    <w:rsid w:val="007D5272"/>
    <w:rsid w:val="007D53EE"/>
    <w:rsid w:val="007D5F5A"/>
    <w:rsid w:val="007D6D40"/>
    <w:rsid w:val="007D6ED9"/>
    <w:rsid w:val="007D70EE"/>
    <w:rsid w:val="007D72B6"/>
    <w:rsid w:val="007D730E"/>
    <w:rsid w:val="007D7E19"/>
    <w:rsid w:val="007E0136"/>
    <w:rsid w:val="007E0610"/>
    <w:rsid w:val="007E197F"/>
    <w:rsid w:val="007E1F01"/>
    <w:rsid w:val="007E29DA"/>
    <w:rsid w:val="007E2C18"/>
    <w:rsid w:val="007E3A2F"/>
    <w:rsid w:val="007E3B5B"/>
    <w:rsid w:val="007E4D05"/>
    <w:rsid w:val="007E4D7D"/>
    <w:rsid w:val="007E4E96"/>
    <w:rsid w:val="007E5342"/>
    <w:rsid w:val="007E555C"/>
    <w:rsid w:val="007E562D"/>
    <w:rsid w:val="007E5691"/>
    <w:rsid w:val="007E6209"/>
    <w:rsid w:val="007E6215"/>
    <w:rsid w:val="007E6431"/>
    <w:rsid w:val="007E64F7"/>
    <w:rsid w:val="007E6FB2"/>
    <w:rsid w:val="007E6FCB"/>
    <w:rsid w:val="007E7597"/>
    <w:rsid w:val="007F0212"/>
    <w:rsid w:val="007F03D4"/>
    <w:rsid w:val="007F0ABC"/>
    <w:rsid w:val="007F0B20"/>
    <w:rsid w:val="007F0EFE"/>
    <w:rsid w:val="007F1DD3"/>
    <w:rsid w:val="007F2593"/>
    <w:rsid w:val="007F27F9"/>
    <w:rsid w:val="007F346D"/>
    <w:rsid w:val="007F45A9"/>
    <w:rsid w:val="007F4A7B"/>
    <w:rsid w:val="007F4B50"/>
    <w:rsid w:val="007F58FF"/>
    <w:rsid w:val="007F5F20"/>
    <w:rsid w:val="007F65DF"/>
    <w:rsid w:val="007F6894"/>
    <w:rsid w:val="007F6CFD"/>
    <w:rsid w:val="007F7391"/>
    <w:rsid w:val="007F73B0"/>
    <w:rsid w:val="007F7576"/>
    <w:rsid w:val="00800028"/>
    <w:rsid w:val="00800053"/>
    <w:rsid w:val="00800225"/>
    <w:rsid w:val="008004D4"/>
    <w:rsid w:val="00800822"/>
    <w:rsid w:val="008008E8"/>
    <w:rsid w:val="008014EB"/>
    <w:rsid w:val="00801A4A"/>
    <w:rsid w:val="008024CF"/>
    <w:rsid w:val="00802521"/>
    <w:rsid w:val="00802679"/>
    <w:rsid w:val="008028A9"/>
    <w:rsid w:val="008030D4"/>
    <w:rsid w:val="00803790"/>
    <w:rsid w:val="00803897"/>
    <w:rsid w:val="0080396E"/>
    <w:rsid w:val="00803B11"/>
    <w:rsid w:val="00803BB7"/>
    <w:rsid w:val="00803FE4"/>
    <w:rsid w:val="008041A8"/>
    <w:rsid w:val="008041AA"/>
    <w:rsid w:val="00804605"/>
    <w:rsid w:val="0080464E"/>
    <w:rsid w:val="008046A0"/>
    <w:rsid w:val="00804713"/>
    <w:rsid w:val="00804C76"/>
    <w:rsid w:val="00805188"/>
    <w:rsid w:val="0080622D"/>
    <w:rsid w:val="008062EA"/>
    <w:rsid w:val="00806777"/>
    <w:rsid w:val="00810EEF"/>
    <w:rsid w:val="00811510"/>
    <w:rsid w:val="00811FAA"/>
    <w:rsid w:val="008122F6"/>
    <w:rsid w:val="008125B5"/>
    <w:rsid w:val="00812C40"/>
    <w:rsid w:val="008130B9"/>
    <w:rsid w:val="00813352"/>
    <w:rsid w:val="0081368F"/>
    <w:rsid w:val="008142BB"/>
    <w:rsid w:val="00814E74"/>
    <w:rsid w:val="00816108"/>
    <w:rsid w:val="0081620F"/>
    <w:rsid w:val="00816835"/>
    <w:rsid w:val="008177CF"/>
    <w:rsid w:val="00817A30"/>
    <w:rsid w:val="00820E3E"/>
    <w:rsid w:val="008213FB"/>
    <w:rsid w:val="00821D84"/>
    <w:rsid w:val="00821DA8"/>
    <w:rsid w:val="00821E37"/>
    <w:rsid w:val="0082246A"/>
    <w:rsid w:val="008227AD"/>
    <w:rsid w:val="00822A20"/>
    <w:rsid w:val="00823161"/>
    <w:rsid w:val="008234B7"/>
    <w:rsid w:val="008236E7"/>
    <w:rsid w:val="0082442D"/>
    <w:rsid w:val="0082460A"/>
    <w:rsid w:val="00824738"/>
    <w:rsid w:val="00824EDD"/>
    <w:rsid w:val="008253E9"/>
    <w:rsid w:val="0082590B"/>
    <w:rsid w:val="00825FF2"/>
    <w:rsid w:val="00826445"/>
    <w:rsid w:val="00826A01"/>
    <w:rsid w:val="00826A60"/>
    <w:rsid w:val="00826F0A"/>
    <w:rsid w:val="00826FE6"/>
    <w:rsid w:val="0082706E"/>
    <w:rsid w:val="00827155"/>
    <w:rsid w:val="0082776B"/>
    <w:rsid w:val="00830269"/>
    <w:rsid w:val="008307A3"/>
    <w:rsid w:val="00830B9C"/>
    <w:rsid w:val="00830FFA"/>
    <w:rsid w:val="008314AB"/>
    <w:rsid w:val="00832110"/>
    <w:rsid w:val="00832179"/>
    <w:rsid w:val="008325E5"/>
    <w:rsid w:val="00832896"/>
    <w:rsid w:val="00833467"/>
    <w:rsid w:val="00833589"/>
    <w:rsid w:val="00833F64"/>
    <w:rsid w:val="00833FE1"/>
    <w:rsid w:val="008348BF"/>
    <w:rsid w:val="00835043"/>
    <w:rsid w:val="00835349"/>
    <w:rsid w:val="00835625"/>
    <w:rsid w:val="00836231"/>
    <w:rsid w:val="00836250"/>
    <w:rsid w:val="00836327"/>
    <w:rsid w:val="0083662A"/>
    <w:rsid w:val="008367F7"/>
    <w:rsid w:val="00836A60"/>
    <w:rsid w:val="00837111"/>
    <w:rsid w:val="008400F4"/>
    <w:rsid w:val="008405A1"/>
    <w:rsid w:val="008406C2"/>
    <w:rsid w:val="008407A4"/>
    <w:rsid w:val="00840A88"/>
    <w:rsid w:val="00840CE7"/>
    <w:rsid w:val="00840ED2"/>
    <w:rsid w:val="0084183B"/>
    <w:rsid w:val="0084199E"/>
    <w:rsid w:val="00841B5A"/>
    <w:rsid w:val="00841E5F"/>
    <w:rsid w:val="008427C2"/>
    <w:rsid w:val="0084329B"/>
    <w:rsid w:val="008433A3"/>
    <w:rsid w:val="0084382B"/>
    <w:rsid w:val="008440A5"/>
    <w:rsid w:val="008443AF"/>
    <w:rsid w:val="00844722"/>
    <w:rsid w:val="00844A4E"/>
    <w:rsid w:val="00844C93"/>
    <w:rsid w:val="00845067"/>
    <w:rsid w:val="00845109"/>
    <w:rsid w:val="008453B0"/>
    <w:rsid w:val="008456A6"/>
    <w:rsid w:val="008457E0"/>
    <w:rsid w:val="00846863"/>
    <w:rsid w:val="008469A4"/>
    <w:rsid w:val="00847FC0"/>
    <w:rsid w:val="008510CC"/>
    <w:rsid w:val="008515DF"/>
    <w:rsid w:val="00851A6B"/>
    <w:rsid w:val="0085272D"/>
    <w:rsid w:val="00852B81"/>
    <w:rsid w:val="00852CAB"/>
    <w:rsid w:val="00853588"/>
    <w:rsid w:val="008535F0"/>
    <w:rsid w:val="00853935"/>
    <w:rsid w:val="00853ABF"/>
    <w:rsid w:val="00853B93"/>
    <w:rsid w:val="00853ED7"/>
    <w:rsid w:val="00854211"/>
    <w:rsid w:val="00854368"/>
    <w:rsid w:val="00854BAC"/>
    <w:rsid w:val="00855AAD"/>
    <w:rsid w:val="00855C2C"/>
    <w:rsid w:val="00856E94"/>
    <w:rsid w:val="008570A6"/>
    <w:rsid w:val="00857B89"/>
    <w:rsid w:val="00857EC6"/>
    <w:rsid w:val="00860335"/>
    <w:rsid w:val="008609BE"/>
    <w:rsid w:val="008611A4"/>
    <w:rsid w:val="008613FA"/>
    <w:rsid w:val="00861ACF"/>
    <w:rsid w:val="00861FF1"/>
    <w:rsid w:val="00862330"/>
    <w:rsid w:val="00862C63"/>
    <w:rsid w:val="00862D52"/>
    <w:rsid w:val="00863185"/>
    <w:rsid w:val="008633F7"/>
    <w:rsid w:val="00863469"/>
    <w:rsid w:val="008639D0"/>
    <w:rsid w:val="00864219"/>
    <w:rsid w:val="008644A9"/>
    <w:rsid w:val="00864649"/>
    <w:rsid w:val="0086484A"/>
    <w:rsid w:val="008649DE"/>
    <w:rsid w:val="00864CA9"/>
    <w:rsid w:val="008651CE"/>
    <w:rsid w:val="008654DE"/>
    <w:rsid w:val="008656DD"/>
    <w:rsid w:val="00865E7A"/>
    <w:rsid w:val="00866EA6"/>
    <w:rsid w:val="0086748E"/>
    <w:rsid w:val="008677C7"/>
    <w:rsid w:val="00867F96"/>
    <w:rsid w:val="00870689"/>
    <w:rsid w:val="008722D5"/>
    <w:rsid w:val="008726CA"/>
    <w:rsid w:val="00872744"/>
    <w:rsid w:val="00873148"/>
    <w:rsid w:val="00873422"/>
    <w:rsid w:val="00873977"/>
    <w:rsid w:val="00873E5E"/>
    <w:rsid w:val="00873ED2"/>
    <w:rsid w:val="0087413A"/>
    <w:rsid w:val="0087472A"/>
    <w:rsid w:val="00874B3D"/>
    <w:rsid w:val="00874D9F"/>
    <w:rsid w:val="00874E23"/>
    <w:rsid w:val="00875444"/>
    <w:rsid w:val="00875AC2"/>
    <w:rsid w:val="00875FAD"/>
    <w:rsid w:val="00876313"/>
    <w:rsid w:val="00876A7F"/>
    <w:rsid w:val="00876B86"/>
    <w:rsid w:val="00876F22"/>
    <w:rsid w:val="00877177"/>
    <w:rsid w:val="008772B2"/>
    <w:rsid w:val="008801A7"/>
    <w:rsid w:val="008810BB"/>
    <w:rsid w:val="0088134F"/>
    <w:rsid w:val="00881A68"/>
    <w:rsid w:val="008820B5"/>
    <w:rsid w:val="0088221E"/>
    <w:rsid w:val="0088272B"/>
    <w:rsid w:val="00883E6A"/>
    <w:rsid w:val="00884649"/>
    <w:rsid w:val="00884CB8"/>
    <w:rsid w:val="00885059"/>
    <w:rsid w:val="008867B3"/>
    <w:rsid w:val="00886AC3"/>
    <w:rsid w:val="00887DC3"/>
    <w:rsid w:val="00887FC2"/>
    <w:rsid w:val="00890080"/>
    <w:rsid w:val="0089037E"/>
    <w:rsid w:val="008903BA"/>
    <w:rsid w:val="0089059D"/>
    <w:rsid w:val="0089092E"/>
    <w:rsid w:val="008909AC"/>
    <w:rsid w:val="00890CAD"/>
    <w:rsid w:val="00890D2A"/>
    <w:rsid w:val="00890D57"/>
    <w:rsid w:val="008914BE"/>
    <w:rsid w:val="00891ABA"/>
    <w:rsid w:val="00891C7C"/>
    <w:rsid w:val="008923DD"/>
    <w:rsid w:val="00892898"/>
    <w:rsid w:val="00892C2B"/>
    <w:rsid w:val="0089328C"/>
    <w:rsid w:val="0089381F"/>
    <w:rsid w:val="00893AA5"/>
    <w:rsid w:val="00893DA3"/>
    <w:rsid w:val="00893EFE"/>
    <w:rsid w:val="00894005"/>
    <w:rsid w:val="0089588C"/>
    <w:rsid w:val="00895CEE"/>
    <w:rsid w:val="00896112"/>
    <w:rsid w:val="00896236"/>
    <w:rsid w:val="008968B7"/>
    <w:rsid w:val="00896C91"/>
    <w:rsid w:val="00897227"/>
    <w:rsid w:val="00897434"/>
    <w:rsid w:val="00897F06"/>
    <w:rsid w:val="008A0120"/>
    <w:rsid w:val="008A080E"/>
    <w:rsid w:val="008A0B6F"/>
    <w:rsid w:val="008A150F"/>
    <w:rsid w:val="008A1526"/>
    <w:rsid w:val="008A1746"/>
    <w:rsid w:val="008A1EB6"/>
    <w:rsid w:val="008A2133"/>
    <w:rsid w:val="008A282D"/>
    <w:rsid w:val="008A3935"/>
    <w:rsid w:val="008A4138"/>
    <w:rsid w:val="008A456C"/>
    <w:rsid w:val="008A547B"/>
    <w:rsid w:val="008A5612"/>
    <w:rsid w:val="008A5868"/>
    <w:rsid w:val="008A58BC"/>
    <w:rsid w:val="008A60B1"/>
    <w:rsid w:val="008A6303"/>
    <w:rsid w:val="008A67E1"/>
    <w:rsid w:val="008A6E79"/>
    <w:rsid w:val="008A7A96"/>
    <w:rsid w:val="008A7B10"/>
    <w:rsid w:val="008B0F17"/>
    <w:rsid w:val="008B0F27"/>
    <w:rsid w:val="008B1C32"/>
    <w:rsid w:val="008B1F8A"/>
    <w:rsid w:val="008B2243"/>
    <w:rsid w:val="008B224F"/>
    <w:rsid w:val="008B3B4F"/>
    <w:rsid w:val="008B436F"/>
    <w:rsid w:val="008B454C"/>
    <w:rsid w:val="008B4553"/>
    <w:rsid w:val="008B45FB"/>
    <w:rsid w:val="008B5B31"/>
    <w:rsid w:val="008B5C8D"/>
    <w:rsid w:val="008B64E5"/>
    <w:rsid w:val="008B64EF"/>
    <w:rsid w:val="008B6911"/>
    <w:rsid w:val="008B738E"/>
    <w:rsid w:val="008B79AA"/>
    <w:rsid w:val="008C06A7"/>
    <w:rsid w:val="008C15C0"/>
    <w:rsid w:val="008C16C8"/>
    <w:rsid w:val="008C2946"/>
    <w:rsid w:val="008C2F92"/>
    <w:rsid w:val="008C460F"/>
    <w:rsid w:val="008C48BE"/>
    <w:rsid w:val="008C4DD4"/>
    <w:rsid w:val="008C4E7D"/>
    <w:rsid w:val="008C50E2"/>
    <w:rsid w:val="008C5100"/>
    <w:rsid w:val="008C519E"/>
    <w:rsid w:val="008C54A7"/>
    <w:rsid w:val="008C59D8"/>
    <w:rsid w:val="008C5AE9"/>
    <w:rsid w:val="008C634A"/>
    <w:rsid w:val="008C6B83"/>
    <w:rsid w:val="008C6E1B"/>
    <w:rsid w:val="008C7217"/>
    <w:rsid w:val="008C76EC"/>
    <w:rsid w:val="008C7A6C"/>
    <w:rsid w:val="008D0078"/>
    <w:rsid w:val="008D0718"/>
    <w:rsid w:val="008D0AB2"/>
    <w:rsid w:val="008D0E16"/>
    <w:rsid w:val="008D0E45"/>
    <w:rsid w:val="008D1A2D"/>
    <w:rsid w:val="008D2577"/>
    <w:rsid w:val="008D25D4"/>
    <w:rsid w:val="008D2E38"/>
    <w:rsid w:val="008D3548"/>
    <w:rsid w:val="008D35A6"/>
    <w:rsid w:val="008D3892"/>
    <w:rsid w:val="008D40C2"/>
    <w:rsid w:val="008D4170"/>
    <w:rsid w:val="008D43B2"/>
    <w:rsid w:val="008D45FA"/>
    <w:rsid w:val="008D54B8"/>
    <w:rsid w:val="008D6482"/>
    <w:rsid w:val="008D689D"/>
    <w:rsid w:val="008D6A70"/>
    <w:rsid w:val="008D77DF"/>
    <w:rsid w:val="008E0555"/>
    <w:rsid w:val="008E08A1"/>
    <w:rsid w:val="008E0B99"/>
    <w:rsid w:val="008E2882"/>
    <w:rsid w:val="008E2D51"/>
    <w:rsid w:val="008E2D5C"/>
    <w:rsid w:val="008E2DF8"/>
    <w:rsid w:val="008E374A"/>
    <w:rsid w:val="008E39A2"/>
    <w:rsid w:val="008E3DFF"/>
    <w:rsid w:val="008E4086"/>
    <w:rsid w:val="008E41CD"/>
    <w:rsid w:val="008E43DF"/>
    <w:rsid w:val="008E4761"/>
    <w:rsid w:val="008E4C4A"/>
    <w:rsid w:val="008E520B"/>
    <w:rsid w:val="008E5BA7"/>
    <w:rsid w:val="008E5DF8"/>
    <w:rsid w:val="008E67D6"/>
    <w:rsid w:val="008E6AE3"/>
    <w:rsid w:val="008E6AE4"/>
    <w:rsid w:val="008E6BBD"/>
    <w:rsid w:val="008E6D99"/>
    <w:rsid w:val="008E6FEB"/>
    <w:rsid w:val="008E767F"/>
    <w:rsid w:val="008F015D"/>
    <w:rsid w:val="008F093C"/>
    <w:rsid w:val="008F0B2D"/>
    <w:rsid w:val="008F0BA8"/>
    <w:rsid w:val="008F0D2D"/>
    <w:rsid w:val="008F1338"/>
    <w:rsid w:val="008F17AF"/>
    <w:rsid w:val="008F1A7E"/>
    <w:rsid w:val="008F26C2"/>
    <w:rsid w:val="008F2710"/>
    <w:rsid w:val="008F272D"/>
    <w:rsid w:val="008F29C2"/>
    <w:rsid w:val="008F2D47"/>
    <w:rsid w:val="008F322F"/>
    <w:rsid w:val="008F3438"/>
    <w:rsid w:val="008F45FD"/>
    <w:rsid w:val="008F4FE4"/>
    <w:rsid w:val="008F5110"/>
    <w:rsid w:val="008F528D"/>
    <w:rsid w:val="008F5942"/>
    <w:rsid w:val="008F636B"/>
    <w:rsid w:val="008F771A"/>
    <w:rsid w:val="008F7D8A"/>
    <w:rsid w:val="00900280"/>
    <w:rsid w:val="00900706"/>
    <w:rsid w:val="00900ADB"/>
    <w:rsid w:val="009016BF"/>
    <w:rsid w:val="00901C78"/>
    <w:rsid w:val="0090201B"/>
    <w:rsid w:val="009021CF"/>
    <w:rsid w:val="00902342"/>
    <w:rsid w:val="00902A77"/>
    <w:rsid w:val="009030F1"/>
    <w:rsid w:val="009030F7"/>
    <w:rsid w:val="00903371"/>
    <w:rsid w:val="009033B6"/>
    <w:rsid w:val="009035F8"/>
    <w:rsid w:val="00903DAC"/>
    <w:rsid w:val="009044C1"/>
    <w:rsid w:val="009046DF"/>
    <w:rsid w:val="00905082"/>
    <w:rsid w:val="009050D0"/>
    <w:rsid w:val="00905518"/>
    <w:rsid w:val="00905745"/>
    <w:rsid w:val="00906578"/>
    <w:rsid w:val="00906B42"/>
    <w:rsid w:val="00906B7C"/>
    <w:rsid w:val="0090746E"/>
    <w:rsid w:val="0090749D"/>
    <w:rsid w:val="0090772B"/>
    <w:rsid w:val="00907D9F"/>
    <w:rsid w:val="00907E1D"/>
    <w:rsid w:val="00907E5E"/>
    <w:rsid w:val="0091010F"/>
    <w:rsid w:val="00910722"/>
    <w:rsid w:val="00911E88"/>
    <w:rsid w:val="00912019"/>
    <w:rsid w:val="00912525"/>
    <w:rsid w:val="0091288A"/>
    <w:rsid w:val="00912A17"/>
    <w:rsid w:val="00912DF5"/>
    <w:rsid w:val="0091382F"/>
    <w:rsid w:val="00913A51"/>
    <w:rsid w:val="00914668"/>
    <w:rsid w:val="009151C4"/>
    <w:rsid w:val="009156FF"/>
    <w:rsid w:val="00915AB6"/>
    <w:rsid w:val="00916B83"/>
    <w:rsid w:val="00916C91"/>
    <w:rsid w:val="00916F36"/>
    <w:rsid w:val="00917970"/>
    <w:rsid w:val="00920DCB"/>
    <w:rsid w:val="0092109A"/>
    <w:rsid w:val="009211CB"/>
    <w:rsid w:val="009214E0"/>
    <w:rsid w:val="00921867"/>
    <w:rsid w:val="0092233C"/>
    <w:rsid w:val="00922477"/>
    <w:rsid w:val="00922669"/>
    <w:rsid w:val="00922968"/>
    <w:rsid w:val="00922B10"/>
    <w:rsid w:val="009233B5"/>
    <w:rsid w:val="00923792"/>
    <w:rsid w:val="00924782"/>
    <w:rsid w:val="00924B2F"/>
    <w:rsid w:val="00924C59"/>
    <w:rsid w:val="00924CAC"/>
    <w:rsid w:val="0092504F"/>
    <w:rsid w:val="00925138"/>
    <w:rsid w:val="0092649B"/>
    <w:rsid w:val="009270FA"/>
    <w:rsid w:val="009279E5"/>
    <w:rsid w:val="00927FC7"/>
    <w:rsid w:val="0093046D"/>
    <w:rsid w:val="009310B7"/>
    <w:rsid w:val="0093180F"/>
    <w:rsid w:val="00931BB5"/>
    <w:rsid w:val="00931ED6"/>
    <w:rsid w:val="0093295B"/>
    <w:rsid w:val="00932B39"/>
    <w:rsid w:val="00933400"/>
    <w:rsid w:val="00933782"/>
    <w:rsid w:val="009339CB"/>
    <w:rsid w:val="009345DA"/>
    <w:rsid w:val="00934780"/>
    <w:rsid w:val="009350FF"/>
    <w:rsid w:val="0093661E"/>
    <w:rsid w:val="00936720"/>
    <w:rsid w:val="00936A14"/>
    <w:rsid w:val="00936FDA"/>
    <w:rsid w:val="00937021"/>
    <w:rsid w:val="009371A7"/>
    <w:rsid w:val="00937614"/>
    <w:rsid w:val="0093790E"/>
    <w:rsid w:val="00937AA6"/>
    <w:rsid w:val="00940128"/>
    <w:rsid w:val="009417F8"/>
    <w:rsid w:val="0094212A"/>
    <w:rsid w:val="009427D4"/>
    <w:rsid w:val="0094320F"/>
    <w:rsid w:val="009437A3"/>
    <w:rsid w:val="00943BF6"/>
    <w:rsid w:val="00943D96"/>
    <w:rsid w:val="00944E38"/>
    <w:rsid w:val="0094517E"/>
    <w:rsid w:val="00945B31"/>
    <w:rsid w:val="0094695C"/>
    <w:rsid w:val="00946EE3"/>
    <w:rsid w:val="009470F9"/>
    <w:rsid w:val="0094758E"/>
    <w:rsid w:val="00947B14"/>
    <w:rsid w:val="00947E7D"/>
    <w:rsid w:val="009505AC"/>
    <w:rsid w:val="00950B59"/>
    <w:rsid w:val="00950DD2"/>
    <w:rsid w:val="00950E2C"/>
    <w:rsid w:val="00951389"/>
    <w:rsid w:val="009514F8"/>
    <w:rsid w:val="00951CCE"/>
    <w:rsid w:val="00951DF0"/>
    <w:rsid w:val="0095203E"/>
    <w:rsid w:val="00952CBF"/>
    <w:rsid w:val="009531A3"/>
    <w:rsid w:val="0095333C"/>
    <w:rsid w:val="009546EB"/>
    <w:rsid w:val="009546F7"/>
    <w:rsid w:val="009551DC"/>
    <w:rsid w:val="009553A2"/>
    <w:rsid w:val="009554DE"/>
    <w:rsid w:val="009558D7"/>
    <w:rsid w:val="00955C87"/>
    <w:rsid w:val="0095619F"/>
    <w:rsid w:val="00956218"/>
    <w:rsid w:val="009574BD"/>
    <w:rsid w:val="00957893"/>
    <w:rsid w:val="00957B03"/>
    <w:rsid w:val="009602A7"/>
    <w:rsid w:val="0096041A"/>
    <w:rsid w:val="00960420"/>
    <w:rsid w:val="0096044D"/>
    <w:rsid w:val="00960560"/>
    <w:rsid w:val="00960AF7"/>
    <w:rsid w:val="00960FF6"/>
    <w:rsid w:val="00961430"/>
    <w:rsid w:val="00961E1E"/>
    <w:rsid w:val="009620F4"/>
    <w:rsid w:val="00962715"/>
    <w:rsid w:val="00962D52"/>
    <w:rsid w:val="00962EF3"/>
    <w:rsid w:val="0096300B"/>
    <w:rsid w:val="009634F4"/>
    <w:rsid w:val="00963BEC"/>
    <w:rsid w:val="00963EFE"/>
    <w:rsid w:val="00964112"/>
    <w:rsid w:val="009643AE"/>
    <w:rsid w:val="0096581E"/>
    <w:rsid w:val="009659DD"/>
    <w:rsid w:val="009663B2"/>
    <w:rsid w:val="0096693F"/>
    <w:rsid w:val="00966D6D"/>
    <w:rsid w:val="0096727E"/>
    <w:rsid w:val="009673A5"/>
    <w:rsid w:val="0096747E"/>
    <w:rsid w:val="009702F8"/>
    <w:rsid w:val="009704D2"/>
    <w:rsid w:val="00970548"/>
    <w:rsid w:val="00971466"/>
    <w:rsid w:val="00971A1C"/>
    <w:rsid w:val="00971C2D"/>
    <w:rsid w:val="0097213D"/>
    <w:rsid w:val="0097241E"/>
    <w:rsid w:val="00972BE6"/>
    <w:rsid w:val="00972E8D"/>
    <w:rsid w:val="00973161"/>
    <w:rsid w:val="00973E1D"/>
    <w:rsid w:val="00974198"/>
    <w:rsid w:val="00974951"/>
    <w:rsid w:val="00974C80"/>
    <w:rsid w:val="00975198"/>
    <w:rsid w:val="009753BA"/>
    <w:rsid w:val="00975B11"/>
    <w:rsid w:val="009760AE"/>
    <w:rsid w:val="009761D5"/>
    <w:rsid w:val="00976D98"/>
    <w:rsid w:val="00976ECD"/>
    <w:rsid w:val="00977106"/>
    <w:rsid w:val="00977939"/>
    <w:rsid w:val="009800E9"/>
    <w:rsid w:val="00981360"/>
    <w:rsid w:val="00981CA4"/>
    <w:rsid w:val="00981E87"/>
    <w:rsid w:val="00982708"/>
    <w:rsid w:val="00982757"/>
    <w:rsid w:val="00982843"/>
    <w:rsid w:val="00982B93"/>
    <w:rsid w:val="0098378B"/>
    <w:rsid w:val="0098399C"/>
    <w:rsid w:val="00983BC1"/>
    <w:rsid w:val="00983E35"/>
    <w:rsid w:val="009840EF"/>
    <w:rsid w:val="009843D9"/>
    <w:rsid w:val="00984800"/>
    <w:rsid w:val="00984D6A"/>
    <w:rsid w:val="00984E96"/>
    <w:rsid w:val="00985321"/>
    <w:rsid w:val="009859D8"/>
    <w:rsid w:val="009862B8"/>
    <w:rsid w:val="00986665"/>
    <w:rsid w:val="0098673C"/>
    <w:rsid w:val="00986CB8"/>
    <w:rsid w:val="00987321"/>
    <w:rsid w:val="0098792A"/>
    <w:rsid w:val="00987B80"/>
    <w:rsid w:val="00990A69"/>
    <w:rsid w:val="00990AD9"/>
    <w:rsid w:val="00991388"/>
    <w:rsid w:val="0099167C"/>
    <w:rsid w:val="009919C5"/>
    <w:rsid w:val="00992E09"/>
    <w:rsid w:val="00992E30"/>
    <w:rsid w:val="009933A8"/>
    <w:rsid w:val="0099344B"/>
    <w:rsid w:val="00993E5A"/>
    <w:rsid w:val="00994032"/>
    <w:rsid w:val="00994801"/>
    <w:rsid w:val="00994901"/>
    <w:rsid w:val="0099491C"/>
    <w:rsid w:val="009949EE"/>
    <w:rsid w:val="00994A7A"/>
    <w:rsid w:val="0099597E"/>
    <w:rsid w:val="00995C09"/>
    <w:rsid w:val="00995E22"/>
    <w:rsid w:val="0099609B"/>
    <w:rsid w:val="00996443"/>
    <w:rsid w:val="00996711"/>
    <w:rsid w:val="00996BF6"/>
    <w:rsid w:val="00996DD1"/>
    <w:rsid w:val="0099732D"/>
    <w:rsid w:val="00997645"/>
    <w:rsid w:val="00997D89"/>
    <w:rsid w:val="00997F37"/>
    <w:rsid w:val="009A07DB"/>
    <w:rsid w:val="009A12D9"/>
    <w:rsid w:val="009A1474"/>
    <w:rsid w:val="009A16DA"/>
    <w:rsid w:val="009A1C88"/>
    <w:rsid w:val="009A2087"/>
    <w:rsid w:val="009A2AD6"/>
    <w:rsid w:val="009A2ED9"/>
    <w:rsid w:val="009A3184"/>
    <w:rsid w:val="009A3526"/>
    <w:rsid w:val="009A3634"/>
    <w:rsid w:val="009A37A3"/>
    <w:rsid w:val="009A5F2B"/>
    <w:rsid w:val="009A65E3"/>
    <w:rsid w:val="009A6F4C"/>
    <w:rsid w:val="009A71A7"/>
    <w:rsid w:val="009A7286"/>
    <w:rsid w:val="009A787B"/>
    <w:rsid w:val="009B007C"/>
    <w:rsid w:val="009B0D86"/>
    <w:rsid w:val="009B1A31"/>
    <w:rsid w:val="009B1F61"/>
    <w:rsid w:val="009B2580"/>
    <w:rsid w:val="009B2CA6"/>
    <w:rsid w:val="009B2CE1"/>
    <w:rsid w:val="009B2D33"/>
    <w:rsid w:val="009B43DC"/>
    <w:rsid w:val="009B4442"/>
    <w:rsid w:val="009B53F0"/>
    <w:rsid w:val="009B540C"/>
    <w:rsid w:val="009B5B9A"/>
    <w:rsid w:val="009B63A2"/>
    <w:rsid w:val="009B6507"/>
    <w:rsid w:val="009B6FA1"/>
    <w:rsid w:val="009C04E6"/>
    <w:rsid w:val="009C0566"/>
    <w:rsid w:val="009C0623"/>
    <w:rsid w:val="009C0785"/>
    <w:rsid w:val="009C08E8"/>
    <w:rsid w:val="009C0F09"/>
    <w:rsid w:val="009C16C9"/>
    <w:rsid w:val="009C189D"/>
    <w:rsid w:val="009C1934"/>
    <w:rsid w:val="009C1A60"/>
    <w:rsid w:val="009C1ACE"/>
    <w:rsid w:val="009C2B75"/>
    <w:rsid w:val="009C3047"/>
    <w:rsid w:val="009C3118"/>
    <w:rsid w:val="009C339E"/>
    <w:rsid w:val="009C3729"/>
    <w:rsid w:val="009C3D94"/>
    <w:rsid w:val="009C3F51"/>
    <w:rsid w:val="009C3F7D"/>
    <w:rsid w:val="009C506E"/>
    <w:rsid w:val="009C55C0"/>
    <w:rsid w:val="009C55DA"/>
    <w:rsid w:val="009C57C5"/>
    <w:rsid w:val="009C5DF8"/>
    <w:rsid w:val="009C6156"/>
    <w:rsid w:val="009C61D2"/>
    <w:rsid w:val="009C6542"/>
    <w:rsid w:val="009C661B"/>
    <w:rsid w:val="009C66F7"/>
    <w:rsid w:val="009C6E2F"/>
    <w:rsid w:val="009C6E60"/>
    <w:rsid w:val="009C79A8"/>
    <w:rsid w:val="009C79FD"/>
    <w:rsid w:val="009C7E95"/>
    <w:rsid w:val="009D02BF"/>
    <w:rsid w:val="009D0D1E"/>
    <w:rsid w:val="009D0D6F"/>
    <w:rsid w:val="009D1DDE"/>
    <w:rsid w:val="009D1FFB"/>
    <w:rsid w:val="009D2171"/>
    <w:rsid w:val="009D288C"/>
    <w:rsid w:val="009D2B43"/>
    <w:rsid w:val="009D2C21"/>
    <w:rsid w:val="009D315D"/>
    <w:rsid w:val="009D3D79"/>
    <w:rsid w:val="009D3D93"/>
    <w:rsid w:val="009D3DFD"/>
    <w:rsid w:val="009D4278"/>
    <w:rsid w:val="009D486D"/>
    <w:rsid w:val="009D4FC7"/>
    <w:rsid w:val="009D4FD0"/>
    <w:rsid w:val="009D5754"/>
    <w:rsid w:val="009D5FAF"/>
    <w:rsid w:val="009D6253"/>
    <w:rsid w:val="009D646B"/>
    <w:rsid w:val="009D692A"/>
    <w:rsid w:val="009D6DE3"/>
    <w:rsid w:val="009D70F0"/>
    <w:rsid w:val="009D77FC"/>
    <w:rsid w:val="009D781C"/>
    <w:rsid w:val="009E0C3C"/>
    <w:rsid w:val="009E0EB0"/>
    <w:rsid w:val="009E115C"/>
    <w:rsid w:val="009E11A2"/>
    <w:rsid w:val="009E171D"/>
    <w:rsid w:val="009E26A7"/>
    <w:rsid w:val="009E28FA"/>
    <w:rsid w:val="009E2C43"/>
    <w:rsid w:val="009E2D39"/>
    <w:rsid w:val="009E31AD"/>
    <w:rsid w:val="009E39F0"/>
    <w:rsid w:val="009E47E2"/>
    <w:rsid w:val="009E4BCE"/>
    <w:rsid w:val="009E5651"/>
    <w:rsid w:val="009E5980"/>
    <w:rsid w:val="009E5C9F"/>
    <w:rsid w:val="009E624E"/>
    <w:rsid w:val="009E6463"/>
    <w:rsid w:val="009E67B0"/>
    <w:rsid w:val="009E67CC"/>
    <w:rsid w:val="009E7017"/>
    <w:rsid w:val="009E748C"/>
    <w:rsid w:val="009F0DF8"/>
    <w:rsid w:val="009F156D"/>
    <w:rsid w:val="009F166F"/>
    <w:rsid w:val="009F18F3"/>
    <w:rsid w:val="009F1C96"/>
    <w:rsid w:val="009F1F08"/>
    <w:rsid w:val="009F2AC0"/>
    <w:rsid w:val="009F3C1A"/>
    <w:rsid w:val="009F4F48"/>
    <w:rsid w:val="009F5739"/>
    <w:rsid w:val="009F5788"/>
    <w:rsid w:val="009F57DC"/>
    <w:rsid w:val="009F57DE"/>
    <w:rsid w:val="009F58EB"/>
    <w:rsid w:val="009F68BD"/>
    <w:rsid w:val="009F7146"/>
    <w:rsid w:val="00A00027"/>
    <w:rsid w:val="00A004E0"/>
    <w:rsid w:val="00A00514"/>
    <w:rsid w:val="00A0083C"/>
    <w:rsid w:val="00A00CB6"/>
    <w:rsid w:val="00A01219"/>
    <w:rsid w:val="00A0170D"/>
    <w:rsid w:val="00A01BAD"/>
    <w:rsid w:val="00A01C78"/>
    <w:rsid w:val="00A01D2A"/>
    <w:rsid w:val="00A02180"/>
    <w:rsid w:val="00A028FB"/>
    <w:rsid w:val="00A0295D"/>
    <w:rsid w:val="00A0338C"/>
    <w:rsid w:val="00A03AAA"/>
    <w:rsid w:val="00A03AFC"/>
    <w:rsid w:val="00A04304"/>
    <w:rsid w:val="00A04DCB"/>
    <w:rsid w:val="00A05396"/>
    <w:rsid w:val="00A0562F"/>
    <w:rsid w:val="00A06004"/>
    <w:rsid w:val="00A060FA"/>
    <w:rsid w:val="00A066B1"/>
    <w:rsid w:val="00A0736E"/>
    <w:rsid w:val="00A07387"/>
    <w:rsid w:val="00A07D93"/>
    <w:rsid w:val="00A10299"/>
    <w:rsid w:val="00A10507"/>
    <w:rsid w:val="00A10A0D"/>
    <w:rsid w:val="00A1124C"/>
    <w:rsid w:val="00A11619"/>
    <w:rsid w:val="00A1203A"/>
    <w:rsid w:val="00A12269"/>
    <w:rsid w:val="00A126A5"/>
    <w:rsid w:val="00A130A7"/>
    <w:rsid w:val="00A1328F"/>
    <w:rsid w:val="00A1364B"/>
    <w:rsid w:val="00A13CDB"/>
    <w:rsid w:val="00A13D6C"/>
    <w:rsid w:val="00A14268"/>
    <w:rsid w:val="00A14312"/>
    <w:rsid w:val="00A1499B"/>
    <w:rsid w:val="00A151D6"/>
    <w:rsid w:val="00A152E2"/>
    <w:rsid w:val="00A161DE"/>
    <w:rsid w:val="00A16385"/>
    <w:rsid w:val="00A17CF1"/>
    <w:rsid w:val="00A20476"/>
    <w:rsid w:val="00A20E51"/>
    <w:rsid w:val="00A215A9"/>
    <w:rsid w:val="00A22B3E"/>
    <w:rsid w:val="00A22E82"/>
    <w:rsid w:val="00A232D4"/>
    <w:rsid w:val="00A24AA4"/>
    <w:rsid w:val="00A24B95"/>
    <w:rsid w:val="00A24D36"/>
    <w:rsid w:val="00A24DD9"/>
    <w:rsid w:val="00A24F39"/>
    <w:rsid w:val="00A25121"/>
    <w:rsid w:val="00A2514A"/>
    <w:rsid w:val="00A252C7"/>
    <w:rsid w:val="00A25976"/>
    <w:rsid w:val="00A25E70"/>
    <w:rsid w:val="00A26683"/>
    <w:rsid w:val="00A2685E"/>
    <w:rsid w:val="00A2724C"/>
    <w:rsid w:val="00A27F58"/>
    <w:rsid w:val="00A301A5"/>
    <w:rsid w:val="00A311D9"/>
    <w:rsid w:val="00A31658"/>
    <w:rsid w:val="00A31803"/>
    <w:rsid w:val="00A320AF"/>
    <w:rsid w:val="00A32AA3"/>
    <w:rsid w:val="00A32B16"/>
    <w:rsid w:val="00A32BBD"/>
    <w:rsid w:val="00A32E54"/>
    <w:rsid w:val="00A33AC4"/>
    <w:rsid w:val="00A34C30"/>
    <w:rsid w:val="00A36B11"/>
    <w:rsid w:val="00A36C88"/>
    <w:rsid w:val="00A37553"/>
    <w:rsid w:val="00A3760D"/>
    <w:rsid w:val="00A37F00"/>
    <w:rsid w:val="00A37F27"/>
    <w:rsid w:val="00A40C20"/>
    <w:rsid w:val="00A41076"/>
    <w:rsid w:val="00A4132A"/>
    <w:rsid w:val="00A41996"/>
    <w:rsid w:val="00A42125"/>
    <w:rsid w:val="00A426A8"/>
    <w:rsid w:val="00A43B83"/>
    <w:rsid w:val="00A44426"/>
    <w:rsid w:val="00A45889"/>
    <w:rsid w:val="00A45C4D"/>
    <w:rsid w:val="00A45F59"/>
    <w:rsid w:val="00A46038"/>
    <w:rsid w:val="00A4609A"/>
    <w:rsid w:val="00A46780"/>
    <w:rsid w:val="00A46D6F"/>
    <w:rsid w:val="00A47038"/>
    <w:rsid w:val="00A47152"/>
    <w:rsid w:val="00A4768A"/>
    <w:rsid w:val="00A47F16"/>
    <w:rsid w:val="00A50AD9"/>
    <w:rsid w:val="00A514BC"/>
    <w:rsid w:val="00A5154E"/>
    <w:rsid w:val="00A518B4"/>
    <w:rsid w:val="00A51B2C"/>
    <w:rsid w:val="00A51DE2"/>
    <w:rsid w:val="00A52017"/>
    <w:rsid w:val="00A52056"/>
    <w:rsid w:val="00A52112"/>
    <w:rsid w:val="00A522B7"/>
    <w:rsid w:val="00A52CB0"/>
    <w:rsid w:val="00A52FD7"/>
    <w:rsid w:val="00A5351D"/>
    <w:rsid w:val="00A53BA5"/>
    <w:rsid w:val="00A544F6"/>
    <w:rsid w:val="00A545D1"/>
    <w:rsid w:val="00A54C1E"/>
    <w:rsid w:val="00A55516"/>
    <w:rsid w:val="00A55A09"/>
    <w:rsid w:val="00A55F4A"/>
    <w:rsid w:val="00A566CE"/>
    <w:rsid w:val="00A56A78"/>
    <w:rsid w:val="00A56E83"/>
    <w:rsid w:val="00A571E4"/>
    <w:rsid w:val="00A572F2"/>
    <w:rsid w:val="00A5793A"/>
    <w:rsid w:val="00A57BD3"/>
    <w:rsid w:val="00A57DF1"/>
    <w:rsid w:val="00A60A5A"/>
    <w:rsid w:val="00A612E2"/>
    <w:rsid w:val="00A6198B"/>
    <w:rsid w:val="00A62599"/>
    <w:rsid w:val="00A62BA3"/>
    <w:rsid w:val="00A630BA"/>
    <w:rsid w:val="00A63800"/>
    <w:rsid w:val="00A63A64"/>
    <w:rsid w:val="00A63C14"/>
    <w:rsid w:val="00A6412C"/>
    <w:rsid w:val="00A64180"/>
    <w:rsid w:val="00A648CC"/>
    <w:rsid w:val="00A6521A"/>
    <w:rsid w:val="00A65394"/>
    <w:rsid w:val="00A655B4"/>
    <w:rsid w:val="00A65EC3"/>
    <w:rsid w:val="00A66354"/>
    <w:rsid w:val="00A66910"/>
    <w:rsid w:val="00A66D4D"/>
    <w:rsid w:val="00A67154"/>
    <w:rsid w:val="00A67B3F"/>
    <w:rsid w:val="00A7086A"/>
    <w:rsid w:val="00A70A2A"/>
    <w:rsid w:val="00A7164A"/>
    <w:rsid w:val="00A71A56"/>
    <w:rsid w:val="00A71DD0"/>
    <w:rsid w:val="00A72415"/>
    <w:rsid w:val="00A72CE5"/>
    <w:rsid w:val="00A73025"/>
    <w:rsid w:val="00A73073"/>
    <w:rsid w:val="00A73B0A"/>
    <w:rsid w:val="00A73DCB"/>
    <w:rsid w:val="00A7404E"/>
    <w:rsid w:val="00A74C3F"/>
    <w:rsid w:val="00A7525F"/>
    <w:rsid w:val="00A753FF"/>
    <w:rsid w:val="00A75DB7"/>
    <w:rsid w:val="00A76436"/>
    <w:rsid w:val="00A76C11"/>
    <w:rsid w:val="00A77044"/>
    <w:rsid w:val="00A77061"/>
    <w:rsid w:val="00A77800"/>
    <w:rsid w:val="00A77953"/>
    <w:rsid w:val="00A77E15"/>
    <w:rsid w:val="00A80415"/>
    <w:rsid w:val="00A8087E"/>
    <w:rsid w:val="00A80A6A"/>
    <w:rsid w:val="00A80B55"/>
    <w:rsid w:val="00A80C0C"/>
    <w:rsid w:val="00A80DEE"/>
    <w:rsid w:val="00A812E0"/>
    <w:rsid w:val="00A81361"/>
    <w:rsid w:val="00A81843"/>
    <w:rsid w:val="00A821B8"/>
    <w:rsid w:val="00A821EA"/>
    <w:rsid w:val="00A822DB"/>
    <w:rsid w:val="00A82C56"/>
    <w:rsid w:val="00A82DFB"/>
    <w:rsid w:val="00A8338E"/>
    <w:rsid w:val="00A8342B"/>
    <w:rsid w:val="00A83FAC"/>
    <w:rsid w:val="00A84341"/>
    <w:rsid w:val="00A84468"/>
    <w:rsid w:val="00A84806"/>
    <w:rsid w:val="00A84974"/>
    <w:rsid w:val="00A84C0C"/>
    <w:rsid w:val="00A84C1B"/>
    <w:rsid w:val="00A85038"/>
    <w:rsid w:val="00A850B1"/>
    <w:rsid w:val="00A86526"/>
    <w:rsid w:val="00A86C21"/>
    <w:rsid w:val="00A86F3E"/>
    <w:rsid w:val="00A879CB"/>
    <w:rsid w:val="00A87EB1"/>
    <w:rsid w:val="00A90B1D"/>
    <w:rsid w:val="00A913DB"/>
    <w:rsid w:val="00A91464"/>
    <w:rsid w:val="00A9168D"/>
    <w:rsid w:val="00A918F7"/>
    <w:rsid w:val="00A93A20"/>
    <w:rsid w:val="00A94017"/>
    <w:rsid w:val="00A9438F"/>
    <w:rsid w:val="00A9501A"/>
    <w:rsid w:val="00A95142"/>
    <w:rsid w:val="00A9515C"/>
    <w:rsid w:val="00A95468"/>
    <w:rsid w:val="00A9562D"/>
    <w:rsid w:val="00A958A3"/>
    <w:rsid w:val="00A95E43"/>
    <w:rsid w:val="00A95EDD"/>
    <w:rsid w:val="00A9756C"/>
    <w:rsid w:val="00A976FB"/>
    <w:rsid w:val="00AA021B"/>
    <w:rsid w:val="00AA0907"/>
    <w:rsid w:val="00AA0A11"/>
    <w:rsid w:val="00AA0A3E"/>
    <w:rsid w:val="00AA127E"/>
    <w:rsid w:val="00AA169D"/>
    <w:rsid w:val="00AA1CED"/>
    <w:rsid w:val="00AA2C17"/>
    <w:rsid w:val="00AA31AF"/>
    <w:rsid w:val="00AA493C"/>
    <w:rsid w:val="00AA57BB"/>
    <w:rsid w:val="00AA5805"/>
    <w:rsid w:val="00AA581E"/>
    <w:rsid w:val="00AA5EAD"/>
    <w:rsid w:val="00AA67F3"/>
    <w:rsid w:val="00AA6EB1"/>
    <w:rsid w:val="00AA6ECC"/>
    <w:rsid w:val="00AA7851"/>
    <w:rsid w:val="00AA7C04"/>
    <w:rsid w:val="00AB01F5"/>
    <w:rsid w:val="00AB06FF"/>
    <w:rsid w:val="00AB0EE3"/>
    <w:rsid w:val="00AB0FE1"/>
    <w:rsid w:val="00AB12CF"/>
    <w:rsid w:val="00AB133D"/>
    <w:rsid w:val="00AB3254"/>
    <w:rsid w:val="00AB33A1"/>
    <w:rsid w:val="00AB372A"/>
    <w:rsid w:val="00AB3840"/>
    <w:rsid w:val="00AB4B47"/>
    <w:rsid w:val="00AB50CA"/>
    <w:rsid w:val="00AB577D"/>
    <w:rsid w:val="00AB5DAD"/>
    <w:rsid w:val="00AB5FCA"/>
    <w:rsid w:val="00AB6179"/>
    <w:rsid w:val="00AB6D99"/>
    <w:rsid w:val="00AB7070"/>
    <w:rsid w:val="00AB70C7"/>
    <w:rsid w:val="00AB713B"/>
    <w:rsid w:val="00AB7314"/>
    <w:rsid w:val="00AB7904"/>
    <w:rsid w:val="00AB7F8A"/>
    <w:rsid w:val="00AC0D20"/>
    <w:rsid w:val="00AC0E6C"/>
    <w:rsid w:val="00AC14F0"/>
    <w:rsid w:val="00AC1EAE"/>
    <w:rsid w:val="00AC228B"/>
    <w:rsid w:val="00AC22A1"/>
    <w:rsid w:val="00AC25D8"/>
    <w:rsid w:val="00AC29E2"/>
    <w:rsid w:val="00AC2BC9"/>
    <w:rsid w:val="00AC2BF7"/>
    <w:rsid w:val="00AC304C"/>
    <w:rsid w:val="00AC39B5"/>
    <w:rsid w:val="00AC4029"/>
    <w:rsid w:val="00AC4D20"/>
    <w:rsid w:val="00AC61A5"/>
    <w:rsid w:val="00AC6375"/>
    <w:rsid w:val="00AC6413"/>
    <w:rsid w:val="00AC654A"/>
    <w:rsid w:val="00AC68D9"/>
    <w:rsid w:val="00AC697E"/>
    <w:rsid w:val="00AD046B"/>
    <w:rsid w:val="00AD0A99"/>
    <w:rsid w:val="00AD106C"/>
    <w:rsid w:val="00AD12D0"/>
    <w:rsid w:val="00AD1A1F"/>
    <w:rsid w:val="00AD1DD7"/>
    <w:rsid w:val="00AD25B9"/>
    <w:rsid w:val="00AD2990"/>
    <w:rsid w:val="00AD2BFC"/>
    <w:rsid w:val="00AD2EBF"/>
    <w:rsid w:val="00AD31F7"/>
    <w:rsid w:val="00AD3B3B"/>
    <w:rsid w:val="00AD4005"/>
    <w:rsid w:val="00AD41F2"/>
    <w:rsid w:val="00AD4CB1"/>
    <w:rsid w:val="00AD4E6A"/>
    <w:rsid w:val="00AD4FD8"/>
    <w:rsid w:val="00AD5455"/>
    <w:rsid w:val="00AD592B"/>
    <w:rsid w:val="00AD59DB"/>
    <w:rsid w:val="00AD5B57"/>
    <w:rsid w:val="00AD5CE8"/>
    <w:rsid w:val="00AD67C6"/>
    <w:rsid w:val="00AD69C2"/>
    <w:rsid w:val="00AD6A4F"/>
    <w:rsid w:val="00AD6C3E"/>
    <w:rsid w:val="00AD783E"/>
    <w:rsid w:val="00AD7C7B"/>
    <w:rsid w:val="00AD7D71"/>
    <w:rsid w:val="00AE041F"/>
    <w:rsid w:val="00AE10AC"/>
    <w:rsid w:val="00AE1638"/>
    <w:rsid w:val="00AE19F5"/>
    <w:rsid w:val="00AE1CE3"/>
    <w:rsid w:val="00AE1E56"/>
    <w:rsid w:val="00AE1EA6"/>
    <w:rsid w:val="00AE27E7"/>
    <w:rsid w:val="00AE2871"/>
    <w:rsid w:val="00AE2F36"/>
    <w:rsid w:val="00AE3208"/>
    <w:rsid w:val="00AE33BF"/>
    <w:rsid w:val="00AE38E5"/>
    <w:rsid w:val="00AE3ADF"/>
    <w:rsid w:val="00AE43CA"/>
    <w:rsid w:val="00AE4667"/>
    <w:rsid w:val="00AE4774"/>
    <w:rsid w:val="00AE4DA4"/>
    <w:rsid w:val="00AE5437"/>
    <w:rsid w:val="00AE57F5"/>
    <w:rsid w:val="00AE5A6C"/>
    <w:rsid w:val="00AE5A88"/>
    <w:rsid w:val="00AE5B01"/>
    <w:rsid w:val="00AE6075"/>
    <w:rsid w:val="00AE66D4"/>
    <w:rsid w:val="00AE6807"/>
    <w:rsid w:val="00AE6B9C"/>
    <w:rsid w:val="00AE7191"/>
    <w:rsid w:val="00AE73EB"/>
    <w:rsid w:val="00AE7836"/>
    <w:rsid w:val="00AE7E1D"/>
    <w:rsid w:val="00AF03B5"/>
    <w:rsid w:val="00AF05A0"/>
    <w:rsid w:val="00AF0874"/>
    <w:rsid w:val="00AF0897"/>
    <w:rsid w:val="00AF0991"/>
    <w:rsid w:val="00AF0E33"/>
    <w:rsid w:val="00AF182F"/>
    <w:rsid w:val="00AF268B"/>
    <w:rsid w:val="00AF26D9"/>
    <w:rsid w:val="00AF283A"/>
    <w:rsid w:val="00AF2A20"/>
    <w:rsid w:val="00AF3B7B"/>
    <w:rsid w:val="00AF3B94"/>
    <w:rsid w:val="00AF4776"/>
    <w:rsid w:val="00AF4B06"/>
    <w:rsid w:val="00AF59A6"/>
    <w:rsid w:val="00AF645A"/>
    <w:rsid w:val="00AF667E"/>
    <w:rsid w:val="00AF6E72"/>
    <w:rsid w:val="00AF7492"/>
    <w:rsid w:val="00B00376"/>
    <w:rsid w:val="00B0039C"/>
    <w:rsid w:val="00B006F1"/>
    <w:rsid w:val="00B00704"/>
    <w:rsid w:val="00B00967"/>
    <w:rsid w:val="00B011FB"/>
    <w:rsid w:val="00B01242"/>
    <w:rsid w:val="00B014E7"/>
    <w:rsid w:val="00B01616"/>
    <w:rsid w:val="00B01D56"/>
    <w:rsid w:val="00B027DA"/>
    <w:rsid w:val="00B03E9B"/>
    <w:rsid w:val="00B0529C"/>
    <w:rsid w:val="00B05ACF"/>
    <w:rsid w:val="00B05F1C"/>
    <w:rsid w:val="00B0617B"/>
    <w:rsid w:val="00B06277"/>
    <w:rsid w:val="00B06637"/>
    <w:rsid w:val="00B068BF"/>
    <w:rsid w:val="00B069CD"/>
    <w:rsid w:val="00B069EB"/>
    <w:rsid w:val="00B06FA6"/>
    <w:rsid w:val="00B0715D"/>
    <w:rsid w:val="00B077D8"/>
    <w:rsid w:val="00B0789B"/>
    <w:rsid w:val="00B07BCB"/>
    <w:rsid w:val="00B1153B"/>
    <w:rsid w:val="00B11981"/>
    <w:rsid w:val="00B12377"/>
    <w:rsid w:val="00B1263A"/>
    <w:rsid w:val="00B12664"/>
    <w:rsid w:val="00B12681"/>
    <w:rsid w:val="00B12855"/>
    <w:rsid w:val="00B128C1"/>
    <w:rsid w:val="00B12B05"/>
    <w:rsid w:val="00B12D90"/>
    <w:rsid w:val="00B13499"/>
    <w:rsid w:val="00B13DBC"/>
    <w:rsid w:val="00B13FBE"/>
    <w:rsid w:val="00B142D4"/>
    <w:rsid w:val="00B1444E"/>
    <w:rsid w:val="00B15C23"/>
    <w:rsid w:val="00B161BF"/>
    <w:rsid w:val="00B16483"/>
    <w:rsid w:val="00B16EB3"/>
    <w:rsid w:val="00B16F6D"/>
    <w:rsid w:val="00B173EB"/>
    <w:rsid w:val="00B177AD"/>
    <w:rsid w:val="00B17CC1"/>
    <w:rsid w:val="00B17DFF"/>
    <w:rsid w:val="00B17F31"/>
    <w:rsid w:val="00B17FCA"/>
    <w:rsid w:val="00B20170"/>
    <w:rsid w:val="00B2018D"/>
    <w:rsid w:val="00B20503"/>
    <w:rsid w:val="00B20569"/>
    <w:rsid w:val="00B212FD"/>
    <w:rsid w:val="00B215CC"/>
    <w:rsid w:val="00B216B1"/>
    <w:rsid w:val="00B22499"/>
    <w:rsid w:val="00B23982"/>
    <w:rsid w:val="00B23CD8"/>
    <w:rsid w:val="00B23F6A"/>
    <w:rsid w:val="00B23FFD"/>
    <w:rsid w:val="00B24069"/>
    <w:rsid w:val="00B2425B"/>
    <w:rsid w:val="00B24FCA"/>
    <w:rsid w:val="00B252FF"/>
    <w:rsid w:val="00B25CE2"/>
    <w:rsid w:val="00B26121"/>
    <w:rsid w:val="00B26411"/>
    <w:rsid w:val="00B267FA"/>
    <w:rsid w:val="00B268CF"/>
    <w:rsid w:val="00B26DDD"/>
    <w:rsid w:val="00B26EF0"/>
    <w:rsid w:val="00B27060"/>
    <w:rsid w:val="00B27BB0"/>
    <w:rsid w:val="00B30030"/>
    <w:rsid w:val="00B3003E"/>
    <w:rsid w:val="00B3047A"/>
    <w:rsid w:val="00B3067C"/>
    <w:rsid w:val="00B309E9"/>
    <w:rsid w:val="00B314DC"/>
    <w:rsid w:val="00B317C2"/>
    <w:rsid w:val="00B31B1D"/>
    <w:rsid w:val="00B31F2A"/>
    <w:rsid w:val="00B32150"/>
    <w:rsid w:val="00B323DA"/>
    <w:rsid w:val="00B332EC"/>
    <w:rsid w:val="00B3354E"/>
    <w:rsid w:val="00B34F0F"/>
    <w:rsid w:val="00B3514A"/>
    <w:rsid w:val="00B3550D"/>
    <w:rsid w:val="00B35545"/>
    <w:rsid w:val="00B35662"/>
    <w:rsid w:val="00B356EB"/>
    <w:rsid w:val="00B35777"/>
    <w:rsid w:val="00B35FE9"/>
    <w:rsid w:val="00B36CFD"/>
    <w:rsid w:val="00B36D4E"/>
    <w:rsid w:val="00B36D5F"/>
    <w:rsid w:val="00B371B1"/>
    <w:rsid w:val="00B37EAD"/>
    <w:rsid w:val="00B40467"/>
    <w:rsid w:val="00B406BF"/>
    <w:rsid w:val="00B414E5"/>
    <w:rsid w:val="00B41599"/>
    <w:rsid w:val="00B41B01"/>
    <w:rsid w:val="00B421E8"/>
    <w:rsid w:val="00B427BE"/>
    <w:rsid w:val="00B42FC3"/>
    <w:rsid w:val="00B43B4D"/>
    <w:rsid w:val="00B43BD8"/>
    <w:rsid w:val="00B4425D"/>
    <w:rsid w:val="00B44569"/>
    <w:rsid w:val="00B44CDB"/>
    <w:rsid w:val="00B45365"/>
    <w:rsid w:val="00B455A5"/>
    <w:rsid w:val="00B459E4"/>
    <w:rsid w:val="00B45EA8"/>
    <w:rsid w:val="00B46739"/>
    <w:rsid w:val="00B46E80"/>
    <w:rsid w:val="00B47351"/>
    <w:rsid w:val="00B47372"/>
    <w:rsid w:val="00B476B8"/>
    <w:rsid w:val="00B47871"/>
    <w:rsid w:val="00B47C20"/>
    <w:rsid w:val="00B47C3C"/>
    <w:rsid w:val="00B47D07"/>
    <w:rsid w:val="00B516D0"/>
    <w:rsid w:val="00B522F4"/>
    <w:rsid w:val="00B5287A"/>
    <w:rsid w:val="00B533A4"/>
    <w:rsid w:val="00B536FE"/>
    <w:rsid w:val="00B53BF9"/>
    <w:rsid w:val="00B53D2B"/>
    <w:rsid w:val="00B53E47"/>
    <w:rsid w:val="00B53EAC"/>
    <w:rsid w:val="00B54075"/>
    <w:rsid w:val="00B54E17"/>
    <w:rsid w:val="00B55B30"/>
    <w:rsid w:val="00B55CB3"/>
    <w:rsid w:val="00B569AD"/>
    <w:rsid w:val="00B56FD4"/>
    <w:rsid w:val="00B5711B"/>
    <w:rsid w:val="00B571FA"/>
    <w:rsid w:val="00B6003E"/>
    <w:rsid w:val="00B603ED"/>
    <w:rsid w:val="00B603EE"/>
    <w:rsid w:val="00B60563"/>
    <w:rsid w:val="00B605BD"/>
    <w:rsid w:val="00B60829"/>
    <w:rsid w:val="00B6168E"/>
    <w:rsid w:val="00B617CC"/>
    <w:rsid w:val="00B62206"/>
    <w:rsid w:val="00B625F3"/>
    <w:rsid w:val="00B62902"/>
    <w:rsid w:val="00B63351"/>
    <w:rsid w:val="00B634D8"/>
    <w:rsid w:val="00B63575"/>
    <w:rsid w:val="00B6367F"/>
    <w:rsid w:val="00B636A6"/>
    <w:rsid w:val="00B6408A"/>
    <w:rsid w:val="00B642B0"/>
    <w:rsid w:val="00B647F4"/>
    <w:rsid w:val="00B64D19"/>
    <w:rsid w:val="00B6516B"/>
    <w:rsid w:val="00B654E9"/>
    <w:rsid w:val="00B65553"/>
    <w:rsid w:val="00B65744"/>
    <w:rsid w:val="00B65A1D"/>
    <w:rsid w:val="00B65C43"/>
    <w:rsid w:val="00B66824"/>
    <w:rsid w:val="00B66E82"/>
    <w:rsid w:val="00B670E4"/>
    <w:rsid w:val="00B6753C"/>
    <w:rsid w:val="00B7005D"/>
    <w:rsid w:val="00B70D9B"/>
    <w:rsid w:val="00B712CD"/>
    <w:rsid w:val="00B7167B"/>
    <w:rsid w:val="00B71BB6"/>
    <w:rsid w:val="00B72915"/>
    <w:rsid w:val="00B732C2"/>
    <w:rsid w:val="00B7454E"/>
    <w:rsid w:val="00B746B4"/>
    <w:rsid w:val="00B74796"/>
    <w:rsid w:val="00B74AED"/>
    <w:rsid w:val="00B75127"/>
    <w:rsid w:val="00B7566E"/>
    <w:rsid w:val="00B75C89"/>
    <w:rsid w:val="00B761A1"/>
    <w:rsid w:val="00B765CD"/>
    <w:rsid w:val="00B768A2"/>
    <w:rsid w:val="00B77919"/>
    <w:rsid w:val="00B77A54"/>
    <w:rsid w:val="00B77A58"/>
    <w:rsid w:val="00B77D03"/>
    <w:rsid w:val="00B77FF9"/>
    <w:rsid w:val="00B8014F"/>
    <w:rsid w:val="00B80818"/>
    <w:rsid w:val="00B80B30"/>
    <w:rsid w:val="00B82261"/>
    <w:rsid w:val="00B827FA"/>
    <w:rsid w:val="00B82942"/>
    <w:rsid w:val="00B82B8B"/>
    <w:rsid w:val="00B82BB6"/>
    <w:rsid w:val="00B836DD"/>
    <w:rsid w:val="00B83A95"/>
    <w:rsid w:val="00B83E54"/>
    <w:rsid w:val="00B84316"/>
    <w:rsid w:val="00B8477A"/>
    <w:rsid w:val="00B861A2"/>
    <w:rsid w:val="00B86C3C"/>
    <w:rsid w:val="00B86F2C"/>
    <w:rsid w:val="00B872D7"/>
    <w:rsid w:val="00B8787A"/>
    <w:rsid w:val="00B900D4"/>
    <w:rsid w:val="00B9048F"/>
    <w:rsid w:val="00B91199"/>
    <w:rsid w:val="00B913EE"/>
    <w:rsid w:val="00B91664"/>
    <w:rsid w:val="00B91710"/>
    <w:rsid w:val="00B91A3D"/>
    <w:rsid w:val="00B91ED0"/>
    <w:rsid w:val="00B92222"/>
    <w:rsid w:val="00B92789"/>
    <w:rsid w:val="00B92E50"/>
    <w:rsid w:val="00B93495"/>
    <w:rsid w:val="00B93E00"/>
    <w:rsid w:val="00B94B1E"/>
    <w:rsid w:val="00B94B98"/>
    <w:rsid w:val="00B94BA5"/>
    <w:rsid w:val="00B96020"/>
    <w:rsid w:val="00B96238"/>
    <w:rsid w:val="00B967CC"/>
    <w:rsid w:val="00B96D8E"/>
    <w:rsid w:val="00B971D5"/>
    <w:rsid w:val="00B97311"/>
    <w:rsid w:val="00B97BDD"/>
    <w:rsid w:val="00BA008B"/>
    <w:rsid w:val="00BA0092"/>
    <w:rsid w:val="00BA0367"/>
    <w:rsid w:val="00BA07E7"/>
    <w:rsid w:val="00BA0E88"/>
    <w:rsid w:val="00BA1047"/>
    <w:rsid w:val="00BA157C"/>
    <w:rsid w:val="00BA18DC"/>
    <w:rsid w:val="00BA1B8D"/>
    <w:rsid w:val="00BA1C0D"/>
    <w:rsid w:val="00BA2819"/>
    <w:rsid w:val="00BA37AC"/>
    <w:rsid w:val="00BA475C"/>
    <w:rsid w:val="00BA49C8"/>
    <w:rsid w:val="00BA5404"/>
    <w:rsid w:val="00BA578C"/>
    <w:rsid w:val="00BA62F8"/>
    <w:rsid w:val="00BA63DF"/>
    <w:rsid w:val="00BA6A18"/>
    <w:rsid w:val="00BA6A21"/>
    <w:rsid w:val="00BA6C3D"/>
    <w:rsid w:val="00BA6C85"/>
    <w:rsid w:val="00BA7432"/>
    <w:rsid w:val="00BB0F06"/>
    <w:rsid w:val="00BB23AC"/>
    <w:rsid w:val="00BB30BF"/>
    <w:rsid w:val="00BB3509"/>
    <w:rsid w:val="00BB469F"/>
    <w:rsid w:val="00BB480E"/>
    <w:rsid w:val="00BB5325"/>
    <w:rsid w:val="00BB54FF"/>
    <w:rsid w:val="00BB593A"/>
    <w:rsid w:val="00BB5E01"/>
    <w:rsid w:val="00BB6529"/>
    <w:rsid w:val="00BB7128"/>
    <w:rsid w:val="00BB7384"/>
    <w:rsid w:val="00BB76E3"/>
    <w:rsid w:val="00BB77F6"/>
    <w:rsid w:val="00BB7FBD"/>
    <w:rsid w:val="00BC0249"/>
    <w:rsid w:val="00BC042B"/>
    <w:rsid w:val="00BC0882"/>
    <w:rsid w:val="00BC08E3"/>
    <w:rsid w:val="00BC1022"/>
    <w:rsid w:val="00BC1384"/>
    <w:rsid w:val="00BC1BE7"/>
    <w:rsid w:val="00BC21A1"/>
    <w:rsid w:val="00BC2211"/>
    <w:rsid w:val="00BC2525"/>
    <w:rsid w:val="00BC2822"/>
    <w:rsid w:val="00BC2E0E"/>
    <w:rsid w:val="00BC2F2E"/>
    <w:rsid w:val="00BC39EA"/>
    <w:rsid w:val="00BC3B78"/>
    <w:rsid w:val="00BC3C2D"/>
    <w:rsid w:val="00BC3C6D"/>
    <w:rsid w:val="00BC4089"/>
    <w:rsid w:val="00BC426C"/>
    <w:rsid w:val="00BC43E5"/>
    <w:rsid w:val="00BC453B"/>
    <w:rsid w:val="00BC46C3"/>
    <w:rsid w:val="00BC484C"/>
    <w:rsid w:val="00BC4984"/>
    <w:rsid w:val="00BC4A66"/>
    <w:rsid w:val="00BC4F2B"/>
    <w:rsid w:val="00BC555F"/>
    <w:rsid w:val="00BC58A7"/>
    <w:rsid w:val="00BC5B14"/>
    <w:rsid w:val="00BC5EF7"/>
    <w:rsid w:val="00BC66C8"/>
    <w:rsid w:val="00BC679E"/>
    <w:rsid w:val="00BC682F"/>
    <w:rsid w:val="00BC6BEC"/>
    <w:rsid w:val="00BC7449"/>
    <w:rsid w:val="00BC7605"/>
    <w:rsid w:val="00BC7664"/>
    <w:rsid w:val="00BC7A30"/>
    <w:rsid w:val="00BC7B20"/>
    <w:rsid w:val="00BD00B1"/>
    <w:rsid w:val="00BD00DE"/>
    <w:rsid w:val="00BD01CE"/>
    <w:rsid w:val="00BD058D"/>
    <w:rsid w:val="00BD0655"/>
    <w:rsid w:val="00BD09DE"/>
    <w:rsid w:val="00BD10D8"/>
    <w:rsid w:val="00BD194E"/>
    <w:rsid w:val="00BD2E69"/>
    <w:rsid w:val="00BD3680"/>
    <w:rsid w:val="00BD36D0"/>
    <w:rsid w:val="00BD4635"/>
    <w:rsid w:val="00BD477A"/>
    <w:rsid w:val="00BD4CCB"/>
    <w:rsid w:val="00BD5C4B"/>
    <w:rsid w:val="00BD669D"/>
    <w:rsid w:val="00BD740F"/>
    <w:rsid w:val="00BD7977"/>
    <w:rsid w:val="00BD7DE5"/>
    <w:rsid w:val="00BE0357"/>
    <w:rsid w:val="00BE04D5"/>
    <w:rsid w:val="00BE096D"/>
    <w:rsid w:val="00BE0BE3"/>
    <w:rsid w:val="00BE1132"/>
    <w:rsid w:val="00BE11BE"/>
    <w:rsid w:val="00BE15C3"/>
    <w:rsid w:val="00BE1757"/>
    <w:rsid w:val="00BE17DA"/>
    <w:rsid w:val="00BE181E"/>
    <w:rsid w:val="00BE2852"/>
    <w:rsid w:val="00BE3004"/>
    <w:rsid w:val="00BE39A5"/>
    <w:rsid w:val="00BE47B9"/>
    <w:rsid w:val="00BE47E0"/>
    <w:rsid w:val="00BE486F"/>
    <w:rsid w:val="00BE5301"/>
    <w:rsid w:val="00BE53C8"/>
    <w:rsid w:val="00BE579F"/>
    <w:rsid w:val="00BE5A2C"/>
    <w:rsid w:val="00BE5B67"/>
    <w:rsid w:val="00BE70BE"/>
    <w:rsid w:val="00BE7394"/>
    <w:rsid w:val="00BE77BF"/>
    <w:rsid w:val="00BE7DF2"/>
    <w:rsid w:val="00BE7F1E"/>
    <w:rsid w:val="00BF0B0A"/>
    <w:rsid w:val="00BF112F"/>
    <w:rsid w:val="00BF11E5"/>
    <w:rsid w:val="00BF1728"/>
    <w:rsid w:val="00BF25B4"/>
    <w:rsid w:val="00BF2CD2"/>
    <w:rsid w:val="00BF3100"/>
    <w:rsid w:val="00BF41E1"/>
    <w:rsid w:val="00BF54F6"/>
    <w:rsid w:val="00BF5DB5"/>
    <w:rsid w:val="00BF6238"/>
    <w:rsid w:val="00BF659C"/>
    <w:rsid w:val="00BF7796"/>
    <w:rsid w:val="00BF794F"/>
    <w:rsid w:val="00BF7B98"/>
    <w:rsid w:val="00BF7C86"/>
    <w:rsid w:val="00C008D6"/>
    <w:rsid w:val="00C0111A"/>
    <w:rsid w:val="00C013D9"/>
    <w:rsid w:val="00C01699"/>
    <w:rsid w:val="00C01FD4"/>
    <w:rsid w:val="00C02456"/>
    <w:rsid w:val="00C0246B"/>
    <w:rsid w:val="00C02CBD"/>
    <w:rsid w:val="00C02F33"/>
    <w:rsid w:val="00C032B0"/>
    <w:rsid w:val="00C03387"/>
    <w:rsid w:val="00C034B4"/>
    <w:rsid w:val="00C03CA2"/>
    <w:rsid w:val="00C03ED4"/>
    <w:rsid w:val="00C04A86"/>
    <w:rsid w:val="00C04BBC"/>
    <w:rsid w:val="00C0614C"/>
    <w:rsid w:val="00C069FF"/>
    <w:rsid w:val="00C06A58"/>
    <w:rsid w:val="00C06E9B"/>
    <w:rsid w:val="00C07176"/>
    <w:rsid w:val="00C07F7C"/>
    <w:rsid w:val="00C10D90"/>
    <w:rsid w:val="00C116A7"/>
    <w:rsid w:val="00C11CF5"/>
    <w:rsid w:val="00C11FDF"/>
    <w:rsid w:val="00C12FF0"/>
    <w:rsid w:val="00C13AF7"/>
    <w:rsid w:val="00C13D76"/>
    <w:rsid w:val="00C15698"/>
    <w:rsid w:val="00C15E26"/>
    <w:rsid w:val="00C15F90"/>
    <w:rsid w:val="00C16665"/>
    <w:rsid w:val="00C171DC"/>
    <w:rsid w:val="00C17384"/>
    <w:rsid w:val="00C175A8"/>
    <w:rsid w:val="00C2085C"/>
    <w:rsid w:val="00C2144B"/>
    <w:rsid w:val="00C21802"/>
    <w:rsid w:val="00C21A3E"/>
    <w:rsid w:val="00C22000"/>
    <w:rsid w:val="00C22221"/>
    <w:rsid w:val="00C22230"/>
    <w:rsid w:val="00C2237B"/>
    <w:rsid w:val="00C22627"/>
    <w:rsid w:val="00C226D8"/>
    <w:rsid w:val="00C22B03"/>
    <w:rsid w:val="00C23EFF"/>
    <w:rsid w:val="00C23F54"/>
    <w:rsid w:val="00C254CD"/>
    <w:rsid w:val="00C2734A"/>
    <w:rsid w:val="00C276D9"/>
    <w:rsid w:val="00C278D0"/>
    <w:rsid w:val="00C27C1C"/>
    <w:rsid w:val="00C3007F"/>
    <w:rsid w:val="00C30322"/>
    <w:rsid w:val="00C31710"/>
    <w:rsid w:val="00C31A16"/>
    <w:rsid w:val="00C31F1C"/>
    <w:rsid w:val="00C32147"/>
    <w:rsid w:val="00C321B4"/>
    <w:rsid w:val="00C334C7"/>
    <w:rsid w:val="00C33947"/>
    <w:rsid w:val="00C33F95"/>
    <w:rsid w:val="00C342E1"/>
    <w:rsid w:val="00C34772"/>
    <w:rsid w:val="00C34FBC"/>
    <w:rsid w:val="00C35810"/>
    <w:rsid w:val="00C359FD"/>
    <w:rsid w:val="00C35D17"/>
    <w:rsid w:val="00C35E80"/>
    <w:rsid w:val="00C360E5"/>
    <w:rsid w:val="00C36665"/>
    <w:rsid w:val="00C36EA7"/>
    <w:rsid w:val="00C373F6"/>
    <w:rsid w:val="00C37489"/>
    <w:rsid w:val="00C37787"/>
    <w:rsid w:val="00C379D8"/>
    <w:rsid w:val="00C4022E"/>
    <w:rsid w:val="00C402EA"/>
    <w:rsid w:val="00C407C9"/>
    <w:rsid w:val="00C40C1A"/>
    <w:rsid w:val="00C40C26"/>
    <w:rsid w:val="00C40D9C"/>
    <w:rsid w:val="00C40DDC"/>
    <w:rsid w:val="00C40F59"/>
    <w:rsid w:val="00C417BA"/>
    <w:rsid w:val="00C41D9E"/>
    <w:rsid w:val="00C41F42"/>
    <w:rsid w:val="00C420C6"/>
    <w:rsid w:val="00C42537"/>
    <w:rsid w:val="00C42CE0"/>
    <w:rsid w:val="00C42D25"/>
    <w:rsid w:val="00C42E23"/>
    <w:rsid w:val="00C42F31"/>
    <w:rsid w:val="00C43102"/>
    <w:rsid w:val="00C434DF"/>
    <w:rsid w:val="00C43660"/>
    <w:rsid w:val="00C447A4"/>
    <w:rsid w:val="00C44C52"/>
    <w:rsid w:val="00C457F3"/>
    <w:rsid w:val="00C4666E"/>
    <w:rsid w:val="00C46A75"/>
    <w:rsid w:val="00C46A89"/>
    <w:rsid w:val="00C4710B"/>
    <w:rsid w:val="00C47E54"/>
    <w:rsid w:val="00C5031D"/>
    <w:rsid w:val="00C504B5"/>
    <w:rsid w:val="00C506E4"/>
    <w:rsid w:val="00C50854"/>
    <w:rsid w:val="00C510C4"/>
    <w:rsid w:val="00C5140A"/>
    <w:rsid w:val="00C5145D"/>
    <w:rsid w:val="00C52E17"/>
    <w:rsid w:val="00C5316A"/>
    <w:rsid w:val="00C5365B"/>
    <w:rsid w:val="00C53961"/>
    <w:rsid w:val="00C5422A"/>
    <w:rsid w:val="00C54FE2"/>
    <w:rsid w:val="00C557F6"/>
    <w:rsid w:val="00C55A24"/>
    <w:rsid w:val="00C55E0A"/>
    <w:rsid w:val="00C55FBE"/>
    <w:rsid w:val="00C5707E"/>
    <w:rsid w:val="00C571FA"/>
    <w:rsid w:val="00C57B4F"/>
    <w:rsid w:val="00C57C25"/>
    <w:rsid w:val="00C6057D"/>
    <w:rsid w:val="00C6077B"/>
    <w:rsid w:val="00C61091"/>
    <w:rsid w:val="00C610A8"/>
    <w:rsid w:val="00C6126C"/>
    <w:rsid w:val="00C6178C"/>
    <w:rsid w:val="00C61E4F"/>
    <w:rsid w:val="00C620A8"/>
    <w:rsid w:val="00C62966"/>
    <w:rsid w:val="00C62DEF"/>
    <w:rsid w:val="00C6307A"/>
    <w:rsid w:val="00C63125"/>
    <w:rsid w:val="00C6312E"/>
    <w:rsid w:val="00C63B10"/>
    <w:rsid w:val="00C6514F"/>
    <w:rsid w:val="00C65317"/>
    <w:rsid w:val="00C65543"/>
    <w:rsid w:val="00C659F0"/>
    <w:rsid w:val="00C65E78"/>
    <w:rsid w:val="00C65EDC"/>
    <w:rsid w:val="00C66487"/>
    <w:rsid w:val="00C6674A"/>
    <w:rsid w:val="00C6692E"/>
    <w:rsid w:val="00C679BC"/>
    <w:rsid w:val="00C67FEC"/>
    <w:rsid w:val="00C70539"/>
    <w:rsid w:val="00C70675"/>
    <w:rsid w:val="00C7082A"/>
    <w:rsid w:val="00C70BF7"/>
    <w:rsid w:val="00C71017"/>
    <w:rsid w:val="00C7105D"/>
    <w:rsid w:val="00C71D64"/>
    <w:rsid w:val="00C72F34"/>
    <w:rsid w:val="00C73152"/>
    <w:rsid w:val="00C73383"/>
    <w:rsid w:val="00C73452"/>
    <w:rsid w:val="00C73626"/>
    <w:rsid w:val="00C73848"/>
    <w:rsid w:val="00C73A61"/>
    <w:rsid w:val="00C73B17"/>
    <w:rsid w:val="00C7406C"/>
    <w:rsid w:val="00C749C0"/>
    <w:rsid w:val="00C75F45"/>
    <w:rsid w:val="00C76268"/>
    <w:rsid w:val="00C764E4"/>
    <w:rsid w:val="00C76D5C"/>
    <w:rsid w:val="00C76F05"/>
    <w:rsid w:val="00C80395"/>
    <w:rsid w:val="00C80BF4"/>
    <w:rsid w:val="00C80C5B"/>
    <w:rsid w:val="00C80F06"/>
    <w:rsid w:val="00C813C0"/>
    <w:rsid w:val="00C81794"/>
    <w:rsid w:val="00C81B55"/>
    <w:rsid w:val="00C82341"/>
    <w:rsid w:val="00C8274E"/>
    <w:rsid w:val="00C82A38"/>
    <w:rsid w:val="00C82A8F"/>
    <w:rsid w:val="00C8339F"/>
    <w:rsid w:val="00C8367E"/>
    <w:rsid w:val="00C84632"/>
    <w:rsid w:val="00C84647"/>
    <w:rsid w:val="00C84780"/>
    <w:rsid w:val="00C84883"/>
    <w:rsid w:val="00C84E5C"/>
    <w:rsid w:val="00C84EF6"/>
    <w:rsid w:val="00C85064"/>
    <w:rsid w:val="00C8511D"/>
    <w:rsid w:val="00C85B25"/>
    <w:rsid w:val="00C85F7D"/>
    <w:rsid w:val="00C8607F"/>
    <w:rsid w:val="00C863EA"/>
    <w:rsid w:val="00C86A5C"/>
    <w:rsid w:val="00C9026F"/>
    <w:rsid w:val="00C90D6C"/>
    <w:rsid w:val="00C9108C"/>
    <w:rsid w:val="00C91C19"/>
    <w:rsid w:val="00C91D69"/>
    <w:rsid w:val="00C929AA"/>
    <w:rsid w:val="00C92AF5"/>
    <w:rsid w:val="00C93124"/>
    <w:rsid w:val="00C932F0"/>
    <w:rsid w:val="00C93960"/>
    <w:rsid w:val="00C93B8C"/>
    <w:rsid w:val="00C93E76"/>
    <w:rsid w:val="00C94EBA"/>
    <w:rsid w:val="00C951DE"/>
    <w:rsid w:val="00C9528B"/>
    <w:rsid w:val="00C9588E"/>
    <w:rsid w:val="00C96039"/>
    <w:rsid w:val="00C962F6"/>
    <w:rsid w:val="00C9645C"/>
    <w:rsid w:val="00C96652"/>
    <w:rsid w:val="00C96CA7"/>
    <w:rsid w:val="00C96E50"/>
    <w:rsid w:val="00C96ECC"/>
    <w:rsid w:val="00C977F1"/>
    <w:rsid w:val="00C97914"/>
    <w:rsid w:val="00C97952"/>
    <w:rsid w:val="00CA0729"/>
    <w:rsid w:val="00CA1D30"/>
    <w:rsid w:val="00CA2637"/>
    <w:rsid w:val="00CA26C9"/>
    <w:rsid w:val="00CA2BB6"/>
    <w:rsid w:val="00CA3775"/>
    <w:rsid w:val="00CA3831"/>
    <w:rsid w:val="00CA3A22"/>
    <w:rsid w:val="00CA3D59"/>
    <w:rsid w:val="00CA4014"/>
    <w:rsid w:val="00CA409B"/>
    <w:rsid w:val="00CA42A9"/>
    <w:rsid w:val="00CA485B"/>
    <w:rsid w:val="00CA4D40"/>
    <w:rsid w:val="00CA52A0"/>
    <w:rsid w:val="00CA604E"/>
    <w:rsid w:val="00CA6A35"/>
    <w:rsid w:val="00CA6BB8"/>
    <w:rsid w:val="00CA6FB3"/>
    <w:rsid w:val="00CA7086"/>
    <w:rsid w:val="00CA70F4"/>
    <w:rsid w:val="00CA7DD5"/>
    <w:rsid w:val="00CB02FF"/>
    <w:rsid w:val="00CB08B5"/>
    <w:rsid w:val="00CB09C4"/>
    <w:rsid w:val="00CB0E56"/>
    <w:rsid w:val="00CB10D9"/>
    <w:rsid w:val="00CB1693"/>
    <w:rsid w:val="00CB1A35"/>
    <w:rsid w:val="00CB217F"/>
    <w:rsid w:val="00CB21DF"/>
    <w:rsid w:val="00CB2596"/>
    <w:rsid w:val="00CB25AC"/>
    <w:rsid w:val="00CB25CC"/>
    <w:rsid w:val="00CB2F68"/>
    <w:rsid w:val="00CB3E18"/>
    <w:rsid w:val="00CB4402"/>
    <w:rsid w:val="00CB45BC"/>
    <w:rsid w:val="00CB4A4E"/>
    <w:rsid w:val="00CB4C0F"/>
    <w:rsid w:val="00CB57A8"/>
    <w:rsid w:val="00CB5885"/>
    <w:rsid w:val="00CB6729"/>
    <w:rsid w:val="00CB6DCD"/>
    <w:rsid w:val="00CB6F62"/>
    <w:rsid w:val="00CB72D6"/>
    <w:rsid w:val="00CB77F0"/>
    <w:rsid w:val="00CB7D5C"/>
    <w:rsid w:val="00CC086B"/>
    <w:rsid w:val="00CC09B2"/>
    <w:rsid w:val="00CC0AD5"/>
    <w:rsid w:val="00CC0D68"/>
    <w:rsid w:val="00CC14AB"/>
    <w:rsid w:val="00CC14C2"/>
    <w:rsid w:val="00CC1C40"/>
    <w:rsid w:val="00CC208A"/>
    <w:rsid w:val="00CC25B1"/>
    <w:rsid w:val="00CC2A2E"/>
    <w:rsid w:val="00CC3707"/>
    <w:rsid w:val="00CC57B4"/>
    <w:rsid w:val="00CC5891"/>
    <w:rsid w:val="00CC5B28"/>
    <w:rsid w:val="00CC5B2F"/>
    <w:rsid w:val="00CC5D8D"/>
    <w:rsid w:val="00CC7A4C"/>
    <w:rsid w:val="00CD00F9"/>
    <w:rsid w:val="00CD101C"/>
    <w:rsid w:val="00CD195F"/>
    <w:rsid w:val="00CD225D"/>
    <w:rsid w:val="00CD2975"/>
    <w:rsid w:val="00CD3553"/>
    <w:rsid w:val="00CD3B5B"/>
    <w:rsid w:val="00CD3C91"/>
    <w:rsid w:val="00CD4A40"/>
    <w:rsid w:val="00CD4DAC"/>
    <w:rsid w:val="00CD4FB0"/>
    <w:rsid w:val="00CD5893"/>
    <w:rsid w:val="00CD58AD"/>
    <w:rsid w:val="00CD58CD"/>
    <w:rsid w:val="00CD5B80"/>
    <w:rsid w:val="00CD5F81"/>
    <w:rsid w:val="00CD60CC"/>
    <w:rsid w:val="00CD64F4"/>
    <w:rsid w:val="00CD677E"/>
    <w:rsid w:val="00CD7296"/>
    <w:rsid w:val="00CD77E4"/>
    <w:rsid w:val="00CD7968"/>
    <w:rsid w:val="00CE027C"/>
    <w:rsid w:val="00CE030C"/>
    <w:rsid w:val="00CE116F"/>
    <w:rsid w:val="00CE120D"/>
    <w:rsid w:val="00CE1287"/>
    <w:rsid w:val="00CE1642"/>
    <w:rsid w:val="00CE178A"/>
    <w:rsid w:val="00CE19CD"/>
    <w:rsid w:val="00CE1E19"/>
    <w:rsid w:val="00CE2812"/>
    <w:rsid w:val="00CE34AF"/>
    <w:rsid w:val="00CE3EEA"/>
    <w:rsid w:val="00CE4114"/>
    <w:rsid w:val="00CE442E"/>
    <w:rsid w:val="00CE46B6"/>
    <w:rsid w:val="00CE4B9C"/>
    <w:rsid w:val="00CE50B6"/>
    <w:rsid w:val="00CE519E"/>
    <w:rsid w:val="00CE5F71"/>
    <w:rsid w:val="00CE5FD0"/>
    <w:rsid w:val="00CE64E0"/>
    <w:rsid w:val="00CE65EE"/>
    <w:rsid w:val="00CE68C6"/>
    <w:rsid w:val="00CE68CA"/>
    <w:rsid w:val="00CE7A49"/>
    <w:rsid w:val="00CF040E"/>
    <w:rsid w:val="00CF046D"/>
    <w:rsid w:val="00CF087D"/>
    <w:rsid w:val="00CF0C58"/>
    <w:rsid w:val="00CF0DA8"/>
    <w:rsid w:val="00CF0E2B"/>
    <w:rsid w:val="00CF10AC"/>
    <w:rsid w:val="00CF17D0"/>
    <w:rsid w:val="00CF1A4B"/>
    <w:rsid w:val="00CF22F9"/>
    <w:rsid w:val="00CF25AD"/>
    <w:rsid w:val="00CF26B9"/>
    <w:rsid w:val="00CF36C8"/>
    <w:rsid w:val="00CF3D43"/>
    <w:rsid w:val="00CF3E5E"/>
    <w:rsid w:val="00CF3E64"/>
    <w:rsid w:val="00CF432F"/>
    <w:rsid w:val="00CF456E"/>
    <w:rsid w:val="00CF589C"/>
    <w:rsid w:val="00CF58D4"/>
    <w:rsid w:val="00CF5928"/>
    <w:rsid w:val="00CF59F4"/>
    <w:rsid w:val="00CF5E84"/>
    <w:rsid w:val="00CF640F"/>
    <w:rsid w:val="00CF66D5"/>
    <w:rsid w:val="00CF6BBB"/>
    <w:rsid w:val="00CF6C30"/>
    <w:rsid w:val="00CF72A7"/>
    <w:rsid w:val="00CF75DA"/>
    <w:rsid w:val="00CF7DBB"/>
    <w:rsid w:val="00D003B7"/>
    <w:rsid w:val="00D00DCC"/>
    <w:rsid w:val="00D01874"/>
    <w:rsid w:val="00D021A3"/>
    <w:rsid w:val="00D02442"/>
    <w:rsid w:val="00D0340D"/>
    <w:rsid w:val="00D03870"/>
    <w:rsid w:val="00D03D71"/>
    <w:rsid w:val="00D03F49"/>
    <w:rsid w:val="00D04329"/>
    <w:rsid w:val="00D04448"/>
    <w:rsid w:val="00D04B0E"/>
    <w:rsid w:val="00D058DF"/>
    <w:rsid w:val="00D05BB8"/>
    <w:rsid w:val="00D06122"/>
    <w:rsid w:val="00D06356"/>
    <w:rsid w:val="00D068BB"/>
    <w:rsid w:val="00D06A87"/>
    <w:rsid w:val="00D07703"/>
    <w:rsid w:val="00D1026A"/>
    <w:rsid w:val="00D10A28"/>
    <w:rsid w:val="00D113AA"/>
    <w:rsid w:val="00D11905"/>
    <w:rsid w:val="00D119A4"/>
    <w:rsid w:val="00D11DDD"/>
    <w:rsid w:val="00D1218B"/>
    <w:rsid w:val="00D124A8"/>
    <w:rsid w:val="00D12D2F"/>
    <w:rsid w:val="00D12D37"/>
    <w:rsid w:val="00D13AC2"/>
    <w:rsid w:val="00D14130"/>
    <w:rsid w:val="00D14DB9"/>
    <w:rsid w:val="00D156DF"/>
    <w:rsid w:val="00D159A6"/>
    <w:rsid w:val="00D159CE"/>
    <w:rsid w:val="00D15E15"/>
    <w:rsid w:val="00D1606A"/>
    <w:rsid w:val="00D1637B"/>
    <w:rsid w:val="00D1656A"/>
    <w:rsid w:val="00D168B7"/>
    <w:rsid w:val="00D16C23"/>
    <w:rsid w:val="00D16E16"/>
    <w:rsid w:val="00D1733E"/>
    <w:rsid w:val="00D20132"/>
    <w:rsid w:val="00D2043E"/>
    <w:rsid w:val="00D20763"/>
    <w:rsid w:val="00D20DF3"/>
    <w:rsid w:val="00D219FE"/>
    <w:rsid w:val="00D22348"/>
    <w:rsid w:val="00D22A07"/>
    <w:rsid w:val="00D22EAD"/>
    <w:rsid w:val="00D231B3"/>
    <w:rsid w:val="00D2366E"/>
    <w:rsid w:val="00D23818"/>
    <w:rsid w:val="00D239E9"/>
    <w:rsid w:val="00D2427D"/>
    <w:rsid w:val="00D25A3B"/>
    <w:rsid w:val="00D25F72"/>
    <w:rsid w:val="00D2607F"/>
    <w:rsid w:val="00D26289"/>
    <w:rsid w:val="00D26E42"/>
    <w:rsid w:val="00D26FBC"/>
    <w:rsid w:val="00D27387"/>
    <w:rsid w:val="00D2763E"/>
    <w:rsid w:val="00D277CE"/>
    <w:rsid w:val="00D27ED1"/>
    <w:rsid w:val="00D3003B"/>
    <w:rsid w:val="00D3083A"/>
    <w:rsid w:val="00D30BB7"/>
    <w:rsid w:val="00D30F44"/>
    <w:rsid w:val="00D31588"/>
    <w:rsid w:val="00D31DFB"/>
    <w:rsid w:val="00D32A92"/>
    <w:rsid w:val="00D33193"/>
    <w:rsid w:val="00D333E9"/>
    <w:rsid w:val="00D3342C"/>
    <w:rsid w:val="00D33817"/>
    <w:rsid w:val="00D33F02"/>
    <w:rsid w:val="00D34117"/>
    <w:rsid w:val="00D343F6"/>
    <w:rsid w:val="00D3531A"/>
    <w:rsid w:val="00D35645"/>
    <w:rsid w:val="00D363D7"/>
    <w:rsid w:val="00D36607"/>
    <w:rsid w:val="00D37238"/>
    <w:rsid w:val="00D37567"/>
    <w:rsid w:val="00D376BC"/>
    <w:rsid w:val="00D37A68"/>
    <w:rsid w:val="00D37CB4"/>
    <w:rsid w:val="00D40497"/>
    <w:rsid w:val="00D410E6"/>
    <w:rsid w:val="00D42677"/>
    <w:rsid w:val="00D42800"/>
    <w:rsid w:val="00D43A18"/>
    <w:rsid w:val="00D44015"/>
    <w:rsid w:val="00D441B7"/>
    <w:rsid w:val="00D4421A"/>
    <w:rsid w:val="00D44BE4"/>
    <w:rsid w:val="00D4544F"/>
    <w:rsid w:val="00D4548B"/>
    <w:rsid w:val="00D455EB"/>
    <w:rsid w:val="00D4584F"/>
    <w:rsid w:val="00D45B4F"/>
    <w:rsid w:val="00D46192"/>
    <w:rsid w:val="00D461D5"/>
    <w:rsid w:val="00D4632D"/>
    <w:rsid w:val="00D463E1"/>
    <w:rsid w:val="00D464F3"/>
    <w:rsid w:val="00D464F7"/>
    <w:rsid w:val="00D46C54"/>
    <w:rsid w:val="00D46D6E"/>
    <w:rsid w:val="00D47035"/>
    <w:rsid w:val="00D47287"/>
    <w:rsid w:val="00D50759"/>
    <w:rsid w:val="00D509D8"/>
    <w:rsid w:val="00D5199C"/>
    <w:rsid w:val="00D51ACA"/>
    <w:rsid w:val="00D51F4F"/>
    <w:rsid w:val="00D52369"/>
    <w:rsid w:val="00D524C5"/>
    <w:rsid w:val="00D538F9"/>
    <w:rsid w:val="00D53AD1"/>
    <w:rsid w:val="00D53C0E"/>
    <w:rsid w:val="00D53F7F"/>
    <w:rsid w:val="00D540BA"/>
    <w:rsid w:val="00D55848"/>
    <w:rsid w:val="00D55F49"/>
    <w:rsid w:val="00D562F7"/>
    <w:rsid w:val="00D563DA"/>
    <w:rsid w:val="00D56573"/>
    <w:rsid w:val="00D56823"/>
    <w:rsid w:val="00D568F5"/>
    <w:rsid w:val="00D570D6"/>
    <w:rsid w:val="00D57408"/>
    <w:rsid w:val="00D577A2"/>
    <w:rsid w:val="00D57894"/>
    <w:rsid w:val="00D601AA"/>
    <w:rsid w:val="00D6101E"/>
    <w:rsid w:val="00D610EB"/>
    <w:rsid w:val="00D61653"/>
    <w:rsid w:val="00D6201E"/>
    <w:rsid w:val="00D62397"/>
    <w:rsid w:val="00D626BC"/>
    <w:rsid w:val="00D626F3"/>
    <w:rsid w:val="00D62C9F"/>
    <w:rsid w:val="00D62F52"/>
    <w:rsid w:val="00D63162"/>
    <w:rsid w:val="00D634F1"/>
    <w:rsid w:val="00D63B14"/>
    <w:rsid w:val="00D63FCE"/>
    <w:rsid w:val="00D6495D"/>
    <w:rsid w:val="00D65163"/>
    <w:rsid w:val="00D6528B"/>
    <w:rsid w:val="00D65484"/>
    <w:rsid w:val="00D6591A"/>
    <w:rsid w:val="00D66874"/>
    <w:rsid w:val="00D66AA2"/>
    <w:rsid w:val="00D671A9"/>
    <w:rsid w:val="00D6781A"/>
    <w:rsid w:val="00D67B1F"/>
    <w:rsid w:val="00D67DAC"/>
    <w:rsid w:val="00D704AB"/>
    <w:rsid w:val="00D70CE0"/>
    <w:rsid w:val="00D70D95"/>
    <w:rsid w:val="00D70DA6"/>
    <w:rsid w:val="00D70DB9"/>
    <w:rsid w:val="00D71020"/>
    <w:rsid w:val="00D71157"/>
    <w:rsid w:val="00D71806"/>
    <w:rsid w:val="00D721D7"/>
    <w:rsid w:val="00D72724"/>
    <w:rsid w:val="00D72B7F"/>
    <w:rsid w:val="00D72E0B"/>
    <w:rsid w:val="00D7319C"/>
    <w:rsid w:val="00D73D9C"/>
    <w:rsid w:val="00D73F77"/>
    <w:rsid w:val="00D746EA"/>
    <w:rsid w:val="00D756EB"/>
    <w:rsid w:val="00D7570A"/>
    <w:rsid w:val="00D75E40"/>
    <w:rsid w:val="00D76826"/>
    <w:rsid w:val="00D76DAC"/>
    <w:rsid w:val="00D778A4"/>
    <w:rsid w:val="00D779F8"/>
    <w:rsid w:val="00D77B41"/>
    <w:rsid w:val="00D8001E"/>
    <w:rsid w:val="00D80293"/>
    <w:rsid w:val="00D80446"/>
    <w:rsid w:val="00D8078F"/>
    <w:rsid w:val="00D80CAF"/>
    <w:rsid w:val="00D80CC7"/>
    <w:rsid w:val="00D80F71"/>
    <w:rsid w:val="00D812AC"/>
    <w:rsid w:val="00D814B9"/>
    <w:rsid w:val="00D817B2"/>
    <w:rsid w:val="00D821CE"/>
    <w:rsid w:val="00D83791"/>
    <w:rsid w:val="00D839AD"/>
    <w:rsid w:val="00D83A7C"/>
    <w:rsid w:val="00D853E1"/>
    <w:rsid w:val="00D85CA8"/>
    <w:rsid w:val="00D878BC"/>
    <w:rsid w:val="00D87E05"/>
    <w:rsid w:val="00D90613"/>
    <w:rsid w:val="00D90CFC"/>
    <w:rsid w:val="00D91685"/>
    <w:rsid w:val="00D917FF"/>
    <w:rsid w:val="00D9197E"/>
    <w:rsid w:val="00D91DAE"/>
    <w:rsid w:val="00D9216A"/>
    <w:rsid w:val="00D92392"/>
    <w:rsid w:val="00D923CA"/>
    <w:rsid w:val="00D92FCC"/>
    <w:rsid w:val="00D9301C"/>
    <w:rsid w:val="00D935BA"/>
    <w:rsid w:val="00D9361E"/>
    <w:rsid w:val="00D940D2"/>
    <w:rsid w:val="00D9458C"/>
    <w:rsid w:val="00D945AB"/>
    <w:rsid w:val="00D9520E"/>
    <w:rsid w:val="00D958AB"/>
    <w:rsid w:val="00D958D6"/>
    <w:rsid w:val="00D9590B"/>
    <w:rsid w:val="00D97226"/>
    <w:rsid w:val="00D974CC"/>
    <w:rsid w:val="00D97D34"/>
    <w:rsid w:val="00DA0309"/>
    <w:rsid w:val="00DA0996"/>
    <w:rsid w:val="00DA15BE"/>
    <w:rsid w:val="00DA1784"/>
    <w:rsid w:val="00DA2A79"/>
    <w:rsid w:val="00DA2A9B"/>
    <w:rsid w:val="00DA2D56"/>
    <w:rsid w:val="00DA3180"/>
    <w:rsid w:val="00DA3A4F"/>
    <w:rsid w:val="00DA3B07"/>
    <w:rsid w:val="00DA3B48"/>
    <w:rsid w:val="00DA3D64"/>
    <w:rsid w:val="00DA3EAD"/>
    <w:rsid w:val="00DA5283"/>
    <w:rsid w:val="00DA5601"/>
    <w:rsid w:val="00DA5D03"/>
    <w:rsid w:val="00DA6236"/>
    <w:rsid w:val="00DA6336"/>
    <w:rsid w:val="00DA7ABF"/>
    <w:rsid w:val="00DB011F"/>
    <w:rsid w:val="00DB01D6"/>
    <w:rsid w:val="00DB0D54"/>
    <w:rsid w:val="00DB129F"/>
    <w:rsid w:val="00DB19C2"/>
    <w:rsid w:val="00DB1C2E"/>
    <w:rsid w:val="00DB274A"/>
    <w:rsid w:val="00DB283A"/>
    <w:rsid w:val="00DB2D7D"/>
    <w:rsid w:val="00DB376B"/>
    <w:rsid w:val="00DB3D98"/>
    <w:rsid w:val="00DB5EEE"/>
    <w:rsid w:val="00DB5F89"/>
    <w:rsid w:val="00DB6642"/>
    <w:rsid w:val="00DB7222"/>
    <w:rsid w:val="00DB7B8A"/>
    <w:rsid w:val="00DB7C84"/>
    <w:rsid w:val="00DC0573"/>
    <w:rsid w:val="00DC10A1"/>
    <w:rsid w:val="00DC139B"/>
    <w:rsid w:val="00DC1659"/>
    <w:rsid w:val="00DC1743"/>
    <w:rsid w:val="00DC2081"/>
    <w:rsid w:val="00DC2189"/>
    <w:rsid w:val="00DC21C8"/>
    <w:rsid w:val="00DC243D"/>
    <w:rsid w:val="00DC2C3E"/>
    <w:rsid w:val="00DC3224"/>
    <w:rsid w:val="00DC3331"/>
    <w:rsid w:val="00DC3C4B"/>
    <w:rsid w:val="00DC3F1A"/>
    <w:rsid w:val="00DC488E"/>
    <w:rsid w:val="00DC5A58"/>
    <w:rsid w:val="00DC5BA2"/>
    <w:rsid w:val="00DC5C33"/>
    <w:rsid w:val="00DC66AE"/>
    <w:rsid w:val="00DC6701"/>
    <w:rsid w:val="00DC691A"/>
    <w:rsid w:val="00DC6C01"/>
    <w:rsid w:val="00DC6CE1"/>
    <w:rsid w:val="00DC6F4B"/>
    <w:rsid w:val="00DC726C"/>
    <w:rsid w:val="00DC7593"/>
    <w:rsid w:val="00DC76F6"/>
    <w:rsid w:val="00DC785D"/>
    <w:rsid w:val="00DC7AF9"/>
    <w:rsid w:val="00DD0231"/>
    <w:rsid w:val="00DD05DB"/>
    <w:rsid w:val="00DD07AE"/>
    <w:rsid w:val="00DD07BC"/>
    <w:rsid w:val="00DD0C0E"/>
    <w:rsid w:val="00DD1240"/>
    <w:rsid w:val="00DD12A1"/>
    <w:rsid w:val="00DD1330"/>
    <w:rsid w:val="00DD1404"/>
    <w:rsid w:val="00DD15FF"/>
    <w:rsid w:val="00DD1602"/>
    <w:rsid w:val="00DD191D"/>
    <w:rsid w:val="00DD20D6"/>
    <w:rsid w:val="00DD2CBA"/>
    <w:rsid w:val="00DD2D7E"/>
    <w:rsid w:val="00DD36DA"/>
    <w:rsid w:val="00DD3F16"/>
    <w:rsid w:val="00DD3F7C"/>
    <w:rsid w:val="00DD483E"/>
    <w:rsid w:val="00DD4EB7"/>
    <w:rsid w:val="00DD4EFD"/>
    <w:rsid w:val="00DD500F"/>
    <w:rsid w:val="00DD539F"/>
    <w:rsid w:val="00DD54EA"/>
    <w:rsid w:val="00DD5714"/>
    <w:rsid w:val="00DD5A0F"/>
    <w:rsid w:val="00DD5C44"/>
    <w:rsid w:val="00DD5CA0"/>
    <w:rsid w:val="00DD60EF"/>
    <w:rsid w:val="00DD6B22"/>
    <w:rsid w:val="00DD6E0A"/>
    <w:rsid w:val="00DD6F03"/>
    <w:rsid w:val="00DD76A8"/>
    <w:rsid w:val="00DD7BEC"/>
    <w:rsid w:val="00DE05D4"/>
    <w:rsid w:val="00DE05EF"/>
    <w:rsid w:val="00DE0BD9"/>
    <w:rsid w:val="00DE0E27"/>
    <w:rsid w:val="00DE1517"/>
    <w:rsid w:val="00DE1A70"/>
    <w:rsid w:val="00DE1F70"/>
    <w:rsid w:val="00DE25D7"/>
    <w:rsid w:val="00DE2F71"/>
    <w:rsid w:val="00DE2FFF"/>
    <w:rsid w:val="00DE350C"/>
    <w:rsid w:val="00DE3675"/>
    <w:rsid w:val="00DE41E1"/>
    <w:rsid w:val="00DE4619"/>
    <w:rsid w:val="00DE4787"/>
    <w:rsid w:val="00DE4868"/>
    <w:rsid w:val="00DE4977"/>
    <w:rsid w:val="00DE52E9"/>
    <w:rsid w:val="00DE5947"/>
    <w:rsid w:val="00DE5F93"/>
    <w:rsid w:val="00DE6621"/>
    <w:rsid w:val="00DE6E11"/>
    <w:rsid w:val="00DE7140"/>
    <w:rsid w:val="00DE7351"/>
    <w:rsid w:val="00DE7BF9"/>
    <w:rsid w:val="00DE7DFD"/>
    <w:rsid w:val="00DF0281"/>
    <w:rsid w:val="00DF0DC4"/>
    <w:rsid w:val="00DF1054"/>
    <w:rsid w:val="00DF167A"/>
    <w:rsid w:val="00DF2C06"/>
    <w:rsid w:val="00DF3892"/>
    <w:rsid w:val="00DF3AE3"/>
    <w:rsid w:val="00DF410A"/>
    <w:rsid w:val="00DF4516"/>
    <w:rsid w:val="00DF5283"/>
    <w:rsid w:val="00DF5734"/>
    <w:rsid w:val="00DF5748"/>
    <w:rsid w:val="00DF60C4"/>
    <w:rsid w:val="00DF6114"/>
    <w:rsid w:val="00DF6AB4"/>
    <w:rsid w:val="00DF6BB2"/>
    <w:rsid w:val="00DF7943"/>
    <w:rsid w:val="00DF7CE3"/>
    <w:rsid w:val="00E00839"/>
    <w:rsid w:val="00E00EBF"/>
    <w:rsid w:val="00E0198F"/>
    <w:rsid w:val="00E01CFF"/>
    <w:rsid w:val="00E01D0F"/>
    <w:rsid w:val="00E023C2"/>
    <w:rsid w:val="00E024D5"/>
    <w:rsid w:val="00E02BC8"/>
    <w:rsid w:val="00E04F29"/>
    <w:rsid w:val="00E04F82"/>
    <w:rsid w:val="00E04FD3"/>
    <w:rsid w:val="00E05884"/>
    <w:rsid w:val="00E065A8"/>
    <w:rsid w:val="00E06761"/>
    <w:rsid w:val="00E0685E"/>
    <w:rsid w:val="00E074A6"/>
    <w:rsid w:val="00E0752E"/>
    <w:rsid w:val="00E077FE"/>
    <w:rsid w:val="00E07DEA"/>
    <w:rsid w:val="00E10261"/>
    <w:rsid w:val="00E10312"/>
    <w:rsid w:val="00E103E7"/>
    <w:rsid w:val="00E10572"/>
    <w:rsid w:val="00E10D47"/>
    <w:rsid w:val="00E11F11"/>
    <w:rsid w:val="00E11FEB"/>
    <w:rsid w:val="00E123E3"/>
    <w:rsid w:val="00E12BCF"/>
    <w:rsid w:val="00E12F47"/>
    <w:rsid w:val="00E13149"/>
    <w:rsid w:val="00E132EA"/>
    <w:rsid w:val="00E13E5F"/>
    <w:rsid w:val="00E14084"/>
    <w:rsid w:val="00E14736"/>
    <w:rsid w:val="00E14DE1"/>
    <w:rsid w:val="00E1539E"/>
    <w:rsid w:val="00E15741"/>
    <w:rsid w:val="00E164B7"/>
    <w:rsid w:val="00E1725D"/>
    <w:rsid w:val="00E201E6"/>
    <w:rsid w:val="00E206A9"/>
    <w:rsid w:val="00E20FE2"/>
    <w:rsid w:val="00E215F9"/>
    <w:rsid w:val="00E222CB"/>
    <w:rsid w:val="00E22BFC"/>
    <w:rsid w:val="00E22CAA"/>
    <w:rsid w:val="00E22D61"/>
    <w:rsid w:val="00E2442D"/>
    <w:rsid w:val="00E2444E"/>
    <w:rsid w:val="00E248D0"/>
    <w:rsid w:val="00E255BD"/>
    <w:rsid w:val="00E259B7"/>
    <w:rsid w:val="00E25D13"/>
    <w:rsid w:val="00E26947"/>
    <w:rsid w:val="00E26FC0"/>
    <w:rsid w:val="00E272CF"/>
    <w:rsid w:val="00E2741D"/>
    <w:rsid w:val="00E275F9"/>
    <w:rsid w:val="00E276DE"/>
    <w:rsid w:val="00E27BA6"/>
    <w:rsid w:val="00E27FBB"/>
    <w:rsid w:val="00E3097D"/>
    <w:rsid w:val="00E31D54"/>
    <w:rsid w:val="00E31FD0"/>
    <w:rsid w:val="00E32692"/>
    <w:rsid w:val="00E329BA"/>
    <w:rsid w:val="00E33D35"/>
    <w:rsid w:val="00E33E87"/>
    <w:rsid w:val="00E347B6"/>
    <w:rsid w:val="00E3496A"/>
    <w:rsid w:val="00E34C02"/>
    <w:rsid w:val="00E34C1D"/>
    <w:rsid w:val="00E34CAB"/>
    <w:rsid w:val="00E34F8C"/>
    <w:rsid w:val="00E36C43"/>
    <w:rsid w:val="00E40E02"/>
    <w:rsid w:val="00E40E0C"/>
    <w:rsid w:val="00E415FB"/>
    <w:rsid w:val="00E41C4F"/>
    <w:rsid w:val="00E42615"/>
    <w:rsid w:val="00E4289D"/>
    <w:rsid w:val="00E42912"/>
    <w:rsid w:val="00E42AAB"/>
    <w:rsid w:val="00E42E83"/>
    <w:rsid w:val="00E439EB"/>
    <w:rsid w:val="00E43B8D"/>
    <w:rsid w:val="00E43C97"/>
    <w:rsid w:val="00E440EF"/>
    <w:rsid w:val="00E44620"/>
    <w:rsid w:val="00E44906"/>
    <w:rsid w:val="00E45D95"/>
    <w:rsid w:val="00E4616C"/>
    <w:rsid w:val="00E461BF"/>
    <w:rsid w:val="00E46520"/>
    <w:rsid w:val="00E4696F"/>
    <w:rsid w:val="00E47707"/>
    <w:rsid w:val="00E477D8"/>
    <w:rsid w:val="00E478CE"/>
    <w:rsid w:val="00E47912"/>
    <w:rsid w:val="00E47B28"/>
    <w:rsid w:val="00E47C59"/>
    <w:rsid w:val="00E47F7E"/>
    <w:rsid w:val="00E501D3"/>
    <w:rsid w:val="00E503EF"/>
    <w:rsid w:val="00E504A0"/>
    <w:rsid w:val="00E5061F"/>
    <w:rsid w:val="00E51634"/>
    <w:rsid w:val="00E517DB"/>
    <w:rsid w:val="00E51D08"/>
    <w:rsid w:val="00E5224D"/>
    <w:rsid w:val="00E526F7"/>
    <w:rsid w:val="00E52D69"/>
    <w:rsid w:val="00E531C1"/>
    <w:rsid w:val="00E53320"/>
    <w:rsid w:val="00E53665"/>
    <w:rsid w:val="00E53E9B"/>
    <w:rsid w:val="00E544A2"/>
    <w:rsid w:val="00E54747"/>
    <w:rsid w:val="00E550C0"/>
    <w:rsid w:val="00E551C5"/>
    <w:rsid w:val="00E557B7"/>
    <w:rsid w:val="00E55920"/>
    <w:rsid w:val="00E56041"/>
    <w:rsid w:val="00E56359"/>
    <w:rsid w:val="00E5655D"/>
    <w:rsid w:val="00E570A5"/>
    <w:rsid w:val="00E57971"/>
    <w:rsid w:val="00E602F3"/>
    <w:rsid w:val="00E60314"/>
    <w:rsid w:val="00E605E0"/>
    <w:rsid w:val="00E60746"/>
    <w:rsid w:val="00E60E57"/>
    <w:rsid w:val="00E6100D"/>
    <w:rsid w:val="00E610D8"/>
    <w:rsid w:val="00E6152B"/>
    <w:rsid w:val="00E624EC"/>
    <w:rsid w:val="00E62537"/>
    <w:rsid w:val="00E63700"/>
    <w:rsid w:val="00E648DB"/>
    <w:rsid w:val="00E650E9"/>
    <w:rsid w:val="00E656EA"/>
    <w:rsid w:val="00E65CA2"/>
    <w:rsid w:val="00E65F17"/>
    <w:rsid w:val="00E66ACE"/>
    <w:rsid w:val="00E66B76"/>
    <w:rsid w:val="00E67221"/>
    <w:rsid w:val="00E6729D"/>
    <w:rsid w:val="00E67788"/>
    <w:rsid w:val="00E677FF"/>
    <w:rsid w:val="00E6791C"/>
    <w:rsid w:val="00E67AE2"/>
    <w:rsid w:val="00E67F16"/>
    <w:rsid w:val="00E709CB"/>
    <w:rsid w:val="00E70B7F"/>
    <w:rsid w:val="00E70C2C"/>
    <w:rsid w:val="00E71B13"/>
    <w:rsid w:val="00E7207C"/>
    <w:rsid w:val="00E72137"/>
    <w:rsid w:val="00E7232F"/>
    <w:rsid w:val="00E7388B"/>
    <w:rsid w:val="00E73A92"/>
    <w:rsid w:val="00E73EEA"/>
    <w:rsid w:val="00E73FF0"/>
    <w:rsid w:val="00E7465C"/>
    <w:rsid w:val="00E74842"/>
    <w:rsid w:val="00E754F3"/>
    <w:rsid w:val="00E768E9"/>
    <w:rsid w:val="00E76B3E"/>
    <w:rsid w:val="00E76EB7"/>
    <w:rsid w:val="00E77032"/>
    <w:rsid w:val="00E7704A"/>
    <w:rsid w:val="00E77259"/>
    <w:rsid w:val="00E772EA"/>
    <w:rsid w:val="00E776CB"/>
    <w:rsid w:val="00E77715"/>
    <w:rsid w:val="00E77B8E"/>
    <w:rsid w:val="00E77D00"/>
    <w:rsid w:val="00E801FE"/>
    <w:rsid w:val="00E806FF"/>
    <w:rsid w:val="00E80C81"/>
    <w:rsid w:val="00E814A8"/>
    <w:rsid w:val="00E8218E"/>
    <w:rsid w:val="00E829FD"/>
    <w:rsid w:val="00E8322F"/>
    <w:rsid w:val="00E839D0"/>
    <w:rsid w:val="00E8407D"/>
    <w:rsid w:val="00E8488B"/>
    <w:rsid w:val="00E856D8"/>
    <w:rsid w:val="00E85757"/>
    <w:rsid w:val="00E86E38"/>
    <w:rsid w:val="00E87030"/>
    <w:rsid w:val="00E87931"/>
    <w:rsid w:val="00E879E8"/>
    <w:rsid w:val="00E902CA"/>
    <w:rsid w:val="00E90932"/>
    <w:rsid w:val="00E90CF8"/>
    <w:rsid w:val="00E90EC5"/>
    <w:rsid w:val="00E91024"/>
    <w:rsid w:val="00E9112F"/>
    <w:rsid w:val="00E91281"/>
    <w:rsid w:val="00E91AD9"/>
    <w:rsid w:val="00E91DF0"/>
    <w:rsid w:val="00E91FA9"/>
    <w:rsid w:val="00E926B2"/>
    <w:rsid w:val="00E92A97"/>
    <w:rsid w:val="00E92F39"/>
    <w:rsid w:val="00E9332C"/>
    <w:rsid w:val="00E93B85"/>
    <w:rsid w:val="00E949ED"/>
    <w:rsid w:val="00E94E45"/>
    <w:rsid w:val="00E94EAF"/>
    <w:rsid w:val="00E95293"/>
    <w:rsid w:val="00E95430"/>
    <w:rsid w:val="00E956EC"/>
    <w:rsid w:val="00E95835"/>
    <w:rsid w:val="00E96491"/>
    <w:rsid w:val="00E9666C"/>
    <w:rsid w:val="00E96CBB"/>
    <w:rsid w:val="00E96FEE"/>
    <w:rsid w:val="00E9709B"/>
    <w:rsid w:val="00E970A5"/>
    <w:rsid w:val="00E9719D"/>
    <w:rsid w:val="00E97529"/>
    <w:rsid w:val="00E975FE"/>
    <w:rsid w:val="00EA0285"/>
    <w:rsid w:val="00EA08DC"/>
    <w:rsid w:val="00EA0DD0"/>
    <w:rsid w:val="00EA0E3D"/>
    <w:rsid w:val="00EA160A"/>
    <w:rsid w:val="00EA199D"/>
    <w:rsid w:val="00EA1ABC"/>
    <w:rsid w:val="00EA1CD8"/>
    <w:rsid w:val="00EA2CF8"/>
    <w:rsid w:val="00EA302D"/>
    <w:rsid w:val="00EA312A"/>
    <w:rsid w:val="00EA3FA4"/>
    <w:rsid w:val="00EA4043"/>
    <w:rsid w:val="00EA4229"/>
    <w:rsid w:val="00EA4DDF"/>
    <w:rsid w:val="00EA4F38"/>
    <w:rsid w:val="00EA501C"/>
    <w:rsid w:val="00EA5A4A"/>
    <w:rsid w:val="00EA5ED4"/>
    <w:rsid w:val="00EA6C34"/>
    <w:rsid w:val="00EA73A5"/>
    <w:rsid w:val="00EA7549"/>
    <w:rsid w:val="00EA760E"/>
    <w:rsid w:val="00EA7836"/>
    <w:rsid w:val="00EA7CFD"/>
    <w:rsid w:val="00EA7E26"/>
    <w:rsid w:val="00EB140E"/>
    <w:rsid w:val="00EB142B"/>
    <w:rsid w:val="00EB1517"/>
    <w:rsid w:val="00EB1720"/>
    <w:rsid w:val="00EB1849"/>
    <w:rsid w:val="00EB1DEB"/>
    <w:rsid w:val="00EB1E58"/>
    <w:rsid w:val="00EB27C7"/>
    <w:rsid w:val="00EB2BA2"/>
    <w:rsid w:val="00EB2CC3"/>
    <w:rsid w:val="00EB352D"/>
    <w:rsid w:val="00EB38FB"/>
    <w:rsid w:val="00EB3A57"/>
    <w:rsid w:val="00EB4B11"/>
    <w:rsid w:val="00EB5C21"/>
    <w:rsid w:val="00EB6345"/>
    <w:rsid w:val="00EB6723"/>
    <w:rsid w:val="00EB71CB"/>
    <w:rsid w:val="00EB7297"/>
    <w:rsid w:val="00EB72E4"/>
    <w:rsid w:val="00EB7624"/>
    <w:rsid w:val="00EB7D56"/>
    <w:rsid w:val="00EB7DC1"/>
    <w:rsid w:val="00EB7E42"/>
    <w:rsid w:val="00EC0741"/>
    <w:rsid w:val="00EC0C7C"/>
    <w:rsid w:val="00EC1027"/>
    <w:rsid w:val="00EC2203"/>
    <w:rsid w:val="00EC26CF"/>
    <w:rsid w:val="00EC2D62"/>
    <w:rsid w:val="00EC2D68"/>
    <w:rsid w:val="00EC4DC1"/>
    <w:rsid w:val="00EC5031"/>
    <w:rsid w:val="00EC571A"/>
    <w:rsid w:val="00EC5B2C"/>
    <w:rsid w:val="00EC5EFF"/>
    <w:rsid w:val="00EC62D5"/>
    <w:rsid w:val="00EC68E8"/>
    <w:rsid w:val="00EC6994"/>
    <w:rsid w:val="00EC6D6C"/>
    <w:rsid w:val="00EC6E81"/>
    <w:rsid w:val="00EC6F44"/>
    <w:rsid w:val="00EC702F"/>
    <w:rsid w:val="00EC74F2"/>
    <w:rsid w:val="00EC76E8"/>
    <w:rsid w:val="00EC795E"/>
    <w:rsid w:val="00EC7CC9"/>
    <w:rsid w:val="00ED0048"/>
    <w:rsid w:val="00ED020E"/>
    <w:rsid w:val="00ED14B8"/>
    <w:rsid w:val="00ED1545"/>
    <w:rsid w:val="00ED161B"/>
    <w:rsid w:val="00ED18E0"/>
    <w:rsid w:val="00ED1F09"/>
    <w:rsid w:val="00ED2443"/>
    <w:rsid w:val="00ED2A2F"/>
    <w:rsid w:val="00ED35E9"/>
    <w:rsid w:val="00ED3982"/>
    <w:rsid w:val="00ED3D14"/>
    <w:rsid w:val="00ED4CD2"/>
    <w:rsid w:val="00ED4D56"/>
    <w:rsid w:val="00ED4F88"/>
    <w:rsid w:val="00ED50C4"/>
    <w:rsid w:val="00ED510B"/>
    <w:rsid w:val="00ED5173"/>
    <w:rsid w:val="00ED5A0E"/>
    <w:rsid w:val="00ED5E71"/>
    <w:rsid w:val="00ED6058"/>
    <w:rsid w:val="00ED64A4"/>
    <w:rsid w:val="00ED66D1"/>
    <w:rsid w:val="00ED68AA"/>
    <w:rsid w:val="00ED6C7E"/>
    <w:rsid w:val="00ED71D9"/>
    <w:rsid w:val="00ED7CE7"/>
    <w:rsid w:val="00EE06E3"/>
    <w:rsid w:val="00EE07F5"/>
    <w:rsid w:val="00EE1223"/>
    <w:rsid w:val="00EE19ED"/>
    <w:rsid w:val="00EE25BE"/>
    <w:rsid w:val="00EE2A49"/>
    <w:rsid w:val="00EE3351"/>
    <w:rsid w:val="00EE3619"/>
    <w:rsid w:val="00EE3BF5"/>
    <w:rsid w:val="00EE4466"/>
    <w:rsid w:val="00EE4C25"/>
    <w:rsid w:val="00EE4F85"/>
    <w:rsid w:val="00EE5178"/>
    <w:rsid w:val="00EE5748"/>
    <w:rsid w:val="00EE5E44"/>
    <w:rsid w:val="00EE60E3"/>
    <w:rsid w:val="00EE620F"/>
    <w:rsid w:val="00EE68BF"/>
    <w:rsid w:val="00EE6A78"/>
    <w:rsid w:val="00EE7746"/>
    <w:rsid w:val="00EE7818"/>
    <w:rsid w:val="00EF009A"/>
    <w:rsid w:val="00EF02A4"/>
    <w:rsid w:val="00EF03D3"/>
    <w:rsid w:val="00EF09EB"/>
    <w:rsid w:val="00EF0B21"/>
    <w:rsid w:val="00EF1407"/>
    <w:rsid w:val="00EF1AFF"/>
    <w:rsid w:val="00EF1E98"/>
    <w:rsid w:val="00EF201C"/>
    <w:rsid w:val="00EF21D6"/>
    <w:rsid w:val="00EF2445"/>
    <w:rsid w:val="00EF2E9B"/>
    <w:rsid w:val="00EF340D"/>
    <w:rsid w:val="00EF34FB"/>
    <w:rsid w:val="00EF37F3"/>
    <w:rsid w:val="00EF3961"/>
    <w:rsid w:val="00EF3A23"/>
    <w:rsid w:val="00EF3DD2"/>
    <w:rsid w:val="00EF45B9"/>
    <w:rsid w:val="00EF4AD4"/>
    <w:rsid w:val="00EF4F9E"/>
    <w:rsid w:val="00EF541F"/>
    <w:rsid w:val="00EF5626"/>
    <w:rsid w:val="00EF581B"/>
    <w:rsid w:val="00EF59ED"/>
    <w:rsid w:val="00EF5A6B"/>
    <w:rsid w:val="00EF5E48"/>
    <w:rsid w:val="00EF633F"/>
    <w:rsid w:val="00EF7308"/>
    <w:rsid w:val="00EF7723"/>
    <w:rsid w:val="00F00AA3"/>
    <w:rsid w:val="00F01BC3"/>
    <w:rsid w:val="00F01E15"/>
    <w:rsid w:val="00F02FC6"/>
    <w:rsid w:val="00F0396C"/>
    <w:rsid w:val="00F03B5B"/>
    <w:rsid w:val="00F04247"/>
    <w:rsid w:val="00F050FE"/>
    <w:rsid w:val="00F056D7"/>
    <w:rsid w:val="00F0572B"/>
    <w:rsid w:val="00F05840"/>
    <w:rsid w:val="00F06085"/>
    <w:rsid w:val="00F062C4"/>
    <w:rsid w:val="00F062D6"/>
    <w:rsid w:val="00F06803"/>
    <w:rsid w:val="00F06D47"/>
    <w:rsid w:val="00F06DDD"/>
    <w:rsid w:val="00F06E4C"/>
    <w:rsid w:val="00F070D3"/>
    <w:rsid w:val="00F07A53"/>
    <w:rsid w:val="00F07D1B"/>
    <w:rsid w:val="00F07FC5"/>
    <w:rsid w:val="00F106B5"/>
    <w:rsid w:val="00F10A7C"/>
    <w:rsid w:val="00F10DC5"/>
    <w:rsid w:val="00F10E2C"/>
    <w:rsid w:val="00F11350"/>
    <w:rsid w:val="00F11463"/>
    <w:rsid w:val="00F116EB"/>
    <w:rsid w:val="00F1236C"/>
    <w:rsid w:val="00F12A33"/>
    <w:rsid w:val="00F12D72"/>
    <w:rsid w:val="00F13CD0"/>
    <w:rsid w:val="00F14132"/>
    <w:rsid w:val="00F141F1"/>
    <w:rsid w:val="00F143BD"/>
    <w:rsid w:val="00F14556"/>
    <w:rsid w:val="00F146E7"/>
    <w:rsid w:val="00F1485C"/>
    <w:rsid w:val="00F1559C"/>
    <w:rsid w:val="00F15707"/>
    <w:rsid w:val="00F15FF7"/>
    <w:rsid w:val="00F16065"/>
    <w:rsid w:val="00F16334"/>
    <w:rsid w:val="00F16951"/>
    <w:rsid w:val="00F1733A"/>
    <w:rsid w:val="00F17A20"/>
    <w:rsid w:val="00F17A3F"/>
    <w:rsid w:val="00F17B9F"/>
    <w:rsid w:val="00F17D4D"/>
    <w:rsid w:val="00F17E49"/>
    <w:rsid w:val="00F203FA"/>
    <w:rsid w:val="00F21A2A"/>
    <w:rsid w:val="00F21A8D"/>
    <w:rsid w:val="00F21DF0"/>
    <w:rsid w:val="00F2298D"/>
    <w:rsid w:val="00F229B1"/>
    <w:rsid w:val="00F22A7A"/>
    <w:rsid w:val="00F232B7"/>
    <w:rsid w:val="00F23C2A"/>
    <w:rsid w:val="00F23C82"/>
    <w:rsid w:val="00F24031"/>
    <w:rsid w:val="00F241E1"/>
    <w:rsid w:val="00F242A0"/>
    <w:rsid w:val="00F24406"/>
    <w:rsid w:val="00F2503F"/>
    <w:rsid w:val="00F25152"/>
    <w:rsid w:val="00F255DE"/>
    <w:rsid w:val="00F2565B"/>
    <w:rsid w:val="00F25AB9"/>
    <w:rsid w:val="00F25C59"/>
    <w:rsid w:val="00F25E8C"/>
    <w:rsid w:val="00F2667F"/>
    <w:rsid w:val="00F26711"/>
    <w:rsid w:val="00F26DE9"/>
    <w:rsid w:val="00F26E98"/>
    <w:rsid w:val="00F270B9"/>
    <w:rsid w:val="00F27528"/>
    <w:rsid w:val="00F27962"/>
    <w:rsid w:val="00F27EBA"/>
    <w:rsid w:val="00F27EDF"/>
    <w:rsid w:val="00F30015"/>
    <w:rsid w:val="00F3091A"/>
    <w:rsid w:val="00F31528"/>
    <w:rsid w:val="00F3179A"/>
    <w:rsid w:val="00F317D7"/>
    <w:rsid w:val="00F32272"/>
    <w:rsid w:val="00F325F4"/>
    <w:rsid w:val="00F3312A"/>
    <w:rsid w:val="00F334C7"/>
    <w:rsid w:val="00F3429C"/>
    <w:rsid w:val="00F345F1"/>
    <w:rsid w:val="00F3496E"/>
    <w:rsid w:val="00F34971"/>
    <w:rsid w:val="00F34AF0"/>
    <w:rsid w:val="00F34F51"/>
    <w:rsid w:val="00F351FA"/>
    <w:rsid w:val="00F359DE"/>
    <w:rsid w:val="00F35B6B"/>
    <w:rsid w:val="00F36244"/>
    <w:rsid w:val="00F36631"/>
    <w:rsid w:val="00F37376"/>
    <w:rsid w:val="00F37D6B"/>
    <w:rsid w:val="00F4103F"/>
    <w:rsid w:val="00F4108F"/>
    <w:rsid w:val="00F41163"/>
    <w:rsid w:val="00F41683"/>
    <w:rsid w:val="00F41928"/>
    <w:rsid w:val="00F41941"/>
    <w:rsid w:val="00F41FEC"/>
    <w:rsid w:val="00F4246B"/>
    <w:rsid w:val="00F42EE6"/>
    <w:rsid w:val="00F42EFC"/>
    <w:rsid w:val="00F435CD"/>
    <w:rsid w:val="00F4393A"/>
    <w:rsid w:val="00F43C3F"/>
    <w:rsid w:val="00F43F43"/>
    <w:rsid w:val="00F44003"/>
    <w:rsid w:val="00F44157"/>
    <w:rsid w:val="00F44A86"/>
    <w:rsid w:val="00F44F07"/>
    <w:rsid w:val="00F454ED"/>
    <w:rsid w:val="00F45814"/>
    <w:rsid w:val="00F45A7F"/>
    <w:rsid w:val="00F45C38"/>
    <w:rsid w:val="00F45CB8"/>
    <w:rsid w:val="00F45E81"/>
    <w:rsid w:val="00F4606F"/>
    <w:rsid w:val="00F4664B"/>
    <w:rsid w:val="00F46D0C"/>
    <w:rsid w:val="00F478AA"/>
    <w:rsid w:val="00F50347"/>
    <w:rsid w:val="00F5064B"/>
    <w:rsid w:val="00F50788"/>
    <w:rsid w:val="00F50B11"/>
    <w:rsid w:val="00F50DE9"/>
    <w:rsid w:val="00F50DF9"/>
    <w:rsid w:val="00F5119B"/>
    <w:rsid w:val="00F5121A"/>
    <w:rsid w:val="00F51780"/>
    <w:rsid w:val="00F51904"/>
    <w:rsid w:val="00F51B91"/>
    <w:rsid w:val="00F51CC5"/>
    <w:rsid w:val="00F52095"/>
    <w:rsid w:val="00F526EE"/>
    <w:rsid w:val="00F52C90"/>
    <w:rsid w:val="00F52F2A"/>
    <w:rsid w:val="00F537B7"/>
    <w:rsid w:val="00F537CF"/>
    <w:rsid w:val="00F53968"/>
    <w:rsid w:val="00F5397C"/>
    <w:rsid w:val="00F53D3E"/>
    <w:rsid w:val="00F55260"/>
    <w:rsid w:val="00F55E32"/>
    <w:rsid w:val="00F55ED0"/>
    <w:rsid w:val="00F56EBC"/>
    <w:rsid w:val="00F56F8B"/>
    <w:rsid w:val="00F57466"/>
    <w:rsid w:val="00F609FE"/>
    <w:rsid w:val="00F61043"/>
    <w:rsid w:val="00F62317"/>
    <w:rsid w:val="00F623DF"/>
    <w:rsid w:val="00F630A6"/>
    <w:rsid w:val="00F632D5"/>
    <w:rsid w:val="00F635DA"/>
    <w:rsid w:val="00F63936"/>
    <w:rsid w:val="00F645D1"/>
    <w:rsid w:val="00F64617"/>
    <w:rsid w:val="00F6488F"/>
    <w:rsid w:val="00F65621"/>
    <w:rsid w:val="00F659DE"/>
    <w:rsid w:val="00F6625C"/>
    <w:rsid w:val="00F6628D"/>
    <w:rsid w:val="00F664E9"/>
    <w:rsid w:val="00F66B71"/>
    <w:rsid w:val="00F66DFB"/>
    <w:rsid w:val="00F670A8"/>
    <w:rsid w:val="00F671D1"/>
    <w:rsid w:val="00F67611"/>
    <w:rsid w:val="00F6766D"/>
    <w:rsid w:val="00F67737"/>
    <w:rsid w:val="00F67F3B"/>
    <w:rsid w:val="00F701B9"/>
    <w:rsid w:val="00F706CF"/>
    <w:rsid w:val="00F709E4"/>
    <w:rsid w:val="00F7134D"/>
    <w:rsid w:val="00F713CB"/>
    <w:rsid w:val="00F7140F"/>
    <w:rsid w:val="00F71736"/>
    <w:rsid w:val="00F71F85"/>
    <w:rsid w:val="00F72270"/>
    <w:rsid w:val="00F72B25"/>
    <w:rsid w:val="00F73EC6"/>
    <w:rsid w:val="00F73F3D"/>
    <w:rsid w:val="00F74106"/>
    <w:rsid w:val="00F74ECD"/>
    <w:rsid w:val="00F7574B"/>
    <w:rsid w:val="00F77343"/>
    <w:rsid w:val="00F77D82"/>
    <w:rsid w:val="00F80326"/>
    <w:rsid w:val="00F804AF"/>
    <w:rsid w:val="00F805E6"/>
    <w:rsid w:val="00F8095B"/>
    <w:rsid w:val="00F80DCD"/>
    <w:rsid w:val="00F817BA"/>
    <w:rsid w:val="00F81885"/>
    <w:rsid w:val="00F81A92"/>
    <w:rsid w:val="00F81FAA"/>
    <w:rsid w:val="00F82037"/>
    <w:rsid w:val="00F828A5"/>
    <w:rsid w:val="00F83224"/>
    <w:rsid w:val="00F833C8"/>
    <w:rsid w:val="00F840F0"/>
    <w:rsid w:val="00F84CEC"/>
    <w:rsid w:val="00F84EE9"/>
    <w:rsid w:val="00F858BD"/>
    <w:rsid w:val="00F859AC"/>
    <w:rsid w:val="00F86BBA"/>
    <w:rsid w:val="00F870AB"/>
    <w:rsid w:val="00F87297"/>
    <w:rsid w:val="00F87B6B"/>
    <w:rsid w:val="00F87EAB"/>
    <w:rsid w:val="00F90300"/>
    <w:rsid w:val="00F90740"/>
    <w:rsid w:val="00F907A4"/>
    <w:rsid w:val="00F909D2"/>
    <w:rsid w:val="00F90D6B"/>
    <w:rsid w:val="00F90DC5"/>
    <w:rsid w:val="00F90F22"/>
    <w:rsid w:val="00F90FB9"/>
    <w:rsid w:val="00F9198B"/>
    <w:rsid w:val="00F91EA0"/>
    <w:rsid w:val="00F91EE5"/>
    <w:rsid w:val="00F93838"/>
    <w:rsid w:val="00F93B0B"/>
    <w:rsid w:val="00F93EE2"/>
    <w:rsid w:val="00F941E4"/>
    <w:rsid w:val="00F95ACE"/>
    <w:rsid w:val="00F95E2C"/>
    <w:rsid w:val="00F95E81"/>
    <w:rsid w:val="00F9672E"/>
    <w:rsid w:val="00F967F0"/>
    <w:rsid w:val="00F974EC"/>
    <w:rsid w:val="00F976B0"/>
    <w:rsid w:val="00FA0230"/>
    <w:rsid w:val="00FA0562"/>
    <w:rsid w:val="00FA0CE6"/>
    <w:rsid w:val="00FA0D8C"/>
    <w:rsid w:val="00FA0EE3"/>
    <w:rsid w:val="00FA0F0B"/>
    <w:rsid w:val="00FA0F61"/>
    <w:rsid w:val="00FA0FB7"/>
    <w:rsid w:val="00FA1814"/>
    <w:rsid w:val="00FA1FF1"/>
    <w:rsid w:val="00FA35BD"/>
    <w:rsid w:val="00FA3FDF"/>
    <w:rsid w:val="00FA41B6"/>
    <w:rsid w:val="00FA467F"/>
    <w:rsid w:val="00FA4858"/>
    <w:rsid w:val="00FA5357"/>
    <w:rsid w:val="00FA5458"/>
    <w:rsid w:val="00FA579F"/>
    <w:rsid w:val="00FA5CCA"/>
    <w:rsid w:val="00FA5EF0"/>
    <w:rsid w:val="00FA5FE6"/>
    <w:rsid w:val="00FA60D3"/>
    <w:rsid w:val="00FA615D"/>
    <w:rsid w:val="00FA66D3"/>
    <w:rsid w:val="00FA6D36"/>
    <w:rsid w:val="00FA6E80"/>
    <w:rsid w:val="00FA6EFD"/>
    <w:rsid w:val="00FA7B1C"/>
    <w:rsid w:val="00FB08BD"/>
    <w:rsid w:val="00FB08D5"/>
    <w:rsid w:val="00FB090A"/>
    <w:rsid w:val="00FB1CDF"/>
    <w:rsid w:val="00FB2801"/>
    <w:rsid w:val="00FB2CF1"/>
    <w:rsid w:val="00FB3000"/>
    <w:rsid w:val="00FB3047"/>
    <w:rsid w:val="00FB319B"/>
    <w:rsid w:val="00FB31D2"/>
    <w:rsid w:val="00FB3571"/>
    <w:rsid w:val="00FB4655"/>
    <w:rsid w:val="00FB465C"/>
    <w:rsid w:val="00FB48F4"/>
    <w:rsid w:val="00FB4CF2"/>
    <w:rsid w:val="00FB5C9D"/>
    <w:rsid w:val="00FB6081"/>
    <w:rsid w:val="00FB66F1"/>
    <w:rsid w:val="00FB7131"/>
    <w:rsid w:val="00FB7F9D"/>
    <w:rsid w:val="00FC1413"/>
    <w:rsid w:val="00FC221D"/>
    <w:rsid w:val="00FC2985"/>
    <w:rsid w:val="00FC2E74"/>
    <w:rsid w:val="00FC300F"/>
    <w:rsid w:val="00FC349C"/>
    <w:rsid w:val="00FC3721"/>
    <w:rsid w:val="00FC39DF"/>
    <w:rsid w:val="00FC4570"/>
    <w:rsid w:val="00FC5431"/>
    <w:rsid w:val="00FC560B"/>
    <w:rsid w:val="00FC5829"/>
    <w:rsid w:val="00FC588F"/>
    <w:rsid w:val="00FC5C85"/>
    <w:rsid w:val="00FC72B4"/>
    <w:rsid w:val="00FC72D8"/>
    <w:rsid w:val="00FC75F6"/>
    <w:rsid w:val="00FC7B32"/>
    <w:rsid w:val="00FD0BD0"/>
    <w:rsid w:val="00FD0C24"/>
    <w:rsid w:val="00FD10F8"/>
    <w:rsid w:val="00FD1F0D"/>
    <w:rsid w:val="00FD20AA"/>
    <w:rsid w:val="00FD2BEE"/>
    <w:rsid w:val="00FD2F2F"/>
    <w:rsid w:val="00FD35CF"/>
    <w:rsid w:val="00FD363A"/>
    <w:rsid w:val="00FD36E8"/>
    <w:rsid w:val="00FD3E37"/>
    <w:rsid w:val="00FD3E71"/>
    <w:rsid w:val="00FD404F"/>
    <w:rsid w:val="00FD4A27"/>
    <w:rsid w:val="00FD4C92"/>
    <w:rsid w:val="00FD4D48"/>
    <w:rsid w:val="00FD4FC1"/>
    <w:rsid w:val="00FD568B"/>
    <w:rsid w:val="00FD5814"/>
    <w:rsid w:val="00FD5EA2"/>
    <w:rsid w:val="00FD6101"/>
    <w:rsid w:val="00FD6737"/>
    <w:rsid w:val="00FD6AE8"/>
    <w:rsid w:val="00FD6C50"/>
    <w:rsid w:val="00FD7089"/>
    <w:rsid w:val="00FD76CD"/>
    <w:rsid w:val="00FD784D"/>
    <w:rsid w:val="00FD7DCC"/>
    <w:rsid w:val="00FE0C92"/>
    <w:rsid w:val="00FE0FD8"/>
    <w:rsid w:val="00FE0FF4"/>
    <w:rsid w:val="00FE1150"/>
    <w:rsid w:val="00FE2718"/>
    <w:rsid w:val="00FE3075"/>
    <w:rsid w:val="00FE348F"/>
    <w:rsid w:val="00FE3A87"/>
    <w:rsid w:val="00FE3F5C"/>
    <w:rsid w:val="00FE4999"/>
    <w:rsid w:val="00FE4F39"/>
    <w:rsid w:val="00FE5026"/>
    <w:rsid w:val="00FE527F"/>
    <w:rsid w:val="00FE5F35"/>
    <w:rsid w:val="00FE6FB5"/>
    <w:rsid w:val="00FE73FA"/>
    <w:rsid w:val="00FE7F0C"/>
    <w:rsid w:val="00FF02D1"/>
    <w:rsid w:val="00FF033B"/>
    <w:rsid w:val="00FF09C2"/>
    <w:rsid w:val="00FF0BC5"/>
    <w:rsid w:val="00FF145B"/>
    <w:rsid w:val="00FF154C"/>
    <w:rsid w:val="00FF199C"/>
    <w:rsid w:val="00FF1C1E"/>
    <w:rsid w:val="00FF1C2C"/>
    <w:rsid w:val="00FF27BC"/>
    <w:rsid w:val="00FF3207"/>
    <w:rsid w:val="00FF360B"/>
    <w:rsid w:val="00FF3774"/>
    <w:rsid w:val="00FF3A06"/>
    <w:rsid w:val="00FF3CC4"/>
    <w:rsid w:val="00FF44A3"/>
    <w:rsid w:val="00FF4742"/>
    <w:rsid w:val="00FF4F62"/>
    <w:rsid w:val="00FF5267"/>
    <w:rsid w:val="00FF53AF"/>
    <w:rsid w:val="00FF61D4"/>
    <w:rsid w:val="00FF66B3"/>
    <w:rsid w:val="00FF7280"/>
    <w:rsid w:val="00FF73E4"/>
    <w:rsid w:val="00FF793D"/>
    <w:rsid w:val="00FF7BB0"/>
    <w:rsid w:val="00FF7CC8"/>
    <w:rsid w:val="00FF7D8A"/>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0F7562E3"/>
  <w14:defaultImageDpi w14:val="33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7372"/>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915AB6"/>
    <w:pPr>
      <w:keepNext/>
      <w:keepLines/>
      <w:pageBreakBefore/>
      <w:widowControl w:val="0"/>
      <w:numPr>
        <w:numId w:val="12"/>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ind w:left="0"/>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5AB6"/>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590C9D"/>
    <w:pPr>
      <w:keepNext/>
      <w:wordWrap/>
      <w:spacing w:line="240" w:lineRule="auto"/>
      <w:ind w:firstLine="0"/>
      <w:jc w:val="center"/>
    </w:pPr>
    <w:rPr>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236696"/>
    <w:pPr>
      <w:tabs>
        <w:tab w:val="right" w:leader="dot" w:pos="8290"/>
      </w:tabs>
      <w:spacing w:before="120" w:after="120"/>
      <w:ind w:firstLine="0"/>
      <w:jc w:val="center"/>
    </w:pPr>
    <w:rPr>
      <w:rFonts w:asciiTheme="minorHAnsi" w:hAnsiTheme="minorHAnsi"/>
      <w:b/>
      <w:bCs/>
      <w:caps/>
      <w:sz w:val="20"/>
      <w:szCs w:val="20"/>
    </w:rPr>
  </w:style>
  <w:style w:type="paragraph" w:styleId="TOC2">
    <w:name w:val="toc 2"/>
    <w:basedOn w:val="Normal"/>
    <w:next w:val="Normal"/>
    <w:autoRedefine/>
    <w:uiPriority w:val="39"/>
    <w:unhideWhenUsed/>
    <w:rsid w:val="008D0718"/>
    <w:pPr>
      <w:ind w:left="240"/>
    </w:pPr>
    <w:rPr>
      <w:rFonts w:asciiTheme="minorHAnsi" w:hAnsiTheme="minorHAnsi"/>
      <w:smallCaps/>
      <w:sz w:val="20"/>
      <w:szCs w:val="20"/>
    </w:rPr>
  </w:style>
  <w:style w:type="paragraph" w:styleId="TOC3">
    <w:name w:val="toc 3"/>
    <w:basedOn w:val="Normal"/>
    <w:next w:val="Normal"/>
    <w:autoRedefine/>
    <w:uiPriority w:val="39"/>
    <w:unhideWhenUsed/>
    <w:rsid w:val="008D0718"/>
    <w:pPr>
      <w:ind w:left="480"/>
    </w:pPr>
    <w:rPr>
      <w:rFonts w:asciiTheme="minorHAnsi" w:hAnsiTheme="minorHAnsi"/>
      <w:i/>
      <w:iCs/>
      <w:sz w:val="20"/>
      <w:szCs w:val="20"/>
    </w:rPr>
  </w:style>
  <w:style w:type="paragraph" w:styleId="TOC4">
    <w:name w:val="toc 4"/>
    <w:basedOn w:val="Normal"/>
    <w:next w:val="Normal"/>
    <w:autoRedefine/>
    <w:uiPriority w:val="39"/>
    <w:unhideWhenUsed/>
    <w:rsid w:val="00E02BC8"/>
    <w:pPr>
      <w:ind w:left="720"/>
    </w:pPr>
    <w:rPr>
      <w:rFonts w:asciiTheme="minorHAnsi" w:hAnsiTheme="minorHAnsi"/>
      <w:sz w:val="18"/>
      <w:szCs w:val="18"/>
    </w:rPr>
  </w:style>
  <w:style w:type="paragraph" w:styleId="TOC5">
    <w:name w:val="toc 5"/>
    <w:basedOn w:val="Normal"/>
    <w:next w:val="Normal"/>
    <w:autoRedefine/>
    <w:uiPriority w:val="39"/>
    <w:unhideWhenUsed/>
    <w:rsid w:val="000F6DBE"/>
    <w:pPr>
      <w:ind w:left="960"/>
    </w:pPr>
    <w:rPr>
      <w:rFonts w:asciiTheme="minorHAnsi" w:hAnsiTheme="minorHAnsi"/>
      <w:sz w:val="18"/>
      <w:szCs w:val="18"/>
    </w:rPr>
  </w:style>
  <w:style w:type="paragraph" w:styleId="TOC6">
    <w:name w:val="toc 6"/>
    <w:basedOn w:val="Normal"/>
    <w:next w:val="Normal"/>
    <w:autoRedefine/>
    <w:uiPriority w:val="39"/>
    <w:unhideWhenUsed/>
    <w:rsid w:val="000F6DBE"/>
    <w:pPr>
      <w:ind w:left="1200"/>
    </w:pPr>
    <w:rPr>
      <w:rFonts w:asciiTheme="minorHAnsi" w:hAnsiTheme="minorHAnsi"/>
      <w:sz w:val="18"/>
      <w:szCs w:val="18"/>
    </w:rPr>
  </w:style>
  <w:style w:type="paragraph" w:styleId="TOC7">
    <w:name w:val="toc 7"/>
    <w:basedOn w:val="Normal"/>
    <w:next w:val="Normal"/>
    <w:autoRedefine/>
    <w:uiPriority w:val="39"/>
    <w:unhideWhenUsed/>
    <w:rsid w:val="000F6DBE"/>
    <w:pPr>
      <w:ind w:left="1440"/>
    </w:pPr>
    <w:rPr>
      <w:rFonts w:asciiTheme="minorHAnsi" w:hAnsiTheme="minorHAnsi"/>
      <w:sz w:val="18"/>
      <w:szCs w:val="18"/>
    </w:rPr>
  </w:style>
  <w:style w:type="paragraph" w:styleId="TOC8">
    <w:name w:val="toc 8"/>
    <w:basedOn w:val="Normal"/>
    <w:next w:val="Normal"/>
    <w:autoRedefine/>
    <w:uiPriority w:val="39"/>
    <w:unhideWhenUsed/>
    <w:rsid w:val="000F6DBE"/>
    <w:pPr>
      <w:ind w:left="1680"/>
    </w:pPr>
    <w:rPr>
      <w:rFonts w:asciiTheme="minorHAnsi" w:hAnsiTheme="minorHAnsi"/>
      <w:sz w:val="18"/>
      <w:szCs w:val="18"/>
    </w:rPr>
  </w:style>
  <w:style w:type="paragraph" w:styleId="TOC9">
    <w:name w:val="toc 9"/>
    <w:basedOn w:val="Normal"/>
    <w:next w:val="Normal"/>
    <w:autoRedefine/>
    <w:uiPriority w:val="39"/>
    <w:unhideWhenUsed/>
    <w:rsid w:val="000F6DBE"/>
    <w:pPr>
      <w:ind w:left="1920"/>
    </w:pPr>
    <w:rPr>
      <w:rFonts w:asciiTheme="minorHAnsi" w:hAnsiTheme="minorHAnsi"/>
      <w:sz w:val="18"/>
      <w:szCs w:val="18"/>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 w:type="character" w:styleId="Emphasis">
    <w:name w:val="Emphasis"/>
    <w:basedOn w:val="DefaultParagraphFont"/>
    <w:uiPriority w:val="20"/>
    <w:qFormat/>
    <w:rsid w:val="00DE4787"/>
    <w:rPr>
      <w:i/>
      <w:iCs/>
    </w:rPr>
  </w:style>
  <w:style w:type="character" w:customStyle="1" w:styleId="1">
    <w:name w:val="未解析的提及項目1"/>
    <w:basedOn w:val="DefaultParagraphFont"/>
    <w:uiPriority w:val="99"/>
    <w:semiHidden/>
    <w:unhideWhenUsed/>
    <w:rsid w:val="00B91664"/>
    <w:rPr>
      <w:color w:val="605E5C"/>
      <w:shd w:val="clear" w:color="auto" w:fill="E1DFDD"/>
    </w:rPr>
  </w:style>
  <w:style w:type="paragraph" w:styleId="NormalWeb">
    <w:name w:val="Normal (Web)"/>
    <w:basedOn w:val="Normal"/>
    <w:uiPriority w:val="99"/>
    <w:unhideWhenUsed/>
    <w:rsid w:val="00017662"/>
    <w:pPr>
      <w:wordWrap/>
      <w:snapToGrid/>
      <w:spacing w:before="100" w:beforeAutospacing="1" w:after="100" w:afterAutospacing="1" w:line="240" w:lineRule="auto"/>
      <w:ind w:firstLine="0"/>
    </w:pPr>
    <w:rPr>
      <w:rFonts w:ascii="新細明體" w:eastAsia="新細明體" w:hAnsi="新細明體" w:cs="新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940179">
      <w:bodyDiv w:val="1"/>
      <w:marLeft w:val="0"/>
      <w:marRight w:val="0"/>
      <w:marTop w:val="0"/>
      <w:marBottom w:val="0"/>
      <w:divBdr>
        <w:top w:val="none" w:sz="0" w:space="0" w:color="auto"/>
        <w:left w:val="none" w:sz="0" w:space="0" w:color="auto"/>
        <w:bottom w:val="none" w:sz="0" w:space="0" w:color="auto"/>
        <w:right w:val="none" w:sz="0" w:space="0" w:color="auto"/>
      </w:divBdr>
    </w:div>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52353756">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60250325">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23207776">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76494990">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194833">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271351374">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88527056">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414736991">
      <w:bodyDiv w:val="1"/>
      <w:marLeft w:val="0"/>
      <w:marRight w:val="0"/>
      <w:marTop w:val="0"/>
      <w:marBottom w:val="0"/>
      <w:divBdr>
        <w:top w:val="none" w:sz="0" w:space="0" w:color="auto"/>
        <w:left w:val="none" w:sz="0" w:space="0" w:color="auto"/>
        <w:bottom w:val="none" w:sz="0" w:space="0" w:color="auto"/>
        <w:right w:val="none" w:sz="0" w:space="0" w:color="auto"/>
      </w:divBdr>
      <w:divsChild>
        <w:div w:id="973871761">
          <w:marLeft w:val="0"/>
          <w:marRight w:val="0"/>
          <w:marTop w:val="0"/>
          <w:marBottom w:val="0"/>
          <w:divBdr>
            <w:top w:val="none" w:sz="0" w:space="0" w:color="auto"/>
            <w:left w:val="none" w:sz="0" w:space="0" w:color="auto"/>
            <w:bottom w:val="none" w:sz="0" w:space="0" w:color="auto"/>
            <w:right w:val="none" w:sz="0" w:space="0" w:color="auto"/>
          </w:divBdr>
        </w:div>
      </w:divsChild>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674797999">
      <w:bodyDiv w:val="1"/>
      <w:marLeft w:val="0"/>
      <w:marRight w:val="0"/>
      <w:marTop w:val="0"/>
      <w:marBottom w:val="0"/>
      <w:divBdr>
        <w:top w:val="none" w:sz="0" w:space="0" w:color="auto"/>
        <w:left w:val="none" w:sz="0" w:space="0" w:color="auto"/>
        <w:bottom w:val="none" w:sz="0" w:space="0" w:color="auto"/>
        <w:right w:val="none" w:sz="0" w:space="0" w:color="auto"/>
      </w:divBdr>
    </w:div>
    <w:div w:id="1693416969">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825782112">
      <w:bodyDiv w:val="1"/>
      <w:marLeft w:val="0"/>
      <w:marRight w:val="0"/>
      <w:marTop w:val="0"/>
      <w:marBottom w:val="0"/>
      <w:divBdr>
        <w:top w:val="none" w:sz="0" w:space="0" w:color="auto"/>
        <w:left w:val="none" w:sz="0" w:space="0" w:color="auto"/>
        <w:bottom w:val="none" w:sz="0" w:space="0" w:color="auto"/>
        <w:right w:val="none" w:sz="0" w:space="0" w:color="auto"/>
      </w:divBdr>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header" Target="header1.xml"/><Relationship Id="rId89" Type="http://schemas.openxmlformats.org/officeDocument/2006/relationships/fontTable" Target="fontTable.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footer" Target="footer2.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s>
</file>

<file path=word/_rels/header1.xml.rels><?xml version="1.0" encoding="UTF-8" standalone="yes"?>
<Relationships xmlns="http://schemas.openxmlformats.org/package/2006/relationships"><Relationship Id="rId1" Type="http://schemas.openxmlformats.org/officeDocument/2006/relationships/image" Target="media/image77.jpeg"/></Relationships>
</file>

<file path=word/_rels/header2.xml.rels><?xml version="1.0" encoding="UTF-8" standalone="yes"?>
<Relationships xmlns="http://schemas.openxmlformats.org/package/2006/relationships"><Relationship Id="rId1" Type="http://schemas.openxmlformats.org/officeDocument/2006/relationships/image" Target="media/image77.jpeg"/></Relationships>
</file>

<file path=word/_rels/header3.xml.rels><?xml version="1.0" encoding="UTF-8" standalone="yes"?>
<Relationships xmlns="http://schemas.openxmlformats.org/package/2006/relationships"><Relationship Id="rId1" Type="http://schemas.openxmlformats.org/officeDocument/2006/relationships/image" Target="media/image77.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05EC6A-8784-4F20-92FD-43A8DC08B7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9</TotalTime>
  <Pages>73</Pages>
  <Words>58063</Words>
  <Characters>330964</Characters>
  <Application>Microsoft Office Word</Application>
  <DocSecurity>0</DocSecurity>
  <Lines>2758</Lines>
  <Paragraphs>7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Windows User</cp:lastModifiedBy>
  <cp:revision>126</cp:revision>
  <cp:lastPrinted>2019-01-27T08:47:00Z</cp:lastPrinted>
  <dcterms:created xsi:type="dcterms:W3CDTF">2019-01-20T18:55:00Z</dcterms:created>
  <dcterms:modified xsi:type="dcterms:W3CDTF">2019-01-27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MbV2BDGR"/&gt;&lt;style id="http://www.zotero.org/styles/ieee" locale="en-US" hasBibliography="1" bibliographyStyleHasBeenSet="1"/&gt;&lt;prefs&gt;&lt;pref name="fieldType" value="Field"/&gt;&lt;/prefs&gt;&lt;/data&gt;</vt:lpwstr>
  </property>
</Properties>
</file>